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E9B8060" w14:textId="77777777" w:rsidR="00F10F4D" w:rsidRDefault="00F10F4D">
      <w:pPr>
        <w:tabs>
          <w:tab w:val="left" w:pos="2450"/>
        </w:tabs>
        <w:jc w:val="center"/>
        <w:rPr>
          <w:b/>
          <w:sz w:val="52"/>
        </w:rPr>
      </w:pPr>
      <w:bookmarkStart w:id="0" w:name="_GoBack"/>
      <w:bookmarkEnd w:id="0"/>
    </w:p>
    <w:p w14:paraId="36429DEA" w14:textId="0CAA957D" w:rsidR="008449AF" w:rsidRDefault="004A5E76">
      <w:pPr>
        <w:tabs>
          <w:tab w:val="left" w:pos="2450"/>
        </w:tabs>
        <w:jc w:val="center"/>
        <w:rPr>
          <w:b/>
          <w:sz w:val="52"/>
        </w:rPr>
      </w:pPr>
      <w:r>
        <w:rPr>
          <w:b/>
          <w:sz w:val="52"/>
        </w:rPr>
        <w:t xml:space="preserve">C R A F T </w:t>
      </w:r>
    </w:p>
    <w:p w14:paraId="07359F06" w14:textId="77777777" w:rsidR="00F10F4D" w:rsidRDefault="00F10F4D">
      <w:pPr>
        <w:tabs>
          <w:tab w:val="left" w:pos="2450"/>
        </w:tabs>
        <w:jc w:val="center"/>
        <w:rPr>
          <w:b/>
          <w:sz w:val="52"/>
        </w:rPr>
      </w:pPr>
    </w:p>
    <w:p w14:paraId="03372121" w14:textId="4C5F9EBA" w:rsidR="008449AF" w:rsidRPr="00DB77F3" w:rsidRDefault="00DB77F3">
      <w:pPr>
        <w:tabs>
          <w:tab w:val="left" w:pos="2450"/>
        </w:tabs>
        <w:jc w:val="center"/>
        <w:rPr>
          <w:sz w:val="28"/>
          <w:szCs w:val="28"/>
        </w:rPr>
      </w:pPr>
      <w:r w:rsidRPr="00DB77F3">
        <w:rPr>
          <w:sz w:val="28"/>
          <w:szCs w:val="28"/>
        </w:rPr>
        <w:t>Code pour l’atténuation des Risques dans l’Activité minière artisanale et à petite échelle, s’engageant dans un c</w:t>
      </w:r>
      <w:r>
        <w:rPr>
          <w:sz w:val="28"/>
          <w:szCs w:val="28"/>
        </w:rPr>
        <w:t xml:space="preserve">ommerce formel et transparent </w:t>
      </w:r>
    </w:p>
    <w:p w14:paraId="67A5C129" w14:textId="77777777" w:rsidR="008449AF" w:rsidRDefault="008449AF">
      <w:pPr>
        <w:tabs>
          <w:tab w:val="left" w:pos="2450"/>
        </w:tabs>
        <w:jc w:val="center"/>
      </w:pPr>
    </w:p>
    <w:p w14:paraId="5CF03A9A" w14:textId="77777777" w:rsidR="008449AF" w:rsidRDefault="008449AF">
      <w:pPr>
        <w:tabs>
          <w:tab w:val="left" w:pos="2450"/>
        </w:tabs>
        <w:jc w:val="center"/>
      </w:pPr>
    </w:p>
    <w:p w14:paraId="070517B1" w14:textId="77777777" w:rsidR="008449AF" w:rsidRDefault="004A5E76">
      <w:pPr>
        <w:jc w:val="center"/>
        <w:rPr>
          <w:b/>
          <w:sz w:val="28"/>
        </w:rPr>
      </w:pPr>
      <w:r>
        <w:rPr>
          <w:b/>
          <w:sz w:val="28"/>
        </w:rPr>
        <w:t>Version 1.0</w:t>
      </w:r>
    </w:p>
    <w:p w14:paraId="696A8A6F" w14:textId="77777777" w:rsidR="008449AF" w:rsidRDefault="008449AF">
      <w:pPr>
        <w:jc w:val="center"/>
        <w:rPr>
          <w:i/>
          <w:sz w:val="24"/>
        </w:rPr>
      </w:pPr>
    </w:p>
    <w:p w14:paraId="374DB9D0" w14:textId="77777777" w:rsidR="008449AF" w:rsidRDefault="004A5E76">
      <w:pPr>
        <w:jc w:val="center"/>
      </w:pPr>
      <w:r>
        <w:rPr>
          <w:i/>
          <w:sz w:val="24"/>
        </w:rPr>
        <w:t xml:space="preserve">« Brouillon pour la </w:t>
      </w:r>
      <w:r w:rsidR="00A3024A">
        <w:rPr>
          <w:i/>
          <w:sz w:val="24"/>
        </w:rPr>
        <w:t xml:space="preserve">premiere </w:t>
      </w:r>
      <w:r>
        <w:rPr>
          <w:i/>
          <w:sz w:val="24"/>
        </w:rPr>
        <w:t>concertation publique »</w:t>
      </w:r>
    </w:p>
    <w:p w14:paraId="3BDE3336" w14:textId="77777777" w:rsidR="008449AF" w:rsidRDefault="008449AF">
      <w:pPr>
        <w:jc w:val="center"/>
        <w:rPr>
          <w:sz w:val="24"/>
        </w:rPr>
      </w:pPr>
    </w:p>
    <w:p w14:paraId="565F5F81" w14:textId="6B8192C2" w:rsidR="008449AF" w:rsidRDefault="008449AF">
      <w:pPr>
        <w:jc w:val="center"/>
        <w:rPr>
          <w:sz w:val="24"/>
        </w:rPr>
      </w:pPr>
    </w:p>
    <w:p w14:paraId="64E80539" w14:textId="77777777" w:rsidR="00F10F4D" w:rsidRDefault="00F10F4D">
      <w:pPr>
        <w:jc w:val="center"/>
        <w:rPr>
          <w:sz w:val="24"/>
        </w:rPr>
      </w:pPr>
    </w:p>
    <w:p w14:paraId="23DFBD3E" w14:textId="77777777" w:rsidR="008449AF" w:rsidRDefault="004A5E76">
      <w:pPr>
        <w:jc w:val="center"/>
      </w:pPr>
      <w:r>
        <w:rPr>
          <w:sz w:val="24"/>
        </w:rPr>
        <w:t>Version officielle : anglais</w:t>
      </w:r>
      <w:r>
        <w:rPr>
          <w:rStyle w:val="Ancredenotedebasdepage"/>
          <w:sz w:val="24"/>
        </w:rPr>
        <w:footnoteReference w:id="1"/>
      </w:r>
    </w:p>
    <w:p w14:paraId="596BC425" w14:textId="77777777" w:rsidR="008449AF" w:rsidRDefault="004A5E76">
      <w:pPr>
        <w:jc w:val="center"/>
        <w:rPr>
          <w:sz w:val="24"/>
        </w:rPr>
      </w:pPr>
      <w:r>
        <w:rPr>
          <w:sz w:val="24"/>
        </w:rPr>
        <w:t>26 février 2018</w:t>
      </w:r>
    </w:p>
    <w:p w14:paraId="1650AA5E" w14:textId="77777777" w:rsidR="008449AF" w:rsidRDefault="008449AF">
      <w:pPr>
        <w:jc w:val="center"/>
        <w:rPr>
          <w:sz w:val="24"/>
        </w:rPr>
      </w:pPr>
    </w:p>
    <w:p w14:paraId="2FA49358" w14:textId="77777777" w:rsidR="008449AF" w:rsidRDefault="008449AF">
      <w:pPr>
        <w:jc w:val="center"/>
        <w:rPr>
          <w:sz w:val="24"/>
        </w:rPr>
      </w:pPr>
    </w:p>
    <w:p w14:paraId="57B55D7A" w14:textId="77777777" w:rsidR="00A3024A" w:rsidRPr="00A3024A" w:rsidRDefault="00A3024A" w:rsidP="00A3024A">
      <w:pPr>
        <w:jc w:val="center"/>
        <w:rPr>
          <w:b/>
        </w:rPr>
      </w:pPr>
      <w:r w:rsidRPr="00A3024A">
        <w:rPr>
          <w:b/>
        </w:rPr>
        <w:t>Période de commentaires et de consultations pour les parties prenantes:</w:t>
      </w:r>
    </w:p>
    <w:p w14:paraId="63CFE83C" w14:textId="77777777" w:rsidR="008449AF" w:rsidRPr="00A3024A" w:rsidRDefault="00A3024A" w:rsidP="00A3024A">
      <w:pPr>
        <w:jc w:val="center"/>
        <w:rPr>
          <w:b/>
        </w:rPr>
      </w:pPr>
      <w:r w:rsidRPr="00A3024A">
        <w:rPr>
          <w:b/>
        </w:rPr>
        <w:t>26 février - 26 avril 2018</w:t>
      </w:r>
    </w:p>
    <w:p w14:paraId="3A0D3A9C" w14:textId="77777777" w:rsidR="008449AF" w:rsidRDefault="008449AF">
      <w:pPr>
        <w:jc w:val="center"/>
      </w:pPr>
    </w:p>
    <w:p w14:paraId="288E5355" w14:textId="77777777" w:rsidR="008449AF" w:rsidRDefault="008449AF">
      <w:pPr>
        <w:jc w:val="center"/>
      </w:pPr>
    </w:p>
    <w:p w14:paraId="771FA37D" w14:textId="77777777" w:rsidR="008449AF" w:rsidRPr="00A3024A" w:rsidRDefault="004A5E76" w:rsidP="00A3024A">
      <w:pPr>
        <w:jc w:val="center"/>
      </w:pPr>
      <w:r w:rsidRPr="00A3024A">
        <w:t xml:space="preserve">Ce document a été développé par le comité des </w:t>
      </w:r>
      <w:r w:rsidR="00A3024A">
        <w:t>standards</w:t>
      </w:r>
      <w:r w:rsidRPr="00A3024A">
        <w:t xml:space="preserve"> de l’ARM, dans le cadre du projet CAPAZ (financé par l’EPRM et mis en œuvre par l’ARM et RESOLVE) et par le Comité d</w:t>
      </w:r>
      <w:r w:rsidR="00A3024A">
        <w:t>u</w:t>
      </w:r>
      <w:r w:rsidRPr="00A3024A">
        <w:t xml:space="preserve"> </w:t>
      </w:r>
      <w:r w:rsidR="00A3024A">
        <w:t>standard</w:t>
      </w:r>
      <w:r w:rsidRPr="00A3024A">
        <w:t xml:space="preserve"> du CRAFT mis en place par l’ARM, avec le soutien du Comité consultatif du CRAFT réuni par RESOLVE.</w:t>
      </w:r>
    </w:p>
    <w:p w14:paraId="13CFFAC8" w14:textId="77777777" w:rsidR="00A3024A" w:rsidRDefault="00A3024A" w:rsidP="00A3024A">
      <w:pPr>
        <w:jc w:val="center"/>
      </w:pPr>
    </w:p>
    <w:p w14:paraId="2CD4949D" w14:textId="77777777" w:rsidR="008449AF" w:rsidRPr="00A3024A" w:rsidRDefault="004A5E76" w:rsidP="00A3024A">
      <w:pPr>
        <w:jc w:val="center"/>
      </w:pPr>
      <w:r w:rsidRPr="00A3024A">
        <w:t>L’Alliance pour une mine responsable (ARM) est en charge du maintien de l</w:t>
      </w:r>
      <w:r w:rsidR="00A3024A">
        <w:t>e Code.</w:t>
      </w:r>
    </w:p>
    <w:p w14:paraId="72560939" w14:textId="77777777" w:rsidR="008449AF" w:rsidRPr="00A3024A" w:rsidRDefault="008449AF" w:rsidP="00A3024A">
      <w:pPr>
        <w:jc w:val="center"/>
      </w:pPr>
    </w:p>
    <w:p w14:paraId="69ACC6C4" w14:textId="77777777" w:rsidR="008449AF" w:rsidRDefault="004A5E76" w:rsidP="00A3024A">
      <w:pPr>
        <w:jc w:val="center"/>
      </w:pPr>
      <w:r w:rsidRPr="00A3024A">
        <w:t>Le Code CRAFT est publié sous licence « Creative Commons Attribution – Partage dans les Mêmes Conditions 4.0 International ».</w:t>
      </w:r>
    </w:p>
    <w:p w14:paraId="24523F2C" w14:textId="5D5EC98A" w:rsidR="008449AF" w:rsidRPr="00A3024A" w:rsidRDefault="004A5E76" w:rsidP="00A3024A">
      <w:pPr>
        <w:jc w:val="center"/>
      </w:pPr>
      <w:r w:rsidRPr="00A3024A">
        <w:t>(https://creativecommons.org/licenses/by-sa/4.0/)</w:t>
      </w:r>
    </w:p>
    <w:p w14:paraId="024E3907" w14:textId="77777777" w:rsidR="008449AF" w:rsidRPr="00A3024A" w:rsidRDefault="008449AF" w:rsidP="00A3024A">
      <w:pPr>
        <w:jc w:val="center"/>
      </w:pPr>
    </w:p>
    <w:p w14:paraId="0DEE844F" w14:textId="77777777" w:rsidR="008449AF" w:rsidRDefault="004A5E76" w:rsidP="00A3024A">
      <w:pPr>
        <w:jc w:val="center"/>
      </w:pPr>
      <w:r w:rsidRPr="00A3024A">
        <w:t>Le contenu des références explicites ou implicites tiré d’autres sources reste soumis aux droits d’auteur des sources respectives.</w:t>
      </w:r>
    </w:p>
    <w:p w14:paraId="1256781C" w14:textId="77777777" w:rsidR="00A3024A" w:rsidRDefault="00A3024A" w:rsidP="00A3024A">
      <w:pPr>
        <w:jc w:val="center"/>
      </w:pPr>
    </w:p>
    <w:p w14:paraId="1A4A9780" w14:textId="5067A905" w:rsidR="00A3024A" w:rsidRDefault="00A3024A" w:rsidP="00A3024A">
      <w:pPr>
        <w:jc w:val="center"/>
      </w:pPr>
    </w:p>
    <w:p w14:paraId="33CBF9CA" w14:textId="77777777" w:rsidR="00F10F4D" w:rsidRDefault="00F10F4D" w:rsidP="00A3024A">
      <w:pPr>
        <w:jc w:val="center"/>
      </w:pPr>
    </w:p>
    <w:p w14:paraId="3AA2CE5C" w14:textId="77777777" w:rsidR="00A3024A" w:rsidRDefault="00A3024A" w:rsidP="00A3024A">
      <w:pPr>
        <w:jc w:val="center"/>
      </w:pPr>
      <w:r>
        <w:t xml:space="preserve">Contact pour les commentaires: </w:t>
      </w:r>
      <w:hyperlink r:id="rId8" w:history="1">
        <w:r w:rsidRPr="00D60A01">
          <w:rPr>
            <w:rStyle w:val="Hipervnculo"/>
          </w:rPr>
          <w:t>standards@responsiblemines.org</w:t>
        </w:r>
      </w:hyperlink>
      <w:r>
        <w:t xml:space="preserve">  </w:t>
      </w:r>
    </w:p>
    <w:p w14:paraId="12D3767E" w14:textId="77777777" w:rsidR="00A3024A" w:rsidRPr="00A3024A" w:rsidRDefault="00A3024A" w:rsidP="00A3024A">
      <w:pPr>
        <w:jc w:val="center"/>
      </w:pPr>
    </w:p>
    <w:p w14:paraId="69933F98" w14:textId="77777777" w:rsidR="00DB77F3" w:rsidRDefault="00DB77F3" w:rsidP="00DB77F3">
      <w:pPr>
        <w:spacing w:after="160" w:line="259" w:lineRule="auto"/>
        <w:jc w:val="center"/>
      </w:pPr>
      <w:r w:rsidRPr="003F0700">
        <w:t>Pour plus d'informations sur le processus de consultation et le</w:t>
      </w:r>
      <w:r>
        <w:t xml:space="preserve"> processus de développement de C</w:t>
      </w:r>
      <w:r w:rsidRPr="003F0700">
        <w:t>ode:</w:t>
      </w:r>
    </w:p>
    <w:p w14:paraId="50FB86E8" w14:textId="77777777" w:rsidR="00DB77F3" w:rsidRDefault="00123F7F" w:rsidP="00DB77F3">
      <w:pPr>
        <w:spacing w:after="160" w:line="259" w:lineRule="auto"/>
        <w:jc w:val="center"/>
      </w:pPr>
      <w:hyperlink r:id="rId9" w:history="1">
        <w:r w:rsidR="00DB77F3" w:rsidRPr="00D60A01">
          <w:rPr>
            <w:rStyle w:val="Hipervnculo"/>
          </w:rPr>
          <w:t>http://www.responsiblemines.org/craftconsultation/</w:t>
        </w:r>
      </w:hyperlink>
    </w:p>
    <w:p w14:paraId="5C734035" w14:textId="77777777" w:rsidR="00DB77F3" w:rsidRDefault="00123F7F" w:rsidP="00DB77F3">
      <w:pPr>
        <w:spacing w:after="160" w:line="259" w:lineRule="auto"/>
        <w:jc w:val="center"/>
      </w:pPr>
      <w:hyperlink r:id="rId10" w:history="1">
        <w:r w:rsidR="00DB77F3" w:rsidRPr="00D60A01">
          <w:rPr>
            <w:rStyle w:val="Hipervnculo"/>
          </w:rPr>
          <w:t>http://www.responsiblemines.org/en/our-work/standards-and-certification/craft/</w:t>
        </w:r>
      </w:hyperlink>
    </w:p>
    <w:p w14:paraId="2D337FB4" w14:textId="77777777" w:rsidR="00F10F4D" w:rsidRDefault="00F10F4D" w:rsidP="00DB77F3">
      <w:pPr>
        <w:spacing w:after="160" w:line="259" w:lineRule="auto"/>
        <w:rPr>
          <w:b/>
          <w:sz w:val="24"/>
        </w:rPr>
      </w:pPr>
    </w:p>
    <w:p w14:paraId="4C73077F" w14:textId="1C4F671D" w:rsidR="00DB77F3" w:rsidRPr="00F45480" w:rsidRDefault="00DB77F3" w:rsidP="00DB77F3">
      <w:pPr>
        <w:spacing w:after="160" w:line="259" w:lineRule="auto"/>
        <w:rPr>
          <w:b/>
        </w:rPr>
      </w:pPr>
      <w:r w:rsidRPr="00F45480">
        <w:rPr>
          <w:b/>
          <w:sz w:val="24"/>
        </w:rPr>
        <w:lastRenderedPageBreak/>
        <w:t>Objet</w:t>
      </w:r>
      <w:r>
        <w:rPr>
          <w:b/>
          <w:sz w:val="24"/>
        </w:rPr>
        <w:t>if</w:t>
      </w:r>
      <w:r w:rsidRPr="00F45480">
        <w:rPr>
          <w:b/>
          <w:sz w:val="24"/>
        </w:rPr>
        <w:t xml:space="preserve"> de la </w:t>
      </w:r>
      <w:r>
        <w:rPr>
          <w:b/>
          <w:sz w:val="24"/>
        </w:rPr>
        <w:t>concertation publique</w:t>
      </w:r>
    </w:p>
    <w:p w14:paraId="73F36F98" w14:textId="77777777" w:rsidR="00DB77F3" w:rsidRDefault="00DB77F3" w:rsidP="00DB77F3">
      <w:pPr>
        <w:spacing w:after="160" w:line="259" w:lineRule="auto"/>
        <w:jc w:val="both"/>
      </w:pPr>
      <w:r>
        <w:t>La version préliminaire du code CRAFT a été élaborée grâce aux orientations des représentants des standards et systèmes d'approvisionnement responsable, des mineurs artisanaux et à petite échelle, des ONG qui travaillent avec le secteur et des entreprises qui recherchent des outils de diligence raisonnable pour permettre un meilleur approvisionnement provenant de la Mine Artisanale et à Petite Échelle (MAPE). Actuellement, ARM recueille le maximum de commentaires possibles auprès des personnes intéressées au niveau international pour comprendre toutes les préoccupations et pouvoir compter sur vos retours afin de maximiser l'accès et l'impact de cet outil.</w:t>
      </w:r>
    </w:p>
    <w:p w14:paraId="5D0D1FF7" w14:textId="77777777" w:rsidR="00DB77F3" w:rsidRDefault="00DB77F3" w:rsidP="00DB77F3">
      <w:pPr>
        <w:spacing w:after="160" w:line="259" w:lineRule="auto"/>
        <w:jc w:val="center"/>
      </w:pPr>
    </w:p>
    <w:p w14:paraId="5B902969" w14:textId="77777777" w:rsidR="00DB77F3" w:rsidRPr="00F45480" w:rsidRDefault="00DB77F3" w:rsidP="00DB77F3">
      <w:pPr>
        <w:spacing w:after="160" w:line="259" w:lineRule="auto"/>
        <w:rPr>
          <w:b/>
          <w:sz w:val="24"/>
        </w:rPr>
      </w:pPr>
      <w:r w:rsidRPr="00F45480">
        <w:rPr>
          <w:b/>
          <w:sz w:val="24"/>
        </w:rPr>
        <w:t>Participation des parties prenantes</w:t>
      </w:r>
    </w:p>
    <w:p w14:paraId="44918373" w14:textId="77777777" w:rsidR="00DB77F3" w:rsidRDefault="00DB77F3" w:rsidP="00DB77F3">
      <w:pPr>
        <w:spacing w:after="160" w:line="259" w:lineRule="auto"/>
        <w:jc w:val="both"/>
      </w:pPr>
      <w:r>
        <w:t>Toutes les parties prenantes peuvent participer à la construction et à l'affinage du CRAFT, car il s'agit d'un processus ouvert et public. Tous, des mineurs aux acheteurs et intermédiaires de la chaîne d'approvisionnement en or, ainsi que les fonctionnaires publics, agents gouvernementaux, la société civile, les organismes établissant des standards, les réseaux de soutien à l'exploitation minière artisanale et à petite échelle peuvent participer de diverses manières dans  ce processus de consultation.</w:t>
      </w:r>
    </w:p>
    <w:p w14:paraId="1D6CB89B" w14:textId="77777777" w:rsidR="00DB77F3" w:rsidRDefault="00DB77F3" w:rsidP="00DB77F3">
      <w:r>
        <w:t xml:space="preserve">Les commentaires sont les bienvenus à tout moment du processus de consultation du </w:t>
      </w:r>
      <w:r w:rsidRPr="00F45480">
        <w:rPr>
          <w:b/>
        </w:rPr>
        <w:t>26 février au 26 avril 2018.</w:t>
      </w:r>
      <w:r w:rsidRPr="00F45480">
        <w:t xml:space="preserve"> </w:t>
      </w:r>
    </w:p>
    <w:p w14:paraId="6EF2E660" w14:textId="77777777" w:rsidR="00DB77F3" w:rsidRDefault="00DB77F3" w:rsidP="00DB77F3"/>
    <w:p w14:paraId="777CE96E" w14:textId="77777777" w:rsidR="00DB77F3" w:rsidRPr="00F67CA6" w:rsidRDefault="00DB77F3" w:rsidP="00DB77F3">
      <w:pPr>
        <w:rPr>
          <w:i/>
          <w:sz w:val="24"/>
        </w:rPr>
      </w:pPr>
      <w:r>
        <w:rPr>
          <w:noProof/>
          <w:lang w:val="en-US" w:eastAsia="en-US" w:bidi="ar-SA"/>
        </w:rPr>
        <mc:AlternateContent>
          <mc:Choice Requires="wps">
            <w:drawing>
              <wp:anchor distT="0" distB="0" distL="114300" distR="114300" simplePos="0" relativeHeight="251722752" behindDoc="0" locked="0" layoutInCell="1" allowOverlap="1" wp14:anchorId="089C2453" wp14:editId="692A4902">
                <wp:simplePos x="0" y="0"/>
                <wp:positionH relativeFrom="page">
                  <wp:posOffset>2856865</wp:posOffset>
                </wp:positionH>
                <wp:positionV relativeFrom="paragraph">
                  <wp:posOffset>88900</wp:posOffset>
                </wp:positionV>
                <wp:extent cx="183515" cy="1466850"/>
                <wp:effectExtent l="0" t="0" r="45085" b="19050"/>
                <wp:wrapNone/>
                <wp:docPr id="58" name="Cerrar llave 58"/>
                <wp:cNvGraphicFramePr/>
                <a:graphic xmlns:a="http://schemas.openxmlformats.org/drawingml/2006/main">
                  <a:graphicData uri="http://schemas.microsoft.com/office/word/2010/wordprocessingShape">
                    <wps:wsp>
                      <wps:cNvSpPr/>
                      <wps:spPr>
                        <a:xfrm>
                          <a:off x="0" y="0"/>
                          <a:ext cx="183515" cy="1466850"/>
                        </a:xfrm>
                        <a:prstGeom prst="rightBrace">
                          <a:avLst/>
                        </a:prstGeom>
                        <a:ln w="9525">
                          <a:solidFill>
                            <a:srgbClr val="2C8284"/>
                          </a:solidFill>
                        </a:ln>
                        <a:effectLst/>
                      </wps:spPr>
                      <wps:style>
                        <a:lnRef idx="2">
                          <a:schemeClr val="accent1"/>
                        </a:lnRef>
                        <a:fillRef idx="0">
                          <a:schemeClr val="accent1"/>
                        </a:fillRef>
                        <a:effectRef idx="1">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150D4B8"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Cerrar llave 58" o:spid="_x0000_s1026" type="#_x0000_t88" style="position:absolute;margin-left:224.95pt;margin-top:7pt;width:14.45pt;height:115.5pt;z-index:25172275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kC64jAIAAHkFAAAOAAAAZHJzL2Uyb0RvYy54bWysVFtr2zAUfh/sPwi9r469uEtDnZKldAxK&#10;G9aOPiuyFAtkSTtS4mS/fkeyc2EtFMZe7HN0vnO/XN/sWk22AryypqL5xYgSYbitlVlX9Ofz3acJ&#10;JT4wUzNtjajoXnh6M/v44bpzU1HYxupaAEEjxk87V9EmBDfNMs8b0TJ/YZ0wKJQWWhaQhXVWA+vQ&#10;equzYjS6zDoLtQPLhff4etsL6SzZl1Lw8CilF4HoimJsIX0hfVfxm82u2XQNzDWKD2Gwf4iiZcqg&#10;06OpWxYY2YB6ZapVHKy3Mlxw22ZWSsVFygGzyUd/ZfPUMCdSLlgc745l8v/PLH/YLoGouqIldsqw&#10;Fnu0EAAMiNZsKwg+Y40656cIfXJLGDiPZEx4J6GNf0yF7FJd98e6il0gHB/zyecyLynhKMrHl5eT&#10;MhU+O2k78OGbsC2JREVBrZvwFRiP2bMp2977gH5R4QCMz9qQrqJXZVEmlLda1XdK6yjzsF4tNJAt&#10;w8YXi0kxGcc80MIZDDltIlqkSRmcxFz77BIV9lr03n4IiZXCfIreX5xRcXTCOBcm5IMXbRAd1SQG&#10;dFQcva844E9RHZXz95X7PA6erQlH5VYZC28ZCLtDyLLHY5HO8o7kytZ7HBKw/fZ4x+8Utume+bBk&#10;gOuCi4UnIDziR2qLPbEDRUlj4fdb7xGPU4xSSjpcv4r6XxsGghL93eB8X+XjcdzXxIzLLwUycC5Z&#10;nUvMpl1YbHSOx8bxREZ80AdSgm1f8FLMo1cUMcPRd0V5gAOzCP1ZwFvDxXyeYLijjoV78+R4NB6b&#10;EgfweffCwA2zGnDKH+xhVV8Na4+NmsbON8FKlSb5VNeh3rjfaTyHWxQPyDmfUKeLOfsDAAD//wMA&#10;UEsDBBQABgAIAAAAIQBGevMB3wAAAAoBAAAPAAAAZHJzL2Rvd25yZXYueG1sTI/LTsMwEEX3SPyD&#10;NUhsELWpTGlDnAqBuoBdUx5bN57GUf2IYjcNf8+wguXoXt05p1xP3rERh9TFoOBuJoBhaKLpQqvg&#10;fbe5XQJLWQejXQyo4BsTrKvLi1IXJp7DFsc6t4xGQiq0AptzX3CeGotep1nsMVB2iIPXmc6h5WbQ&#10;Zxr3js+FWHCvu0AfrO7x2WJzrE9ewc3nxn4dO/EaX97Gxe5QOy6GD6Wur6anR2AZp/xXhl98QoeK&#10;mPbxFExiToGUqxVVKZDkRAX5sCSXvYK5vBfAq5L/V6h+AAAA//8DAFBLAQItABQABgAIAAAAIQC2&#10;gziS/gAAAOEBAAATAAAAAAAAAAAAAAAAAAAAAABbQ29udGVudF9UeXBlc10ueG1sUEsBAi0AFAAG&#10;AAgAAAAhADj9If/WAAAAlAEAAAsAAAAAAAAAAAAAAAAALwEAAF9yZWxzLy5yZWxzUEsBAi0AFAAG&#10;AAgAAAAhANqQLriMAgAAeQUAAA4AAAAAAAAAAAAAAAAALgIAAGRycy9lMm9Eb2MueG1sUEsBAi0A&#10;FAAGAAgAAAAhAEZ68wHfAAAACgEAAA8AAAAAAAAAAAAAAAAA5gQAAGRycy9kb3ducmV2LnhtbFBL&#10;BQYAAAAABAAEAPMAAADyBQAAAAA=&#10;" adj="225" strokecolor="#2c8284">
                <v:stroke joinstyle="miter"/>
                <w10:wrap anchorx="page"/>
              </v:shape>
            </w:pict>
          </mc:Fallback>
        </mc:AlternateContent>
      </w:r>
      <w:r>
        <w:rPr>
          <w:noProof/>
          <w:lang w:val="en-US" w:eastAsia="en-US" w:bidi="ar-SA"/>
        </w:rPr>
        <mc:AlternateContent>
          <mc:Choice Requires="wps">
            <w:drawing>
              <wp:anchor distT="0" distB="0" distL="114300" distR="114300" simplePos="0" relativeHeight="251723776" behindDoc="0" locked="0" layoutInCell="1" allowOverlap="1" wp14:anchorId="163FCF29" wp14:editId="28FB0DEB">
                <wp:simplePos x="0" y="0"/>
                <wp:positionH relativeFrom="column">
                  <wp:posOffset>4120515</wp:posOffset>
                </wp:positionH>
                <wp:positionV relativeFrom="paragraph">
                  <wp:posOffset>121920</wp:posOffset>
                </wp:positionV>
                <wp:extent cx="183515" cy="1466850"/>
                <wp:effectExtent l="0" t="0" r="45085" b="19050"/>
                <wp:wrapNone/>
                <wp:docPr id="28" name="Cerrar llave 28"/>
                <wp:cNvGraphicFramePr/>
                <a:graphic xmlns:a="http://schemas.openxmlformats.org/drawingml/2006/main">
                  <a:graphicData uri="http://schemas.microsoft.com/office/word/2010/wordprocessingShape">
                    <wps:wsp>
                      <wps:cNvSpPr/>
                      <wps:spPr>
                        <a:xfrm>
                          <a:off x="0" y="0"/>
                          <a:ext cx="183515" cy="1466850"/>
                        </a:xfrm>
                        <a:prstGeom prst="rightBrace">
                          <a:avLst/>
                        </a:prstGeom>
                        <a:ln w="9525">
                          <a:solidFill>
                            <a:srgbClr val="2C8284"/>
                          </a:solidFill>
                        </a:ln>
                        <a:effectLst/>
                      </wps:spPr>
                      <wps:style>
                        <a:lnRef idx="2">
                          <a:schemeClr val="accent1"/>
                        </a:lnRef>
                        <a:fillRef idx="0">
                          <a:schemeClr val="accent1"/>
                        </a:fillRef>
                        <a:effectRef idx="1">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0B6E211" id="Cerrar llave 28" o:spid="_x0000_s1026" type="#_x0000_t88" style="position:absolute;margin-left:324.45pt;margin-top:9.6pt;width:14.45pt;height:115.5pt;z-index:251723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TjdejAIAAHkFAAAOAAAAZHJzL2Uyb0RvYy54bWysVN1r2zAQfx/sfxB6Xx17SZeGOiVL6RiU&#10;NqwdfVZkKRbIknZS4mR//U6y44S1UBh7se90v/v+uL7ZN5rsBHhlTUnzixElwnBbKbMp6c/nu09T&#10;SnxgpmLaGlHSg/D0Zv7xw3XrZqKwtdWVAIJGjJ+1rqR1CG6WZZ7XomH+wjphUCgtNCwgC5usAtai&#10;9UZnxWh0mbUWKgeWC+/x9bYT0nmyL6Xg4VFKLwLRJcXYQvpC+q7jN5tfs9kGmKsV78Ng/xBFw5RB&#10;p4OpWxYY2YJ6ZapRHKy3Mlxw22RWSsVFygGzyUd/ZfNUMydSLlgc74Yy+f9nlj/sVkBUVdICO2VY&#10;gz1aCgAGRGu2EwSfsUat8zOEPrkV9JxHMia8l9DEP6ZC9qmuh6GuYh8Ix8d8+nmSTyjhKMrHl5fT&#10;SSp8dtJ24MM3YRsSiZKC2tThKzAes2cztrv3Af2iwhEYn7UhbUmvJsUkobzVqrpTWkeZh816qYHs&#10;GDa+WE6L6TjmgRbOYMhpE9EiTUrvJObaZZeocNCi8/ZDSKwU5lN0/uKMisEJ41yYkPdetEF0VJMY&#10;0KA4el+xx5+iGpTz95W7PI6erQmDcqOMhbcMhP0xZNnhsUhneUdybasDDgnYbnu843cK23TPfFgx&#10;wHXBxcITEB7xI7XFntieoqS28Put94jHKUYpJS2uX0n9ry0DQYn+bnC+r/LxOO5rYsaTLwUycC5Z&#10;n0vMtllabHSOx8bxREZ80EdSgm1e8FIsolcUMcPRd0l5gCOzDN1ZwFvDxWKRYLijjoV78+R4NB6b&#10;Egfwef/CwPWzGnDKH+xxVV8Na4eNmsYutsFKlSb5VNe+3rjfaTz7WxQPyDmfUKeLOf8DAAD//wMA&#10;UEsDBBQABgAIAAAAIQDgogA/3wAAAAoBAAAPAAAAZHJzL2Rvd25yZXYueG1sTI/LTsMwEEX3SPyD&#10;NUhsELWJIG1DnAqBuoBdU2i3bjyNo/oRxW4a/p5hBcvRPbpzbrmanGUjDrELXsLDTABD3wTd+VbC&#10;53Z9vwAWk/Ja2eBRwjdGWFXXV6UqdLj4DY51ahmV+FgoCSalvuA8NgadirPQo6fsGAanEp1Dy/Wg&#10;LlTuLM+EyLlTnacPRvX4arA51Wcn4W63NvtTJ97D28eYb4+15WL4kvL2Znp5BpZwSn8w/OqTOlTk&#10;dAhnryOzEvLHxZJQCpYZMALy+Zy2HCRkTyIDXpX8/4TqBwAA//8DAFBLAQItABQABgAIAAAAIQC2&#10;gziS/gAAAOEBAAATAAAAAAAAAAAAAAAAAAAAAABbQ29udGVudF9UeXBlc10ueG1sUEsBAi0AFAAG&#10;AAgAAAAhADj9If/WAAAAlAEAAAsAAAAAAAAAAAAAAAAALwEAAF9yZWxzLy5yZWxzUEsBAi0AFAAG&#10;AAgAAAAhAO9ON16MAgAAeQUAAA4AAAAAAAAAAAAAAAAALgIAAGRycy9lMm9Eb2MueG1sUEsBAi0A&#10;FAAGAAgAAAAhAOCiAD/fAAAACgEAAA8AAAAAAAAAAAAAAAAA5gQAAGRycy9kb3ducmV2LnhtbFBL&#10;BQYAAAAABAAEAPMAAADyBQAAAAA=&#10;" adj="225" strokecolor="#2c8284">
                <v:stroke joinstyle="miter"/>
              </v:shape>
            </w:pict>
          </mc:Fallback>
        </mc:AlternateContent>
      </w:r>
      <w:r>
        <w:rPr>
          <w:noProof/>
          <w:lang w:val="en-US" w:eastAsia="en-US" w:bidi="ar-SA"/>
        </w:rPr>
        <mc:AlternateContent>
          <mc:Choice Requires="wps">
            <w:drawing>
              <wp:anchor distT="0" distB="0" distL="114300" distR="114300" simplePos="0" relativeHeight="251719680" behindDoc="0" locked="0" layoutInCell="1" allowOverlap="1" wp14:anchorId="4251C8C9" wp14:editId="5690ADBF">
                <wp:simplePos x="0" y="0"/>
                <wp:positionH relativeFrom="margin">
                  <wp:posOffset>0</wp:posOffset>
                </wp:positionH>
                <wp:positionV relativeFrom="paragraph">
                  <wp:posOffset>501015</wp:posOffset>
                </wp:positionV>
                <wp:extent cx="2095500" cy="708660"/>
                <wp:effectExtent l="0" t="0" r="19050" b="15240"/>
                <wp:wrapNone/>
                <wp:docPr id="25" name="Cuadro de texto 25"/>
                <wp:cNvGraphicFramePr/>
                <a:graphic xmlns:a="http://schemas.openxmlformats.org/drawingml/2006/main">
                  <a:graphicData uri="http://schemas.microsoft.com/office/word/2010/wordprocessingShape">
                    <wps:wsp>
                      <wps:cNvSpPr txBox="1"/>
                      <wps:spPr>
                        <a:xfrm>
                          <a:off x="0" y="0"/>
                          <a:ext cx="2095500" cy="708660"/>
                        </a:xfrm>
                        <a:prstGeom prst="roundRect">
                          <a:avLst/>
                        </a:prstGeom>
                        <a:noFill/>
                        <a:ln w="9525" cap="sq" cmpd="sng">
                          <a:solidFill>
                            <a:schemeClr val="bg1">
                              <a:lumMod val="50000"/>
                            </a:schemeClr>
                          </a:solidFill>
                          <a:prstDash val="dash"/>
                        </a:ln>
                        <a:effectLst/>
                      </wps:spPr>
                      <wps:style>
                        <a:lnRef idx="0">
                          <a:schemeClr val="accent1"/>
                        </a:lnRef>
                        <a:fillRef idx="0">
                          <a:schemeClr val="accent1"/>
                        </a:fillRef>
                        <a:effectRef idx="0">
                          <a:schemeClr val="accent1"/>
                        </a:effectRef>
                        <a:fontRef idx="minor">
                          <a:schemeClr val="dk1"/>
                        </a:fontRef>
                      </wps:style>
                      <wps:txbx>
                        <w:txbxContent>
                          <w:p w14:paraId="2AE482B2" w14:textId="77777777" w:rsidR="00CD7DB0" w:rsidRPr="00F67CA6" w:rsidRDefault="00CD7DB0" w:rsidP="00DB77F3">
                            <w:r w:rsidRPr="00F67CA6">
                              <w:t>Développement du projet par un comité technique et un groupe consultatif</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4251C8C9" id="Cuadro de texto 25" o:spid="_x0000_s1026" style="position:absolute;margin-left:0;margin-top:39.45pt;width:165pt;height:55.8pt;z-index:2517196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jUVwQIAAPEFAAAOAAAAZHJzL2Uyb0RvYy54bWysVN9P2zAQfp+0/8Hy+0haUaAVKeqKmCYx&#10;QMDEs+vYTTTb59lOm+6v39lJ2o7xwrSX5Oz77nz33Y/Lq1YrshHO12AKOjrJKRGGQ1mbdUG/P998&#10;uqDEB2ZKpsCIgu6Ep1fzjx8ut3YmxlCBKoUj6MT42dYWtArBzrLM80po5k/ACoNKCU6zgEe3zkrH&#10;tuhdq2yc52fZFlxpHXDhPd5ed0o6T/6lFDzcS+lFIKqgGFtIX5e+q/jN5pdstnbMVjXvw2D/EIVm&#10;tcFH966uWWCkcfVfrnTNHXiQ4YSDzkDKmouUA2Yzyl9l81QxK1IuSI63e5r8/3PL7zYPjtRlQccT&#10;SgzTWKNlw0oHpBQkiDYAQQ3StLV+hugni/jQfoYWyz3ce7yM2bfS6fjHvAjqkfDdnmR0RThejvPp&#10;ZJKjiqPuPL84O0tVyA7W1vnwRYAmUSiog8aUj1jJRDDb3PqA4SB+wMUXDdzUSqVqKkO2BZ1OYkKc&#10;YU/5nyhoizl6s05OPKi6jAbRNPWaWCpHNgy7ZLUeJYxq9DcouzuMFyPuXt3DUwx/eIoBXTNfdUYl&#10;Sr2NMvEhkfqxDz/S2dGWpLBTImKUeRQS65HYeyM6xrkwIRGPDCR0REnM5T2GPf4Q1XuMuzzQIr0M&#10;JuyNdW3AdQzHAT6QWv4YQpYdHsk7yjuKoV21XSMOXbWCcofN5qCbWm/5TY0M3zIfHpjDMcUmwtUT&#10;7vEjFWDRoZcoqcD9eus+4nF6UEvJFsc+dkfDnKBEfTU4V9PR6WncE+lwOjkf48Eda1bHGtPoJWDP&#10;jHDJWZ7EiA9qEKUD/YIbahFfRRUzHN8uKA9uOCxDt45wx3GxWCQY7gbLwq15sjw6jzzH3npuX5iz&#10;/VjE2byDYUWw2avB6LDR0sCiCSDrNDWR6Y7XvgK4V1Ij9zswLq7jc0IdNvX8NwAAAP//AwBQSwME&#10;FAAGAAgAAAAhANqnW7neAAAABwEAAA8AAABkcnMvZG93bnJldi54bWxMj81OwzAQhO9IvIO1SNyo&#10;DeWnDXEqqABVFRdKJa7bZJsE4nVqu214e5YTHGdnNPNtPhtcpw4UYuvZwuXIgCIufdVybWH9/nwx&#10;ARUTcoWdZ7LwTRFmxelJjlnlj/xGh1WqlZRwzNBCk1KfaR3LhhzGke+Jxdv64DCJDLWuAh6l3HX6&#10;yphb7bBlWWiwp3lD5ddq7ywEvVimj7Xezp+Wrztz/Ykvj+3O2vOz4eEeVKIh/YXhF1/QoRCmjd9z&#10;FVVnQR5JFu4mU1DijsdGDhuJTc0N6CLX//mLHwAAAP//AwBQSwECLQAUAAYACAAAACEAtoM4kv4A&#10;AADhAQAAEwAAAAAAAAAAAAAAAAAAAAAAW0NvbnRlbnRfVHlwZXNdLnhtbFBLAQItABQABgAIAAAA&#10;IQA4/SH/1gAAAJQBAAALAAAAAAAAAAAAAAAAAC8BAABfcmVscy8ucmVsc1BLAQItABQABgAIAAAA&#10;IQD/CjUVwQIAAPEFAAAOAAAAAAAAAAAAAAAAAC4CAABkcnMvZTJvRG9jLnhtbFBLAQItABQABgAI&#10;AAAAIQDap1u53gAAAAcBAAAPAAAAAAAAAAAAAAAAABsFAABkcnMvZG93bnJldi54bWxQSwUGAAAA&#10;AAQABADzAAAAJgYAAAAA&#10;" filled="f" strokecolor="#7f7f7f [1612]">
                <v:stroke dashstyle="dash" endcap="square"/>
                <v:textbox>
                  <w:txbxContent>
                    <w:p w14:paraId="2AE482B2" w14:textId="77777777" w:rsidR="00CD7DB0" w:rsidRPr="00F67CA6" w:rsidRDefault="00CD7DB0" w:rsidP="00DB77F3">
                      <w:r w:rsidRPr="00F67CA6">
                        <w:t>Développement du projet par un comité technique et un groupe consultatif</w:t>
                      </w:r>
                    </w:p>
                  </w:txbxContent>
                </v:textbox>
                <w10:wrap anchorx="margin"/>
              </v:roundrect>
            </w:pict>
          </mc:Fallback>
        </mc:AlternateContent>
      </w:r>
      <w:r w:rsidRPr="00F67CA6">
        <w:rPr>
          <w:b/>
          <w:sz w:val="20"/>
        </w:rPr>
        <w:t xml:space="preserve"> Juillet 2017 - Janvier 2018</w:t>
      </w:r>
      <w:r w:rsidRPr="00F67CA6">
        <w:rPr>
          <w:b/>
          <w:color w:val="2C8284"/>
          <w:sz w:val="20"/>
          <w:szCs w:val="20"/>
        </w:rPr>
        <w:tab/>
        <w:t xml:space="preserve">                      </w:t>
      </w:r>
      <w:r>
        <w:rPr>
          <w:b/>
        </w:rPr>
        <w:t>F</w:t>
      </w:r>
      <w:r w:rsidRPr="00F45480">
        <w:rPr>
          <w:b/>
        </w:rPr>
        <w:t>évrier</w:t>
      </w:r>
      <w:r w:rsidRPr="00F67CA6">
        <w:rPr>
          <w:rStyle w:val="Ttulo3Car"/>
          <w:sz w:val="20"/>
          <w:szCs w:val="20"/>
        </w:rPr>
        <w:t xml:space="preserve"> 26 – Avril 26</w:t>
      </w:r>
      <w:r w:rsidRPr="00F67CA6">
        <w:rPr>
          <w:b/>
          <w:color w:val="2C8284"/>
          <w:sz w:val="20"/>
          <w:szCs w:val="20"/>
        </w:rPr>
        <w:t xml:space="preserve"> </w:t>
      </w:r>
      <w:r w:rsidRPr="00F67CA6">
        <w:rPr>
          <w:b/>
          <w:color w:val="2C8284"/>
          <w:sz w:val="20"/>
          <w:szCs w:val="20"/>
        </w:rPr>
        <w:tab/>
        <w:t xml:space="preserve">                          </w:t>
      </w:r>
      <w:r w:rsidRPr="00F67CA6">
        <w:rPr>
          <w:rStyle w:val="Ttulo3Car"/>
          <w:sz w:val="20"/>
          <w:szCs w:val="20"/>
        </w:rPr>
        <w:t xml:space="preserve">Fin </w:t>
      </w:r>
      <w:r>
        <w:rPr>
          <w:rStyle w:val="Ttulo3Car"/>
          <w:sz w:val="20"/>
          <w:szCs w:val="20"/>
        </w:rPr>
        <w:t>J</w:t>
      </w:r>
      <w:r w:rsidRPr="00F67CA6">
        <w:rPr>
          <w:rStyle w:val="Ttulo3Car"/>
          <w:sz w:val="20"/>
          <w:szCs w:val="20"/>
        </w:rPr>
        <w:t>uin</w:t>
      </w:r>
    </w:p>
    <w:p w14:paraId="0E142B35" w14:textId="77777777" w:rsidR="00DB77F3" w:rsidRPr="00F67CA6" w:rsidRDefault="00DB77F3" w:rsidP="00DB77F3">
      <w:pPr>
        <w:spacing w:after="160" w:line="256" w:lineRule="auto"/>
        <w:rPr>
          <w:b/>
          <w:i/>
          <w:sz w:val="24"/>
        </w:rPr>
      </w:pPr>
      <w:r>
        <w:rPr>
          <w:noProof/>
          <w:lang w:val="en-US" w:eastAsia="en-US" w:bidi="ar-SA"/>
        </w:rPr>
        <mc:AlternateContent>
          <mc:Choice Requires="wps">
            <w:drawing>
              <wp:anchor distT="0" distB="0" distL="114300" distR="114300" simplePos="0" relativeHeight="251720704" behindDoc="0" locked="0" layoutInCell="1" allowOverlap="1" wp14:anchorId="0766535A" wp14:editId="7B986ACD">
                <wp:simplePos x="0" y="0"/>
                <wp:positionH relativeFrom="margin">
                  <wp:posOffset>2488565</wp:posOffset>
                </wp:positionH>
                <wp:positionV relativeFrom="paragraph">
                  <wp:posOffset>275259</wp:posOffset>
                </wp:positionV>
                <wp:extent cx="1379855" cy="838863"/>
                <wp:effectExtent l="0" t="0" r="10795" b="18415"/>
                <wp:wrapNone/>
                <wp:docPr id="33" name="Cuadro de texto 33"/>
                <wp:cNvGraphicFramePr/>
                <a:graphic xmlns:a="http://schemas.openxmlformats.org/drawingml/2006/main">
                  <a:graphicData uri="http://schemas.microsoft.com/office/word/2010/wordprocessingShape">
                    <wps:wsp>
                      <wps:cNvSpPr txBox="1"/>
                      <wps:spPr>
                        <a:xfrm>
                          <a:off x="0" y="0"/>
                          <a:ext cx="1379855" cy="838863"/>
                        </a:xfrm>
                        <a:prstGeom prst="roundRect">
                          <a:avLst/>
                        </a:prstGeom>
                        <a:noFill/>
                        <a:ln w="9525" cap="rnd">
                          <a:solidFill>
                            <a:schemeClr val="bg1">
                              <a:lumMod val="50000"/>
                            </a:schemeClr>
                          </a:solidFill>
                          <a:prstDash val="dash"/>
                          <a:round/>
                        </a:ln>
                        <a:effectLst/>
                      </wps:spPr>
                      <wps:style>
                        <a:lnRef idx="0">
                          <a:schemeClr val="accent1"/>
                        </a:lnRef>
                        <a:fillRef idx="0">
                          <a:schemeClr val="accent1"/>
                        </a:fillRef>
                        <a:effectRef idx="0">
                          <a:schemeClr val="accent1"/>
                        </a:effectRef>
                        <a:fontRef idx="minor">
                          <a:schemeClr val="dk1"/>
                        </a:fontRef>
                      </wps:style>
                      <wps:txbx>
                        <w:txbxContent>
                          <w:p w14:paraId="1B76B245" w14:textId="77777777" w:rsidR="00CD7DB0" w:rsidRPr="00F67CA6" w:rsidRDefault="00CD7DB0" w:rsidP="00DB77F3">
                            <w:r w:rsidRPr="00F67CA6">
                              <w:t>Période de consultation au niveau international</w:t>
                            </w:r>
                          </w:p>
                          <w:p w14:paraId="33A1BF1C" w14:textId="77777777" w:rsidR="00CD7DB0" w:rsidRDefault="00CD7DB0" w:rsidP="00DB77F3">
                            <w:pPr>
                              <w:rPr>
                                <w:lang w:val="es-MX"/>
                              </w:rPr>
                            </w:pPr>
                            <w:r w:rsidRPr="00F67CA6">
                              <w:rPr>
                                <w:lang w:val="es-MX"/>
                              </w:rPr>
                              <w:t>Pilotage en Colombi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766535A" id="Cuadro de texto 33" o:spid="_x0000_s1027" style="position:absolute;margin-left:195.95pt;margin-top:21.65pt;width:108.65pt;height:66.05pt;z-index:2517207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EtwlwAIAAPEFAAAOAAAAZHJzL2Uyb0RvYy54bWysVEtPGzEQvlfqf7B8L5sHgRCxQWkQVSUK&#10;CKg4O35kV/V6XNub3fDrO/ZuHqJcqJrDZuz55vV5Zi6v2kqTjXS+BJPT4cmAEmk4iNKsc/rz+ebL&#10;lBIfmBFMg5E53UpPr+afP102diZHUIAW0hF0YvyssTktQrCzLPO8kBXzJ2ClQaUCV7GAR7fOhGMN&#10;eq90NhoMzrIGnLAOuPQeb687JZ0n/0pJHu6V8jIQnVPMLaSvS99V/GbzSzZbO2aLkvdpsH/IomKl&#10;waB7V9csMFK78i9XVckdeFDhhEOVgVIll6kGrGY4eFPNU8GsTLUgOd7uafL/zy2/2zw4UoqcjseU&#10;GFbhGy1rJhwQIUmQbQCCGqSpsX6G6CeL+NB+hRafe3fv8TJW3ypXxX+si6AeCd/uSUZXhEej8fnF&#10;dDKhhKNuOp5Oz5L77GBtnQ/fJFQkCjl1UBvxiC+ZCGabWx8wHcTvcDGigZtS6/Sa2pAmpxeTUYzB&#10;sKecEcnUgy5FhEWD1GFyqR3ZMOyN1XqYMLqufoDo7iYD/MUSMdYe3p2OPcU0rpkvOiOBUtdVKe/O&#10;WpsYUqZ+7NOPdHa0JSlstYwYbR6lwvdI7L2TJ+NcmpCIx6wSOqIUVvURwx5/yOojxl0daJEigwl7&#10;46o04Dqu4wAf6BW/dimrDo80HtUdxdCu2tSI+65agdhisznoptZbflMi17fMhwfmcEyxv3D1hHv8&#10;KA346NBLlBTgXt+7j3icHtRS0uDY59T/rpmTlOjvBufqYnh6GvdEOpxOzkd4cMea1bHG1NUSsHuG&#10;uOQsT2LEB70TlYPqBTfUIkZFFTMcY+eUB7c7LEO3jnDHcblYJBjuBsvCrXmyPDqPPMcue25fmLP9&#10;WMTZvIPdimCzN4PRYaOlgUUdQJVpaiLTHa/9C+BeSS3d78C4uI7PCXXY1PM/AAAA//8DAFBLAwQU&#10;AAYACAAAACEAMiP+8+AAAAAKAQAADwAAAGRycy9kb3ducmV2LnhtbEyPQU+DQBCF7yb+h82YeDF2&#10;oWALyNI0Jnq0sZr0umVHILKzhF1a6q93POlx8r689025mW0vTjj6zpGCeBGBQKqd6ahR8PH+fJ+B&#10;8EGT0b0jVHBBD5vq+qrUhXFnesPTPjSCS8gXWkEbwlBI6esWrfYLNyBx9ulGqwOfYyPNqM9cbnu5&#10;jKKVtLojXmj1gE8t1l/7ySrYpoeXREeXw7ruzPfrXZxNuzxT6vZm3j6CCDiHPxh+9VkdKnY6uomM&#10;F72CJI9zRhWkSQKCgVWUL0EcmVw/pCCrUv5/ofoBAAD//wMAUEsBAi0AFAAGAAgAAAAhALaDOJL+&#10;AAAA4QEAABMAAAAAAAAAAAAAAAAAAAAAAFtDb250ZW50X1R5cGVzXS54bWxQSwECLQAUAAYACAAA&#10;ACEAOP0h/9YAAACUAQAACwAAAAAAAAAAAAAAAAAvAQAAX3JlbHMvLnJlbHNQSwECLQAUAAYACAAA&#10;ACEANhLcJcACAADxBQAADgAAAAAAAAAAAAAAAAAuAgAAZHJzL2Uyb0RvYy54bWxQSwECLQAUAAYA&#10;CAAAACEAMiP+8+AAAAAKAQAADwAAAAAAAAAAAAAAAAAaBQAAZHJzL2Rvd25yZXYueG1sUEsFBgAA&#10;AAAEAAQA8wAAACcGAAAAAA==&#10;" filled="f" strokecolor="#7f7f7f [1612]">
                <v:stroke dashstyle="dash" endcap="round"/>
                <v:textbox>
                  <w:txbxContent>
                    <w:p w14:paraId="1B76B245" w14:textId="77777777" w:rsidR="00CD7DB0" w:rsidRPr="00F67CA6" w:rsidRDefault="00CD7DB0" w:rsidP="00DB77F3">
                      <w:r w:rsidRPr="00F67CA6">
                        <w:t>Période de consultation au niveau international</w:t>
                      </w:r>
                    </w:p>
                    <w:p w14:paraId="33A1BF1C" w14:textId="77777777" w:rsidR="00CD7DB0" w:rsidRDefault="00CD7DB0" w:rsidP="00DB77F3">
                      <w:pPr>
                        <w:rPr>
                          <w:lang w:val="es-MX"/>
                        </w:rPr>
                      </w:pPr>
                      <w:r w:rsidRPr="00F67CA6">
                        <w:rPr>
                          <w:lang w:val="es-MX"/>
                        </w:rPr>
                        <w:t>Pilotage en Colombie</w:t>
                      </w:r>
                    </w:p>
                  </w:txbxContent>
                </v:textbox>
                <w10:wrap anchorx="margin"/>
              </v:roundrect>
            </w:pict>
          </mc:Fallback>
        </mc:AlternateContent>
      </w:r>
    </w:p>
    <w:p w14:paraId="36CA48AD" w14:textId="77777777" w:rsidR="00DB77F3" w:rsidRPr="00F67CA6" w:rsidRDefault="00DB77F3" w:rsidP="00DB77F3">
      <w:pPr>
        <w:spacing w:after="160" w:line="256" w:lineRule="auto"/>
        <w:rPr>
          <w:b/>
          <w:i/>
          <w:sz w:val="24"/>
        </w:rPr>
      </w:pPr>
      <w:r>
        <w:rPr>
          <w:noProof/>
          <w:lang w:val="en-US" w:eastAsia="en-US" w:bidi="ar-SA"/>
        </w:rPr>
        <mc:AlternateContent>
          <mc:Choice Requires="wps">
            <w:drawing>
              <wp:anchor distT="0" distB="0" distL="114300" distR="114300" simplePos="0" relativeHeight="251721728" behindDoc="0" locked="0" layoutInCell="1" allowOverlap="1" wp14:anchorId="214622C6" wp14:editId="1AB0D9C7">
                <wp:simplePos x="0" y="0"/>
                <wp:positionH relativeFrom="margin">
                  <wp:posOffset>4414299</wp:posOffset>
                </wp:positionH>
                <wp:positionV relativeFrom="paragraph">
                  <wp:posOffset>31805</wp:posOffset>
                </wp:positionV>
                <wp:extent cx="1002030" cy="822960"/>
                <wp:effectExtent l="0" t="0" r="26670" b="15240"/>
                <wp:wrapNone/>
                <wp:docPr id="22" name="Cuadro de texto 22"/>
                <wp:cNvGraphicFramePr/>
                <a:graphic xmlns:a="http://schemas.openxmlformats.org/drawingml/2006/main">
                  <a:graphicData uri="http://schemas.microsoft.com/office/word/2010/wordprocessingShape">
                    <wps:wsp>
                      <wps:cNvSpPr txBox="1"/>
                      <wps:spPr>
                        <a:xfrm>
                          <a:off x="0" y="0"/>
                          <a:ext cx="1002030" cy="822960"/>
                        </a:xfrm>
                        <a:prstGeom prst="roundRect">
                          <a:avLst/>
                        </a:prstGeom>
                        <a:noFill/>
                        <a:ln w="9525">
                          <a:solidFill>
                            <a:schemeClr val="bg1">
                              <a:lumMod val="50000"/>
                            </a:schemeClr>
                          </a:solidFill>
                          <a:prstDash val="dash"/>
                        </a:ln>
                        <a:effectLst/>
                      </wps:spPr>
                      <wps:style>
                        <a:lnRef idx="0">
                          <a:schemeClr val="accent1"/>
                        </a:lnRef>
                        <a:fillRef idx="0">
                          <a:schemeClr val="accent1"/>
                        </a:fillRef>
                        <a:effectRef idx="0">
                          <a:schemeClr val="accent1"/>
                        </a:effectRef>
                        <a:fontRef idx="minor">
                          <a:schemeClr val="dk1"/>
                        </a:fontRef>
                      </wps:style>
                      <wps:txbx>
                        <w:txbxContent>
                          <w:p w14:paraId="5F2D57EE" w14:textId="77777777" w:rsidR="00CD7DB0" w:rsidRDefault="00CD7DB0" w:rsidP="00DB77F3">
                            <w:r w:rsidRPr="00F67CA6">
                              <w:t>Publication CRAFT 1.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214622C6" id="Cuadro de texto 22" o:spid="_x0000_s1028" style="position:absolute;margin-left:347.6pt;margin-top:2.5pt;width:78.9pt;height:64.8pt;z-index:2517217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cJWFsgIAANYFAAAOAAAAZHJzL2Uyb0RvYy54bWysVEtv2zAMvg/YfxB0X+14zdYGdYosRYcB&#10;XVu0HXpWZCk2JomaJMfOfv0o2Xmg66XDcnAo8ePrE8mLy14rshHON2BKOjnJKRGGQ9WYdUl/PF1/&#10;OKPEB2YqpsCIkm6Fp5fz9+8uOjsTBdSgKuEIOjF+1tmS1iHYWZZ5XgvN/AlYYVApwWkW8OjWWeVY&#10;h961yoo8/5R14CrrgAvv8fZqUNJ58i+l4OFOSi8CUSXF3EL6uvRdxW82v2CztWO2bviYBvuHLDRr&#10;DAbdu7pigZHWNX+50g134EGGEw46AykbLlINWM0kf1HNY82sSLUgOd7uafL/zy2/3dw70lQlLQpK&#10;DNP4RsuWVQ5IJUgQfQCCGqSps36G6EeL+NB/gR6fe3fv8TJW30un4z/WRVCPhG/3JKMrwqNRnhf5&#10;R1Rx1J0Vxfmn9ArZwdo6H74K0CQKJXXQmuoBXzIRzDY3PmA6iN/hYkQD141S6TWVIV1Jz6fFNBl4&#10;UE0VlRGW+koslSMbhh2xWk8SRrX6O1TD3TTHXywMI+zhw+nYUwx+xXw9GFUojTbKxEAi9d6YaqRu&#10;oChJYatExCjzICRyn5h6JTvGuTAhkYy5JHRESazlLYYj/pDVW4yHOtAiRQYT9sa6MeAGhuOwHkit&#10;fu5SlgMeyTuqO4qhX/VjS62g2mJHORhG01t+3SC1N8yHe+ZwFrFTcL+EO/xIBfiyMEqU1OB+v3Yf&#10;8TgiqKWkw9kuqf/VMicoUd8MDs/55PQ0LoN0OJ1+LvDgjjWrY41p9RKwWSa4ySxPYsQHtROlA/2M&#10;a2gRo6KKGY6xS8qD2x2WYdg5uMi4WCwSDBeAZeHGPFoenUeCY1M99c/M2bH34wDewm4PsNmL7h+w&#10;0dLAog0gmzQakeKB15F6XB6pg8dFF7fT8TmhDut4/gcAAP//AwBQSwMEFAAGAAgAAAAhAHH6EA3e&#10;AAAACQEAAA8AAABkcnMvZG93bnJldi54bWxMj81OwzAQhO9IvIO1SNyoQ0vSNsSpEFIv/BxIy92J&#10;lyTCXkex26Rvz3KC247m0+xMsZudFWccQ+9Jwf0iAYHUeNNTq+B42N9tQISoyWjrCRVcMMCuvL4q&#10;dG78RB94rmIrOIRCrhV0MQ65lKHp0Omw8AMSe19+dDqyHFtpRj1xuLNymSSZdLon/tDpAZ87bL6r&#10;k1OwfqsOl/plbrb+/eiydPq069e9Urc389MjiIhz/IPhtz5Xh5I71f5EJgirINumS0YVpDyJ/U26&#10;4qNmcPWQgSwL+X9B+QMAAP//AwBQSwECLQAUAAYACAAAACEAtoM4kv4AAADhAQAAEwAAAAAAAAAA&#10;AAAAAAAAAAAAW0NvbnRlbnRfVHlwZXNdLnhtbFBLAQItABQABgAIAAAAIQA4/SH/1gAAAJQBAAAL&#10;AAAAAAAAAAAAAAAAAC8BAABfcmVscy8ucmVsc1BLAQItABQABgAIAAAAIQAqcJWFsgIAANYFAAAO&#10;AAAAAAAAAAAAAAAAAC4CAABkcnMvZTJvRG9jLnhtbFBLAQItABQABgAIAAAAIQBx+hAN3gAAAAkB&#10;AAAPAAAAAAAAAAAAAAAAAAwFAABkcnMvZG93bnJldi54bWxQSwUGAAAAAAQABADzAAAAFwYAAAAA&#10;" filled="f" strokecolor="#7f7f7f [1612]">
                <v:stroke dashstyle="dash"/>
                <v:textbox>
                  <w:txbxContent>
                    <w:p w14:paraId="5F2D57EE" w14:textId="77777777" w:rsidR="00CD7DB0" w:rsidRDefault="00CD7DB0" w:rsidP="00DB77F3">
                      <w:r w:rsidRPr="00F67CA6">
                        <w:t>Publication CRAFT 1.0</w:t>
                      </w:r>
                    </w:p>
                  </w:txbxContent>
                </v:textbox>
                <w10:wrap anchorx="margin"/>
              </v:roundrect>
            </w:pict>
          </mc:Fallback>
        </mc:AlternateContent>
      </w:r>
    </w:p>
    <w:p w14:paraId="0952E613" w14:textId="77777777" w:rsidR="00DB77F3" w:rsidRPr="00F67CA6" w:rsidRDefault="00DB77F3" w:rsidP="00DB77F3">
      <w:pPr>
        <w:spacing w:after="160" w:line="256" w:lineRule="auto"/>
        <w:rPr>
          <w:b/>
          <w:i/>
          <w:sz w:val="24"/>
        </w:rPr>
      </w:pPr>
    </w:p>
    <w:p w14:paraId="4C51167B" w14:textId="77777777" w:rsidR="00DB77F3" w:rsidRPr="00F67CA6" w:rsidRDefault="00DB77F3" w:rsidP="00DB77F3">
      <w:pPr>
        <w:spacing w:after="160" w:line="256" w:lineRule="auto"/>
        <w:rPr>
          <w:b/>
          <w:i/>
          <w:sz w:val="24"/>
        </w:rPr>
      </w:pPr>
    </w:p>
    <w:p w14:paraId="5DD853A2" w14:textId="77777777" w:rsidR="00DB77F3" w:rsidRDefault="00DB77F3" w:rsidP="00DB77F3">
      <w:pPr>
        <w:spacing w:after="160" w:line="259" w:lineRule="auto"/>
        <w:rPr>
          <w:b/>
          <w:sz w:val="24"/>
        </w:rPr>
      </w:pPr>
    </w:p>
    <w:p w14:paraId="4F0D5DB8" w14:textId="77777777" w:rsidR="00DB77F3" w:rsidRPr="00F45480" w:rsidRDefault="00DB77F3" w:rsidP="00DB77F3">
      <w:pPr>
        <w:spacing w:after="160" w:line="259" w:lineRule="auto"/>
        <w:rPr>
          <w:b/>
          <w:sz w:val="24"/>
        </w:rPr>
      </w:pPr>
      <w:r w:rsidRPr="00F45480">
        <w:rPr>
          <w:b/>
          <w:sz w:val="24"/>
        </w:rPr>
        <w:t>Comment commenter le code CRAFT</w:t>
      </w:r>
      <w:r>
        <w:rPr>
          <w:b/>
          <w:sz w:val="24"/>
        </w:rPr>
        <w:t> ?</w:t>
      </w:r>
    </w:p>
    <w:p w14:paraId="4ED13CF3" w14:textId="77777777" w:rsidR="00DB77F3" w:rsidRPr="00F67CA6" w:rsidRDefault="00DB77F3" w:rsidP="00DB77F3">
      <w:pPr>
        <w:spacing w:after="160" w:line="259" w:lineRule="auto"/>
      </w:pPr>
      <w:r w:rsidRPr="00F67CA6">
        <w:t>Étape 1) Réviser le contexte et le document</w:t>
      </w:r>
    </w:p>
    <w:p w14:paraId="4C1C1FB3" w14:textId="77777777" w:rsidR="00DB77F3" w:rsidRPr="00F67CA6" w:rsidRDefault="00DB77F3" w:rsidP="00DB77F3">
      <w:pPr>
        <w:pStyle w:val="Prrafodelista"/>
        <w:numPr>
          <w:ilvl w:val="0"/>
          <w:numId w:val="27"/>
        </w:numPr>
        <w:spacing w:after="160" w:line="259" w:lineRule="auto"/>
      </w:pPr>
      <w:r w:rsidRPr="00F67CA6">
        <w:t xml:space="preserve">Le code peut être consulté sur </w:t>
      </w:r>
      <w:hyperlink r:id="rId11" w:history="1">
        <w:r w:rsidRPr="00F67CA6">
          <w:rPr>
            <w:rStyle w:val="Hipervnculo"/>
          </w:rPr>
          <w:t>le site Web du projet.</w:t>
        </w:r>
      </w:hyperlink>
    </w:p>
    <w:p w14:paraId="6DF905AB" w14:textId="77777777" w:rsidR="00DB77F3" w:rsidRPr="00F67CA6" w:rsidRDefault="00DB77F3" w:rsidP="00DB77F3">
      <w:pPr>
        <w:pStyle w:val="Prrafodelista"/>
        <w:numPr>
          <w:ilvl w:val="0"/>
          <w:numId w:val="27"/>
        </w:numPr>
        <w:spacing w:after="160" w:line="259" w:lineRule="auto"/>
      </w:pPr>
      <w:r w:rsidRPr="00F67CA6">
        <w:t xml:space="preserve">Pour plus d'informations, y compris sur les objectifs du code CRAFT, nous vous invitons à consulter une fiche d'information; </w:t>
      </w:r>
      <w:r>
        <w:t>d</w:t>
      </w:r>
      <w:r w:rsidRPr="00F67CA6">
        <w:t>es versions adaptées sont disponibles pour les mineurs (</w:t>
      </w:r>
      <w:hyperlink r:id="rId12" w:history="1">
        <w:r w:rsidRPr="00F67CA6">
          <w:rPr>
            <w:rStyle w:val="Hipervnculo"/>
          </w:rPr>
          <w:t>EN</w:t>
        </w:r>
      </w:hyperlink>
      <w:r w:rsidRPr="00F67CA6">
        <w:t xml:space="preserve">, </w:t>
      </w:r>
      <w:hyperlink r:id="rId13" w:history="1">
        <w:r w:rsidRPr="00F67CA6">
          <w:rPr>
            <w:rStyle w:val="Hipervnculo"/>
          </w:rPr>
          <w:t>FR</w:t>
        </w:r>
      </w:hyperlink>
      <w:r w:rsidRPr="00F67CA6">
        <w:t xml:space="preserve">, </w:t>
      </w:r>
      <w:hyperlink r:id="rId14" w:history="1">
        <w:r w:rsidRPr="00F67CA6">
          <w:rPr>
            <w:rStyle w:val="Hipervnculo"/>
          </w:rPr>
          <w:t>ESP</w:t>
        </w:r>
      </w:hyperlink>
      <w:r w:rsidRPr="00F67CA6">
        <w:t>), les acheteurs (</w:t>
      </w:r>
      <w:hyperlink r:id="rId15" w:history="1">
        <w:r w:rsidRPr="00F67CA6">
          <w:rPr>
            <w:rStyle w:val="Hipervnculo"/>
          </w:rPr>
          <w:t>EN</w:t>
        </w:r>
      </w:hyperlink>
      <w:r w:rsidRPr="00F67CA6">
        <w:t xml:space="preserve">, </w:t>
      </w:r>
      <w:hyperlink r:id="rId16" w:history="1">
        <w:r w:rsidRPr="00F67CA6">
          <w:rPr>
            <w:rStyle w:val="Hipervnculo"/>
          </w:rPr>
          <w:t>FR</w:t>
        </w:r>
      </w:hyperlink>
      <w:r w:rsidRPr="00F67CA6">
        <w:t xml:space="preserve">, </w:t>
      </w:r>
      <w:hyperlink r:id="rId17" w:history="1">
        <w:r w:rsidRPr="00F67CA6">
          <w:rPr>
            <w:rStyle w:val="Hipervnculo"/>
          </w:rPr>
          <w:t>ESP</w:t>
        </w:r>
      </w:hyperlink>
      <w:r w:rsidRPr="00F67CA6">
        <w:t xml:space="preserve">) ou </w:t>
      </w:r>
      <w:r>
        <w:t xml:space="preserve">pour </w:t>
      </w:r>
      <w:r w:rsidRPr="00F67CA6">
        <w:t>les parties prenantes du gouvernement et de la société civile (</w:t>
      </w:r>
      <w:hyperlink r:id="rId18" w:history="1">
        <w:r w:rsidRPr="00F67CA6">
          <w:rPr>
            <w:rStyle w:val="Hipervnculo"/>
          </w:rPr>
          <w:t>EN</w:t>
        </w:r>
      </w:hyperlink>
      <w:r w:rsidRPr="00F67CA6">
        <w:t xml:space="preserve">, </w:t>
      </w:r>
      <w:hyperlink r:id="rId19" w:history="1">
        <w:r w:rsidRPr="00F67CA6">
          <w:rPr>
            <w:rStyle w:val="Hipervnculo"/>
          </w:rPr>
          <w:t>FR</w:t>
        </w:r>
      </w:hyperlink>
      <w:r w:rsidRPr="00F67CA6">
        <w:t xml:space="preserve">, </w:t>
      </w:r>
      <w:hyperlink r:id="rId20" w:history="1">
        <w:r w:rsidRPr="00F67CA6">
          <w:rPr>
            <w:rStyle w:val="Hipervnculo"/>
          </w:rPr>
          <w:t>ESP</w:t>
        </w:r>
      </w:hyperlink>
      <w:r w:rsidRPr="00F67CA6">
        <w:t>).</w:t>
      </w:r>
    </w:p>
    <w:p w14:paraId="055B63B1" w14:textId="77777777" w:rsidR="00DB77F3" w:rsidRPr="00F67CA6" w:rsidRDefault="00123F7F" w:rsidP="00DB77F3">
      <w:pPr>
        <w:pStyle w:val="Prrafodelista"/>
        <w:numPr>
          <w:ilvl w:val="0"/>
          <w:numId w:val="27"/>
        </w:numPr>
        <w:spacing w:after="160" w:line="259" w:lineRule="auto"/>
      </w:pPr>
      <w:hyperlink r:id="rId21" w:history="1">
        <w:r w:rsidR="00DB77F3" w:rsidRPr="00F67CA6">
          <w:rPr>
            <w:rStyle w:val="Hipervnculo"/>
          </w:rPr>
          <w:t xml:space="preserve">Une présentation </w:t>
        </w:r>
        <w:r w:rsidR="00DB77F3">
          <w:rPr>
            <w:rStyle w:val="Hipervnculo"/>
          </w:rPr>
          <w:t xml:space="preserve">introductive </w:t>
        </w:r>
      </w:hyperlink>
      <w:r w:rsidR="00DB77F3" w:rsidRPr="00F67CA6">
        <w:t xml:space="preserve"> et de narrati</w:t>
      </w:r>
      <w:r w:rsidR="00DB77F3">
        <w:t>ve</w:t>
      </w:r>
      <w:r w:rsidR="00DB77F3" w:rsidRPr="00F67CA6">
        <w:t xml:space="preserve"> est également disponible; </w:t>
      </w:r>
      <w:r w:rsidR="00DB77F3">
        <w:t>qui reprend l’essence du</w:t>
      </w:r>
      <w:r w:rsidR="00DB77F3" w:rsidRPr="00F67CA6">
        <w:t xml:space="preserve"> code CRAFT et offre un aperçu </w:t>
      </w:r>
      <w:r w:rsidR="00DB77F3">
        <w:t xml:space="preserve">général </w:t>
      </w:r>
      <w:r w:rsidR="00DB77F3" w:rsidRPr="00F67CA6">
        <w:t>de la structure du code.</w:t>
      </w:r>
    </w:p>
    <w:p w14:paraId="1E0C2670" w14:textId="77777777" w:rsidR="00DB77F3" w:rsidRPr="00F67CA6" w:rsidRDefault="00DB77F3" w:rsidP="00DB77F3">
      <w:pPr>
        <w:spacing w:after="160" w:line="259" w:lineRule="auto"/>
      </w:pPr>
      <w:r w:rsidRPr="00F67CA6">
        <w:t>Étape 2) Comment</w:t>
      </w:r>
      <w:r>
        <w:t>er</w:t>
      </w:r>
    </w:p>
    <w:p w14:paraId="532B65D0" w14:textId="77777777" w:rsidR="00DB77F3" w:rsidRPr="00F67CA6" w:rsidRDefault="00DB77F3" w:rsidP="00DB77F3">
      <w:pPr>
        <w:spacing w:after="160" w:line="259" w:lineRule="auto"/>
      </w:pPr>
      <w:r w:rsidRPr="00F67CA6">
        <w:t xml:space="preserve">Il y a trois possibilités pour </w:t>
      </w:r>
      <w:r>
        <w:t xml:space="preserve">nous envoyer </w:t>
      </w:r>
      <w:r w:rsidRPr="00F67CA6">
        <w:t>vos commentaires sur le Code CRAFT:</w:t>
      </w:r>
    </w:p>
    <w:p w14:paraId="42EDAF35" w14:textId="77777777" w:rsidR="00DB77F3" w:rsidRPr="00F67CA6" w:rsidRDefault="00DB77F3" w:rsidP="00DB77F3">
      <w:pPr>
        <w:pStyle w:val="Prrafodelista"/>
        <w:numPr>
          <w:ilvl w:val="0"/>
          <w:numId w:val="27"/>
        </w:numPr>
        <w:spacing w:after="160" w:line="259" w:lineRule="auto"/>
      </w:pPr>
      <w:r>
        <w:t>Intégrer</w:t>
      </w:r>
      <w:r w:rsidRPr="00F67CA6">
        <w:t xml:space="preserve"> vos commentaires et les révisions suggérées directement dans ce document (utilisez l'option de contrôle des changements) et </w:t>
      </w:r>
      <w:r>
        <w:t>r</w:t>
      </w:r>
      <w:r w:rsidRPr="00F67CA6">
        <w:t>envoyez-le</w:t>
      </w:r>
      <w:r>
        <w:t xml:space="preserve"> nous</w:t>
      </w:r>
      <w:r w:rsidRPr="00F67CA6">
        <w:t xml:space="preserve"> à </w:t>
      </w:r>
      <w:hyperlink r:id="rId22" w:history="1">
        <w:r w:rsidRPr="00F67CA6">
          <w:rPr>
            <w:rStyle w:val="Hipervnculo"/>
          </w:rPr>
          <w:t>standards@minasresponsables.org</w:t>
        </w:r>
      </w:hyperlink>
      <w:r w:rsidRPr="00F67CA6">
        <w:t xml:space="preserve"> avec le formulaire ci-dessous.</w:t>
      </w:r>
    </w:p>
    <w:p w14:paraId="33676B82" w14:textId="77777777" w:rsidR="00DB77F3" w:rsidRPr="00F67CA6" w:rsidRDefault="00DB77F3" w:rsidP="00DB77F3">
      <w:pPr>
        <w:pStyle w:val="Prrafodelista"/>
        <w:numPr>
          <w:ilvl w:val="0"/>
          <w:numId w:val="27"/>
        </w:numPr>
        <w:spacing w:after="160" w:line="259" w:lineRule="auto"/>
      </w:pPr>
      <w:r w:rsidRPr="00F67CA6">
        <w:lastRenderedPageBreak/>
        <w:t>Une deuxième option consiste à remplir le formulaire en ligne</w:t>
      </w:r>
      <w:r>
        <w:t xml:space="preserve"> indiqué</w:t>
      </w:r>
      <w:r w:rsidRPr="00F67CA6">
        <w:t xml:space="preserve"> qui dé</w:t>
      </w:r>
      <w:r>
        <w:t>talle</w:t>
      </w:r>
      <w:r w:rsidRPr="00F67CA6">
        <w:t xml:space="preserve"> les questions prioritaires pour recevoir </w:t>
      </w:r>
      <w:hyperlink r:id="rId23" w:history="1">
        <w:r w:rsidRPr="00F67CA6">
          <w:rPr>
            <w:rStyle w:val="Hipervnculo"/>
          </w:rPr>
          <w:t>les commentaires des mineurs</w:t>
        </w:r>
      </w:hyperlink>
      <w:r w:rsidRPr="00F67CA6">
        <w:t xml:space="preserve">, </w:t>
      </w:r>
      <w:hyperlink r:id="rId24" w:history="1">
        <w:r w:rsidRPr="00F67CA6">
          <w:rPr>
            <w:rStyle w:val="Hipervnculo"/>
          </w:rPr>
          <w:t>des acheteurs nationaux / internationaux</w:t>
        </w:r>
      </w:hyperlink>
      <w:r w:rsidRPr="00F67CA6">
        <w:t xml:space="preserve"> ou </w:t>
      </w:r>
      <w:hyperlink r:id="rId25" w:history="1">
        <w:r w:rsidRPr="00F67CA6">
          <w:rPr>
            <w:rStyle w:val="Hipervnculo"/>
          </w:rPr>
          <w:t>des gouvernements / acteurs de la société civile.</w:t>
        </w:r>
      </w:hyperlink>
    </w:p>
    <w:p w14:paraId="2194193E" w14:textId="77777777" w:rsidR="00DB77F3" w:rsidRPr="00F67CA6" w:rsidRDefault="00DB77F3" w:rsidP="00DB77F3">
      <w:pPr>
        <w:pStyle w:val="Prrafodelista"/>
        <w:numPr>
          <w:ilvl w:val="0"/>
          <w:numId w:val="27"/>
        </w:numPr>
        <w:spacing w:after="160" w:line="259" w:lineRule="auto"/>
      </w:pPr>
      <w:r w:rsidRPr="00F67CA6">
        <w:t xml:space="preserve">De plus, vous pouvez toujours faire plus de commentaires en utilisant le </w:t>
      </w:r>
      <w:hyperlink r:id="rId26" w:history="1">
        <w:r w:rsidRPr="00CB4849">
          <w:rPr>
            <w:rStyle w:val="Hipervnculo"/>
          </w:rPr>
          <w:t>formulaire de commentaire</w:t>
        </w:r>
      </w:hyperlink>
      <w:r w:rsidRPr="00F67CA6">
        <w:t xml:space="preserve"> ou par courrie</w:t>
      </w:r>
      <w:r>
        <w:t xml:space="preserve">r électronique. </w:t>
      </w:r>
    </w:p>
    <w:p w14:paraId="49993025" w14:textId="77777777" w:rsidR="00DB77F3" w:rsidRPr="00F67CA6" w:rsidRDefault="00DB77F3" w:rsidP="00DB77F3">
      <w:pPr>
        <w:spacing w:after="160" w:line="259" w:lineRule="auto"/>
        <w:rPr>
          <w:b/>
          <w:sz w:val="24"/>
        </w:rPr>
      </w:pPr>
      <w:r w:rsidRPr="00F67CA6">
        <w:rPr>
          <w:b/>
          <w:sz w:val="24"/>
        </w:rPr>
        <w:t>Formulaire d'envoi de commentaires</w:t>
      </w:r>
    </w:p>
    <w:p w14:paraId="14D8E65E" w14:textId="77777777" w:rsidR="00DB77F3" w:rsidRPr="00F67CA6" w:rsidRDefault="00DB77F3" w:rsidP="00DB77F3">
      <w:pPr>
        <w:spacing w:after="160" w:line="256" w:lineRule="auto"/>
      </w:pPr>
      <w:r w:rsidRPr="00F67CA6">
        <w:t>Remplissez le formulaire suivant avant de commenter le document ou d'envoyer des commentaires par courrie</w:t>
      </w:r>
      <w:r>
        <w:t>r électronique</w:t>
      </w:r>
      <w:r w:rsidRPr="00F67CA6">
        <w:t>:</w:t>
      </w:r>
    </w:p>
    <w:tbl>
      <w:tblPr>
        <w:tblStyle w:val="Tablanormal1"/>
        <w:tblW w:w="0" w:type="auto"/>
        <w:tblInd w:w="0" w:type="dxa"/>
        <w:tblLook w:val="04A0" w:firstRow="1" w:lastRow="0" w:firstColumn="1" w:lastColumn="0" w:noHBand="0" w:noVBand="1"/>
      </w:tblPr>
      <w:tblGrid>
        <w:gridCol w:w="1027"/>
        <w:gridCol w:w="136"/>
        <w:gridCol w:w="1526"/>
        <w:gridCol w:w="2083"/>
        <w:gridCol w:w="4574"/>
      </w:tblGrid>
      <w:tr w:rsidR="00DB77F3" w14:paraId="3F59143D" w14:textId="77777777" w:rsidTr="00CD7DB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27"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600A5F57" w14:textId="77777777" w:rsidR="00DB77F3" w:rsidRDefault="00DB77F3" w:rsidP="00CD7DB0">
            <w:pPr>
              <w:rPr>
                <w:b w:val="0"/>
                <w:lang w:val="es-MX"/>
              </w:rPr>
            </w:pPr>
            <w:r>
              <w:rPr>
                <w:lang w:val="es-MX"/>
              </w:rPr>
              <w:t xml:space="preserve">Nom: </w:t>
            </w:r>
          </w:p>
        </w:tc>
        <w:tc>
          <w:tcPr>
            <w:tcW w:w="8319" w:type="dxa"/>
            <w:gridSpan w:val="4"/>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08F8797B" w14:textId="77777777" w:rsidR="00DB77F3" w:rsidRDefault="00DB77F3" w:rsidP="00CD7DB0">
            <w:pPr>
              <w:tabs>
                <w:tab w:val="left" w:pos="2450"/>
              </w:tabs>
              <w:cnfStyle w:val="100000000000" w:firstRow="1" w:lastRow="0" w:firstColumn="0" w:lastColumn="0" w:oddVBand="0" w:evenVBand="0" w:oddHBand="0" w:evenHBand="0" w:firstRowFirstColumn="0" w:firstRowLastColumn="0" w:lastRowFirstColumn="0" w:lastRowLastColumn="0"/>
              <w:rPr>
                <w:b w:val="0"/>
                <w:highlight w:val="lightGray"/>
                <w:u w:val="single"/>
              </w:rPr>
            </w:pPr>
          </w:p>
        </w:tc>
      </w:tr>
      <w:tr w:rsidR="00DB77F3" w14:paraId="2F2D7F7F" w14:textId="77777777" w:rsidTr="00CD7D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gridSpan w:val="3"/>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576A369C" w14:textId="77777777" w:rsidR="00DB77F3" w:rsidRDefault="00DB77F3" w:rsidP="00CD7DB0">
            <w:pPr>
              <w:rPr>
                <w:b w:val="0"/>
              </w:rPr>
            </w:pPr>
            <w:r w:rsidRPr="00F67CA6">
              <w:t>Courrier électronique:</w:t>
            </w:r>
          </w:p>
        </w:tc>
        <w:tc>
          <w:tcPr>
            <w:tcW w:w="6657" w:type="dxa"/>
            <w:gridSpan w:val="2"/>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20BDDF55" w14:textId="77777777" w:rsidR="00DB77F3" w:rsidRDefault="00DB77F3" w:rsidP="00CD7DB0">
            <w:pPr>
              <w:tabs>
                <w:tab w:val="left" w:pos="2450"/>
              </w:tabs>
              <w:cnfStyle w:val="000000100000" w:firstRow="0" w:lastRow="0" w:firstColumn="0" w:lastColumn="0" w:oddVBand="0" w:evenVBand="0" w:oddHBand="1" w:evenHBand="0" w:firstRowFirstColumn="0" w:firstRowLastColumn="0" w:lastRowFirstColumn="0" w:lastRowLastColumn="0"/>
              <w:rPr>
                <w:b/>
              </w:rPr>
            </w:pPr>
          </w:p>
        </w:tc>
      </w:tr>
      <w:tr w:rsidR="00DB77F3" w:rsidRPr="00F67CA6" w14:paraId="327B554D" w14:textId="77777777" w:rsidTr="00CD7DB0">
        <w:tc>
          <w:tcPr>
            <w:cnfStyle w:val="001000000000" w:firstRow="0" w:lastRow="0" w:firstColumn="1" w:lastColumn="0" w:oddVBand="0" w:evenVBand="0" w:oddHBand="0" w:evenHBand="0" w:firstRowFirstColumn="0" w:firstRowLastColumn="0" w:lastRowFirstColumn="0" w:lastRowLastColumn="0"/>
            <w:tcW w:w="4772" w:type="dxa"/>
            <w:gridSpan w:val="4"/>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7F80E6C7" w14:textId="77777777" w:rsidR="00DB77F3" w:rsidRPr="00CB4849" w:rsidRDefault="00DB77F3" w:rsidP="00CD7DB0">
            <w:pPr>
              <w:rPr>
                <w:lang w:val="fr-FR"/>
              </w:rPr>
            </w:pPr>
            <w:r w:rsidRPr="00CB4849">
              <w:rPr>
                <w:lang w:val="fr-FR"/>
              </w:rPr>
              <w:t>Nom de l'organisation que vous représentez:</w:t>
            </w:r>
          </w:p>
        </w:tc>
        <w:tc>
          <w:tcPr>
            <w:tcW w:w="4574"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0F22509D" w14:textId="77777777" w:rsidR="00DB77F3" w:rsidRPr="00F67CA6" w:rsidRDefault="00DB77F3" w:rsidP="00CD7DB0">
            <w:pPr>
              <w:tabs>
                <w:tab w:val="left" w:pos="2450"/>
              </w:tabs>
              <w:cnfStyle w:val="000000000000" w:firstRow="0" w:lastRow="0" w:firstColumn="0" w:lastColumn="0" w:oddVBand="0" w:evenVBand="0" w:oddHBand="0" w:evenHBand="0" w:firstRowFirstColumn="0" w:firstRowLastColumn="0" w:lastRowFirstColumn="0" w:lastRowLastColumn="0"/>
              <w:rPr>
                <w:b/>
                <w:lang w:val="fr-FR"/>
              </w:rPr>
            </w:pPr>
          </w:p>
        </w:tc>
      </w:tr>
      <w:tr w:rsidR="00DB77F3" w14:paraId="0DB2255C" w14:textId="77777777" w:rsidTr="00CD7D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3" w:type="dxa"/>
            <w:gridSpan w:val="2"/>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408442A4" w14:textId="77777777" w:rsidR="00DB77F3" w:rsidRPr="00F67CA6" w:rsidRDefault="00DB77F3" w:rsidP="00CD7DB0">
            <w:pPr>
              <w:rPr>
                <w:lang w:val="es-MX"/>
              </w:rPr>
            </w:pPr>
            <w:r w:rsidRPr="00F67CA6">
              <w:rPr>
                <w:lang w:val="es-MX"/>
              </w:rPr>
              <w:t>Pays:</w:t>
            </w:r>
          </w:p>
        </w:tc>
        <w:tc>
          <w:tcPr>
            <w:tcW w:w="8183" w:type="dxa"/>
            <w:gridSpan w:val="3"/>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2CFD54FC" w14:textId="77777777" w:rsidR="00DB77F3" w:rsidRPr="00F67CA6" w:rsidRDefault="00DB77F3" w:rsidP="00CD7DB0">
            <w:pPr>
              <w:tabs>
                <w:tab w:val="left" w:pos="2450"/>
              </w:tabs>
              <w:cnfStyle w:val="000000100000" w:firstRow="0" w:lastRow="0" w:firstColumn="0" w:lastColumn="0" w:oddVBand="0" w:evenVBand="0" w:oddHBand="1" w:evenHBand="0" w:firstRowFirstColumn="0" w:firstRowLastColumn="0" w:lastRowFirstColumn="0" w:lastRowLastColumn="0"/>
              <w:rPr>
                <w:lang w:val="es-MX"/>
              </w:rPr>
            </w:pPr>
          </w:p>
        </w:tc>
      </w:tr>
      <w:tr w:rsidR="00DB77F3" w:rsidRPr="00F67CA6" w14:paraId="45C7C6CF" w14:textId="77777777" w:rsidTr="00CD7DB0">
        <w:tc>
          <w:tcPr>
            <w:cnfStyle w:val="001000000000" w:firstRow="0" w:lastRow="0" w:firstColumn="1" w:lastColumn="0" w:oddVBand="0" w:evenVBand="0" w:oddHBand="0" w:evenHBand="0" w:firstRowFirstColumn="0" w:firstRowLastColumn="0" w:lastRowFirstColumn="0" w:lastRowLastColumn="0"/>
            <w:tcW w:w="9346" w:type="dxa"/>
            <w:gridSpan w:val="5"/>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064FFDC9" w14:textId="77777777" w:rsidR="00DB77F3" w:rsidRPr="00F67CA6" w:rsidRDefault="00DB77F3" w:rsidP="00CD7DB0">
            <w:pPr>
              <w:tabs>
                <w:tab w:val="left" w:pos="2450"/>
              </w:tabs>
              <w:rPr>
                <w:lang w:val="fr-FR"/>
              </w:rPr>
            </w:pPr>
            <w:r w:rsidRPr="00F67CA6">
              <w:rPr>
                <w:lang w:val="fr-FR"/>
              </w:rPr>
              <w:t xml:space="preserve">Cochez cette case si vous souhaitez que vos commentaires soient considérés comme anonymes </w:t>
            </w:r>
            <w:sdt>
              <w:sdtPr>
                <w:id w:val="1448281135"/>
                <w14:checkbox>
                  <w14:checked w14:val="0"/>
                  <w14:checkedState w14:val="2612" w14:font="MS Gothic"/>
                  <w14:uncheckedState w14:val="2610" w14:font="MS Gothic"/>
                </w14:checkbox>
              </w:sdtPr>
              <w:sdtEndPr/>
              <w:sdtContent>
                <w:r w:rsidRPr="00F67CA6">
                  <w:rPr>
                    <w:rFonts w:ascii="Segoe UI Symbol" w:hAnsi="Segoe UI Symbol" w:cs="Segoe UI Symbol"/>
                    <w:lang w:val="fr-FR"/>
                  </w:rPr>
                  <w:t>☐</w:t>
                </w:r>
              </w:sdtContent>
            </w:sdt>
          </w:p>
        </w:tc>
      </w:tr>
      <w:tr w:rsidR="00DB77F3" w:rsidRPr="00F67CA6" w14:paraId="7F5CFC13" w14:textId="77777777" w:rsidTr="00CD7D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46" w:type="dxa"/>
            <w:gridSpan w:val="5"/>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1C22D548" w14:textId="77777777" w:rsidR="00DB77F3" w:rsidRPr="00F67CA6" w:rsidRDefault="00DB77F3" w:rsidP="00CD7DB0">
            <w:pPr>
              <w:tabs>
                <w:tab w:val="left" w:pos="2450"/>
              </w:tabs>
              <w:rPr>
                <w:b w:val="0"/>
                <w:lang w:val="fr-FR"/>
              </w:rPr>
            </w:pPr>
            <w:r w:rsidRPr="00F67CA6">
              <w:rPr>
                <w:lang w:val="fr-FR"/>
              </w:rPr>
              <w:t>Cochez ici si vous souhaitez recevoir des inform</w:t>
            </w:r>
            <w:r>
              <w:rPr>
                <w:lang w:val="fr-FR"/>
              </w:rPr>
              <w:t>ations sur le développement du C</w:t>
            </w:r>
            <w:r w:rsidRPr="00F67CA6">
              <w:rPr>
                <w:lang w:val="fr-FR"/>
              </w:rPr>
              <w:t xml:space="preserve">ode CRAFT </w:t>
            </w:r>
            <w:sdt>
              <w:sdtPr>
                <w:id w:val="-279950902"/>
                <w14:checkbox>
                  <w14:checked w14:val="0"/>
                  <w14:checkedState w14:val="2612" w14:font="MS Gothic"/>
                  <w14:uncheckedState w14:val="2610" w14:font="MS Gothic"/>
                </w14:checkbox>
              </w:sdtPr>
              <w:sdtEndPr/>
              <w:sdtContent>
                <w:r w:rsidRPr="00F67CA6">
                  <w:rPr>
                    <w:rFonts w:ascii="Yu Gothic UI" w:eastAsia="Yu Gothic UI" w:hAnsi="Yu Gothic UI" w:hint="eastAsia"/>
                    <w:lang w:val="fr-FR"/>
                  </w:rPr>
                  <w:t>☐</w:t>
                </w:r>
              </w:sdtContent>
            </w:sdt>
          </w:p>
        </w:tc>
      </w:tr>
    </w:tbl>
    <w:p w14:paraId="2D3F6BB3" w14:textId="77777777" w:rsidR="00DB77F3" w:rsidRPr="00F67CA6" w:rsidRDefault="00DB77F3" w:rsidP="00DB77F3">
      <w:pPr>
        <w:tabs>
          <w:tab w:val="left" w:pos="2450"/>
        </w:tabs>
        <w:rPr>
          <w:b/>
        </w:rPr>
      </w:pPr>
    </w:p>
    <w:p w14:paraId="5585E160" w14:textId="7513832C" w:rsidR="00F45480" w:rsidRPr="00F67CA6" w:rsidRDefault="00DB77F3" w:rsidP="00DB77F3">
      <w:pPr>
        <w:spacing w:after="160" w:line="256" w:lineRule="auto"/>
        <w:rPr>
          <w:color w:val="auto"/>
        </w:rPr>
      </w:pPr>
      <w:r>
        <w:t>S</w:t>
      </w:r>
      <w:r w:rsidRPr="00F67CA6">
        <w:t xml:space="preserve">i vous avez besoin de plus d'informations avant de commenter ce document, n'hésitez pas à contacter </w:t>
      </w:r>
      <w:hyperlink r:id="rId27" w:history="1">
        <w:r w:rsidRPr="00D60A01">
          <w:rPr>
            <w:rStyle w:val="Hipervnculo"/>
          </w:rPr>
          <w:t>standards@minasresponsables.org</w:t>
        </w:r>
      </w:hyperlink>
      <w:r>
        <w:t xml:space="preserve"> </w:t>
      </w:r>
      <w:r w:rsidR="00F45480" w:rsidRPr="00F67CA6">
        <w:br w:type="page"/>
      </w:r>
    </w:p>
    <w:p w14:paraId="4BC00C96" w14:textId="77777777" w:rsidR="008449AF" w:rsidRPr="00F67CA6" w:rsidRDefault="008449AF" w:rsidP="00B165FB">
      <w:pPr>
        <w:pStyle w:val="Prrafodelista"/>
        <w:spacing w:after="160" w:line="259" w:lineRule="auto"/>
      </w:pPr>
    </w:p>
    <w:bookmarkStart w:id="1" w:name="_Toc508012363" w:displacedByCustomXml="next"/>
    <w:sdt>
      <w:sdtPr>
        <w:rPr>
          <w:b w:val="0"/>
          <w:sz w:val="22"/>
          <w:lang w:val="es-ES"/>
        </w:rPr>
        <w:id w:val="-1291968494"/>
        <w:docPartObj>
          <w:docPartGallery w:val="Table of Contents"/>
          <w:docPartUnique/>
        </w:docPartObj>
      </w:sdtPr>
      <w:sdtEndPr>
        <w:rPr>
          <w:bCs/>
        </w:rPr>
      </w:sdtEndPr>
      <w:sdtContent>
        <w:p w14:paraId="7AE30A6C" w14:textId="151E1C24" w:rsidR="00B165FB" w:rsidRPr="00B165FB" w:rsidRDefault="00B165FB">
          <w:pPr>
            <w:pStyle w:val="TtuloTDC"/>
          </w:pPr>
          <w:r w:rsidRPr="00B165FB">
            <w:t>TABLE DES MATIÈRES</w:t>
          </w:r>
          <w:bookmarkEnd w:id="1"/>
        </w:p>
        <w:p w14:paraId="164AF939" w14:textId="1EDE77CE" w:rsidR="00B165FB" w:rsidRDefault="00B165FB">
          <w:pPr>
            <w:pStyle w:val="TDC1"/>
            <w:rPr>
              <w:rFonts w:eastAsiaTheme="minorEastAsia"/>
              <w:b w:val="0"/>
              <w:noProof/>
              <w:color w:val="auto"/>
              <w:lang w:val="en-US" w:eastAsia="en-US" w:bidi="ar-SA"/>
            </w:rPr>
          </w:pPr>
          <w:r>
            <w:fldChar w:fldCharType="begin"/>
          </w:r>
          <w:r>
            <w:instrText xml:space="preserve"> TOC \o "1-3" \h \z \u </w:instrText>
          </w:r>
          <w:r>
            <w:fldChar w:fldCharType="separate"/>
          </w:r>
          <w:hyperlink w:anchor="_Toc508012364" w:history="1">
            <w:r w:rsidRPr="000F4615">
              <w:rPr>
                <w:rStyle w:val="Hipervnculo"/>
                <w:noProof/>
              </w:rPr>
              <w:t>INTRODUCTION</w:t>
            </w:r>
            <w:r>
              <w:rPr>
                <w:noProof/>
                <w:webHidden/>
              </w:rPr>
              <w:tab/>
            </w:r>
            <w:r>
              <w:rPr>
                <w:noProof/>
                <w:webHidden/>
              </w:rPr>
              <w:fldChar w:fldCharType="begin"/>
            </w:r>
            <w:r>
              <w:rPr>
                <w:noProof/>
                <w:webHidden/>
              </w:rPr>
              <w:instrText xml:space="preserve"> PAGEREF _Toc508012364 \h </w:instrText>
            </w:r>
            <w:r>
              <w:rPr>
                <w:noProof/>
                <w:webHidden/>
              </w:rPr>
            </w:r>
            <w:r>
              <w:rPr>
                <w:noProof/>
                <w:webHidden/>
              </w:rPr>
              <w:fldChar w:fldCharType="separate"/>
            </w:r>
            <w:r w:rsidR="00F66D3B">
              <w:rPr>
                <w:noProof/>
                <w:webHidden/>
              </w:rPr>
              <w:t>5</w:t>
            </w:r>
            <w:r>
              <w:rPr>
                <w:noProof/>
                <w:webHidden/>
              </w:rPr>
              <w:fldChar w:fldCharType="end"/>
            </w:r>
          </w:hyperlink>
        </w:p>
        <w:p w14:paraId="5547BAE6" w14:textId="0AF6AFC9" w:rsidR="00B165FB" w:rsidRDefault="00123F7F">
          <w:pPr>
            <w:pStyle w:val="TDC2"/>
            <w:rPr>
              <w:rFonts w:eastAsiaTheme="minorEastAsia"/>
              <w:noProof/>
              <w:color w:val="auto"/>
              <w:lang w:val="en-US" w:eastAsia="en-US" w:bidi="ar-SA"/>
            </w:rPr>
          </w:pPr>
          <w:hyperlink w:anchor="_Toc508012365" w:history="1">
            <w:r w:rsidR="00B165FB" w:rsidRPr="000F4615">
              <w:rPr>
                <w:rStyle w:val="Hipervnculo"/>
                <w:noProof/>
              </w:rPr>
              <w:t>Bref résumé introductif du CRAFT</w:t>
            </w:r>
            <w:r w:rsidR="00B165FB">
              <w:rPr>
                <w:noProof/>
                <w:webHidden/>
              </w:rPr>
              <w:tab/>
            </w:r>
            <w:r w:rsidR="00B165FB">
              <w:rPr>
                <w:noProof/>
                <w:webHidden/>
              </w:rPr>
              <w:fldChar w:fldCharType="begin"/>
            </w:r>
            <w:r w:rsidR="00B165FB">
              <w:rPr>
                <w:noProof/>
                <w:webHidden/>
              </w:rPr>
              <w:instrText xml:space="preserve"> PAGEREF _Toc508012365 \h </w:instrText>
            </w:r>
            <w:r w:rsidR="00B165FB">
              <w:rPr>
                <w:noProof/>
                <w:webHidden/>
              </w:rPr>
            </w:r>
            <w:r w:rsidR="00B165FB">
              <w:rPr>
                <w:noProof/>
                <w:webHidden/>
              </w:rPr>
              <w:fldChar w:fldCharType="separate"/>
            </w:r>
            <w:r w:rsidR="00F66D3B">
              <w:rPr>
                <w:noProof/>
                <w:webHidden/>
              </w:rPr>
              <w:t>6</w:t>
            </w:r>
            <w:r w:rsidR="00B165FB">
              <w:rPr>
                <w:noProof/>
                <w:webHidden/>
              </w:rPr>
              <w:fldChar w:fldCharType="end"/>
            </w:r>
          </w:hyperlink>
        </w:p>
        <w:p w14:paraId="3BD9F66D" w14:textId="22AAF491" w:rsidR="00B165FB" w:rsidRDefault="00123F7F">
          <w:pPr>
            <w:pStyle w:val="TDC2"/>
            <w:rPr>
              <w:rFonts w:eastAsiaTheme="minorEastAsia"/>
              <w:noProof/>
              <w:color w:val="auto"/>
              <w:lang w:val="en-US" w:eastAsia="en-US" w:bidi="ar-SA"/>
            </w:rPr>
          </w:pPr>
          <w:hyperlink w:anchor="_Toc508012366" w:history="1">
            <w:r w:rsidR="00B165FB" w:rsidRPr="000F4615">
              <w:rPr>
                <w:rStyle w:val="Hipervnculo"/>
                <w:noProof/>
              </w:rPr>
              <w:t>Définitions et conventions</w:t>
            </w:r>
            <w:r w:rsidR="00B165FB">
              <w:rPr>
                <w:noProof/>
                <w:webHidden/>
              </w:rPr>
              <w:tab/>
            </w:r>
            <w:r w:rsidR="00B165FB">
              <w:rPr>
                <w:noProof/>
                <w:webHidden/>
              </w:rPr>
              <w:fldChar w:fldCharType="begin"/>
            </w:r>
            <w:r w:rsidR="00B165FB">
              <w:rPr>
                <w:noProof/>
                <w:webHidden/>
              </w:rPr>
              <w:instrText xml:space="preserve"> PAGEREF _Toc508012366 \h </w:instrText>
            </w:r>
            <w:r w:rsidR="00B165FB">
              <w:rPr>
                <w:noProof/>
                <w:webHidden/>
              </w:rPr>
            </w:r>
            <w:r w:rsidR="00B165FB">
              <w:rPr>
                <w:noProof/>
                <w:webHidden/>
              </w:rPr>
              <w:fldChar w:fldCharType="separate"/>
            </w:r>
            <w:r w:rsidR="00F66D3B">
              <w:rPr>
                <w:noProof/>
                <w:webHidden/>
              </w:rPr>
              <w:t>8</w:t>
            </w:r>
            <w:r w:rsidR="00B165FB">
              <w:rPr>
                <w:noProof/>
                <w:webHidden/>
              </w:rPr>
              <w:fldChar w:fldCharType="end"/>
            </w:r>
          </w:hyperlink>
        </w:p>
        <w:p w14:paraId="33CF8A84" w14:textId="103751F6" w:rsidR="00B165FB" w:rsidRDefault="00123F7F">
          <w:pPr>
            <w:pStyle w:val="TDC3"/>
            <w:rPr>
              <w:rFonts w:eastAsiaTheme="minorEastAsia"/>
              <w:i w:val="0"/>
              <w:noProof/>
              <w:color w:val="auto"/>
              <w:lang w:val="en-US" w:eastAsia="en-US" w:bidi="ar-SA"/>
            </w:rPr>
          </w:pPr>
          <w:hyperlink w:anchor="_Toc508012367" w:history="1">
            <w:r w:rsidR="00B165FB" w:rsidRPr="000F4615">
              <w:rPr>
                <w:rStyle w:val="Hipervnculo"/>
                <w:noProof/>
              </w:rPr>
              <w:t>Conventions relatives au texte du CRAFT</w:t>
            </w:r>
            <w:r w:rsidR="00B165FB">
              <w:rPr>
                <w:noProof/>
                <w:webHidden/>
              </w:rPr>
              <w:tab/>
            </w:r>
            <w:r w:rsidR="00B165FB">
              <w:rPr>
                <w:noProof/>
                <w:webHidden/>
              </w:rPr>
              <w:fldChar w:fldCharType="begin"/>
            </w:r>
            <w:r w:rsidR="00B165FB">
              <w:rPr>
                <w:noProof/>
                <w:webHidden/>
              </w:rPr>
              <w:instrText xml:space="preserve"> PAGEREF _Toc508012367 \h </w:instrText>
            </w:r>
            <w:r w:rsidR="00B165FB">
              <w:rPr>
                <w:noProof/>
                <w:webHidden/>
              </w:rPr>
            </w:r>
            <w:r w:rsidR="00B165FB">
              <w:rPr>
                <w:noProof/>
                <w:webHidden/>
              </w:rPr>
              <w:fldChar w:fldCharType="separate"/>
            </w:r>
            <w:r w:rsidR="00F66D3B">
              <w:rPr>
                <w:noProof/>
                <w:webHidden/>
              </w:rPr>
              <w:t>8</w:t>
            </w:r>
            <w:r w:rsidR="00B165FB">
              <w:rPr>
                <w:noProof/>
                <w:webHidden/>
              </w:rPr>
              <w:fldChar w:fldCharType="end"/>
            </w:r>
          </w:hyperlink>
        </w:p>
        <w:p w14:paraId="3C01B867" w14:textId="57E4237C" w:rsidR="00B165FB" w:rsidRDefault="00123F7F">
          <w:pPr>
            <w:pStyle w:val="TDC3"/>
            <w:rPr>
              <w:rFonts w:eastAsiaTheme="minorEastAsia"/>
              <w:i w:val="0"/>
              <w:noProof/>
              <w:color w:val="auto"/>
              <w:lang w:val="en-US" w:eastAsia="en-US" w:bidi="ar-SA"/>
            </w:rPr>
          </w:pPr>
          <w:hyperlink w:anchor="_Toc508012368" w:history="1">
            <w:r w:rsidR="00B165FB" w:rsidRPr="000F4615">
              <w:rPr>
                <w:rStyle w:val="Hipervnculo"/>
                <w:noProof/>
              </w:rPr>
              <w:t>Termes ayant une signification particulière dans le contexte du CRAFT</w:t>
            </w:r>
            <w:r w:rsidR="00B165FB">
              <w:rPr>
                <w:noProof/>
                <w:webHidden/>
              </w:rPr>
              <w:tab/>
            </w:r>
            <w:r w:rsidR="00B165FB">
              <w:rPr>
                <w:noProof/>
                <w:webHidden/>
              </w:rPr>
              <w:fldChar w:fldCharType="begin"/>
            </w:r>
            <w:r w:rsidR="00B165FB">
              <w:rPr>
                <w:noProof/>
                <w:webHidden/>
              </w:rPr>
              <w:instrText xml:space="preserve"> PAGEREF _Toc508012368 \h </w:instrText>
            </w:r>
            <w:r w:rsidR="00B165FB">
              <w:rPr>
                <w:noProof/>
                <w:webHidden/>
              </w:rPr>
            </w:r>
            <w:r w:rsidR="00B165FB">
              <w:rPr>
                <w:noProof/>
                <w:webHidden/>
              </w:rPr>
              <w:fldChar w:fldCharType="separate"/>
            </w:r>
            <w:r w:rsidR="00F66D3B">
              <w:rPr>
                <w:noProof/>
                <w:webHidden/>
              </w:rPr>
              <w:t>8</w:t>
            </w:r>
            <w:r w:rsidR="00B165FB">
              <w:rPr>
                <w:noProof/>
                <w:webHidden/>
              </w:rPr>
              <w:fldChar w:fldCharType="end"/>
            </w:r>
          </w:hyperlink>
        </w:p>
        <w:p w14:paraId="290C2814" w14:textId="303CE099" w:rsidR="00B165FB" w:rsidRDefault="00123F7F">
          <w:pPr>
            <w:pStyle w:val="TDC3"/>
            <w:rPr>
              <w:rFonts w:eastAsiaTheme="minorEastAsia"/>
              <w:i w:val="0"/>
              <w:noProof/>
              <w:color w:val="auto"/>
              <w:lang w:val="en-US" w:eastAsia="en-US" w:bidi="ar-SA"/>
            </w:rPr>
          </w:pPr>
          <w:hyperlink w:anchor="_Toc508012369" w:history="1">
            <w:r w:rsidR="00B165FB" w:rsidRPr="000F4615">
              <w:rPr>
                <w:rStyle w:val="Hipervnculo"/>
                <w:noProof/>
              </w:rPr>
              <w:t>Sigles</w:t>
            </w:r>
            <w:r w:rsidR="00B165FB">
              <w:rPr>
                <w:noProof/>
                <w:webHidden/>
              </w:rPr>
              <w:tab/>
            </w:r>
            <w:r w:rsidR="00B165FB">
              <w:rPr>
                <w:noProof/>
                <w:webHidden/>
              </w:rPr>
              <w:fldChar w:fldCharType="begin"/>
            </w:r>
            <w:r w:rsidR="00B165FB">
              <w:rPr>
                <w:noProof/>
                <w:webHidden/>
              </w:rPr>
              <w:instrText xml:space="preserve"> PAGEREF _Toc508012369 \h </w:instrText>
            </w:r>
            <w:r w:rsidR="00B165FB">
              <w:rPr>
                <w:noProof/>
                <w:webHidden/>
              </w:rPr>
            </w:r>
            <w:r w:rsidR="00B165FB">
              <w:rPr>
                <w:noProof/>
                <w:webHidden/>
              </w:rPr>
              <w:fldChar w:fldCharType="separate"/>
            </w:r>
            <w:r w:rsidR="00F66D3B">
              <w:rPr>
                <w:noProof/>
                <w:webHidden/>
              </w:rPr>
              <w:t>9</w:t>
            </w:r>
            <w:r w:rsidR="00B165FB">
              <w:rPr>
                <w:noProof/>
                <w:webHidden/>
              </w:rPr>
              <w:fldChar w:fldCharType="end"/>
            </w:r>
          </w:hyperlink>
        </w:p>
        <w:p w14:paraId="526A46E1" w14:textId="37AFAD75" w:rsidR="00B165FB" w:rsidRDefault="00123F7F">
          <w:pPr>
            <w:pStyle w:val="TDC1"/>
            <w:rPr>
              <w:rFonts w:eastAsiaTheme="minorEastAsia"/>
              <w:b w:val="0"/>
              <w:noProof/>
              <w:color w:val="auto"/>
              <w:lang w:val="en-US" w:eastAsia="en-US" w:bidi="ar-SA"/>
            </w:rPr>
          </w:pPr>
          <w:hyperlink w:anchor="_Toc508012370" w:history="1">
            <w:r w:rsidR="00B165FB" w:rsidRPr="000F4615">
              <w:rPr>
                <w:rStyle w:val="Hipervnculo"/>
                <w:noProof/>
              </w:rPr>
              <w:t>MODULE 1 : PÉRIMÈTRE D’ACTION ET AFFILIATION</w:t>
            </w:r>
            <w:r w:rsidR="00B165FB">
              <w:rPr>
                <w:noProof/>
                <w:webHidden/>
              </w:rPr>
              <w:tab/>
            </w:r>
            <w:r w:rsidR="00B165FB">
              <w:rPr>
                <w:noProof/>
                <w:webHidden/>
              </w:rPr>
              <w:fldChar w:fldCharType="begin"/>
            </w:r>
            <w:r w:rsidR="00B165FB">
              <w:rPr>
                <w:noProof/>
                <w:webHidden/>
              </w:rPr>
              <w:instrText xml:space="preserve"> PAGEREF _Toc508012370 \h </w:instrText>
            </w:r>
            <w:r w:rsidR="00B165FB">
              <w:rPr>
                <w:noProof/>
                <w:webHidden/>
              </w:rPr>
            </w:r>
            <w:r w:rsidR="00B165FB">
              <w:rPr>
                <w:noProof/>
                <w:webHidden/>
              </w:rPr>
              <w:fldChar w:fldCharType="separate"/>
            </w:r>
            <w:r w:rsidR="00F66D3B">
              <w:rPr>
                <w:noProof/>
                <w:webHidden/>
              </w:rPr>
              <w:t>10</w:t>
            </w:r>
            <w:r w:rsidR="00B165FB">
              <w:rPr>
                <w:noProof/>
                <w:webHidden/>
              </w:rPr>
              <w:fldChar w:fldCharType="end"/>
            </w:r>
          </w:hyperlink>
        </w:p>
        <w:p w14:paraId="522E07BE" w14:textId="77EF9E46" w:rsidR="00B165FB" w:rsidRDefault="00123F7F">
          <w:pPr>
            <w:pStyle w:val="TDC2"/>
            <w:rPr>
              <w:rFonts w:eastAsiaTheme="minorEastAsia"/>
              <w:noProof/>
              <w:color w:val="auto"/>
              <w:lang w:val="en-US" w:eastAsia="en-US" w:bidi="ar-SA"/>
            </w:rPr>
          </w:pPr>
          <w:hyperlink w:anchor="_Toc508012371" w:history="1">
            <w:r w:rsidR="00B165FB" w:rsidRPr="000F4615">
              <w:rPr>
                <w:rStyle w:val="Hipervnculo"/>
                <w:noProof/>
              </w:rPr>
              <w:t>Introduction</w:t>
            </w:r>
            <w:r w:rsidR="00B165FB">
              <w:rPr>
                <w:noProof/>
                <w:webHidden/>
              </w:rPr>
              <w:tab/>
            </w:r>
            <w:r w:rsidR="00B165FB">
              <w:rPr>
                <w:noProof/>
                <w:webHidden/>
              </w:rPr>
              <w:fldChar w:fldCharType="begin"/>
            </w:r>
            <w:r w:rsidR="00B165FB">
              <w:rPr>
                <w:noProof/>
                <w:webHidden/>
              </w:rPr>
              <w:instrText xml:space="preserve"> PAGEREF _Toc508012371 \h </w:instrText>
            </w:r>
            <w:r w:rsidR="00B165FB">
              <w:rPr>
                <w:noProof/>
                <w:webHidden/>
              </w:rPr>
            </w:r>
            <w:r w:rsidR="00B165FB">
              <w:rPr>
                <w:noProof/>
                <w:webHidden/>
              </w:rPr>
              <w:fldChar w:fldCharType="separate"/>
            </w:r>
            <w:r w:rsidR="00F66D3B">
              <w:rPr>
                <w:noProof/>
                <w:webHidden/>
              </w:rPr>
              <w:t>10</w:t>
            </w:r>
            <w:r w:rsidR="00B165FB">
              <w:rPr>
                <w:noProof/>
                <w:webHidden/>
              </w:rPr>
              <w:fldChar w:fldCharType="end"/>
            </w:r>
          </w:hyperlink>
        </w:p>
        <w:p w14:paraId="4AEBF457" w14:textId="627DA12F" w:rsidR="00B165FB" w:rsidRDefault="00123F7F">
          <w:pPr>
            <w:pStyle w:val="TDC2"/>
            <w:rPr>
              <w:rFonts w:eastAsiaTheme="minorEastAsia"/>
              <w:noProof/>
              <w:color w:val="auto"/>
              <w:lang w:val="en-US" w:eastAsia="en-US" w:bidi="ar-SA"/>
            </w:rPr>
          </w:pPr>
          <w:hyperlink w:anchor="_Toc508012372" w:history="1">
            <w:r w:rsidR="00B165FB" w:rsidRPr="000F4615">
              <w:rPr>
                <w:rStyle w:val="Hipervnculo"/>
                <w:noProof/>
              </w:rPr>
              <w:t>Périmètre d’action géographique</w:t>
            </w:r>
            <w:r w:rsidR="00B165FB">
              <w:rPr>
                <w:noProof/>
                <w:webHidden/>
              </w:rPr>
              <w:tab/>
            </w:r>
            <w:r w:rsidR="00B165FB">
              <w:rPr>
                <w:noProof/>
                <w:webHidden/>
              </w:rPr>
              <w:fldChar w:fldCharType="begin"/>
            </w:r>
            <w:r w:rsidR="00B165FB">
              <w:rPr>
                <w:noProof/>
                <w:webHidden/>
              </w:rPr>
              <w:instrText xml:space="preserve"> PAGEREF _Toc508012372 \h </w:instrText>
            </w:r>
            <w:r w:rsidR="00B165FB">
              <w:rPr>
                <w:noProof/>
                <w:webHidden/>
              </w:rPr>
            </w:r>
            <w:r w:rsidR="00B165FB">
              <w:rPr>
                <w:noProof/>
                <w:webHidden/>
              </w:rPr>
              <w:fldChar w:fldCharType="separate"/>
            </w:r>
            <w:r w:rsidR="00F66D3B">
              <w:rPr>
                <w:noProof/>
                <w:webHidden/>
              </w:rPr>
              <w:t>11</w:t>
            </w:r>
            <w:r w:rsidR="00B165FB">
              <w:rPr>
                <w:noProof/>
                <w:webHidden/>
              </w:rPr>
              <w:fldChar w:fldCharType="end"/>
            </w:r>
          </w:hyperlink>
        </w:p>
        <w:p w14:paraId="59099228" w14:textId="1D3D0C15" w:rsidR="00B165FB" w:rsidRDefault="00123F7F">
          <w:pPr>
            <w:pStyle w:val="TDC2"/>
            <w:rPr>
              <w:rFonts w:eastAsiaTheme="minorEastAsia"/>
              <w:noProof/>
              <w:color w:val="auto"/>
              <w:lang w:val="en-US" w:eastAsia="en-US" w:bidi="ar-SA"/>
            </w:rPr>
          </w:pPr>
          <w:hyperlink w:anchor="_Toc508012373" w:history="1">
            <w:r w:rsidR="00B165FB" w:rsidRPr="000F4615">
              <w:rPr>
                <w:rStyle w:val="Hipervnculo"/>
                <w:noProof/>
              </w:rPr>
              <w:t>Périmètre d’action organisationnel</w:t>
            </w:r>
            <w:r w:rsidR="00B165FB">
              <w:rPr>
                <w:noProof/>
                <w:webHidden/>
              </w:rPr>
              <w:tab/>
            </w:r>
            <w:r w:rsidR="00B165FB">
              <w:rPr>
                <w:noProof/>
                <w:webHidden/>
              </w:rPr>
              <w:fldChar w:fldCharType="begin"/>
            </w:r>
            <w:r w:rsidR="00B165FB">
              <w:rPr>
                <w:noProof/>
                <w:webHidden/>
              </w:rPr>
              <w:instrText xml:space="preserve"> PAGEREF _Toc508012373 \h </w:instrText>
            </w:r>
            <w:r w:rsidR="00B165FB">
              <w:rPr>
                <w:noProof/>
                <w:webHidden/>
              </w:rPr>
            </w:r>
            <w:r w:rsidR="00B165FB">
              <w:rPr>
                <w:noProof/>
                <w:webHidden/>
              </w:rPr>
              <w:fldChar w:fldCharType="separate"/>
            </w:r>
            <w:r w:rsidR="00F66D3B">
              <w:rPr>
                <w:noProof/>
                <w:webHidden/>
              </w:rPr>
              <w:t>11</w:t>
            </w:r>
            <w:r w:rsidR="00B165FB">
              <w:rPr>
                <w:noProof/>
                <w:webHidden/>
              </w:rPr>
              <w:fldChar w:fldCharType="end"/>
            </w:r>
          </w:hyperlink>
        </w:p>
        <w:p w14:paraId="5F38FF97" w14:textId="458DF613" w:rsidR="00B165FB" w:rsidRDefault="00123F7F">
          <w:pPr>
            <w:pStyle w:val="TDC2"/>
            <w:rPr>
              <w:rFonts w:eastAsiaTheme="minorEastAsia"/>
              <w:noProof/>
              <w:color w:val="auto"/>
              <w:lang w:val="en-US" w:eastAsia="en-US" w:bidi="ar-SA"/>
            </w:rPr>
          </w:pPr>
          <w:hyperlink w:anchor="_Toc508012374" w:history="1">
            <w:r w:rsidR="00B165FB" w:rsidRPr="000F4615">
              <w:rPr>
                <w:rStyle w:val="Hipervnculo"/>
                <w:noProof/>
              </w:rPr>
              <w:t>Périmètre du produit</w:t>
            </w:r>
            <w:r w:rsidR="00B165FB">
              <w:rPr>
                <w:noProof/>
                <w:webHidden/>
              </w:rPr>
              <w:tab/>
            </w:r>
            <w:r w:rsidR="00B165FB">
              <w:rPr>
                <w:noProof/>
                <w:webHidden/>
              </w:rPr>
              <w:fldChar w:fldCharType="begin"/>
            </w:r>
            <w:r w:rsidR="00B165FB">
              <w:rPr>
                <w:noProof/>
                <w:webHidden/>
              </w:rPr>
              <w:instrText xml:space="preserve"> PAGEREF _Toc508012374 \h </w:instrText>
            </w:r>
            <w:r w:rsidR="00B165FB">
              <w:rPr>
                <w:noProof/>
                <w:webHidden/>
              </w:rPr>
            </w:r>
            <w:r w:rsidR="00B165FB">
              <w:rPr>
                <w:noProof/>
                <w:webHidden/>
              </w:rPr>
              <w:fldChar w:fldCharType="separate"/>
            </w:r>
            <w:r w:rsidR="00F66D3B">
              <w:rPr>
                <w:noProof/>
                <w:webHidden/>
              </w:rPr>
              <w:t>13</w:t>
            </w:r>
            <w:r w:rsidR="00B165FB">
              <w:rPr>
                <w:noProof/>
                <w:webHidden/>
              </w:rPr>
              <w:fldChar w:fldCharType="end"/>
            </w:r>
          </w:hyperlink>
        </w:p>
        <w:p w14:paraId="28B235C0" w14:textId="3965BA4F" w:rsidR="00B165FB" w:rsidRDefault="00123F7F">
          <w:pPr>
            <w:pStyle w:val="TDC2"/>
            <w:rPr>
              <w:rFonts w:eastAsiaTheme="minorEastAsia"/>
              <w:noProof/>
              <w:color w:val="auto"/>
              <w:lang w:val="en-US" w:eastAsia="en-US" w:bidi="ar-SA"/>
            </w:rPr>
          </w:pPr>
          <w:hyperlink w:anchor="_Toc508012375" w:history="1">
            <w:r w:rsidR="00B165FB" w:rsidRPr="000F4615">
              <w:rPr>
                <w:rStyle w:val="Hipervnculo"/>
                <w:noProof/>
              </w:rPr>
              <w:t>Chaîne d’approvisionnement interne</w:t>
            </w:r>
            <w:r w:rsidR="00B165FB">
              <w:rPr>
                <w:noProof/>
                <w:webHidden/>
              </w:rPr>
              <w:tab/>
            </w:r>
            <w:r w:rsidR="00B165FB">
              <w:rPr>
                <w:noProof/>
                <w:webHidden/>
              </w:rPr>
              <w:fldChar w:fldCharType="begin"/>
            </w:r>
            <w:r w:rsidR="00B165FB">
              <w:rPr>
                <w:noProof/>
                <w:webHidden/>
              </w:rPr>
              <w:instrText xml:space="preserve"> PAGEREF _Toc508012375 \h </w:instrText>
            </w:r>
            <w:r w:rsidR="00B165FB">
              <w:rPr>
                <w:noProof/>
                <w:webHidden/>
              </w:rPr>
            </w:r>
            <w:r w:rsidR="00B165FB">
              <w:rPr>
                <w:noProof/>
                <w:webHidden/>
              </w:rPr>
              <w:fldChar w:fldCharType="separate"/>
            </w:r>
            <w:r w:rsidR="00F66D3B">
              <w:rPr>
                <w:noProof/>
                <w:webHidden/>
              </w:rPr>
              <w:t>13</w:t>
            </w:r>
            <w:r w:rsidR="00B165FB">
              <w:rPr>
                <w:noProof/>
                <w:webHidden/>
              </w:rPr>
              <w:fldChar w:fldCharType="end"/>
            </w:r>
          </w:hyperlink>
        </w:p>
        <w:p w14:paraId="57C4BDD2" w14:textId="0C81CFCB" w:rsidR="00B165FB" w:rsidRDefault="00123F7F">
          <w:pPr>
            <w:pStyle w:val="TDC2"/>
            <w:rPr>
              <w:rFonts w:eastAsiaTheme="minorEastAsia"/>
              <w:noProof/>
              <w:color w:val="auto"/>
              <w:lang w:val="en-US" w:eastAsia="en-US" w:bidi="ar-SA"/>
            </w:rPr>
          </w:pPr>
          <w:hyperlink w:anchor="_Toc508012376" w:history="1">
            <w:r w:rsidR="00B165FB" w:rsidRPr="000F4615">
              <w:rPr>
                <w:rStyle w:val="Hipervnculo"/>
                <w:noProof/>
              </w:rPr>
              <w:t>Point d’assurance</w:t>
            </w:r>
            <w:r w:rsidR="00B165FB">
              <w:rPr>
                <w:noProof/>
                <w:webHidden/>
              </w:rPr>
              <w:tab/>
            </w:r>
            <w:r w:rsidR="00B165FB">
              <w:rPr>
                <w:noProof/>
                <w:webHidden/>
              </w:rPr>
              <w:fldChar w:fldCharType="begin"/>
            </w:r>
            <w:r w:rsidR="00B165FB">
              <w:rPr>
                <w:noProof/>
                <w:webHidden/>
              </w:rPr>
              <w:instrText xml:space="preserve"> PAGEREF _Toc508012376 \h </w:instrText>
            </w:r>
            <w:r w:rsidR="00B165FB">
              <w:rPr>
                <w:noProof/>
                <w:webHidden/>
              </w:rPr>
            </w:r>
            <w:r w:rsidR="00B165FB">
              <w:rPr>
                <w:noProof/>
                <w:webHidden/>
              </w:rPr>
              <w:fldChar w:fldCharType="separate"/>
            </w:r>
            <w:r w:rsidR="00F66D3B">
              <w:rPr>
                <w:noProof/>
                <w:webHidden/>
              </w:rPr>
              <w:t>13</w:t>
            </w:r>
            <w:r w:rsidR="00B165FB">
              <w:rPr>
                <w:noProof/>
                <w:webHidden/>
              </w:rPr>
              <w:fldChar w:fldCharType="end"/>
            </w:r>
          </w:hyperlink>
        </w:p>
        <w:p w14:paraId="31B30E89" w14:textId="7A8815D2" w:rsidR="00B165FB" w:rsidRDefault="00123F7F">
          <w:pPr>
            <w:pStyle w:val="TDC2"/>
            <w:rPr>
              <w:rFonts w:eastAsiaTheme="minorEastAsia"/>
              <w:noProof/>
              <w:color w:val="auto"/>
              <w:lang w:val="en-US" w:eastAsia="en-US" w:bidi="ar-SA"/>
            </w:rPr>
          </w:pPr>
          <w:hyperlink w:anchor="_Toc508012377" w:history="1">
            <w:r w:rsidR="00B165FB" w:rsidRPr="000F4615">
              <w:rPr>
                <w:rStyle w:val="Hipervnculo"/>
                <w:noProof/>
              </w:rPr>
              <w:t>Rejoindre un système CRAFT</w:t>
            </w:r>
            <w:r w:rsidR="00B165FB">
              <w:rPr>
                <w:noProof/>
                <w:webHidden/>
              </w:rPr>
              <w:tab/>
            </w:r>
            <w:r w:rsidR="00B165FB">
              <w:rPr>
                <w:noProof/>
                <w:webHidden/>
              </w:rPr>
              <w:fldChar w:fldCharType="begin"/>
            </w:r>
            <w:r w:rsidR="00B165FB">
              <w:rPr>
                <w:noProof/>
                <w:webHidden/>
              </w:rPr>
              <w:instrText xml:space="preserve"> PAGEREF _Toc508012377 \h </w:instrText>
            </w:r>
            <w:r w:rsidR="00B165FB">
              <w:rPr>
                <w:noProof/>
                <w:webHidden/>
              </w:rPr>
            </w:r>
            <w:r w:rsidR="00B165FB">
              <w:rPr>
                <w:noProof/>
                <w:webHidden/>
              </w:rPr>
              <w:fldChar w:fldCharType="separate"/>
            </w:r>
            <w:r w:rsidR="00F66D3B">
              <w:rPr>
                <w:noProof/>
                <w:webHidden/>
              </w:rPr>
              <w:t>14</w:t>
            </w:r>
            <w:r w:rsidR="00B165FB">
              <w:rPr>
                <w:noProof/>
                <w:webHidden/>
              </w:rPr>
              <w:fldChar w:fldCharType="end"/>
            </w:r>
          </w:hyperlink>
        </w:p>
        <w:p w14:paraId="3D41712A" w14:textId="6CD5387B" w:rsidR="00B165FB" w:rsidRDefault="00123F7F">
          <w:pPr>
            <w:pStyle w:val="TDC3"/>
            <w:rPr>
              <w:rFonts w:eastAsiaTheme="minorEastAsia"/>
              <w:i w:val="0"/>
              <w:noProof/>
              <w:color w:val="auto"/>
              <w:lang w:val="en-US" w:eastAsia="en-US" w:bidi="ar-SA"/>
            </w:rPr>
          </w:pPr>
          <w:hyperlink w:anchor="_Toc508012378" w:history="1">
            <w:r w:rsidR="00B165FB" w:rsidRPr="000F4615">
              <w:rPr>
                <w:rStyle w:val="Hipervnculo"/>
                <w:noProof/>
              </w:rPr>
              <w:t>Statut d’aspirant</w:t>
            </w:r>
            <w:r w:rsidR="00B165FB">
              <w:rPr>
                <w:noProof/>
                <w:webHidden/>
              </w:rPr>
              <w:tab/>
            </w:r>
            <w:r w:rsidR="00B165FB">
              <w:rPr>
                <w:noProof/>
                <w:webHidden/>
              </w:rPr>
              <w:fldChar w:fldCharType="begin"/>
            </w:r>
            <w:r w:rsidR="00B165FB">
              <w:rPr>
                <w:noProof/>
                <w:webHidden/>
              </w:rPr>
              <w:instrText xml:space="preserve"> PAGEREF _Toc508012378 \h </w:instrText>
            </w:r>
            <w:r w:rsidR="00B165FB">
              <w:rPr>
                <w:noProof/>
                <w:webHidden/>
              </w:rPr>
            </w:r>
            <w:r w:rsidR="00B165FB">
              <w:rPr>
                <w:noProof/>
                <w:webHidden/>
              </w:rPr>
              <w:fldChar w:fldCharType="separate"/>
            </w:r>
            <w:r w:rsidR="00F66D3B">
              <w:rPr>
                <w:noProof/>
                <w:webHidden/>
              </w:rPr>
              <w:t>14</w:t>
            </w:r>
            <w:r w:rsidR="00B165FB">
              <w:rPr>
                <w:noProof/>
                <w:webHidden/>
              </w:rPr>
              <w:fldChar w:fldCharType="end"/>
            </w:r>
          </w:hyperlink>
        </w:p>
        <w:p w14:paraId="129F3878" w14:textId="44D16E3F" w:rsidR="00B165FB" w:rsidRDefault="00123F7F">
          <w:pPr>
            <w:pStyle w:val="TDC3"/>
            <w:rPr>
              <w:rFonts w:eastAsiaTheme="minorEastAsia"/>
              <w:i w:val="0"/>
              <w:noProof/>
              <w:color w:val="auto"/>
              <w:lang w:val="en-US" w:eastAsia="en-US" w:bidi="ar-SA"/>
            </w:rPr>
          </w:pPr>
          <w:hyperlink w:anchor="_Toc508012379" w:history="1">
            <w:r w:rsidR="00B165FB" w:rsidRPr="000F4615">
              <w:rPr>
                <w:rStyle w:val="Hipervnculo"/>
                <w:noProof/>
              </w:rPr>
              <w:t>Statut de candidat : affiliation conditionnelle</w:t>
            </w:r>
            <w:r w:rsidR="00B165FB">
              <w:rPr>
                <w:noProof/>
                <w:webHidden/>
              </w:rPr>
              <w:tab/>
            </w:r>
            <w:r w:rsidR="00B165FB">
              <w:rPr>
                <w:noProof/>
                <w:webHidden/>
              </w:rPr>
              <w:fldChar w:fldCharType="begin"/>
            </w:r>
            <w:r w:rsidR="00B165FB">
              <w:rPr>
                <w:noProof/>
                <w:webHidden/>
              </w:rPr>
              <w:instrText xml:space="preserve"> PAGEREF _Toc508012379 \h </w:instrText>
            </w:r>
            <w:r w:rsidR="00B165FB">
              <w:rPr>
                <w:noProof/>
                <w:webHidden/>
              </w:rPr>
            </w:r>
            <w:r w:rsidR="00B165FB">
              <w:rPr>
                <w:noProof/>
                <w:webHidden/>
              </w:rPr>
              <w:fldChar w:fldCharType="separate"/>
            </w:r>
            <w:r w:rsidR="00F66D3B">
              <w:rPr>
                <w:noProof/>
                <w:webHidden/>
              </w:rPr>
              <w:t>15</w:t>
            </w:r>
            <w:r w:rsidR="00B165FB">
              <w:rPr>
                <w:noProof/>
                <w:webHidden/>
              </w:rPr>
              <w:fldChar w:fldCharType="end"/>
            </w:r>
          </w:hyperlink>
        </w:p>
        <w:p w14:paraId="01460FC4" w14:textId="77B82A33" w:rsidR="00B165FB" w:rsidRDefault="00123F7F">
          <w:pPr>
            <w:pStyle w:val="TDC3"/>
            <w:rPr>
              <w:rFonts w:eastAsiaTheme="minorEastAsia"/>
              <w:i w:val="0"/>
              <w:noProof/>
              <w:color w:val="auto"/>
              <w:lang w:val="en-US" w:eastAsia="en-US" w:bidi="ar-SA"/>
            </w:rPr>
          </w:pPr>
          <w:hyperlink w:anchor="_Toc508012380" w:history="1">
            <w:r w:rsidR="00B165FB" w:rsidRPr="000F4615">
              <w:rPr>
                <w:rStyle w:val="Hipervnculo"/>
                <w:noProof/>
              </w:rPr>
              <w:t>Statut d’affilié : Affiliation définitive initiale</w:t>
            </w:r>
            <w:r w:rsidR="00B165FB">
              <w:rPr>
                <w:noProof/>
                <w:webHidden/>
              </w:rPr>
              <w:tab/>
            </w:r>
            <w:r w:rsidR="00B165FB">
              <w:rPr>
                <w:noProof/>
                <w:webHidden/>
              </w:rPr>
              <w:fldChar w:fldCharType="begin"/>
            </w:r>
            <w:r w:rsidR="00B165FB">
              <w:rPr>
                <w:noProof/>
                <w:webHidden/>
              </w:rPr>
              <w:instrText xml:space="preserve"> PAGEREF _Toc508012380 \h </w:instrText>
            </w:r>
            <w:r w:rsidR="00B165FB">
              <w:rPr>
                <w:noProof/>
                <w:webHidden/>
              </w:rPr>
            </w:r>
            <w:r w:rsidR="00B165FB">
              <w:rPr>
                <w:noProof/>
                <w:webHidden/>
              </w:rPr>
              <w:fldChar w:fldCharType="separate"/>
            </w:r>
            <w:r w:rsidR="00F66D3B">
              <w:rPr>
                <w:noProof/>
                <w:webHidden/>
              </w:rPr>
              <w:t>16</w:t>
            </w:r>
            <w:r w:rsidR="00B165FB">
              <w:rPr>
                <w:noProof/>
                <w:webHidden/>
              </w:rPr>
              <w:fldChar w:fldCharType="end"/>
            </w:r>
          </w:hyperlink>
        </w:p>
        <w:p w14:paraId="77D78035" w14:textId="4D005819" w:rsidR="00B165FB" w:rsidRDefault="00123F7F">
          <w:pPr>
            <w:pStyle w:val="TDC3"/>
            <w:rPr>
              <w:rFonts w:eastAsiaTheme="minorEastAsia"/>
              <w:i w:val="0"/>
              <w:noProof/>
              <w:color w:val="auto"/>
              <w:lang w:val="en-US" w:eastAsia="en-US" w:bidi="ar-SA"/>
            </w:rPr>
          </w:pPr>
          <w:hyperlink w:anchor="_Toc508012381" w:history="1">
            <w:r w:rsidR="00B165FB" w:rsidRPr="000F4615">
              <w:rPr>
                <w:rStyle w:val="Hipervnculo"/>
                <w:noProof/>
              </w:rPr>
              <w:t>Statut d’affilié : Renouvellement de l’affiliation définitive</w:t>
            </w:r>
            <w:r w:rsidR="00B165FB">
              <w:rPr>
                <w:noProof/>
                <w:webHidden/>
              </w:rPr>
              <w:tab/>
            </w:r>
            <w:r w:rsidR="00B165FB">
              <w:rPr>
                <w:noProof/>
                <w:webHidden/>
              </w:rPr>
              <w:fldChar w:fldCharType="begin"/>
            </w:r>
            <w:r w:rsidR="00B165FB">
              <w:rPr>
                <w:noProof/>
                <w:webHidden/>
              </w:rPr>
              <w:instrText xml:space="preserve"> PAGEREF _Toc508012381 \h </w:instrText>
            </w:r>
            <w:r w:rsidR="00B165FB">
              <w:rPr>
                <w:noProof/>
                <w:webHidden/>
              </w:rPr>
            </w:r>
            <w:r w:rsidR="00B165FB">
              <w:rPr>
                <w:noProof/>
                <w:webHidden/>
              </w:rPr>
              <w:fldChar w:fldCharType="separate"/>
            </w:r>
            <w:r w:rsidR="00F66D3B">
              <w:rPr>
                <w:noProof/>
                <w:webHidden/>
              </w:rPr>
              <w:t>18</w:t>
            </w:r>
            <w:r w:rsidR="00B165FB">
              <w:rPr>
                <w:noProof/>
                <w:webHidden/>
              </w:rPr>
              <w:fldChar w:fldCharType="end"/>
            </w:r>
          </w:hyperlink>
        </w:p>
        <w:p w14:paraId="215E5F54" w14:textId="4709E821" w:rsidR="00B165FB" w:rsidRDefault="00123F7F">
          <w:pPr>
            <w:pStyle w:val="TDC2"/>
            <w:rPr>
              <w:rFonts w:eastAsiaTheme="minorEastAsia"/>
              <w:noProof/>
              <w:color w:val="auto"/>
              <w:lang w:val="en-US" w:eastAsia="en-US" w:bidi="ar-SA"/>
            </w:rPr>
          </w:pPr>
          <w:hyperlink w:anchor="_Toc508012382" w:history="1">
            <w:r w:rsidR="00B165FB" w:rsidRPr="000F4615">
              <w:rPr>
                <w:rStyle w:val="Hipervnculo"/>
                <w:noProof/>
              </w:rPr>
              <w:t>Rapports CRAFT</w:t>
            </w:r>
            <w:r w:rsidR="00B165FB">
              <w:rPr>
                <w:noProof/>
                <w:webHidden/>
              </w:rPr>
              <w:tab/>
            </w:r>
            <w:r w:rsidR="00B165FB">
              <w:rPr>
                <w:noProof/>
                <w:webHidden/>
              </w:rPr>
              <w:fldChar w:fldCharType="begin"/>
            </w:r>
            <w:r w:rsidR="00B165FB">
              <w:rPr>
                <w:noProof/>
                <w:webHidden/>
              </w:rPr>
              <w:instrText xml:space="preserve"> PAGEREF _Toc508012382 \h </w:instrText>
            </w:r>
            <w:r w:rsidR="00B165FB">
              <w:rPr>
                <w:noProof/>
                <w:webHidden/>
              </w:rPr>
            </w:r>
            <w:r w:rsidR="00B165FB">
              <w:rPr>
                <w:noProof/>
                <w:webHidden/>
              </w:rPr>
              <w:fldChar w:fldCharType="separate"/>
            </w:r>
            <w:r w:rsidR="00F66D3B">
              <w:rPr>
                <w:noProof/>
                <w:webHidden/>
              </w:rPr>
              <w:t>18</w:t>
            </w:r>
            <w:r w:rsidR="00B165FB">
              <w:rPr>
                <w:noProof/>
                <w:webHidden/>
              </w:rPr>
              <w:fldChar w:fldCharType="end"/>
            </w:r>
          </w:hyperlink>
        </w:p>
        <w:p w14:paraId="3C7BD216" w14:textId="41D4D4B5" w:rsidR="00B165FB" w:rsidRDefault="00123F7F">
          <w:pPr>
            <w:pStyle w:val="TDC2"/>
            <w:rPr>
              <w:rFonts w:eastAsiaTheme="minorEastAsia"/>
              <w:noProof/>
              <w:color w:val="auto"/>
              <w:lang w:val="en-US" w:eastAsia="en-US" w:bidi="ar-SA"/>
            </w:rPr>
          </w:pPr>
          <w:hyperlink w:anchor="_Toc508012383" w:history="1">
            <w:r w:rsidR="00B165FB" w:rsidRPr="000F4615">
              <w:rPr>
                <w:rStyle w:val="Hipervnculo"/>
                <w:noProof/>
              </w:rPr>
              <w:t>Indicateurs de performance des PMA</w:t>
            </w:r>
            <w:r w:rsidR="00B165FB">
              <w:rPr>
                <w:noProof/>
                <w:webHidden/>
              </w:rPr>
              <w:tab/>
            </w:r>
            <w:r w:rsidR="00B165FB">
              <w:rPr>
                <w:noProof/>
                <w:webHidden/>
              </w:rPr>
              <w:fldChar w:fldCharType="begin"/>
            </w:r>
            <w:r w:rsidR="00B165FB">
              <w:rPr>
                <w:noProof/>
                <w:webHidden/>
              </w:rPr>
              <w:instrText xml:space="preserve"> PAGEREF _Toc508012383 \h </w:instrText>
            </w:r>
            <w:r w:rsidR="00B165FB">
              <w:rPr>
                <w:noProof/>
                <w:webHidden/>
              </w:rPr>
            </w:r>
            <w:r w:rsidR="00B165FB">
              <w:rPr>
                <w:noProof/>
                <w:webHidden/>
              </w:rPr>
              <w:fldChar w:fldCharType="separate"/>
            </w:r>
            <w:r w:rsidR="00F66D3B">
              <w:rPr>
                <w:noProof/>
                <w:webHidden/>
              </w:rPr>
              <w:t>20</w:t>
            </w:r>
            <w:r w:rsidR="00B165FB">
              <w:rPr>
                <w:noProof/>
                <w:webHidden/>
              </w:rPr>
              <w:fldChar w:fldCharType="end"/>
            </w:r>
          </w:hyperlink>
        </w:p>
        <w:p w14:paraId="75377526" w14:textId="64DE7AA5" w:rsidR="00B165FB" w:rsidRDefault="00123F7F">
          <w:pPr>
            <w:pStyle w:val="TDC1"/>
            <w:rPr>
              <w:rFonts w:eastAsiaTheme="minorEastAsia"/>
              <w:b w:val="0"/>
              <w:noProof/>
              <w:color w:val="auto"/>
              <w:lang w:val="en-US" w:eastAsia="en-US" w:bidi="ar-SA"/>
            </w:rPr>
          </w:pPr>
          <w:hyperlink w:anchor="_Toc508012384" w:history="1">
            <w:r w:rsidR="00B165FB" w:rsidRPr="000F4615">
              <w:rPr>
                <w:rStyle w:val="Hipervnculo"/>
                <w:noProof/>
              </w:rPr>
              <w:t>MODULE 2 : LÉGITIMITÉ DU PMA</w:t>
            </w:r>
            <w:r w:rsidR="00B165FB">
              <w:rPr>
                <w:noProof/>
                <w:webHidden/>
              </w:rPr>
              <w:tab/>
            </w:r>
            <w:r w:rsidR="00B165FB">
              <w:rPr>
                <w:noProof/>
                <w:webHidden/>
              </w:rPr>
              <w:fldChar w:fldCharType="begin"/>
            </w:r>
            <w:r w:rsidR="00B165FB">
              <w:rPr>
                <w:noProof/>
                <w:webHidden/>
              </w:rPr>
              <w:instrText xml:space="preserve"> PAGEREF _Toc508012384 \h </w:instrText>
            </w:r>
            <w:r w:rsidR="00B165FB">
              <w:rPr>
                <w:noProof/>
                <w:webHidden/>
              </w:rPr>
            </w:r>
            <w:r w:rsidR="00B165FB">
              <w:rPr>
                <w:noProof/>
                <w:webHidden/>
              </w:rPr>
              <w:fldChar w:fldCharType="separate"/>
            </w:r>
            <w:r w:rsidR="00F66D3B">
              <w:rPr>
                <w:noProof/>
                <w:webHidden/>
              </w:rPr>
              <w:t>22</w:t>
            </w:r>
            <w:r w:rsidR="00B165FB">
              <w:rPr>
                <w:noProof/>
                <w:webHidden/>
              </w:rPr>
              <w:fldChar w:fldCharType="end"/>
            </w:r>
          </w:hyperlink>
        </w:p>
        <w:p w14:paraId="6B9626DE" w14:textId="09FA7AED" w:rsidR="00B165FB" w:rsidRDefault="00123F7F">
          <w:pPr>
            <w:pStyle w:val="TDC1"/>
            <w:rPr>
              <w:rFonts w:eastAsiaTheme="minorEastAsia"/>
              <w:b w:val="0"/>
              <w:noProof/>
              <w:color w:val="auto"/>
              <w:lang w:val="en-US" w:eastAsia="en-US" w:bidi="ar-SA"/>
            </w:rPr>
          </w:pPr>
          <w:hyperlink w:anchor="_Toc508012385" w:history="1">
            <w:r w:rsidR="00B165FB" w:rsidRPr="000F4615">
              <w:rPr>
                <w:rStyle w:val="Hipervnculo"/>
                <w:noProof/>
              </w:rPr>
              <w:t>MODULE 3 : « RISQUES DE L’ANNEXE II » QUI REQUIÈRENT UN DÉSENGAGEMENT IMMÉDIAT</w:t>
            </w:r>
            <w:r w:rsidR="00B165FB">
              <w:rPr>
                <w:noProof/>
                <w:webHidden/>
              </w:rPr>
              <w:tab/>
            </w:r>
            <w:r w:rsidR="00B165FB">
              <w:rPr>
                <w:noProof/>
                <w:webHidden/>
              </w:rPr>
              <w:fldChar w:fldCharType="begin"/>
            </w:r>
            <w:r w:rsidR="00B165FB">
              <w:rPr>
                <w:noProof/>
                <w:webHidden/>
              </w:rPr>
              <w:instrText xml:space="preserve"> PAGEREF _Toc508012385 \h </w:instrText>
            </w:r>
            <w:r w:rsidR="00B165FB">
              <w:rPr>
                <w:noProof/>
                <w:webHidden/>
              </w:rPr>
            </w:r>
            <w:r w:rsidR="00B165FB">
              <w:rPr>
                <w:noProof/>
                <w:webHidden/>
              </w:rPr>
              <w:fldChar w:fldCharType="separate"/>
            </w:r>
            <w:r w:rsidR="00F66D3B">
              <w:rPr>
                <w:noProof/>
                <w:webHidden/>
              </w:rPr>
              <w:t>26</w:t>
            </w:r>
            <w:r w:rsidR="00B165FB">
              <w:rPr>
                <w:noProof/>
                <w:webHidden/>
              </w:rPr>
              <w:fldChar w:fldCharType="end"/>
            </w:r>
          </w:hyperlink>
        </w:p>
        <w:p w14:paraId="7A5DFA6C" w14:textId="6E60FD7B" w:rsidR="00B165FB" w:rsidRDefault="00123F7F">
          <w:pPr>
            <w:pStyle w:val="TDC2"/>
            <w:rPr>
              <w:rFonts w:eastAsiaTheme="minorEastAsia"/>
              <w:noProof/>
              <w:color w:val="auto"/>
              <w:lang w:val="en-US" w:eastAsia="en-US" w:bidi="ar-SA"/>
            </w:rPr>
          </w:pPr>
          <w:hyperlink w:anchor="_Toc508012386" w:history="1">
            <w:r w:rsidR="00B165FB" w:rsidRPr="000F4615">
              <w:rPr>
                <w:rStyle w:val="Hipervnculo"/>
                <w:noProof/>
              </w:rPr>
              <w:t>Préface</w:t>
            </w:r>
            <w:r w:rsidR="00B165FB">
              <w:rPr>
                <w:noProof/>
                <w:webHidden/>
              </w:rPr>
              <w:tab/>
            </w:r>
            <w:r w:rsidR="00B165FB">
              <w:rPr>
                <w:noProof/>
                <w:webHidden/>
              </w:rPr>
              <w:fldChar w:fldCharType="begin"/>
            </w:r>
            <w:r w:rsidR="00B165FB">
              <w:rPr>
                <w:noProof/>
                <w:webHidden/>
              </w:rPr>
              <w:instrText xml:space="preserve"> PAGEREF _Toc508012386 \h </w:instrText>
            </w:r>
            <w:r w:rsidR="00B165FB">
              <w:rPr>
                <w:noProof/>
                <w:webHidden/>
              </w:rPr>
            </w:r>
            <w:r w:rsidR="00B165FB">
              <w:rPr>
                <w:noProof/>
                <w:webHidden/>
              </w:rPr>
              <w:fldChar w:fldCharType="separate"/>
            </w:r>
            <w:r w:rsidR="00F66D3B">
              <w:rPr>
                <w:noProof/>
                <w:webHidden/>
              </w:rPr>
              <w:t>26</w:t>
            </w:r>
            <w:r w:rsidR="00B165FB">
              <w:rPr>
                <w:noProof/>
                <w:webHidden/>
              </w:rPr>
              <w:fldChar w:fldCharType="end"/>
            </w:r>
          </w:hyperlink>
        </w:p>
        <w:p w14:paraId="025CF11B" w14:textId="2764B6A5" w:rsidR="00B165FB" w:rsidRDefault="00123F7F">
          <w:pPr>
            <w:pStyle w:val="TDC2"/>
            <w:rPr>
              <w:rFonts w:eastAsiaTheme="minorEastAsia"/>
              <w:noProof/>
              <w:color w:val="auto"/>
              <w:lang w:val="en-US" w:eastAsia="en-US" w:bidi="ar-SA"/>
            </w:rPr>
          </w:pPr>
          <w:hyperlink w:anchor="_Toc508012387" w:history="1">
            <w:r w:rsidR="00B165FB" w:rsidRPr="000F4615">
              <w:rPr>
                <w:rStyle w:val="Hipervnculo"/>
                <w:noProof/>
              </w:rPr>
              <w:t>Exigences</w:t>
            </w:r>
            <w:r w:rsidR="00B165FB">
              <w:rPr>
                <w:noProof/>
                <w:webHidden/>
              </w:rPr>
              <w:tab/>
            </w:r>
            <w:r w:rsidR="00B165FB">
              <w:rPr>
                <w:noProof/>
                <w:webHidden/>
              </w:rPr>
              <w:fldChar w:fldCharType="begin"/>
            </w:r>
            <w:r w:rsidR="00B165FB">
              <w:rPr>
                <w:noProof/>
                <w:webHidden/>
              </w:rPr>
              <w:instrText xml:space="preserve"> PAGEREF _Toc508012387 \h </w:instrText>
            </w:r>
            <w:r w:rsidR="00B165FB">
              <w:rPr>
                <w:noProof/>
                <w:webHidden/>
              </w:rPr>
            </w:r>
            <w:r w:rsidR="00B165FB">
              <w:rPr>
                <w:noProof/>
                <w:webHidden/>
              </w:rPr>
              <w:fldChar w:fldCharType="separate"/>
            </w:r>
            <w:r w:rsidR="00F66D3B">
              <w:rPr>
                <w:noProof/>
                <w:webHidden/>
              </w:rPr>
              <w:t>26</w:t>
            </w:r>
            <w:r w:rsidR="00B165FB">
              <w:rPr>
                <w:noProof/>
                <w:webHidden/>
              </w:rPr>
              <w:fldChar w:fldCharType="end"/>
            </w:r>
          </w:hyperlink>
        </w:p>
        <w:p w14:paraId="429A53A1" w14:textId="1C3F8C69" w:rsidR="00B165FB" w:rsidRDefault="00123F7F">
          <w:pPr>
            <w:pStyle w:val="TDC1"/>
            <w:rPr>
              <w:rFonts w:eastAsiaTheme="minorEastAsia"/>
              <w:b w:val="0"/>
              <w:noProof/>
              <w:color w:val="auto"/>
              <w:lang w:val="en-US" w:eastAsia="en-US" w:bidi="ar-SA"/>
            </w:rPr>
          </w:pPr>
          <w:hyperlink w:anchor="_Toc508012388" w:history="1">
            <w:r w:rsidR="00B165FB" w:rsidRPr="000F4615">
              <w:rPr>
                <w:rStyle w:val="Hipervnculo"/>
                <w:noProof/>
              </w:rPr>
              <w:t>MODULE 4 : « RISQUES DE L’ANNEXE II » QUI REQUIÈRENT UN DÉSENGAGEMENT APRÈS MESURES D’ATTÉNUATION INFRUCTUEUSES</w:t>
            </w:r>
            <w:r w:rsidR="00B165FB">
              <w:rPr>
                <w:noProof/>
                <w:webHidden/>
              </w:rPr>
              <w:tab/>
            </w:r>
            <w:r w:rsidR="00B165FB">
              <w:rPr>
                <w:noProof/>
                <w:webHidden/>
              </w:rPr>
              <w:fldChar w:fldCharType="begin"/>
            </w:r>
            <w:r w:rsidR="00B165FB">
              <w:rPr>
                <w:noProof/>
                <w:webHidden/>
              </w:rPr>
              <w:instrText xml:space="preserve"> PAGEREF _Toc508012388 \h </w:instrText>
            </w:r>
            <w:r w:rsidR="00B165FB">
              <w:rPr>
                <w:noProof/>
                <w:webHidden/>
              </w:rPr>
            </w:r>
            <w:r w:rsidR="00B165FB">
              <w:rPr>
                <w:noProof/>
                <w:webHidden/>
              </w:rPr>
              <w:fldChar w:fldCharType="separate"/>
            </w:r>
            <w:r w:rsidR="00F66D3B">
              <w:rPr>
                <w:noProof/>
                <w:webHidden/>
              </w:rPr>
              <w:t>40</w:t>
            </w:r>
            <w:r w:rsidR="00B165FB">
              <w:rPr>
                <w:noProof/>
                <w:webHidden/>
              </w:rPr>
              <w:fldChar w:fldCharType="end"/>
            </w:r>
          </w:hyperlink>
        </w:p>
        <w:p w14:paraId="35871185" w14:textId="3C10E375" w:rsidR="00B165FB" w:rsidRDefault="00123F7F">
          <w:pPr>
            <w:pStyle w:val="TDC2"/>
            <w:rPr>
              <w:rFonts w:eastAsiaTheme="minorEastAsia"/>
              <w:noProof/>
              <w:color w:val="auto"/>
              <w:lang w:val="en-US" w:eastAsia="en-US" w:bidi="ar-SA"/>
            </w:rPr>
          </w:pPr>
          <w:hyperlink w:anchor="_Toc508012389" w:history="1">
            <w:r w:rsidR="00B165FB" w:rsidRPr="000F4615">
              <w:rPr>
                <w:rStyle w:val="Hipervnculo"/>
                <w:noProof/>
              </w:rPr>
              <w:t>Préface</w:t>
            </w:r>
            <w:r w:rsidR="00B165FB">
              <w:rPr>
                <w:noProof/>
                <w:webHidden/>
              </w:rPr>
              <w:tab/>
            </w:r>
            <w:r w:rsidR="00B165FB">
              <w:rPr>
                <w:noProof/>
                <w:webHidden/>
              </w:rPr>
              <w:fldChar w:fldCharType="begin"/>
            </w:r>
            <w:r w:rsidR="00B165FB">
              <w:rPr>
                <w:noProof/>
                <w:webHidden/>
              </w:rPr>
              <w:instrText xml:space="preserve"> PAGEREF _Toc508012389 \h </w:instrText>
            </w:r>
            <w:r w:rsidR="00B165FB">
              <w:rPr>
                <w:noProof/>
                <w:webHidden/>
              </w:rPr>
            </w:r>
            <w:r w:rsidR="00B165FB">
              <w:rPr>
                <w:noProof/>
                <w:webHidden/>
              </w:rPr>
              <w:fldChar w:fldCharType="separate"/>
            </w:r>
            <w:r w:rsidR="00F66D3B">
              <w:rPr>
                <w:noProof/>
                <w:webHidden/>
              </w:rPr>
              <w:t>40</w:t>
            </w:r>
            <w:r w:rsidR="00B165FB">
              <w:rPr>
                <w:noProof/>
                <w:webHidden/>
              </w:rPr>
              <w:fldChar w:fldCharType="end"/>
            </w:r>
          </w:hyperlink>
        </w:p>
        <w:p w14:paraId="19B7F77B" w14:textId="7335D169" w:rsidR="00B165FB" w:rsidRDefault="00123F7F">
          <w:pPr>
            <w:pStyle w:val="TDC2"/>
            <w:rPr>
              <w:rFonts w:eastAsiaTheme="minorEastAsia"/>
              <w:noProof/>
              <w:color w:val="auto"/>
              <w:lang w:val="en-US" w:eastAsia="en-US" w:bidi="ar-SA"/>
            </w:rPr>
          </w:pPr>
          <w:hyperlink w:anchor="_Toc508012390" w:history="1">
            <w:r w:rsidR="00B165FB" w:rsidRPr="000F4615">
              <w:rPr>
                <w:rStyle w:val="Hipervnculo"/>
                <w:noProof/>
              </w:rPr>
              <w:t>Exigences</w:t>
            </w:r>
            <w:r w:rsidR="00B165FB">
              <w:rPr>
                <w:noProof/>
                <w:webHidden/>
              </w:rPr>
              <w:tab/>
            </w:r>
            <w:r w:rsidR="00B165FB">
              <w:rPr>
                <w:noProof/>
                <w:webHidden/>
              </w:rPr>
              <w:fldChar w:fldCharType="begin"/>
            </w:r>
            <w:r w:rsidR="00B165FB">
              <w:rPr>
                <w:noProof/>
                <w:webHidden/>
              </w:rPr>
              <w:instrText xml:space="preserve"> PAGEREF _Toc508012390 \h </w:instrText>
            </w:r>
            <w:r w:rsidR="00B165FB">
              <w:rPr>
                <w:noProof/>
                <w:webHidden/>
              </w:rPr>
            </w:r>
            <w:r w:rsidR="00B165FB">
              <w:rPr>
                <w:noProof/>
                <w:webHidden/>
              </w:rPr>
              <w:fldChar w:fldCharType="separate"/>
            </w:r>
            <w:r w:rsidR="00F66D3B">
              <w:rPr>
                <w:noProof/>
                <w:webHidden/>
              </w:rPr>
              <w:t>40</w:t>
            </w:r>
            <w:r w:rsidR="00B165FB">
              <w:rPr>
                <w:noProof/>
                <w:webHidden/>
              </w:rPr>
              <w:fldChar w:fldCharType="end"/>
            </w:r>
          </w:hyperlink>
        </w:p>
        <w:p w14:paraId="419DED32" w14:textId="538E404A" w:rsidR="00B165FB" w:rsidRDefault="00123F7F">
          <w:pPr>
            <w:pStyle w:val="TDC1"/>
            <w:rPr>
              <w:rFonts w:eastAsiaTheme="minorEastAsia"/>
              <w:b w:val="0"/>
              <w:noProof/>
              <w:color w:val="auto"/>
              <w:lang w:val="en-US" w:eastAsia="en-US" w:bidi="ar-SA"/>
            </w:rPr>
          </w:pPr>
          <w:hyperlink w:anchor="_Toc508012391" w:history="1">
            <w:r w:rsidR="00B165FB" w:rsidRPr="000F4615">
              <w:rPr>
                <w:rStyle w:val="Hipervnculo"/>
                <w:noProof/>
              </w:rPr>
              <w:t>MODULE 5 : RISQUES IMPORTANTS « NON-INCLUS DANS L’ANNEXE II DE L’OCDE » QUI REQUIÈRENT DES AMÉLIORATIONS</w:t>
            </w:r>
            <w:r w:rsidR="00B165FB">
              <w:rPr>
                <w:noProof/>
                <w:webHidden/>
              </w:rPr>
              <w:tab/>
            </w:r>
            <w:r w:rsidR="00B165FB">
              <w:rPr>
                <w:noProof/>
                <w:webHidden/>
              </w:rPr>
              <w:fldChar w:fldCharType="begin"/>
            </w:r>
            <w:r w:rsidR="00B165FB">
              <w:rPr>
                <w:noProof/>
                <w:webHidden/>
              </w:rPr>
              <w:instrText xml:space="preserve"> PAGEREF _Toc508012391 \h </w:instrText>
            </w:r>
            <w:r w:rsidR="00B165FB">
              <w:rPr>
                <w:noProof/>
                <w:webHidden/>
              </w:rPr>
            </w:r>
            <w:r w:rsidR="00B165FB">
              <w:rPr>
                <w:noProof/>
                <w:webHidden/>
              </w:rPr>
              <w:fldChar w:fldCharType="separate"/>
            </w:r>
            <w:r w:rsidR="00F66D3B">
              <w:rPr>
                <w:noProof/>
                <w:webHidden/>
              </w:rPr>
              <w:t>54</w:t>
            </w:r>
            <w:r w:rsidR="00B165FB">
              <w:rPr>
                <w:noProof/>
                <w:webHidden/>
              </w:rPr>
              <w:fldChar w:fldCharType="end"/>
            </w:r>
          </w:hyperlink>
        </w:p>
        <w:p w14:paraId="62A163E4" w14:textId="64814BCD" w:rsidR="00B165FB" w:rsidRDefault="00123F7F">
          <w:pPr>
            <w:pStyle w:val="TDC2"/>
            <w:rPr>
              <w:rFonts w:eastAsiaTheme="minorEastAsia"/>
              <w:noProof/>
              <w:color w:val="auto"/>
              <w:lang w:val="en-US" w:eastAsia="en-US" w:bidi="ar-SA"/>
            </w:rPr>
          </w:pPr>
          <w:hyperlink w:anchor="_Toc508012392" w:history="1">
            <w:r w:rsidR="00B165FB" w:rsidRPr="000F4615">
              <w:rPr>
                <w:rStyle w:val="Hipervnculo"/>
                <w:noProof/>
              </w:rPr>
              <w:t>Préface</w:t>
            </w:r>
            <w:r w:rsidR="00B165FB">
              <w:rPr>
                <w:noProof/>
                <w:webHidden/>
              </w:rPr>
              <w:tab/>
            </w:r>
            <w:r w:rsidR="00B165FB">
              <w:rPr>
                <w:noProof/>
                <w:webHidden/>
              </w:rPr>
              <w:fldChar w:fldCharType="begin"/>
            </w:r>
            <w:r w:rsidR="00B165FB">
              <w:rPr>
                <w:noProof/>
                <w:webHidden/>
              </w:rPr>
              <w:instrText xml:space="preserve"> PAGEREF _Toc508012392 \h </w:instrText>
            </w:r>
            <w:r w:rsidR="00B165FB">
              <w:rPr>
                <w:noProof/>
                <w:webHidden/>
              </w:rPr>
            </w:r>
            <w:r w:rsidR="00B165FB">
              <w:rPr>
                <w:noProof/>
                <w:webHidden/>
              </w:rPr>
              <w:fldChar w:fldCharType="separate"/>
            </w:r>
            <w:r w:rsidR="00F66D3B">
              <w:rPr>
                <w:noProof/>
                <w:webHidden/>
              </w:rPr>
              <w:t>54</w:t>
            </w:r>
            <w:r w:rsidR="00B165FB">
              <w:rPr>
                <w:noProof/>
                <w:webHidden/>
              </w:rPr>
              <w:fldChar w:fldCharType="end"/>
            </w:r>
          </w:hyperlink>
        </w:p>
        <w:p w14:paraId="6481FBAA" w14:textId="4994C105" w:rsidR="00B165FB" w:rsidRDefault="00123F7F">
          <w:pPr>
            <w:pStyle w:val="TDC2"/>
            <w:rPr>
              <w:rFonts w:eastAsiaTheme="minorEastAsia"/>
              <w:noProof/>
              <w:color w:val="auto"/>
              <w:lang w:val="en-US" w:eastAsia="en-US" w:bidi="ar-SA"/>
            </w:rPr>
          </w:pPr>
          <w:hyperlink w:anchor="_Toc508012393" w:history="1">
            <w:r w:rsidR="00B165FB" w:rsidRPr="000F4615">
              <w:rPr>
                <w:rStyle w:val="Hipervnculo"/>
                <w:noProof/>
              </w:rPr>
              <w:t>Exigences</w:t>
            </w:r>
            <w:r w:rsidR="00B165FB">
              <w:rPr>
                <w:noProof/>
                <w:webHidden/>
              </w:rPr>
              <w:tab/>
            </w:r>
            <w:r w:rsidR="00B165FB">
              <w:rPr>
                <w:noProof/>
                <w:webHidden/>
              </w:rPr>
              <w:fldChar w:fldCharType="begin"/>
            </w:r>
            <w:r w:rsidR="00B165FB">
              <w:rPr>
                <w:noProof/>
                <w:webHidden/>
              </w:rPr>
              <w:instrText xml:space="preserve"> PAGEREF _Toc508012393 \h </w:instrText>
            </w:r>
            <w:r w:rsidR="00B165FB">
              <w:rPr>
                <w:noProof/>
                <w:webHidden/>
              </w:rPr>
            </w:r>
            <w:r w:rsidR="00B165FB">
              <w:rPr>
                <w:noProof/>
                <w:webHidden/>
              </w:rPr>
              <w:fldChar w:fldCharType="separate"/>
            </w:r>
            <w:r w:rsidR="00F66D3B">
              <w:rPr>
                <w:noProof/>
                <w:webHidden/>
              </w:rPr>
              <w:t>55</w:t>
            </w:r>
            <w:r w:rsidR="00B165FB">
              <w:rPr>
                <w:noProof/>
                <w:webHidden/>
              </w:rPr>
              <w:fldChar w:fldCharType="end"/>
            </w:r>
          </w:hyperlink>
        </w:p>
        <w:p w14:paraId="69A0A0CA" w14:textId="0C570E39" w:rsidR="00B165FB" w:rsidRDefault="00123F7F">
          <w:pPr>
            <w:pStyle w:val="TDC1"/>
            <w:rPr>
              <w:rFonts w:eastAsiaTheme="minorEastAsia"/>
              <w:b w:val="0"/>
              <w:noProof/>
              <w:color w:val="auto"/>
              <w:lang w:val="en-US" w:eastAsia="en-US" w:bidi="ar-SA"/>
            </w:rPr>
          </w:pPr>
          <w:hyperlink w:anchor="_Toc508012394" w:history="1">
            <w:r w:rsidR="00B165FB" w:rsidRPr="000F4615">
              <w:rPr>
                <w:rStyle w:val="Hipervnculo"/>
                <w:noProof/>
              </w:rPr>
              <w:t>MODULE 6 : RISQUES MOYENS QUI REQUIÈRENT DES AMÉLIORATIONS</w:t>
            </w:r>
            <w:r w:rsidR="00B165FB">
              <w:rPr>
                <w:noProof/>
                <w:webHidden/>
              </w:rPr>
              <w:tab/>
            </w:r>
            <w:r w:rsidR="00B165FB">
              <w:rPr>
                <w:noProof/>
                <w:webHidden/>
              </w:rPr>
              <w:fldChar w:fldCharType="begin"/>
            </w:r>
            <w:r w:rsidR="00B165FB">
              <w:rPr>
                <w:noProof/>
                <w:webHidden/>
              </w:rPr>
              <w:instrText xml:space="preserve"> PAGEREF _Toc508012394 \h </w:instrText>
            </w:r>
            <w:r w:rsidR="00B165FB">
              <w:rPr>
                <w:noProof/>
                <w:webHidden/>
              </w:rPr>
            </w:r>
            <w:r w:rsidR="00B165FB">
              <w:rPr>
                <w:noProof/>
                <w:webHidden/>
              </w:rPr>
              <w:fldChar w:fldCharType="separate"/>
            </w:r>
            <w:r w:rsidR="00F66D3B">
              <w:rPr>
                <w:noProof/>
                <w:webHidden/>
              </w:rPr>
              <w:t>77</w:t>
            </w:r>
            <w:r w:rsidR="00B165FB">
              <w:rPr>
                <w:noProof/>
                <w:webHidden/>
              </w:rPr>
              <w:fldChar w:fldCharType="end"/>
            </w:r>
          </w:hyperlink>
        </w:p>
        <w:p w14:paraId="52456522" w14:textId="00702398" w:rsidR="00B165FB" w:rsidRDefault="00123F7F">
          <w:pPr>
            <w:pStyle w:val="TDC1"/>
            <w:rPr>
              <w:rFonts w:eastAsiaTheme="minorEastAsia"/>
              <w:b w:val="0"/>
              <w:noProof/>
              <w:color w:val="auto"/>
              <w:lang w:val="en-US" w:eastAsia="en-US" w:bidi="ar-SA"/>
            </w:rPr>
          </w:pPr>
          <w:hyperlink w:anchor="_Toc508012395" w:history="1">
            <w:r w:rsidR="00B165FB" w:rsidRPr="000F4615">
              <w:rPr>
                <w:rStyle w:val="Hipervnculo"/>
                <w:noProof/>
              </w:rPr>
              <w:t>MODULE 7 : RISQUES FAIBLES QUI REQUIÈRENT DES AMÉLIORATIONS</w:t>
            </w:r>
            <w:r w:rsidR="00B165FB">
              <w:rPr>
                <w:noProof/>
                <w:webHidden/>
              </w:rPr>
              <w:tab/>
            </w:r>
            <w:r w:rsidR="00B165FB">
              <w:rPr>
                <w:noProof/>
                <w:webHidden/>
              </w:rPr>
              <w:fldChar w:fldCharType="begin"/>
            </w:r>
            <w:r w:rsidR="00B165FB">
              <w:rPr>
                <w:noProof/>
                <w:webHidden/>
              </w:rPr>
              <w:instrText xml:space="preserve"> PAGEREF _Toc508012395 \h </w:instrText>
            </w:r>
            <w:r w:rsidR="00B165FB">
              <w:rPr>
                <w:noProof/>
                <w:webHidden/>
              </w:rPr>
            </w:r>
            <w:r w:rsidR="00B165FB">
              <w:rPr>
                <w:noProof/>
                <w:webHidden/>
              </w:rPr>
              <w:fldChar w:fldCharType="separate"/>
            </w:r>
            <w:r w:rsidR="00F66D3B">
              <w:rPr>
                <w:noProof/>
                <w:webHidden/>
              </w:rPr>
              <w:t>77</w:t>
            </w:r>
            <w:r w:rsidR="00B165FB">
              <w:rPr>
                <w:noProof/>
                <w:webHidden/>
              </w:rPr>
              <w:fldChar w:fldCharType="end"/>
            </w:r>
          </w:hyperlink>
        </w:p>
        <w:p w14:paraId="4B45BDF1" w14:textId="7C0ECB0D" w:rsidR="00B165FB" w:rsidRDefault="00123F7F">
          <w:pPr>
            <w:pStyle w:val="TDC1"/>
            <w:rPr>
              <w:rFonts w:eastAsiaTheme="minorEastAsia"/>
              <w:b w:val="0"/>
              <w:noProof/>
              <w:color w:val="auto"/>
              <w:lang w:val="en-US" w:eastAsia="en-US" w:bidi="ar-SA"/>
            </w:rPr>
          </w:pPr>
          <w:hyperlink w:anchor="_Toc508012396" w:history="1">
            <w:r w:rsidR="00B165FB" w:rsidRPr="000F4615">
              <w:rPr>
                <w:rStyle w:val="Hipervnculo"/>
                <w:noProof/>
              </w:rPr>
              <w:t>RÉFÉRENCES</w:t>
            </w:r>
            <w:r w:rsidR="00B165FB">
              <w:rPr>
                <w:noProof/>
                <w:webHidden/>
              </w:rPr>
              <w:tab/>
            </w:r>
            <w:r w:rsidR="00B165FB">
              <w:rPr>
                <w:noProof/>
                <w:webHidden/>
              </w:rPr>
              <w:fldChar w:fldCharType="begin"/>
            </w:r>
            <w:r w:rsidR="00B165FB">
              <w:rPr>
                <w:noProof/>
                <w:webHidden/>
              </w:rPr>
              <w:instrText xml:space="preserve"> PAGEREF _Toc508012396 \h </w:instrText>
            </w:r>
            <w:r w:rsidR="00B165FB">
              <w:rPr>
                <w:noProof/>
                <w:webHidden/>
              </w:rPr>
            </w:r>
            <w:r w:rsidR="00B165FB">
              <w:rPr>
                <w:noProof/>
                <w:webHidden/>
              </w:rPr>
              <w:fldChar w:fldCharType="separate"/>
            </w:r>
            <w:r w:rsidR="00F66D3B">
              <w:rPr>
                <w:noProof/>
                <w:webHidden/>
              </w:rPr>
              <w:t>78</w:t>
            </w:r>
            <w:r w:rsidR="00B165FB">
              <w:rPr>
                <w:noProof/>
                <w:webHidden/>
              </w:rPr>
              <w:fldChar w:fldCharType="end"/>
            </w:r>
          </w:hyperlink>
        </w:p>
        <w:p w14:paraId="4D94924E" w14:textId="6F8DE846" w:rsidR="00B165FB" w:rsidRDefault="00123F7F">
          <w:pPr>
            <w:pStyle w:val="TDC1"/>
            <w:rPr>
              <w:rFonts w:eastAsiaTheme="minorEastAsia"/>
              <w:b w:val="0"/>
              <w:noProof/>
              <w:color w:val="auto"/>
              <w:lang w:val="en-US" w:eastAsia="en-US" w:bidi="ar-SA"/>
            </w:rPr>
          </w:pPr>
          <w:hyperlink w:anchor="_Toc508012397" w:history="1">
            <w:r w:rsidR="00B165FB" w:rsidRPr="000F4615">
              <w:rPr>
                <w:rStyle w:val="Hipervnculo"/>
                <w:noProof/>
              </w:rPr>
              <w:t>ANNEXES</w:t>
            </w:r>
            <w:r w:rsidR="00B165FB">
              <w:rPr>
                <w:noProof/>
                <w:webHidden/>
              </w:rPr>
              <w:tab/>
            </w:r>
            <w:r w:rsidR="00B165FB">
              <w:rPr>
                <w:noProof/>
                <w:webHidden/>
              </w:rPr>
              <w:fldChar w:fldCharType="begin"/>
            </w:r>
            <w:r w:rsidR="00B165FB">
              <w:rPr>
                <w:noProof/>
                <w:webHidden/>
              </w:rPr>
              <w:instrText xml:space="preserve"> PAGEREF _Toc508012397 \h </w:instrText>
            </w:r>
            <w:r w:rsidR="00B165FB">
              <w:rPr>
                <w:noProof/>
                <w:webHidden/>
              </w:rPr>
            </w:r>
            <w:r w:rsidR="00B165FB">
              <w:rPr>
                <w:noProof/>
                <w:webHidden/>
              </w:rPr>
              <w:fldChar w:fldCharType="separate"/>
            </w:r>
            <w:r w:rsidR="00F66D3B">
              <w:rPr>
                <w:noProof/>
                <w:webHidden/>
              </w:rPr>
              <w:t>79</w:t>
            </w:r>
            <w:r w:rsidR="00B165FB">
              <w:rPr>
                <w:noProof/>
                <w:webHidden/>
              </w:rPr>
              <w:fldChar w:fldCharType="end"/>
            </w:r>
          </w:hyperlink>
        </w:p>
        <w:p w14:paraId="57BD8650" w14:textId="601A1E9A" w:rsidR="00B165FB" w:rsidRDefault="00123F7F">
          <w:pPr>
            <w:pStyle w:val="TDC2"/>
            <w:rPr>
              <w:rFonts w:eastAsiaTheme="minorEastAsia"/>
              <w:noProof/>
              <w:color w:val="auto"/>
              <w:lang w:val="en-US" w:eastAsia="en-US" w:bidi="ar-SA"/>
            </w:rPr>
          </w:pPr>
          <w:hyperlink w:anchor="_Toc508012398" w:history="1">
            <w:r w:rsidR="00B165FB" w:rsidRPr="000F4615">
              <w:rPr>
                <w:rStyle w:val="Hipervnculo"/>
                <w:noProof/>
              </w:rPr>
              <w:t>Annexe 1 : Modules et étapes d’affiliation</w:t>
            </w:r>
            <w:r w:rsidR="00B165FB">
              <w:rPr>
                <w:noProof/>
                <w:webHidden/>
              </w:rPr>
              <w:tab/>
            </w:r>
            <w:r w:rsidR="00B165FB">
              <w:rPr>
                <w:noProof/>
                <w:webHidden/>
              </w:rPr>
              <w:fldChar w:fldCharType="begin"/>
            </w:r>
            <w:r w:rsidR="00B165FB">
              <w:rPr>
                <w:noProof/>
                <w:webHidden/>
              </w:rPr>
              <w:instrText xml:space="preserve"> PAGEREF _Toc508012398 \h </w:instrText>
            </w:r>
            <w:r w:rsidR="00B165FB">
              <w:rPr>
                <w:noProof/>
                <w:webHidden/>
              </w:rPr>
            </w:r>
            <w:r w:rsidR="00B165FB">
              <w:rPr>
                <w:noProof/>
                <w:webHidden/>
              </w:rPr>
              <w:fldChar w:fldCharType="separate"/>
            </w:r>
            <w:r w:rsidR="00F66D3B">
              <w:rPr>
                <w:noProof/>
                <w:webHidden/>
              </w:rPr>
              <w:t>79</w:t>
            </w:r>
            <w:r w:rsidR="00B165FB">
              <w:rPr>
                <w:noProof/>
                <w:webHidden/>
              </w:rPr>
              <w:fldChar w:fldCharType="end"/>
            </w:r>
          </w:hyperlink>
        </w:p>
        <w:p w14:paraId="1CD68BF2" w14:textId="6DEA96B6" w:rsidR="00B165FB" w:rsidRDefault="00123F7F">
          <w:pPr>
            <w:pStyle w:val="TDC1"/>
            <w:rPr>
              <w:rFonts w:eastAsiaTheme="minorEastAsia"/>
              <w:b w:val="0"/>
              <w:noProof/>
              <w:color w:val="auto"/>
              <w:lang w:val="en-US" w:eastAsia="en-US" w:bidi="ar-SA"/>
            </w:rPr>
          </w:pPr>
          <w:hyperlink w:anchor="_Toc508012399" w:history="1">
            <w:r w:rsidR="00B165FB" w:rsidRPr="000F4615">
              <w:rPr>
                <w:rStyle w:val="Hipervnculo"/>
                <w:noProof/>
                <w:lang w:eastAsia="en-US"/>
              </w:rPr>
              <w:t>Annexe 2 : À propos de la structure des exigences du le Code</w:t>
            </w:r>
            <w:r w:rsidR="00B165FB">
              <w:rPr>
                <w:noProof/>
                <w:webHidden/>
              </w:rPr>
              <w:tab/>
            </w:r>
            <w:r w:rsidR="00B165FB">
              <w:rPr>
                <w:noProof/>
                <w:webHidden/>
              </w:rPr>
              <w:fldChar w:fldCharType="begin"/>
            </w:r>
            <w:r w:rsidR="00B165FB">
              <w:rPr>
                <w:noProof/>
                <w:webHidden/>
              </w:rPr>
              <w:instrText xml:space="preserve"> PAGEREF _Toc508012399 \h </w:instrText>
            </w:r>
            <w:r w:rsidR="00B165FB">
              <w:rPr>
                <w:noProof/>
                <w:webHidden/>
              </w:rPr>
            </w:r>
            <w:r w:rsidR="00B165FB">
              <w:rPr>
                <w:noProof/>
                <w:webHidden/>
              </w:rPr>
              <w:fldChar w:fldCharType="separate"/>
            </w:r>
            <w:r w:rsidR="00F66D3B">
              <w:rPr>
                <w:noProof/>
                <w:webHidden/>
              </w:rPr>
              <w:t>81</w:t>
            </w:r>
            <w:r w:rsidR="00B165FB">
              <w:rPr>
                <w:noProof/>
                <w:webHidden/>
              </w:rPr>
              <w:fldChar w:fldCharType="end"/>
            </w:r>
          </w:hyperlink>
        </w:p>
        <w:p w14:paraId="7313BF44" w14:textId="7DF4F5D1" w:rsidR="00B165FB" w:rsidRDefault="00B165FB">
          <w:r>
            <w:rPr>
              <w:b/>
              <w:bCs/>
              <w:lang w:val="es-ES"/>
            </w:rPr>
            <w:fldChar w:fldCharType="end"/>
          </w:r>
        </w:p>
      </w:sdtContent>
    </w:sdt>
    <w:p w14:paraId="0FF2C07F" w14:textId="184D9357" w:rsidR="00B165FB" w:rsidRDefault="00B165FB">
      <w:pPr>
        <w:rPr>
          <w:b/>
          <w:sz w:val="28"/>
        </w:rPr>
      </w:pPr>
      <w:r>
        <w:rPr>
          <w:b/>
          <w:sz w:val="28"/>
        </w:rPr>
        <w:br w:type="page"/>
      </w:r>
    </w:p>
    <w:p w14:paraId="2AF0CEC0" w14:textId="77777777" w:rsidR="008449AF" w:rsidRDefault="004A5E76">
      <w:pPr>
        <w:pStyle w:val="Ttulo1"/>
      </w:pPr>
      <w:bookmarkStart w:id="2" w:name="_Toc505606278"/>
      <w:bookmarkStart w:id="3" w:name="_Toc508012364"/>
      <w:bookmarkEnd w:id="2"/>
      <w:r>
        <w:lastRenderedPageBreak/>
        <w:t>INTRODUCTION</w:t>
      </w:r>
      <w:bookmarkEnd w:id="3"/>
    </w:p>
    <w:p w14:paraId="7338591D" w14:textId="77777777" w:rsidR="008449AF" w:rsidRDefault="008449AF">
      <w:pPr>
        <w:pStyle w:val="Textoindependiente"/>
      </w:pPr>
    </w:p>
    <w:p w14:paraId="53BFA4AC" w14:textId="071CCACA" w:rsidR="008449AF" w:rsidRDefault="004A5E76">
      <w:pPr>
        <w:pStyle w:val="Textoindependiente"/>
      </w:pPr>
      <w:r>
        <w:t>Depuis 2008, on peut voir émerger un solide ensemble de cadres normatifs applicables pour l’étain, le tungstène, le tantale et l’or provenant de zones de conflit ou à haut risque. Le Guide sur le devoir de diligence (GDD) de l’OCDE, le Dodd-Frank Act aux États-Unis et les réglementations récentes de l’Union Européenne relatives aux minerais provenant de zones de conflit encouragent ou exigent des acteurs en aval une meilleure compréhension et un effort pour atténuer les risques au sein de leurs chaînes d’approvisionnement, ainsi que le développement de procédures de conformité, de protocoles pour l’exercice du devoir de diligence fondé sur les risques, de chaînes de responsabilité et de systèmes de traçabilité.</w:t>
      </w:r>
    </w:p>
    <w:p w14:paraId="7A1D2D21" w14:textId="769C4906" w:rsidR="008449AF" w:rsidRDefault="004A5E76">
      <w:pPr>
        <w:pStyle w:val="Textoindependiente"/>
      </w:pPr>
      <w:r>
        <w:t>La chaîne d’approvisionnement en or, tout particulièrement dans le cas de l’activité minière artisanale et à petite échelle (AMAPE), est très complexe, et les points d’étranglement ne sont pas clairement déterminés par la technologie. Des chaînes d’approvisionnement complexes requièrent un exercice du devoir de diligence complexe et donc coûteux. La situation est exacerbée par les risques légaux et en termes de réputation que représente un approvisionnement à partir de mines de l’AMAPE légitimes mais encore bien souvent informelles. C’est pourquoi de nombreux acteurs en aval de la chaîne d’approvisionnement sont finalement peu disposés à s’approvisionner en or de l’AMAPE ou à l’accepter dans leur chaîne d’approvisionnement. Cependant, cette réaction logique de beaucoup d’entreprises consistant à éviter l’approvisionnement en or provenant de l’AMAPE participe à marginaliser plus encore le secteur de l’AMAPE et à en faire une proie de choix pour les acteurs illégaux des chaînes d’approvisionnement.</w:t>
      </w:r>
    </w:p>
    <w:p w14:paraId="4C59323D" w14:textId="2F4A6AB0" w:rsidR="008449AF" w:rsidRDefault="004A5E76">
      <w:pPr>
        <w:pStyle w:val="Textoindependiente"/>
      </w:pPr>
      <w:r>
        <w:t>Pour faire face à cette situation critique, l’Alliance pour une mine responsable (ARM) et RESOLVE, avec le financement initial de l’Alliance européenne pour des minerais responsables (EPRM) ont décidé en 2016 de développer sous licence libre une norme d’entrée sur le marché, permettant aux producteurs d’or de l’AMAPE conformes aux principes de l’OCDE d’accéder à des chaînes d’approvisionnement légales le plus tôt possible dans leur développement.</w:t>
      </w:r>
    </w:p>
    <w:p w14:paraId="14E933B1" w14:textId="13F4CF07" w:rsidR="008449AF" w:rsidRDefault="004A5E76">
      <w:pPr>
        <w:pStyle w:val="Textoindependiente"/>
      </w:pPr>
      <w:r>
        <w:t xml:space="preserve">Le </w:t>
      </w:r>
      <w:r>
        <w:rPr>
          <w:b/>
        </w:rPr>
        <w:t>Code pour l’atténuation des Risques dans l’AMAPE, Formant des chaînes d’approvisionnement Transparentes et légales – CRAFT</w:t>
      </w:r>
      <w:r>
        <w:rPr>
          <w:rStyle w:val="Ancredenotedebasdepage"/>
          <w:b/>
        </w:rPr>
        <w:footnoteReference w:id="2"/>
      </w:r>
      <w:r>
        <w:t xml:space="preserve"> (le présent document) se veut un outil au service de l’AMAPE et de l’industrie prouvant qu’il est possible de vendre et de s’approvisionner en or en conformité avec le GDD de l’OCDE et les législations dérivant du GDD. Il prétend par ailleurs apporter des réponses aux défis relatifs à la réputation des chaînes d’approvisionnement responsables.</w:t>
      </w:r>
    </w:p>
    <w:p w14:paraId="5170C57F" w14:textId="430A4852" w:rsidR="008449AF" w:rsidRDefault="004A5E76">
      <w:pPr>
        <w:pStyle w:val="Textoindependiente"/>
      </w:pPr>
      <w:r>
        <w:t>Le CRAFT vise à soutenir l’engagement des entreprises en aval de l’industrie de l’or auprès des producteurs d’or provenant de l’AMAPE afin d’atténuer les risques du GDD de l’OCDE (auxquels on se réfère généralement en tant que « risques de l’Annexe II »). Le CRAFT est censé soutenir les efforts des producteurs d’or légitimes du secteur de l’AMAPE pour vendre leur production dans des chaînes d’approvisionnement formelles, et inversement, d’aider les acteurs en aval de la chaîne d’approvisionnement à s’engager avec les producteurs de l’AMAPE. L’objectif général de la norme est de promouvoir le développement durable de l’AMAPE au niveau social, environnemental et économique, en encourageant sa mise en conformité démontrable avec les exigences du devoir de diligence, en tant qu’outil pouvant générer un impact de développement positif pour les producteurs d’or de l’AMAPE. Le CRAFT se veut être un outil  principalement pour les mineurs, qui leur permettra de comprendre et de respecter les attentes du marché ainsi que la nécessité du devoir de diligence.</w:t>
      </w:r>
    </w:p>
    <w:p w14:paraId="6E557BD1" w14:textId="0EA45B39" w:rsidR="008449AF" w:rsidRDefault="004A5E76">
      <w:pPr>
        <w:pStyle w:val="Textoindependiente"/>
      </w:pPr>
      <w:r>
        <w:t xml:space="preserve">Afin d’inclure la grande diversité des formes d’organisation des producteurs en amont, des cadres légaux gouvernementaux et des scénarios possibles d’utilisation, le CRAFT est développé d’emblée sous les termes de la </w:t>
      </w:r>
      <w:r>
        <w:rPr>
          <w:b/>
        </w:rPr>
        <w:t xml:space="preserve">licence libre </w:t>
      </w:r>
      <w:r>
        <w:t>Creative Commons (CC).</w:t>
      </w:r>
      <w:r>
        <w:rPr>
          <w:rStyle w:val="Ancredenotedebasdepage"/>
        </w:rPr>
        <w:footnoteReference w:id="3"/>
      </w:r>
      <w:r>
        <w:t xml:space="preserve"> En tant que norme de licence libre, le CRAFT peut être utilisé aussi bien par tout producteur d’or de l’AMAPE que par des modèles variés d’approvisionnement, des programmes de développement de l’AMAPE ou des politiques d’entreprise des acteurs de la chaîne d’approvisionnement liés à l’AMAPE, c’est-à-dire par n’importe quel système de chaîne d’approvisionnement. Les systèmes de </w:t>
      </w:r>
      <w:r>
        <w:lastRenderedPageBreak/>
        <w:t xml:space="preserve">chaîne d’approvisionnement qui intègrent et utilisent le CRAFT pour s’approvisionner en or provenant de l’AMAPE ou pour soutenir le développement de l’AMAPE sont appelés </w:t>
      </w:r>
      <w:r w:rsidRPr="00B165FB">
        <w:rPr>
          <w:b/>
        </w:rPr>
        <w:t>S</w:t>
      </w:r>
      <w:r>
        <w:rPr>
          <w:b/>
        </w:rPr>
        <w:t>ystèmes CRAFT</w:t>
      </w:r>
      <w:r>
        <w:t>.</w:t>
      </w:r>
    </w:p>
    <w:p w14:paraId="607BE33B" w14:textId="77777777" w:rsidR="008449AF" w:rsidRDefault="004A5E76">
      <w:pPr>
        <w:pStyle w:val="Textoindependiente"/>
      </w:pPr>
      <w:r>
        <w:t xml:space="preserve">Selon les termes de la licence libre CC du CRAFT, l’entité chargée du maintien de la norme n’a aucun contrôle sur qui l’utilise, dans quel but et sous quelles conditions. Le CRAFT est donc limité quant à sa capacité à définir des exigences liées aux systèmes CRAFT, sauf en ce qui concerne la façon d’interagir des producteurs affiliés à la norme avec le système CRAFT auquel ils sont affiliés. Cependant, </w:t>
      </w:r>
      <w:r>
        <w:rPr>
          <w:i/>
        </w:rPr>
        <w:t>les systèmes CRAFT sont supposés soutenir les producteurs de l’AMAPE dans leurs efforts pour respecter les exigences du CRAFT et pour améliorer leurs opérations.</w:t>
      </w:r>
    </w:p>
    <w:p w14:paraId="0BC93444" w14:textId="103ADF2F" w:rsidR="008449AF" w:rsidRDefault="004A5E76">
      <w:pPr>
        <w:pStyle w:val="Textoindependiente"/>
      </w:pPr>
      <w:r>
        <w:t>Une licence libre implique également que la recommandation d’une procédure de certification exclusive est impossible. De nombreuses manières non-exclusives de définir le respect de la norme peuvent coexister, tels que les modèles d’assurance déjà existants des initiatives de chaîne d’approvisionnement ou les procédures d’exercice du devoir de diligence des opérateurs de la chaîne d’approvisionnement, etc. Cela évite d’emblée le risque de voir le CRAFT devenir un nouveau « fardeau d’audit ».</w:t>
      </w:r>
    </w:p>
    <w:p w14:paraId="40E6C269" w14:textId="77777777" w:rsidR="008449AF" w:rsidRDefault="004A5E76">
      <w:pPr>
        <w:pStyle w:val="Sinespaciado"/>
        <w:jc w:val="both"/>
      </w:pPr>
      <w:r>
        <w:t>La licence libre CC permet également à d’autres organisations ou initiatives de la chaîne d’approvisionnement d’ajuster le CRAFT à leurs besoins et leur contexte d’opération, et même de voir à tout moment ces ramifications (ou pour le moins leurs avancées positives) fusionner de nouveau avec la base initiale du CRAFT, en tant que participation au futur développement de la norme.</w:t>
      </w:r>
    </w:p>
    <w:p w14:paraId="6FBD0857" w14:textId="77777777" w:rsidR="008449AF" w:rsidRDefault="008449AF">
      <w:pPr>
        <w:pStyle w:val="Sinespaciado"/>
      </w:pPr>
    </w:p>
    <w:p w14:paraId="41F5D569" w14:textId="77777777" w:rsidR="008449AF" w:rsidRDefault="004A5E76">
      <w:pPr>
        <w:pStyle w:val="Ttulo2"/>
      </w:pPr>
      <w:bookmarkStart w:id="4" w:name="_Toc505606279"/>
      <w:bookmarkStart w:id="5" w:name="_Toc508012365"/>
      <w:bookmarkEnd w:id="4"/>
      <w:r>
        <w:t>Bref résumé introductif du CRAFT</w:t>
      </w:r>
      <w:bookmarkEnd w:id="5"/>
    </w:p>
    <w:p w14:paraId="0F08F4E4" w14:textId="2753EB0B" w:rsidR="008449AF" w:rsidRDefault="004A5E76">
      <w:pPr>
        <w:pStyle w:val="Sinespaciado"/>
      </w:pPr>
      <w:r>
        <w:t>Le CRAFT est une norme de performance progressive pour les producteurs d’or de l’AMAPE. Son périmètre d’action géographique est mondial, son périmètre d’action organisationnel couvre l’ensemble des configurations possibles de groupes de mineurs de l’AMAPE, basés sur la production (en tant qu’individus ou entités), et peut inclure les collecteurs locaux ou nationaux si ceux-ci, conjointement avec les mineurs, constituent un groupe de la chaîne d’approvisionnement. Le périmètre organisationnel est appelé « </w:t>
      </w:r>
      <w:r>
        <w:rPr>
          <w:b/>
        </w:rPr>
        <w:t>Producteur de minerais de l’AMAPE</w:t>
      </w:r>
      <w:r>
        <w:t> » (</w:t>
      </w:r>
      <w:r>
        <w:rPr>
          <w:b/>
        </w:rPr>
        <w:t>PMA</w:t>
      </w:r>
      <w:r>
        <w:t>)</w:t>
      </w:r>
    </w:p>
    <w:p w14:paraId="65A776D6" w14:textId="77777777" w:rsidR="008449AF" w:rsidRDefault="008449AF">
      <w:pPr>
        <w:pStyle w:val="Sinespaciado"/>
      </w:pPr>
    </w:p>
    <w:p w14:paraId="6486EFCB" w14:textId="4AA23986" w:rsidR="008449AF" w:rsidRDefault="00327A88">
      <w:pPr>
        <w:pStyle w:val="Sinespaciado"/>
      </w:pPr>
      <w:r>
        <w:rPr>
          <w:noProof/>
          <w:lang w:val="en-US" w:eastAsia="en-US" w:bidi="ar-SA"/>
        </w:rPr>
        <w:drawing>
          <wp:inline distT="0" distB="0" distL="0" distR="0" wp14:anchorId="4C859F2C" wp14:editId="3750343E">
            <wp:extent cx="5693576" cy="3213555"/>
            <wp:effectExtent l="0" t="0" r="2540" b="635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8"/>
                    <a:srcRect l="13428" t="19740" r="55989" b="26446"/>
                    <a:stretch/>
                  </pic:blipFill>
                  <pic:spPr bwMode="auto">
                    <a:xfrm>
                      <a:off x="0" y="0"/>
                      <a:ext cx="5706363" cy="3220772"/>
                    </a:xfrm>
                    <a:prstGeom prst="rect">
                      <a:avLst/>
                    </a:prstGeom>
                    <a:ln>
                      <a:noFill/>
                    </a:ln>
                    <a:extLst>
                      <a:ext uri="{53640926-AAD7-44D8-BBD7-CCE9431645EC}">
                        <a14:shadowObscured xmlns:a14="http://schemas.microsoft.com/office/drawing/2010/main"/>
                      </a:ext>
                    </a:extLst>
                  </pic:spPr>
                </pic:pic>
              </a:graphicData>
            </a:graphic>
          </wp:inline>
        </w:drawing>
      </w:r>
    </w:p>
    <w:p w14:paraId="27AA28D9" w14:textId="6FB5BAED" w:rsidR="008449AF" w:rsidRDefault="008449AF">
      <w:pPr>
        <w:pStyle w:val="Sinespaciado"/>
        <w:keepNext/>
      </w:pPr>
    </w:p>
    <w:p w14:paraId="45EDC81A" w14:textId="5D75D024" w:rsidR="008449AF" w:rsidRPr="00CD7DB0" w:rsidRDefault="004A5E76" w:rsidP="00CD7DB0">
      <w:pPr>
        <w:pStyle w:val="Descripcin"/>
        <w:jc w:val="both"/>
      </w:pPr>
      <w:r w:rsidRPr="00CD7DB0">
        <w:t xml:space="preserve">Figure </w:t>
      </w:r>
      <w:r w:rsidRPr="00CD7DB0">
        <w:fldChar w:fldCharType="begin"/>
      </w:r>
      <w:r w:rsidRPr="00CD7DB0">
        <w:instrText>SEQ Figure \* ARABIC</w:instrText>
      </w:r>
      <w:r w:rsidRPr="00CD7DB0">
        <w:fldChar w:fldCharType="separate"/>
      </w:r>
      <w:r w:rsidR="00F66D3B">
        <w:rPr>
          <w:noProof/>
        </w:rPr>
        <w:t>1</w:t>
      </w:r>
      <w:r w:rsidRPr="00CD7DB0">
        <w:fldChar w:fldCharType="end"/>
      </w:r>
      <w:r w:rsidRPr="00CD7DB0">
        <w:t xml:space="preserve"> : Le périmètre organisationnel du CRAFT inclut les mineurs et éventuellement les groupeurs en amont de la chaîne d’approvisionnement, jusqu’au niveau (point rouge, point d’assurance) où l’or entre dans la chaîne d’approvisionnement en aval du périmètre d’action du CRAFT. </w:t>
      </w:r>
    </w:p>
    <w:p w14:paraId="4E225AEC" w14:textId="77777777" w:rsidR="008449AF" w:rsidRDefault="008449AF">
      <w:pPr>
        <w:pStyle w:val="Sinespaciado"/>
      </w:pPr>
    </w:p>
    <w:p w14:paraId="1706E288" w14:textId="501974BD" w:rsidR="008449AF" w:rsidRDefault="004A5E76">
      <w:pPr>
        <w:pStyle w:val="Textoindependiente"/>
      </w:pPr>
      <w:r>
        <w:lastRenderedPageBreak/>
        <w:t xml:space="preserve">Le CRAFT est structuré en Modules, dans l’ordre selon lequel les PMA sont supposé respecter les exigences. Le classement des exigences au sein des modules répond au Programme de durabilité pour les ressources minières </w:t>
      </w:r>
      <w:r>
        <w:fldChar w:fldCharType="begin"/>
      </w:r>
      <w:r>
        <w:instrText>ADDIN CITAVI.PLACEHOLDER 34468cbf-4013-4826-8298-c772634ed63f PFBsYWNlaG9sZGVyPg0KICA8QWRkSW5WZXJzaW9uPjUuNy4wLjA8L0FkZEluVmVyc2lvbj4NCiAgPElkPjM0NDY4Y2JmLTQwMTMtNDgyNi04Mjk4LWM3NzI2MzRlZDYzZjwvSWQ+DQogIDxFbnRyaWVzPg0KICAgIDxFbnRyeT4NCiAgICAgIDxJZD43MTIxYmYwMC02ZGJlLTQ2YjktODJiOC1iZDEzNDdmNjkwY2Y8L0lkPg0KICAgICAgPFJlZmVyZW5jZUlkPjk0Y2RlNGYxLTU1MTYtNGUzZS1hN2RkLTNkZDY2OGE1Nzg0ODwvUmVmZXJlbmNlSWQ+DQogICAgICA8UmFuZ2U+DQogICAgICAgIDxTdGFydD4wPC9TdGFydD4NCiAgICAgICAgPExlbmd0aD4yMjwvTGVuZ3RoPg0KICAgICAgPC9SYW5nZT4NCiAgICAgIDxSZWZlcmVuY2U+DQogICAgICAgIDxSZWZlcmVuY2VUeXBlSWQ+Qm9vazwvUmVmZXJlbmNlVHlwZUlkPg0KICAgICAgICA8QXV0aG9ycz4NCiAgICAgICAgICA8UGVyc29uPg0KICAgICAgICAgICAgPEZpcnN0TmFtZT5LYXJvbGluZTwvRmlyc3ROYW1lPg0KICAgICAgICAgICAgPExhc3ROYW1lPktpY2tsZXI8L0xhc3ROYW1lPg0KICAgICAgICAgICAgPFNleD5GZW1hbGU8L1NleD4NCiAgICAgICAgICA8L1BlcnNvbj4NCiAgICAgICAgICA8UGVyc29uPg0KICAgICAgICAgICAgPEZpcnN0TmFtZT5HdWRydW48L0ZpcnN0TmFtZT4NCiAgICAgICAgICAgIDxMYXN0TmFtZT5GcmFua2VuPC9MYXN0TmFtZT4NCiAgICAgICAgICAgIDxTZXg+RmVtYWxlPC9TZXg+DQogICAgICAgICAgPC9QZXJzb24+DQogICAgICAgIDwvQXV0aG9ycz4NCiAgICAgICAgPEFjY2Vzc0RhdGU+MDIvMDYvMjAxNzwvQWNjZXNzRGF0ZT4NCiAgICAgICAgPElkPjk0Y2RlNGYxLTU1MTYtNGUzZS1hN2RkLTNkZDY2OGE1Nzg0ODwvSWQ+DQogICAgICAgIDxJc2JuPjk3OC0zLTk0MzU2Ni05MC0xPC9Jc2JuPg0KICAgICAgICA8TG9jYXRpb25zPg0KICAgICAgICAgIDxMb2NhdGlvbj4NCiAgICAgICAgICAgIDxBZGRyZXNzPktpY2tsZXIsIEZyYW5rZW4gMjAxNyAtIFN1c3RhaW5hYmlsaXR5IFNjaGVtZXMgZm9yIE1pbmVyYWwgUmVzb3VyY2VzLnBkZjwvQWRkcmVzcz4NCiAgICAgICAgICAgIDxMb2NhdGlvblR5cGU+RWxlY3Ryb25pY0FkZHJlc3M8L0xvY2F0aW9uVHlwZT4NCiAgICAgICAgICA8L0xvY2F0aW9uPg0KICAgICAgICAgIDxMb2NhdGlvbj4NCiAgICAgICAgICAgIDxBZGRyZXNzPmh0dHBzOi8vd3d3LmJnci5idW5kLmRlL0VOL1RoZW1lbi9NaW5fcm9oc3RvZmZlL0Rvd25sb2Fkcy9TdXN0YWluYWJpbGl0eV9TY2hlbWVzX2Zvcl9NaW5lcmFsX1Jlc291cmNlcy5wZGY/X19ibG9iPXB1YmxpY2F0aW9uRmlsZSZhbXA7dj00PC9BZGRyZXNzPg0KICAgICAgICAgICAgPExvY2F0aW9uVHlwZT5FbGVjdHJvbmljQWRkcmVzczwvTG9jYXRpb25UeXBlPg0KICAgICAgICAgIDwvTG9jYXRpb24+DQogICAgICAgICAgPExvY2F0aW9uPg0KICAgICAgICAgICAgPEFkZHJlc3M+S2lja2xlciwgRnJhbmtlbiAyMDE3IC0gU3VzdGFpbmFiaWxpdHkgU2NoZW1lcyBmb3IgTWluZXJhbCBSZXNvdXJjZXMgKDIpLnBkZjwvQWRkcmVzcz4NCiAgICAgICAgICAgIDxMb2NhdGlvblR5cGU+RWxlY3Ryb25pY0FkZHJlc3M8L0xvY2F0aW9uVHlwZT4NCiAgICAgICAgICA8L0xvY2F0aW9uPg0KICAgICAgICA8L0xvY2F0aW9ucz4NCiAgICAgICAgPE9ubGluZUFkZHJlc3M+aHR0cHM6Ly93d3cuYmdyLmJ1bmQuZGUvRU4vVGhlbWVuL01pbl9yb2hzdG9mZmUvRG93bmxvYWRzL1N1c3RhaW5hYmlsaXR5X1NjaGVtZXNfZm9yX01pbmVyYWxfUmVzb3VyY2VzLnBkZj9fX2Jsb2I9cHVibGljYXRpb25GaWxlJmFtcDt2PTQ8L09ubGluZUFkZHJlc3M+DQogICAgICAgIDxPcmdhbml6YXRpb25zPg0KICAgICAgICAgIDxQZXJzb24+DQogICAgICAgICAgICA8TGFzdE5hbWU+QkdSPC9MYXN0TmFtZT4NCiAgICAgICAgICA8L1BlcnNvbj4NCiAgICAgICAgPC9Pcmdhbml6YXRpb25zPg0KICAgICAgICA8UGFnZUNvdW50QzU+PCFbQ0RBVEFbPGM+MTgyPC9jPg0KPGluPnRydWU8L2luPg0KPG9zPjE4Mjwvb3M+DQo8cHM+MTgyPC9wcz5dXT48L1BhZ2VDb3VudEM1Pg0KICAgICAgICA8UGFnZUNvdW50PjE4MjwvUGFnZUNvdW50Pg0KICAgICAgICA8UGxhY2VPZlB1YmxpY2F0aW9uPkhhbm5vdmVyIChERSk8L1BsYWNlT2ZQdWJsaWNhdGlvbj4NCiAgICAgICAgPFB1Ymxpc2hlcnM+DQogICAgICAgICAgPFB1Ymxpc2hlcj4NCiAgICAgICAgICAgIDxOYW1lPkJHUjwvTmFtZT4NCiAgICAgICAgICA8L1B1Ymxpc2hlcj4NCiAgICAgICAgPC9QdWJsaXNoZXJzPg0KICAgICAgICA8U2VxdWVuY2VOdW1iZXI+Mjk8L1NlcXVlbmNlTnVtYmVyPg0KICAgICAgICA8U2hvcnRUaXRsZT5LaWNrbGVyLCBGcmFua2VuIDIwMTcg4oCTIFN1c3RhaW5hYmlsaXR5IFNjaGVtZXMgZm9yIE1pbmVyYWwgUmVzb3VyY2VzPC9TaG9ydFRpdGxlPg0KICAgICAgICA8VGl0bGU+U3VzdGFpbmFiaWxpdHkgU2NoZW1lcyBmb3IgTWluZXJhbCBSZXNvdXJjZXM6IEEgQ29tcGFyYXRpdmUgT3ZlcnZpZXc8L1RpdGxlPg0KICAgICAgICA8WWVhcj4yMDE3PC9ZZWFyPg0KICAgICAgPC9SZWZlcmVuY2U+DQogICAgPC9FbnRyeT4NCiAgPC9FbnRyaWVzPg0KICA8VGV4dD4oS2lja2xlciZhbXA7RnJhbmtlbiAyMDE3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S2lja2xlciZhbXA7RnJhbmtlbiAyMDE3KTwvVGV4dD4NCiAgICA8L1RleHRVbml0Pg0KICA8L1RleHRVbml0cz4NCjwvUGxhY2Vob2xkZXI+</w:instrText>
      </w:r>
      <w:r>
        <w:fldChar w:fldCharType="separate"/>
      </w:r>
      <w:bookmarkStart w:id="6" w:name="__Fieldmark__131_187408736"/>
      <w:r>
        <w:t>(</w:t>
      </w:r>
      <w:bookmarkStart w:id="7" w:name="__Fieldmark__38869_1435017116"/>
      <w:r>
        <w:t>K</w:t>
      </w:r>
      <w:bookmarkStart w:id="8" w:name="__Fieldmark__20102_1435017116"/>
      <w:r>
        <w:t>i</w:t>
      </w:r>
      <w:bookmarkStart w:id="9" w:name="__Fieldmark__7188_1435017116"/>
      <w:r>
        <w:t>c</w:t>
      </w:r>
      <w:bookmarkStart w:id="10" w:name="__Fieldmark__1530_2621159314"/>
      <w:r>
        <w:t>k</w:t>
      </w:r>
      <w:bookmarkStart w:id="11" w:name="_CTVP00134468cbf401348268298c772634ed63f"/>
      <w:r>
        <w:t>ler&amp;Franken 2017)</w:t>
      </w:r>
      <w:r>
        <w:fldChar w:fldCharType="end"/>
      </w:r>
      <w:bookmarkEnd w:id="6"/>
      <w:bookmarkEnd w:id="7"/>
      <w:bookmarkEnd w:id="8"/>
      <w:bookmarkEnd w:id="9"/>
      <w:bookmarkEnd w:id="10"/>
      <w:bookmarkEnd w:id="11"/>
      <w:r>
        <w:t xml:space="preserve">. </w:t>
      </w:r>
    </w:p>
    <w:p w14:paraId="7E2D4A3A" w14:textId="5738E3B9" w:rsidR="008449AF" w:rsidRDefault="004A5E76">
      <w:pPr>
        <w:pStyle w:val="Textoindependiente"/>
      </w:pPr>
      <w:r>
        <w:t xml:space="preserve">Le CRAFT est étroitement lié dans sa structure au GDD de l’OCDE </w:t>
      </w:r>
      <w:r>
        <w:fldChar w:fldCharType="begin"/>
      </w:r>
      <w:r>
        <w:instrText>ADDIN CITAVI.PLACEHOLDER c07ef56d-1253-46c5-8fdc-c0d8f3855d28 PFBsYWNlaG9sZGVyPg0KICA8QWRkSW5WZXJzaW9uPjUuNy4wLjA8L0FkZEluVmVyc2lvbj4NCiAgPElkPmMwN2VmNTZkLTEyNTMtNDZjNS04ZmRjLWMwZDhmMzg1NWQyODwvSWQ+DQogIDxFbnRyaWVzPg0KICAgIDxFbnRyeT4NCiAgICAgIDxJZD44MmNiMDRiZi0zM2EyLTQ3YWEtOTY3Mi02YWQ3MmI3OWM5Mjc8L0lkPg0KICAgICAgPFJlZmVyZW5jZUlkPmFhNmZkOTAyLWUxMTEtNDIyNS1iYjVmLWI2OTcyNjMyYmI3YjwvUmVmZXJlbmNlSWQ+DQogICAgICA8UmFuZ2U+DQogICAgICAgIDxTdGFydD4wPC9TdGFydD4NCiAgICAgICAgPExlbmd0aD4xMjwvTGVuZ3RoPg0KICAgICAgPC9SYW5nZT4NCiAgICAgIDxSZWZlcmVuY2U+DQogICAgICAgIDxSZWZlcmVuY2VUeXBlSWQ+Qm9vazwvUmVmZXJlbmNlVHlwZUlkPg0KICAgICAgICA8QXV0aG9ycz4NCiAgICAgICAgICA8UGVyc29uPg0KICAgICAgICAgICAgPExhc3ROYW1lPk9FQ0Q8L0xhc3ROYW1lPg0KICAgICAgICAgIDwvUGVyc29uPg0KICAgICAgICA8L0F1dGhvcnM+DQogICAgICAgIDxBY2Nlc3NEYXRlPjIwLzA0LzIwMTc8L0FjY2Vzc0RhdGU+DQogICAgICAgIDxEb2k+MTAuMTc4Ny85Nzg5MjY0MjUyNDc5LWVuPC9Eb2k+DQogICAgICAgIDxFZGl0aW9uPlRoaXJkIEVkaXRpb248L0VkaXRpb24+DQogICAgICAgIDxJZD5hYTZmZDkwMi1lMTExLTQyMjUtYmI1Zi1iNjk3MjYzMmJiN2I8L0lkPg0KICAgICAgICA8SXNibj45Nzg5MjY0MjUyNDc5PC9Jc2JuPg0KICAgICAgICA8TG9jYXRpb25zPg0KICAgICAgICAgIDxMb2NhdGlvbj4NCiAgICAgICAgICAgIDxBZGRyZXNzPjEwLjE3ODcvOTc4OTI2NDI1MjQ3OS1lbjwvQWRkcmVzcz4NCiAgICAgICAgICAgIDxMb2NhdGlvblR5cGU+RWxlY3Ryb25pY0FkZHJlc3M8L0xvY2F0aW9uVHlwZT4NCiAgICAgICAgICA8L0xvY2F0aW9uPg0KICAgICAgICAgIDxMb2NhdGlvbj4NCiAgICAgICAgICAgIDxBZGRyZXNzPk9FQ0QgMjAxNiAtIE9FQ0QgRHVlIERpbGlnZW5jZSBHdWlkYW5jZS5wZGY8L0FkZHJlc3M+DQogICAgICAgICAgICA8TG9jYXRpb25UeXBlPkVsZWN0cm9uaWNBZGRyZXNzPC9Mb2NhdGlvblR5cGU+DQogICAgICAgICAgPC9Mb2NhdGlvbj4NCiAgICAgICAgICA8TG9jYXRpb24+DQogICAgICAgICAgICA8QWRkcmVzcz5odHRwOi8vd3d3Lm9lY2Qub3JnL2RhZi9pbnYvbW5lL09FQ0QtRHVlLURpbGlnZW5jZS1HdWlkYW5jZS1NaW5lcmFscy1FZGl0aW9uMy5wZGY8L0FkZHJlc3M+DQogICAgICAgICAgICA8TG9jYXRpb25UeXBlPkVsZWN0cm9uaWNBZGRyZXNzPC9Mb2NhdGlvblR5cGU+DQogICAgICAgICAgPC9Mb2NhdGlvbj4NCiAgICAgICAgPC9Mb2NhdGlvbnM+DQogICAgICAgIDxPbmxpbmVBZGRyZXNzPmh0dHA6Ly93d3cub2VjZC5vcmcvZGFmL2ludi9tbmUvT0VDRC1EdWUtRGlsaWdlbmNlLUd1aWRhbmNlLU1pbmVyYWxzLUVkaXRpb24zLnBkZjwvT25saW5lQWRkcmVzcz4NCiAgICAgICAgPE9yZ2FuaXphdGlvbnM+DQogICAgICAgICAgPFBlcnNvbj4NCiAgICAgICAgICAgIDxMYXN0TmFtZT5PcmdhbmlzYXRpb24gZm9yIEVjb25vbWljIENvLW9wZXJhdGlvbiBhbmQgRGV2ZWxvcG1lbnQgKE9FQ0QpPC9MYXN0TmFtZT4NCiAgICAgICAgICA8L1BlcnNvbj4NCiAgICAgICAgPC9Pcmdhbml6YXRpb25zPg0KICAgICAgICA8UGFnZUNvdW50QzU+PCFbQ0RBVEFbPGM+MTIwPC9jPg0KPGluPnRydWU8L2luPg0KPG9zPjEyMDwvb3M+DQo8cHM+MTIwPC9wcz5dXT48L1BhZ2VDb3VudEM1Pg0KICAgICAgICA8UGFnZUNvdW50PjEyMDwvUGFnZUNvdW50Pg0KICAgICAgICA8UGxhY2VPZlB1YmxpY2F0aW9uPlBhcmlzIChGUik8L1BsYWNlT2ZQdWJsaWNhdGlvbj4NCiAgICAgICAgPFB1Ymxpc2hlcnM+DQogICAgICAgICAgPFB1Ymxpc2hlcj4NCiAgICAgICAgICAgIDxOYW1lPk9FQ0QgUHVibGlzaGluZzwvTmFtZT4NCiAgICAgICAgICA8L1B1Ymxpc2hlcj4NCiAgICAgICAgPC9QdWJsaXNoZXJzPg0KICAgICAgICA8U2VxdWVuY2VOdW1iZXI+MzwvU2VxdWVuY2VOdW1iZXI+DQogICAgICAgIDxTaG9ydFRpdGxlPk9FQ0QgMjAxNiDigJMgT0VDRCBEdWUgRGlsaWdlbmNlIEd1aWRhbmNlPC9TaG9ydFRpdGxlPg0KICAgICAgICA8U291cmNlT2ZCaWJsaW9ncmFwaGljSW5mb3JtYXRpb24+Q3Jvc3NSZWY8L1NvdXJjZU9mQmlibGlvZ3JhcGhpY0luZm9ybWF0aW9uPg0KICAgICAgICA8VGl0bGU+T0VDRCBEdWUgRGlsaWdlbmNlIEd1aWRhbmNlIGZvciBSZXNwb25zaWJsZSBTdXBwbHkgQ2hhaW5zIG9mIE1pbmVyYWxzIGZyb20gQ29uZmxpY3QtQWZmZWN0ZWQgYW5kIEhpZ2gtUmlzayBBcmVhczwvVGl0bGU+DQogICAgICAgIDxZZWFyPjIwMTY8L1llYXI+DQogICAgICA8L1JlZmVyZW5jZT4NCiAgICA8L0VudHJ5Pg0KICA8L0VudHJpZXM+DQogIDxUZXh0PihPRUNEIDIwMTZi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T0VDRCAyMDE2Yik8L1RleHQ+DQogICAgPC9UZXh0VW5pdD4NCiAgPC9UZXh0VW5pdHM+DQo8L1BsYWNlaG9sZGVyPg==</w:instrText>
      </w:r>
      <w:r>
        <w:fldChar w:fldCharType="separate"/>
      </w:r>
      <w:bookmarkStart w:id="12" w:name="__Fieldmark__156_187408736"/>
      <w:r>
        <w:t>(</w:t>
      </w:r>
      <w:bookmarkStart w:id="13" w:name="__Fieldmark__38890_1435017116"/>
      <w:r>
        <w:t>O</w:t>
      </w:r>
      <w:bookmarkStart w:id="14" w:name="__Fieldmark__20119_1435017116"/>
      <w:r>
        <w:t>C</w:t>
      </w:r>
      <w:bookmarkStart w:id="15" w:name="__Fieldmark__7201_1435017116"/>
      <w:r>
        <w:t>D</w:t>
      </w:r>
      <w:bookmarkStart w:id="16" w:name="__Fieldmark__1539_2621159314"/>
      <w:r>
        <w:t>E</w:t>
      </w:r>
      <w:bookmarkStart w:id="17" w:name="_CTVP001c07ef56d125346c58fdcc0d8f3855d28"/>
      <w:r>
        <w:t xml:space="preserve"> 2016b)</w:t>
      </w:r>
      <w:r>
        <w:fldChar w:fldCharType="end"/>
      </w:r>
      <w:bookmarkEnd w:id="12"/>
      <w:bookmarkEnd w:id="13"/>
      <w:bookmarkEnd w:id="14"/>
      <w:bookmarkEnd w:id="15"/>
      <w:bookmarkEnd w:id="16"/>
      <w:bookmarkEnd w:id="17"/>
      <w:r>
        <w:t>, en particulier pour les « risques de l’Annexe II » du GDD :</w:t>
      </w:r>
    </w:p>
    <w:p w14:paraId="2A859692" w14:textId="77777777" w:rsidR="008449AF" w:rsidRDefault="004A5E76">
      <w:pPr>
        <w:pStyle w:val="Sinespaciado"/>
        <w:numPr>
          <w:ilvl w:val="0"/>
          <w:numId w:val="23"/>
        </w:numPr>
      </w:pPr>
      <w:r>
        <w:rPr>
          <w:b/>
        </w:rPr>
        <w:t>Module 1 :</w:t>
      </w:r>
      <w:r>
        <w:t xml:space="preserve"> périmètre d’action et affiliation</w:t>
      </w:r>
    </w:p>
    <w:p w14:paraId="61EE307C" w14:textId="77777777" w:rsidR="008449AF" w:rsidRDefault="004A5E76">
      <w:pPr>
        <w:pStyle w:val="Sinespaciado"/>
        <w:numPr>
          <w:ilvl w:val="0"/>
          <w:numId w:val="23"/>
        </w:numPr>
      </w:pPr>
      <w:r>
        <w:rPr>
          <w:b/>
        </w:rPr>
        <w:t>Module 2 :</w:t>
      </w:r>
      <w:r>
        <w:t xml:space="preserve"> légitimité de l’AMAPE</w:t>
      </w:r>
    </w:p>
    <w:p w14:paraId="09C6EFE6" w14:textId="6E440994" w:rsidR="008449AF" w:rsidRDefault="004A5E76">
      <w:pPr>
        <w:pStyle w:val="Sinespaciado"/>
        <w:numPr>
          <w:ilvl w:val="0"/>
          <w:numId w:val="23"/>
        </w:numPr>
      </w:pPr>
      <w:r>
        <w:rPr>
          <w:b/>
        </w:rPr>
        <w:t>Module 3 :</w:t>
      </w:r>
      <w:r>
        <w:t xml:space="preserve"> « risques de l’Annexe II » qui requièrent un désengagement immédiat</w:t>
      </w:r>
    </w:p>
    <w:p w14:paraId="2FEDFEC8" w14:textId="77777777" w:rsidR="008449AF" w:rsidRDefault="004A5E76">
      <w:pPr>
        <w:pStyle w:val="Sinespaciado"/>
        <w:ind w:left="720"/>
      </w:pPr>
      <w:r>
        <w:t>(le Module 3 définit des critères de respect et non-respect)</w:t>
      </w:r>
    </w:p>
    <w:p w14:paraId="58540949" w14:textId="0FECC385" w:rsidR="008449AF" w:rsidRDefault="004A5E76">
      <w:pPr>
        <w:pStyle w:val="Sinespaciado"/>
        <w:numPr>
          <w:ilvl w:val="0"/>
          <w:numId w:val="23"/>
        </w:numPr>
      </w:pPr>
      <w:r>
        <w:rPr>
          <w:b/>
        </w:rPr>
        <w:t>Module 4 :</w:t>
      </w:r>
      <w:r>
        <w:t xml:space="preserve"> « risques de l’Annexe II » qui requièrent un désengagement après mesures d’atténuation infructueuses</w:t>
      </w:r>
    </w:p>
    <w:p w14:paraId="2AF50C10" w14:textId="77777777" w:rsidR="008449AF" w:rsidRDefault="004A5E76">
      <w:pPr>
        <w:pStyle w:val="Sinespaciado"/>
        <w:ind w:left="720"/>
      </w:pPr>
      <w:r>
        <w:t>(le Module 4 définit des critères de respect, non-respect ou progression satisfaisante)</w:t>
      </w:r>
    </w:p>
    <w:p w14:paraId="15DC93C9" w14:textId="48B84577" w:rsidR="008449AF" w:rsidRDefault="004A5E76">
      <w:pPr>
        <w:pStyle w:val="Sinespaciado"/>
        <w:numPr>
          <w:ilvl w:val="0"/>
          <w:numId w:val="23"/>
        </w:numPr>
      </w:pPr>
      <w:r>
        <w:rPr>
          <w:b/>
        </w:rPr>
        <w:t>Module 5 :</w:t>
      </w:r>
      <w:r>
        <w:t xml:space="preserve"> risques importants « non-inclus dans l’Annexe II de l’OCDE » qui requièrent des améliorations</w:t>
      </w:r>
    </w:p>
    <w:p w14:paraId="4A1E54EB" w14:textId="77777777" w:rsidR="008449AF" w:rsidRDefault="004A5E76">
      <w:pPr>
        <w:pStyle w:val="Sinespaciado"/>
        <w:ind w:left="720"/>
      </w:pPr>
      <w:r>
        <w:t>(le Module 5 ne définit que des critères de progression : risque contrôlé ou processus d’atténuation en progression)</w:t>
      </w:r>
    </w:p>
    <w:p w14:paraId="08AC9F7B" w14:textId="77777777" w:rsidR="008449AF" w:rsidRDefault="004A5E76">
      <w:pPr>
        <w:pStyle w:val="Sinespaciado"/>
      </w:pPr>
      <w:r>
        <w:t>Des modules additionnels seront développés dans les futures versions du CRAFT :</w:t>
      </w:r>
    </w:p>
    <w:p w14:paraId="616ED892" w14:textId="77777777" w:rsidR="008449AF" w:rsidRDefault="004A5E76">
      <w:pPr>
        <w:pStyle w:val="Sinespaciado"/>
        <w:numPr>
          <w:ilvl w:val="0"/>
          <w:numId w:val="23"/>
        </w:numPr>
      </w:pPr>
      <w:r>
        <w:t>Module 6 : risques moyens qui requièrent des améliorations (non inclus dans la version 1.0)</w:t>
      </w:r>
    </w:p>
    <w:p w14:paraId="74773D4A" w14:textId="77777777" w:rsidR="008449AF" w:rsidRDefault="004A5E76">
      <w:pPr>
        <w:pStyle w:val="Textoindependiente"/>
        <w:numPr>
          <w:ilvl w:val="0"/>
          <w:numId w:val="23"/>
        </w:numPr>
      </w:pPr>
      <w:r>
        <w:t>Module 7 : risques faibles qui requièrent des améliorations (non inclus dans la version 1.0)</w:t>
      </w:r>
    </w:p>
    <w:p w14:paraId="1D774170" w14:textId="77777777" w:rsidR="008449AF" w:rsidRDefault="004A5E76">
      <w:pPr>
        <w:pStyle w:val="Textoindependiente"/>
      </w:pPr>
      <w:r>
        <w:t>Les PMA qui souhaitent rejoindre un système CRAFT (ce qui est équivalent aux systèmes CRAFT qui souhaitent s’engager auprès de PMA) doivent le faire selon une approche pas à pas :</w:t>
      </w:r>
    </w:p>
    <w:p w14:paraId="03161B6A" w14:textId="74B12516" w:rsidR="008449AF" w:rsidRDefault="004A5E76">
      <w:pPr>
        <w:pStyle w:val="Textoindependiente"/>
        <w:numPr>
          <w:ilvl w:val="0"/>
          <w:numId w:val="24"/>
        </w:numPr>
      </w:pPr>
      <w:r>
        <w:rPr>
          <w:b/>
        </w:rPr>
        <w:t>Statut d’aspirant :</w:t>
      </w:r>
      <w:r>
        <w:t xml:space="preserve"> le PMA qui rentre dans le périmètre d’action du CRAFT peut présenter sa candidature en fournissant toutes les informations requises par le Module 1 et obtiendra le statut d’aspirant.</w:t>
      </w:r>
    </w:p>
    <w:p w14:paraId="02266E0E" w14:textId="77777777" w:rsidR="008449AF" w:rsidRDefault="004A5E76">
      <w:pPr>
        <w:pStyle w:val="Textoindependiente"/>
        <w:ind w:left="720"/>
      </w:pPr>
      <w:r>
        <w:t>À ce niveau, le PMA pourra commencer à recevoir le soutien du système CRAFT, qui l’orientera dans le processus de respect du CRAFT.</w:t>
      </w:r>
    </w:p>
    <w:p w14:paraId="1758B993" w14:textId="01223BCB" w:rsidR="008449AF" w:rsidRDefault="004A5E76">
      <w:pPr>
        <w:pStyle w:val="Textoindependiente"/>
        <w:numPr>
          <w:ilvl w:val="0"/>
          <w:numId w:val="24"/>
        </w:numPr>
      </w:pPr>
      <w:r>
        <w:rPr>
          <w:b/>
        </w:rPr>
        <w:t>Statut de candidat :</w:t>
      </w:r>
      <w:r>
        <w:t xml:space="preserve"> le PMA aspirant obtiendra le statut de candidat lorsque : il peut prouver ou fournir des preuves crédibles de sa légitimité (Module 2) ; il peut réaliser une déclaration vérifiable selon laquelle il est raisonnable de croire qu’aucun des risques de l’Annexe II qui requièrent un désengagement immédiat des acheteurs n’existent (Module 3) ; et il a évalué les risques de l’Annexe II qui requièrent un désengagement après mesures d’atténuation infructueuses (Module 4). </w:t>
      </w:r>
    </w:p>
    <w:p w14:paraId="41D40681" w14:textId="30F37D2F" w:rsidR="008449AF" w:rsidRDefault="004A5E76">
      <w:pPr>
        <w:pStyle w:val="Textoindependiente"/>
        <w:ind w:left="720"/>
      </w:pPr>
      <w:r>
        <w:t>Avec le statut de candidat, le PMA peut déjà s’engager sur les marchés formels, et inversement les acteurs de la chaîne d’approvisionnement qui souhaitent s’approvisionner avec un PMA conforme au GDD de l’OCDE pourront s’engager sous conditions auprès du PMA.</w:t>
      </w:r>
    </w:p>
    <w:p w14:paraId="7E0A475D" w14:textId="07304041" w:rsidR="008449AF" w:rsidRDefault="004A5E76">
      <w:pPr>
        <w:pStyle w:val="Textoindependiente"/>
        <w:numPr>
          <w:ilvl w:val="0"/>
          <w:numId w:val="24"/>
        </w:numPr>
      </w:pPr>
      <w:r>
        <w:rPr>
          <w:b/>
        </w:rPr>
        <w:t>Statut d’affilié :</w:t>
      </w:r>
      <w:r>
        <w:t xml:space="preserve"> les PMA candidats qui peuvent réaliser, dans les 6 mois suivant l’engagement avec un acteur de la chaîne d’approvisionnement pour la fourniture de minerais (par exemple un acheteur), une déclaration vérifiable selon laquelle tous les risques de l’Annexe II couverts par le Module 4 sont contrôlés ou progressent vers une atténuation mesurable et vérifiable, obtiendront le statut d’affilié.</w:t>
      </w:r>
    </w:p>
    <w:p w14:paraId="6B60B3DE" w14:textId="7A6914E3" w:rsidR="008449AF" w:rsidRDefault="004A5E76">
      <w:pPr>
        <w:pStyle w:val="Textoindependiente"/>
        <w:ind w:left="720"/>
      </w:pPr>
      <w:r>
        <w:t>Avec le statut d’affilié, le PMA peut poursuivre les relations commerciales sur les marchés formels, et inversement les acteurs de la chaîne d’approvisionnement qui souhaitent s’approvisionner avec un PMA conforme au GDD de l’OCDE pourront s’engager définitivement auprès du PMA.</w:t>
      </w:r>
    </w:p>
    <w:p w14:paraId="77E139DD" w14:textId="77777777" w:rsidR="008449AF" w:rsidRDefault="004A5E76">
      <w:pPr>
        <w:pStyle w:val="Textoindependiente"/>
        <w:ind w:left="720"/>
      </w:pPr>
      <w:r>
        <w:t>Périodiquement (au moins une fois par an), le PMA affilié devra ré-évaluer l’ensemble des risques de l’Annexe II (Modules 3 et 4) et réaliser une déclaration vérifiable sur la continuité de l’absence des risques couverts par le Module 3 et la continuité de l’absence ou la progression mesurable de l’atténuation des risques couverts par le Module 4. Tant que ces conditions sont respectées, le PMA peut conserver (et renouveler annuellement) son statut d’affilié.</w:t>
      </w:r>
    </w:p>
    <w:p w14:paraId="1675DAFC" w14:textId="15DBD77E" w:rsidR="008449AF" w:rsidRDefault="004A5E76">
      <w:pPr>
        <w:pStyle w:val="Textoindependiente"/>
        <w:ind w:left="720"/>
      </w:pPr>
      <w:r>
        <w:lastRenderedPageBreak/>
        <w:t>Par ailleurs, le PMA doit périodiquement (au moins une fois par an) évaluer les risques non-inclus dans l’Annexe II et couverts par le Module 5, établir les risques prioritaires et les problématiques que les membres du PMA considèrent les plus importants à traiter, et s’engager à progresser dans leur atténuation de façon mesurable au cours de la période de déclaration annuelle à venir.</w:t>
      </w:r>
    </w:p>
    <w:p w14:paraId="425EA739" w14:textId="77777777" w:rsidR="008449AF" w:rsidRDefault="004A5E76">
      <w:pPr>
        <w:pStyle w:val="Textoindependiente"/>
      </w:pPr>
      <w:r>
        <w:t>Voir l’Annexe 1 pour visualiser l’interdépendance entre les Modules et les étapes d’affiliation.</w:t>
      </w:r>
    </w:p>
    <w:p w14:paraId="44421FF5" w14:textId="77777777" w:rsidR="008449AF" w:rsidRDefault="004A5E76">
      <w:pPr>
        <w:pStyle w:val="Textoindependiente"/>
      </w:pPr>
      <w:r>
        <w:t xml:space="preserve">Les déclarations du PMA sont basées sur une vérification de premier ordre dans le cas des groupes basés sur la production ou de premier et second ordre pour les groupes basés sur la chaîne d’approvisionnement, lesquelles sont abordables pour un PMA. Une vérification indépendante par des tiers reste de la responsabilité des acteurs de la chaîne d’approvisionnement souhaitant s’approvisionner auprès de producteurs de l’AMAPE en conformité avec le GDD de l’OCDE. Le CRAFT n’ajoute donc pas de procédures supplémentaires de vérification (ou d’audit) mais vise à simplifier l’exercice du devoir de diligence, en limitant les efforts à la seule </w:t>
      </w:r>
      <w:r>
        <w:rPr>
          <w:i/>
        </w:rPr>
        <w:t>vérification des déclarations vérifiables</w:t>
      </w:r>
      <w:r>
        <w:t>. Les systèmes CRAFT indépendants peuvent proposer ce service de vérification.</w:t>
      </w:r>
    </w:p>
    <w:p w14:paraId="37D0C336" w14:textId="7BC728BB" w:rsidR="008449AF" w:rsidRDefault="004A5E76">
      <w:pPr>
        <w:pStyle w:val="Textoindependiente"/>
      </w:pPr>
      <w:r>
        <w:t xml:space="preserve">L’idée générale du CRAFT est d’appliquer et d’adapter les logiques du Cadre en cinq étapes de l’OCDE (voir </w:t>
      </w:r>
      <w:r>
        <w:fldChar w:fldCharType="begin"/>
      </w:r>
      <w:r>
        <w:instrText>ADDIN CITAVI.PLACEHOLDER 13eeb23a-e29d-419a-85ab-a489908b1351 PFBsYWNlaG9sZGVyPg0KICA8QWRkSW5WZXJzaW9uPjUuNy4wLjA8L0FkZEluVmVyc2lvbj4NCiAgPElkPjEzZWViMjNhLWUyOWQtNDE5YS04NWFiLWE0ODk5MDhiMTM1MTwvSWQ+DQogIDxFbnRyaWVzPg0KICAgIDxFbnRyeT4NCiAgICAgIDxJZD42YThjODA3OS03ZmRhLTRkOTktODgwYy04M2VhMTY2NzU0ZTE8L0lkPg0KICAgICAgPE5vUGFyPnRydWU8L05vUGFyPg0KICAgICAgPFJlZmVyZW5jZUlkPmFhNmZkOTAyLWUxMTEtNDIyNS1iYjVmLWI2OTcyNjMyYmI3YjwvUmVmZXJlbmNlSWQ+DQogICAgICA8UmFuZ2U+DQogICAgICAgIDxTdGFydD4wPC9TdGFydD4NCiAgICAgICAgPExlbmd0aD4xMDwvTGVuZ3RoPg0KICAgICAgPC9SYW5nZT4NCiAgICAgIDxSZWZlcmVuY2U+DQogICAgICAgIDxSZWZlcmVuY2VUeXBlSWQ+Qm9vazwvUmVmZXJlbmNlVHlwZUlkPg0KICAgICAgICA8QXV0aG9ycz4NCiAgICAgICAgICA8UGVyc29uPg0KICAgICAgICAgICAgPExhc3ROYW1lPk9FQ0Q8L0xhc3ROYW1lPg0KICAgICAgICAgIDwvUGVyc29uPg0KICAgICAgICA8L0F1dGhvcnM+DQogICAgICAgIDxBY2Nlc3NEYXRlPjIwLzA0LzIwMTc8L0FjY2Vzc0RhdGU+DQogICAgICAgIDxEb2k+MTAuMTc4Ny85Nzg5MjY0MjUyNDc5LWVuPC9Eb2k+DQogICAgICAgIDxFZGl0aW9uPlRoaXJkIEVkaXRpb248L0VkaXRpb24+DQogICAgICAgIDxJZD5hYTZmZDkwMi1lMTExLTQyMjUtYmI1Zi1iNjk3MjYzMmJiN2I8L0lkPg0KICAgICAgICA8SXNibj45Nzg5MjY0MjUyNDc5PC9Jc2JuPg0KICAgICAgICA8TG9jYXRpb25zPg0KICAgICAgICAgIDxMb2NhdGlvbj4NCiAgICAgICAgICAgIDxBZGRyZXNzPjEwLjE3ODcvOTc4OTI2NDI1MjQ3OS1lbjwvQWRkcmVzcz4NCiAgICAgICAgICAgIDxMb2NhdGlvblR5cGU+RWxlY3Ryb25pY0FkZHJlc3M8L0xvY2F0aW9uVHlwZT4NCiAgICAgICAgICA8L0xvY2F0aW9uPg0KICAgICAgICAgIDxMb2NhdGlvbj4NCiAgICAgICAgICAgIDxBZGRyZXNzPk9FQ0QgMjAxNiAtIE9FQ0QgRHVlIERpbGlnZW5jZSBHdWlkYW5jZS5wZGY8L0FkZHJlc3M+DQogICAgICAgICAgICA8TG9jYXRpb25UeXBlPkVsZWN0cm9uaWNBZGRyZXNzPC9Mb2NhdGlvblR5cGU+DQogICAgICAgICAgPC9Mb2NhdGlvbj4NCiAgICAgICAgICA8TG9jYXRpb24+DQogICAgICAgICAgICA8QWRkcmVzcz5odHRwOi8vd3d3Lm9lY2Qub3JnL2RhZi9pbnYvbW5lL09FQ0QtRHVlLURpbGlnZW5jZS1HdWlkYW5jZS1NaW5lcmFscy1FZGl0aW9uMy5wZGY8L0FkZHJlc3M+DQogICAgICAgICAgICA8TG9jYXRpb25UeXBlPkVsZWN0cm9uaWNBZGRyZXNzPC9Mb2NhdGlvblR5cGU+DQogICAgICAgICAgPC9Mb2NhdGlvbj4NCiAgICAgICAgPC9Mb2NhdGlvbnM+DQogICAgICAgIDxPbmxpbmVBZGRyZXNzPmh0dHA6Ly93d3cub2VjZC5vcmcvZGFmL2ludi9tbmUvT0VDRC1EdWUtRGlsaWdlbmNlLUd1aWRhbmNlLU1pbmVyYWxzLUVkaXRpb24zLnBkZjwvT25saW5lQWRkcmVzcz4NCiAgICAgICAgPE9yZ2FuaXphdGlvbnM+DQogICAgICAgICAgPFBlcnNvbj4NCiAgICAgICAgICAgIDxMYXN0TmFtZT5PcmdhbmlzYXRpb24gZm9yIEVjb25vbWljIENvLW9wZXJhdGlvbiBhbmQgRGV2ZWxvcG1lbnQgKE9FQ0QpPC9MYXN0TmFtZT4NCiAgICAgICAgICA8L1BlcnNvbj4NCiAgICAgICAgPC9Pcmdhbml6YXRpb25zPg0KICAgICAgICA8UGFnZUNvdW50QzU+PCFbQ0RBVEFbPGM+MTIwPC9jPg0KPGluPnRydWU8L2luPg0KPG9zPjEyMDwvb3M+DQo8cHM+MTIwPC9wcz5dXT48L1BhZ2VDb3VudEM1Pg0KICAgICAgICA8UGFnZUNvdW50PjEyMDwvUGFnZUNvdW50Pg0KICAgICAgICA8UGxhY2VPZlB1YmxpY2F0aW9uPlBhcmlzIChGUik8L1BsYWNlT2ZQdWJsaWNhdGlvbj4NCiAgICAgICAgPFB1Ymxpc2hlcnM+DQogICAgICAgICAgPFB1Ymxpc2hlcj4NCiAgICAgICAgICAgIDxOYW1lPk9FQ0QgUHVibGlzaGluZzwvTmFtZT4NCiAgICAgICAgICA8L1B1Ymxpc2hlcj4NCiAgICAgICAgPC9QdWJsaXNoZXJzPg0KICAgICAgICA8U2VxdWVuY2VOdW1iZXI+MzwvU2VxdWVuY2VOdW1iZXI+DQogICAgICAgIDxTaG9ydFRpdGxlPk9FQ0QgMjAxNiDigJMgT0VDRCBEdWUgRGlsaWdlbmNlIEd1aWRhbmNlPC9TaG9ydFRpdGxlPg0KICAgICAgICA8U291cmNlT2ZCaWJsaW9ncmFwaGljSW5mb3JtYXRpb24+Q3Jvc3NSZWY8L1NvdXJjZU9mQmlibGlvZ3JhcGhpY0luZm9ybWF0aW9uPg0KICAgICAgICA8VGl0bGU+T0VDRCBEdWUgRGlsaWdlbmNlIEd1aWRhbmNlIGZvciBSZXNwb25zaWJsZSBTdXBwbHkgQ2hhaW5zIG9mIE1pbmVyYWxzIGZyb20gQ29uZmxpY3QtQWZmZWN0ZWQgYW5kIEhpZ2gtUmlzayBBcmVhczwvVGl0bGU+DQogICAgICAgIDxZZWFyPjIwMTY8L1llYXI+DQogICAgICA8L1JlZmVyZW5jZT4NCiAgICA8L0VudHJ5Pg0KICA8L0VudHJpZXM+DQogIDxUZXh0Pk9FQ0QgMjAxNmI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0VDRCAyMDE2YjwvVGV4dD4NCiAgICA8L1RleHRVbml0Pg0KICA8L1RleHRVbml0cz4NCjwvUGxhY2Vob2xkZXI+</w:instrText>
      </w:r>
      <w:r>
        <w:fldChar w:fldCharType="separate"/>
      </w:r>
      <w:bookmarkStart w:id="18" w:name="__Fieldmark__213_187408736"/>
      <w:r>
        <w:t>O</w:t>
      </w:r>
      <w:bookmarkStart w:id="19" w:name="__Fieldmark__38943_1435017116"/>
      <w:r>
        <w:t>C</w:t>
      </w:r>
      <w:bookmarkStart w:id="20" w:name="__Fieldmark__20168_1435017116"/>
      <w:r>
        <w:t>D</w:t>
      </w:r>
      <w:bookmarkStart w:id="21" w:name="__Fieldmark__7246_1435017116"/>
      <w:r>
        <w:t>E</w:t>
      </w:r>
      <w:bookmarkStart w:id="22" w:name="__Fieldmark__1599_2621159314"/>
      <w:r>
        <w:t xml:space="preserve"> </w:t>
      </w:r>
      <w:bookmarkStart w:id="23" w:name="_CTVP00113eeb23ae29d419a85aba489908b1351"/>
      <w:r>
        <w:t>2016b</w:t>
      </w:r>
      <w:r>
        <w:fldChar w:fldCharType="end"/>
      </w:r>
      <w:bookmarkEnd w:id="18"/>
      <w:bookmarkEnd w:id="19"/>
      <w:bookmarkEnd w:id="20"/>
      <w:bookmarkEnd w:id="21"/>
      <w:bookmarkEnd w:id="22"/>
      <w:bookmarkEnd w:id="23"/>
      <w:r>
        <w:t>) au contexte de l’AMAPE. La décision d’un PMA d’adhérer au CRAFT et de postuler à un système CRAFT peut être vue comme l’étape 1 du Cadre : la mise en place d’un système de gestion. Le CRAFT constitue un système de gestion pour l’AMAPE, grâce à son approche structurée pour identifier et faire face aux risques. La mise en œuvre du CRAFT correspond aux étapes usuelles suivantes : évaluation des risques, atténuation des risques, vérification et remise de comptes. L’outil de gestion pour la remise de comptes est le « </w:t>
      </w:r>
      <w:r>
        <w:rPr>
          <w:b/>
        </w:rPr>
        <w:t>rapport CRAFT</w:t>
      </w:r>
      <w:r>
        <w:t> », publié périodiquement par le PMA. Pour les PMA, ces rapports CRAFT sont leur « </w:t>
      </w:r>
      <w:r>
        <w:rPr>
          <w:i/>
        </w:rPr>
        <w:t>passeport pour les marchés formels »</w:t>
      </w:r>
      <w:r>
        <w:t>.</w:t>
      </w:r>
    </w:p>
    <w:p w14:paraId="5EDDB3D9" w14:textId="099918F4" w:rsidR="008449AF" w:rsidRDefault="008449AF">
      <w:pPr>
        <w:spacing w:after="160" w:line="259" w:lineRule="auto"/>
      </w:pPr>
    </w:p>
    <w:p w14:paraId="7A4985BD" w14:textId="77777777" w:rsidR="008449AF" w:rsidRDefault="004A5E76">
      <w:pPr>
        <w:pStyle w:val="Ttulo2"/>
      </w:pPr>
      <w:bookmarkStart w:id="24" w:name="_Toc505606280"/>
      <w:bookmarkStart w:id="25" w:name="_Toc508012366"/>
      <w:bookmarkEnd w:id="24"/>
      <w:r>
        <w:t>Définitions et conventions</w:t>
      </w:r>
      <w:bookmarkEnd w:id="25"/>
    </w:p>
    <w:p w14:paraId="719C91CD" w14:textId="77777777" w:rsidR="008449AF" w:rsidRDefault="008449AF"/>
    <w:p w14:paraId="1E926647" w14:textId="77777777" w:rsidR="008449AF" w:rsidRDefault="004A5E76">
      <w:pPr>
        <w:pStyle w:val="Ttulo3"/>
      </w:pPr>
      <w:bookmarkStart w:id="26" w:name="_Toc505606281"/>
      <w:bookmarkStart w:id="27" w:name="_Toc508012367"/>
      <w:bookmarkEnd w:id="26"/>
      <w:r>
        <w:t>Conventions relatives au texte du CRAFT</w:t>
      </w:r>
      <w:bookmarkEnd w:id="27"/>
    </w:p>
    <w:p w14:paraId="716A6E8F" w14:textId="77777777" w:rsidR="008449AF" w:rsidRDefault="004A5E76">
      <w:pPr>
        <w:pStyle w:val="Sinespaciado"/>
      </w:pPr>
      <w:r>
        <w:t xml:space="preserve">Tout le </w:t>
      </w:r>
      <w:r>
        <w:rPr>
          <w:b/>
        </w:rPr>
        <w:t>texte obligatoire</w:t>
      </w:r>
      <w:r>
        <w:t xml:space="preserve"> du CRAFT apparaît en noir.</w:t>
      </w:r>
    </w:p>
    <w:p w14:paraId="1B2049B4" w14:textId="77777777" w:rsidR="008449AF" w:rsidRDefault="004A5E76">
      <w:pPr>
        <w:pStyle w:val="Textoindependiente"/>
        <w:ind w:left="720"/>
      </w:pPr>
      <w:r>
        <w:t>[couleur du texte du Code CRAFT]</w:t>
      </w:r>
    </w:p>
    <w:p w14:paraId="40B84BA4" w14:textId="77777777" w:rsidR="008449AF" w:rsidRDefault="004A5E76">
      <w:pPr>
        <w:pStyle w:val="Sinespaciado"/>
      </w:pPr>
      <w:r>
        <w:t xml:space="preserve">Toutes les explications supplémentaires et les </w:t>
      </w:r>
      <w:r>
        <w:rPr>
          <w:b/>
        </w:rPr>
        <w:t xml:space="preserve">conseils </w:t>
      </w:r>
      <w:r>
        <w:t>apparaissent en gris.</w:t>
      </w:r>
    </w:p>
    <w:p w14:paraId="793AB6D4" w14:textId="77777777" w:rsidR="008449AF" w:rsidRDefault="004A5E76">
      <w:pPr>
        <w:pStyle w:val="Textoindependiente2"/>
        <w:tabs>
          <w:tab w:val="center" w:pos="5236"/>
        </w:tabs>
        <w:ind w:left="720"/>
      </w:pPr>
      <w:r>
        <w:t>[couleur du texte explicatif et des conseils]</w:t>
      </w:r>
      <w:r>
        <w:tab/>
      </w:r>
    </w:p>
    <w:p w14:paraId="71416AC3" w14:textId="524D4211" w:rsidR="008449AF" w:rsidRDefault="004A5E76">
      <w:pPr>
        <w:pStyle w:val="Ttulo3"/>
      </w:pPr>
      <w:bookmarkStart w:id="28" w:name="_Toc505606282"/>
      <w:bookmarkStart w:id="29" w:name="_Toc508012368"/>
      <w:bookmarkEnd w:id="28"/>
      <w:r>
        <w:t>Termes ayant une signification particulière dans le contexte du CRAFT</w:t>
      </w:r>
      <w:bookmarkEnd w:id="29"/>
    </w:p>
    <w:p w14:paraId="75A99DBE" w14:textId="781CBFE2" w:rsidR="008449AF" w:rsidRDefault="004A5E76">
      <w:pPr>
        <w:pStyle w:val="Textoindependiente"/>
      </w:pPr>
      <w:r>
        <w:rPr>
          <w:b/>
        </w:rPr>
        <w:t>CRAFT :</w:t>
      </w:r>
      <w:r>
        <w:t xml:space="preserve"> Code pour l’atténuation des Risques dans l’AMAPE, Formant des chaînes d’approvisionnement Transparentes et légales ; le présent document.</w:t>
      </w:r>
    </w:p>
    <w:p w14:paraId="0715793D" w14:textId="268243DC" w:rsidR="008449AF" w:rsidRDefault="004A5E76">
      <w:pPr>
        <w:pStyle w:val="Textoindependiente"/>
      </w:pPr>
      <w:r>
        <w:t>Les termes « </w:t>
      </w:r>
      <w:r>
        <w:rPr>
          <w:b/>
        </w:rPr>
        <w:t>en amont »</w:t>
      </w:r>
      <w:r>
        <w:t xml:space="preserve"> et « </w:t>
      </w:r>
      <w:r>
        <w:rPr>
          <w:b/>
        </w:rPr>
        <w:t>en aval »</w:t>
      </w:r>
      <w:r>
        <w:t xml:space="preserve"> sont utilisés par rapport au point où l’or produit par l’AMAPE dans le périmètre d’action du CRAFT est vendu aux acteurs de la chaîne d’approvisionnement hors du périmètre d’action du CRAFT. </w:t>
      </w:r>
    </w:p>
    <w:p w14:paraId="5DD8CC56" w14:textId="54797839" w:rsidR="008449AF" w:rsidRDefault="004A5E76">
      <w:pPr>
        <w:pStyle w:val="Textoindependiente2"/>
        <w:ind w:left="720"/>
      </w:pPr>
      <w:r>
        <w:t>Par exemple, un affineur qui s’approvisionne depuis l’AMAPE et qui par définition du GDD de l’OCDE est une « </w:t>
      </w:r>
      <w:r>
        <w:rPr>
          <w:i/>
        </w:rPr>
        <w:t>entreprise en amont »</w:t>
      </w:r>
      <w:r>
        <w:t xml:space="preserve">, se situe </w:t>
      </w:r>
      <w:r>
        <w:rPr>
          <w:u w:val="single"/>
        </w:rPr>
        <w:t>en aval</w:t>
      </w:r>
      <w:r>
        <w:t xml:space="preserve"> du producteur de l’AMAPE et est donc appelé, selon la perspective du CRAFT, un opérateur en aval. Le CRAFT utilise donc les termes « amont » et « aval » différemment de l’usage qu’en fait le GDD de l’OCDE.</w:t>
      </w:r>
    </w:p>
    <w:p w14:paraId="6123DB67" w14:textId="77777777" w:rsidR="008449AF" w:rsidRDefault="004A5E76">
      <w:pPr>
        <w:pStyle w:val="Textoindependiente"/>
      </w:pPr>
      <w:r>
        <w:rPr>
          <w:b/>
        </w:rPr>
        <w:t>Système de chaîne d’approvisionnement :</w:t>
      </w:r>
      <w:r>
        <w:t xml:space="preserve"> une série de règles régissant l’engagement entre les acteurs en amont et en aval de la chaîne d’approvisionnement. Il peut être établi par les acheteurs (par exemple un protocole d’exercice du devoir de diligence), par des personnes tierces indépendantes (ONG ou fournisseurs de services), par des projets, programmes ou autres. </w:t>
      </w:r>
    </w:p>
    <w:p w14:paraId="37A4E84B" w14:textId="77777777" w:rsidR="008449AF" w:rsidRDefault="004A5E76">
      <w:pPr>
        <w:pStyle w:val="Textoindependiente2"/>
        <w:ind w:left="720"/>
      </w:pPr>
      <w:r>
        <w:t xml:space="preserve">Souvent, ces règles d’engagement consistent en l’adoption de normes et de codes. </w:t>
      </w:r>
    </w:p>
    <w:p w14:paraId="4C7051F9" w14:textId="77777777" w:rsidR="008449AF" w:rsidRDefault="004A5E76">
      <w:pPr>
        <w:pStyle w:val="Textoindependiente"/>
      </w:pPr>
      <w:r>
        <w:rPr>
          <w:b/>
        </w:rPr>
        <w:t>Système CRAFT :</w:t>
      </w:r>
      <w:r>
        <w:t xml:space="preserve"> un système de chaîne d’approvisionnement qui utilise ou se construit sur la base du CRAFT.</w:t>
      </w:r>
    </w:p>
    <w:p w14:paraId="0C05974D" w14:textId="7B088482" w:rsidR="008449AF" w:rsidRDefault="004A5E76">
      <w:pPr>
        <w:pStyle w:val="Textoindependiente"/>
      </w:pPr>
      <w:r>
        <w:rPr>
          <w:b/>
        </w:rPr>
        <w:lastRenderedPageBreak/>
        <w:t xml:space="preserve">ACHETEUR : </w:t>
      </w:r>
      <w:r>
        <w:t xml:space="preserve">les acteurs de la chaîne d’approvisionnement hors du périmètre d’action du CRAFT (c’est-à-dire « en aval » dans la perspective du CRAFT), dont l’approvisionnement provient ou prévoit de provenir d’un producteur d’or de l’AMAPE dans le périmètre d’action du CRAFT, sont appelés </w:t>
      </w:r>
      <w:r>
        <w:rPr>
          <w:b/>
        </w:rPr>
        <w:t>ACHETEURS</w:t>
      </w:r>
      <w:r>
        <w:t>.</w:t>
      </w:r>
    </w:p>
    <w:p w14:paraId="3BEA3E98" w14:textId="77777777" w:rsidR="00533736" w:rsidRDefault="00533736" w:rsidP="00D90F12">
      <w:pPr>
        <w:pStyle w:val="Sinespaciado"/>
        <w:spacing w:line="240" w:lineRule="auto"/>
        <w:jc w:val="both"/>
        <w:rPr>
          <w:rFonts w:ascii="Calibri" w:eastAsiaTheme="minorEastAsia" w:hAnsi="Calibri"/>
          <w:color w:val="7F7F7F" w:themeColor="text1" w:themeTint="80"/>
        </w:rPr>
      </w:pPr>
      <w:r w:rsidRPr="00533736">
        <w:rPr>
          <w:rFonts w:ascii="Calibri" w:eastAsiaTheme="minorEastAsia" w:hAnsi="Calibri"/>
          <w:color w:val="7F7F7F" w:themeColor="text1" w:themeTint="80"/>
        </w:rPr>
        <w:t>Par souci de brièveté, le terme général «Acheteurs» est utilisé dans ce document pour tous les acteurs intermédiaires répondant à la définition ci-dessus.</w:t>
      </w:r>
    </w:p>
    <w:p w14:paraId="6E341352" w14:textId="77777777" w:rsidR="00533736" w:rsidRDefault="00533736" w:rsidP="00D90F12">
      <w:pPr>
        <w:pStyle w:val="Sinespaciado"/>
        <w:spacing w:line="240" w:lineRule="auto"/>
        <w:jc w:val="both"/>
        <w:rPr>
          <w:rFonts w:ascii="Calibri" w:eastAsiaTheme="minorEastAsia" w:hAnsi="Calibri"/>
          <w:color w:val="7F7F7F" w:themeColor="text1" w:themeTint="80"/>
        </w:rPr>
      </w:pPr>
    </w:p>
    <w:p w14:paraId="2B07261F" w14:textId="4940E159" w:rsidR="00D90F12" w:rsidRDefault="00D90F12" w:rsidP="00D90F12">
      <w:pPr>
        <w:pStyle w:val="Sinespaciado"/>
        <w:spacing w:line="240" w:lineRule="auto"/>
        <w:jc w:val="both"/>
      </w:pPr>
      <w:r w:rsidRPr="00D90F12">
        <w:rPr>
          <w:b/>
        </w:rPr>
        <w:t>AMAPE</w:t>
      </w:r>
      <w:r>
        <w:rPr>
          <w:b/>
        </w:rPr>
        <w:t> :</w:t>
      </w:r>
      <w:r w:rsidRPr="00D90F12">
        <w:t xml:space="preserve"> </w:t>
      </w:r>
      <w:r>
        <w:t>Activité Minière Artisanale et à Petite Echelle</w:t>
      </w:r>
    </w:p>
    <w:p w14:paraId="298688C8" w14:textId="77777777" w:rsidR="00D90F12" w:rsidRDefault="00D90F12">
      <w:pPr>
        <w:pStyle w:val="Textoindependiente"/>
        <w:rPr>
          <w:b/>
        </w:rPr>
      </w:pPr>
    </w:p>
    <w:p w14:paraId="449F738C" w14:textId="287EF4EA" w:rsidR="008449AF" w:rsidRDefault="004A5E76">
      <w:pPr>
        <w:pStyle w:val="Textoindependiente"/>
      </w:pPr>
      <w:r>
        <w:rPr>
          <w:b/>
        </w:rPr>
        <w:t>PMA :</w:t>
      </w:r>
      <w:r>
        <w:t xml:space="preserve"> producteur de minerais de l’AMAPE dans le périmètre organisationnel du CRAFT.</w:t>
      </w:r>
    </w:p>
    <w:p w14:paraId="34209016" w14:textId="20ECA3B9" w:rsidR="008449AF" w:rsidRDefault="004A5E76">
      <w:pPr>
        <w:pStyle w:val="Textoindependiente"/>
      </w:pPr>
      <w:r>
        <w:rPr>
          <w:b/>
        </w:rPr>
        <w:t>Chaîne d’approvisionnement interne du PMA :</w:t>
      </w:r>
      <w:r>
        <w:t xml:space="preserve"> l’ensemble des transactions d’or et de minerai entre les mineurs et collecteurs du PMA, en amont du point où le PMA vend à l’acteur suivant en aval de la chaîne d’approvisionnement (ACHETEUR).</w:t>
      </w:r>
    </w:p>
    <w:p w14:paraId="604467BE" w14:textId="77777777" w:rsidR="008449AF" w:rsidRDefault="004A5E76">
      <w:pPr>
        <w:pStyle w:val="Textoindependiente"/>
      </w:pPr>
      <w:r>
        <w:rPr>
          <w:b/>
        </w:rPr>
        <w:t>Membre du PMA :</w:t>
      </w:r>
      <w:r>
        <w:t xml:space="preserve"> toute personne ou entité qui opère dans le périmètre organisationnel principal ou étendu du CRAFT. L’adhésion peut être formelle, de fait ou de circonstance.</w:t>
      </w:r>
    </w:p>
    <w:p w14:paraId="3B4CD65D" w14:textId="77777777" w:rsidR="008449AF" w:rsidRDefault="008449AF">
      <w:pPr>
        <w:pStyle w:val="Textoindependiente"/>
      </w:pPr>
    </w:p>
    <w:p w14:paraId="0DC88EAC" w14:textId="77777777" w:rsidR="008449AF" w:rsidRDefault="004A5E76">
      <w:pPr>
        <w:pStyle w:val="Ttulo3"/>
      </w:pPr>
      <w:bookmarkStart w:id="30" w:name="_Toc505606283"/>
      <w:bookmarkStart w:id="31" w:name="_Toc508012369"/>
      <w:r>
        <w:t>Sigles</w:t>
      </w:r>
      <w:bookmarkEnd w:id="30"/>
      <w:bookmarkEnd w:id="31"/>
      <w:r>
        <w:t xml:space="preserve"> </w:t>
      </w:r>
    </w:p>
    <w:tbl>
      <w:tblPr>
        <w:tblStyle w:val="Tablaconcuadrcula"/>
        <w:tblW w:w="9743" w:type="dxa"/>
        <w:tblCellMar>
          <w:left w:w="88" w:type="dxa"/>
        </w:tblCellMar>
        <w:tblLook w:val="04A0" w:firstRow="1" w:lastRow="0" w:firstColumn="1" w:lastColumn="0" w:noHBand="0" w:noVBand="1"/>
      </w:tblPr>
      <w:tblGrid>
        <w:gridCol w:w="2091"/>
        <w:gridCol w:w="7652"/>
      </w:tblGrid>
      <w:tr w:rsidR="008449AF" w14:paraId="43F254C9" w14:textId="77777777">
        <w:tc>
          <w:tcPr>
            <w:tcW w:w="2091" w:type="dxa"/>
            <w:shd w:val="clear" w:color="auto" w:fill="auto"/>
            <w:tcMar>
              <w:left w:w="88" w:type="dxa"/>
            </w:tcMar>
          </w:tcPr>
          <w:p w14:paraId="62160AA3" w14:textId="77777777" w:rsidR="008449AF" w:rsidRDefault="004A5E76">
            <w:pPr>
              <w:pStyle w:val="Sinespaciado"/>
              <w:spacing w:line="240" w:lineRule="auto"/>
            </w:pPr>
            <w:r>
              <w:t>AMAPE</w:t>
            </w:r>
          </w:p>
        </w:tc>
        <w:tc>
          <w:tcPr>
            <w:tcW w:w="7651" w:type="dxa"/>
            <w:shd w:val="clear" w:color="auto" w:fill="auto"/>
            <w:tcMar>
              <w:left w:w="88" w:type="dxa"/>
            </w:tcMar>
          </w:tcPr>
          <w:p w14:paraId="02A30B3A" w14:textId="7193753E" w:rsidR="008449AF" w:rsidRDefault="004A5E76">
            <w:pPr>
              <w:pStyle w:val="Sinespaciado"/>
              <w:spacing w:line="240" w:lineRule="auto"/>
            </w:pPr>
            <w:r>
              <w:t>Activité Minière Artisanale et à Petite Echelle</w:t>
            </w:r>
          </w:p>
        </w:tc>
      </w:tr>
      <w:tr w:rsidR="008449AF" w14:paraId="1DCB4DB0" w14:textId="77777777">
        <w:tc>
          <w:tcPr>
            <w:tcW w:w="2091" w:type="dxa"/>
            <w:shd w:val="clear" w:color="auto" w:fill="auto"/>
            <w:tcMar>
              <w:left w:w="88" w:type="dxa"/>
            </w:tcMar>
          </w:tcPr>
          <w:p w14:paraId="42AB7D03" w14:textId="77777777" w:rsidR="008449AF" w:rsidRDefault="004A5E76">
            <w:pPr>
              <w:pStyle w:val="Sinespaciado"/>
              <w:spacing w:line="240" w:lineRule="auto"/>
            </w:pPr>
            <w:r>
              <w:t>PMA</w:t>
            </w:r>
          </w:p>
        </w:tc>
        <w:tc>
          <w:tcPr>
            <w:tcW w:w="7651" w:type="dxa"/>
            <w:shd w:val="clear" w:color="auto" w:fill="auto"/>
            <w:tcMar>
              <w:left w:w="88" w:type="dxa"/>
            </w:tcMar>
          </w:tcPr>
          <w:p w14:paraId="47E7AC56" w14:textId="562DD805" w:rsidR="008449AF" w:rsidRDefault="004A5E76">
            <w:pPr>
              <w:pStyle w:val="Sinespaciado"/>
              <w:spacing w:line="240" w:lineRule="auto"/>
            </w:pPr>
            <w:r>
              <w:t>Producteur de Minerais de l’AMAPE</w:t>
            </w:r>
          </w:p>
        </w:tc>
      </w:tr>
      <w:tr w:rsidR="008449AF" w14:paraId="4306E8C5" w14:textId="77777777">
        <w:tc>
          <w:tcPr>
            <w:tcW w:w="2091" w:type="dxa"/>
            <w:shd w:val="clear" w:color="auto" w:fill="auto"/>
            <w:tcMar>
              <w:left w:w="88" w:type="dxa"/>
            </w:tcMar>
          </w:tcPr>
          <w:p w14:paraId="1B7028BD" w14:textId="77777777" w:rsidR="008449AF" w:rsidRDefault="004A5E76">
            <w:pPr>
              <w:pStyle w:val="Sinespaciado"/>
              <w:spacing w:line="240" w:lineRule="auto"/>
            </w:pPr>
            <w:r>
              <w:t>ARM</w:t>
            </w:r>
          </w:p>
        </w:tc>
        <w:tc>
          <w:tcPr>
            <w:tcW w:w="7651" w:type="dxa"/>
            <w:shd w:val="clear" w:color="auto" w:fill="auto"/>
            <w:tcMar>
              <w:left w:w="88" w:type="dxa"/>
            </w:tcMar>
          </w:tcPr>
          <w:p w14:paraId="38D79F4C" w14:textId="1F851D39" w:rsidR="008449AF" w:rsidRDefault="004A5E76">
            <w:pPr>
              <w:pStyle w:val="Sinespaciado"/>
              <w:spacing w:line="240" w:lineRule="auto"/>
            </w:pPr>
            <w:r>
              <w:t>Alliance pour une Mine Responsable</w:t>
            </w:r>
          </w:p>
        </w:tc>
      </w:tr>
      <w:tr w:rsidR="008449AF" w14:paraId="4E4015D9" w14:textId="77777777">
        <w:tc>
          <w:tcPr>
            <w:tcW w:w="2091" w:type="dxa"/>
            <w:shd w:val="clear" w:color="auto" w:fill="auto"/>
            <w:tcMar>
              <w:left w:w="88" w:type="dxa"/>
            </w:tcMar>
          </w:tcPr>
          <w:p w14:paraId="7B1CB650" w14:textId="77777777" w:rsidR="008449AF" w:rsidRDefault="004A5E76">
            <w:pPr>
              <w:pStyle w:val="Sinespaciado"/>
              <w:spacing w:line="240" w:lineRule="auto"/>
            </w:pPr>
            <w:r>
              <w:t>ZCHR</w:t>
            </w:r>
          </w:p>
        </w:tc>
        <w:tc>
          <w:tcPr>
            <w:tcW w:w="7651" w:type="dxa"/>
            <w:shd w:val="clear" w:color="auto" w:fill="auto"/>
            <w:tcMar>
              <w:left w:w="88" w:type="dxa"/>
            </w:tcMar>
          </w:tcPr>
          <w:p w14:paraId="178B18B8" w14:textId="21B08A2F" w:rsidR="008449AF" w:rsidRDefault="004A5E76">
            <w:pPr>
              <w:pStyle w:val="Sinespaciado"/>
              <w:spacing w:line="240" w:lineRule="auto"/>
            </w:pPr>
            <w:r>
              <w:t>Zone de Conflit ou à Haut Risque</w:t>
            </w:r>
          </w:p>
        </w:tc>
      </w:tr>
      <w:tr w:rsidR="008449AF" w14:paraId="5D4DA2DE" w14:textId="77777777">
        <w:tc>
          <w:tcPr>
            <w:tcW w:w="2091" w:type="dxa"/>
            <w:shd w:val="clear" w:color="auto" w:fill="auto"/>
            <w:tcMar>
              <w:left w:w="88" w:type="dxa"/>
            </w:tcMar>
          </w:tcPr>
          <w:p w14:paraId="0B92F8DB" w14:textId="77777777" w:rsidR="008449AF" w:rsidRDefault="004A5E76">
            <w:pPr>
              <w:pStyle w:val="Sinespaciado"/>
              <w:spacing w:line="240" w:lineRule="auto"/>
            </w:pPr>
            <w:r>
              <w:t>CC</w:t>
            </w:r>
          </w:p>
        </w:tc>
        <w:tc>
          <w:tcPr>
            <w:tcW w:w="7651" w:type="dxa"/>
            <w:shd w:val="clear" w:color="auto" w:fill="auto"/>
            <w:tcMar>
              <w:left w:w="88" w:type="dxa"/>
            </w:tcMar>
          </w:tcPr>
          <w:p w14:paraId="2061A6ED" w14:textId="77777777" w:rsidR="008449AF" w:rsidRDefault="004A5E76">
            <w:pPr>
              <w:pStyle w:val="Sinespaciado"/>
              <w:spacing w:line="240" w:lineRule="auto"/>
            </w:pPr>
            <w:r>
              <w:t>Creative Commons</w:t>
            </w:r>
          </w:p>
        </w:tc>
      </w:tr>
      <w:tr w:rsidR="008449AF" w14:paraId="3EC32EC1" w14:textId="77777777">
        <w:tc>
          <w:tcPr>
            <w:tcW w:w="2091" w:type="dxa"/>
            <w:shd w:val="clear" w:color="auto" w:fill="auto"/>
            <w:tcMar>
              <w:left w:w="88" w:type="dxa"/>
            </w:tcMar>
          </w:tcPr>
          <w:p w14:paraId="066E1783" w14:textId="77777777" w:rsidR="008449AF" w:rsidRDefault="004A5E76">
            <w:pPr>
              <w:pStyle w:val="Sinespaciado"/>
              <w:spacing w:line="240" w:lineRule="auto"/>
            </w:pPr>
            <w:r>
              <w:t>CRAFT</w:t>
            </w:r>
          </w:p>
        </w:tc>
        <w:tc>
          <w:tcPr>
            <w:tcW w:w="7651" w:type="dxa"/>
            <w:shd w:val="clear" w:color="auto" w:fill="auto"/>
            <w:tcMar>
              <w:left w:w="88" w:type="dxa"/>
            </w:tcMar>
          </w:tcPr>
          <w:p w14:paraId="4888AF8A" w14:textId="77777777" w:rsidR="008449AF" w:rsidRDefault="004A5E76">
            <w:pPr>
              <w:pStyle w:val="Sinespaciado"/>
              <w:spacing w:line="240" w:lineRule="auto"/>
            </w:pPr>
            <w:r>
              <w:t>Code pour l’atténuation des Risques dans l’AMAPE, Formant des chaînes d’approvisionnement Transparentes et légales</w:t>
            </w:r>
          </w:p>
        </w:tc>
      </w:tr>
      <w:tr w:rsidR="008449AF" w14:paraId="4AFCFFFE" w14:textId="77777777">
        <w:tc>
          <w:tcPr>
            <w:tcW w:w="2091" w:type="dxa"/>
            <w:shd w:val="clear" w:color="auto" w:fill="auto"/>
            <w:tcMar>
              <w:left w:w="88" w:type="dxa"/>
            </w:tcMar>
          </w:tcPr>
          <w:p w14:paraId="60E571FC" w14:textId="77777777" w:rsidR="008449AF" w:rsidRDefault="004A5E76">
            <w:pPr>
              <w:pStyle w:val="Sinespaciado"/>
              <w:spacing w:line="240" w:lineRule="auto"/>
            </w:pPr>
            <w:r>
              <w:t>GDD</w:t>
            </w:r>
          </w:p>
        </w:tc>
        <w:tc>
          <w:tcPr>
            <w:tcW w:w="7651" w:type="dxa"/>
            <w:shd w:val="clear" w:color="auto" w:fill="auto"/>
            <w:tcMar>
              <w:left w:w="88" w:type="dxa"/>
            </w:tcMar>
          </w:tcPr>
          <w:p w14:paraId="5D52C283" w14:textId="21C652F4" w:rsidR="008449AF" w:rsidRDefault="004A5E76">
            <w:pPr>
              <w:pStyle w:val="Sinespaciado"/>
              <w:spacing w:line="240" w:lineRule="auto"/>
            </w:pPr>
            <w:r>
              <w:t>Guide sur le Devoir de Diligence</w:t>
            </w:r>
          </w:p>
        </w:tc>
      </w:tr>
      <w:tr w:rsidR="008449AF" w14:paraId="2F8E2357" w14:textId="77777777">
        <w:tc>
          <w:tcPr>
            <w:tcW w:w="2091" w:type="dxa"/>
            <w:shd w:val="clear" w:color="auto" w:fill="auto"/>
            <w:tcMar>
              <w:left w:w="88" w:type="dxa"/>
            </w:tcMar>
          </w:tcPr>
          <w:p w14:paraId="66F59C65" w14:textId="77777777" w:rsidR="008449AF" w:rsidRDefault="004A5E76">
            <w:pPr>
              <w:pStyle w:val="Sinespaciado"/>
              <w:spacing w:line="240" w:lineRule="auto"/>
            </w:pPr>
            <w:r>
              <w:t>ITIE (EITI en anglais)</w:t>
            </w:r>
          </w:p>
        </w:tc>
        <w:tc>
          <w:tcPr>
            <w:tcW w:w="7651" w:type="dxa"/>
            <w:shd w:val="clear" w:color="auto" w:fill="auto"/>
            <w:tcMar>
              <w:left w:w="88" w:type="dxa"/>
            </w:tcMar>
          </w:tcPr>
          <w:p w14:paraId="777DC8D2" w14:textId="043528F5" w:rsidR="008449AF" w:rsidRDefault="004A5E76">
            <w:pPr>
              <w:pStyle w:val="Sinespaciado"/>
              <w:spacing w:line="240" w:lineRule="auto"/>
            </w:pPr>
            <w:r>
              <w:t>Initiative pour la Transparence dans les Industries Extractives</w:t>
            </w:r>
          </w:p>
        </w:tc>
      </w:tr>
      <w:tr w:rsidR="008449AF" w14:paraId="68CA9FA8" w14:textId="77777777">
        <w:tc>
          <w:tcPr>
            <w:tcW w:w="2091" w:type="dxa"/>
            <w:shd w:val="clear" w:color="auto" w:fill="auto"/>
            <w:tcMar>
              <w:left w:w="88" w:type="dxa"/>
            </w:tcMar>
          </w:tcPr>
          <w:p w14:paraId="7AEE8E9A" w14:textId="77777777" w:rsidR="008449AF" w:rsidRDefault="004A5E76">
            <w:pPr>
              <w:pStyle w:val="Sinespaciado"/>
              <w:spacing w:line="240" w:lineRule="auto"/>
            </w:pPr>
            <w:r>
              <w:t>EPRM</w:t>
            </w:r>
          </w:p>
        </w:tc>
        <w:tc>
          <w:tcPr>
            <w:tcW w:w="7651" w:type="dxa"/>
            <w:shd w:val="clear" w:color="auto" w:fill="auto"/>
            <w:tcMar>
              <w:left w:w="88" w:type="dxa"/>
            </w:tcMar>
          </w:tcPr>
          <w:p w14:paraId="2CE1AD85" w14:textId="6CFFC7C2" w:rsidR="008449AF" w:rsidRDefault="004A5E76">
            <w:pPr>
              <w:pStyle w:val="Sinespaciado"/>
              <w:spacing w:line="240" w:lineRule="auto"/>
            </w:pPr>
            <w:r>
              <w:t>Alliance Européenne pour des Minerais Responsables</w:t>
            </w:r>
          </w:p>
        </w:tc>
      </w:tr>
      <w:tr w:rsidR="008449AF" w14:paraId="220B5D54" w14:textId="77777777">
        <w:tc>
          <w:tcPr>
            <w:tcW w:w="2091" w:type="dxa"/>
            <w:shd w:val="clear" w:color="auto" w:fill="auto"/>
            <w:tcMar>
              <w:left w:w="88" w:type="dxa"/>
            </w:tcMar>
          </w:tcPr>
          <w:p w14:paraId="405BCFCA" w14:textId="77777777" w:rsidR="008449AF" w:rsidRDefault="004A5E76">
            <w:pPr>
              <w:pStyle w:val="Sinespaciado"/>
              <w:spacing w:line="240" w:lineRule="auto"/>
            </w:pPr>
            <w:r>
              <w:t>SCI</w:t>
            </w:r>
          </w:p>
        </w:tc>
        <w:tc>
          <w:tcPr>
            <w:tcW w:w="7651" w:type="dxa"/>
            <w:shd w:val="clear" w:color="auto" w:fill="auto"/>
            <w:tcMar>
              <w:left w:w="88" w:type="dxa"/>
            </w:tcMar>
          </w:tcPr>
          <w:p w14:paraId="1D3F5778" w14:textId="196FA9B1" w:rsidR="008449AF" w:rsidRDefault="004A5E76">
            <w:pPr>
              <w:pStyle w:val="Sinespaciado"/>
              <w:spacing w:line="240" w:lineRule="auto"/>
            </w:pPr>
            <w:r>
              <w:t>Système de Contrôle Interne</w:t>
            </w:r>
          </w:p>
        </w:tc>
      </w:tr>
      <w:tr w:rsidR="008449AF" w14:paraId="06B64211" w14:textId="77777777">
        <w:tc>
          <w:tcPr>
            <w:tcW w:w="2091" w:type="dxa"/>
            <w:shd w:val="clear" w:color="auto" w:fill="auto"/>
            <w:tcMar>
              <w:left w:w="88" w:type="dxa"/>
            </w:tcMar>
          </w:tcPr>
          <w:p w14:paraId="290824FA" w14:textId="77777777" w:rsidR="008449AF" w:rsidRDefault="004A5E76">
            <w:pPr>
              <w:pStyle w:val="Sinespaciado"/>
              <w:spacing w:line="240" w:lineRule="auto"/>
            </w:pPr>
            <w:r>
              <w:t>OIT</w:t>
            </w:r>
          </w:p>
        </w:tc>
        <w:tc>
          <w:tcPr>
            <w:tcW w:w="7651" w:type="dxa"/>
            <w:shd w:val="clear" w:color="auto" w:fill="auto"/>
            <w:tcMar>
              <w:left w:w="88" w:type="dxa"/>
            </w:tcMar>
          </w:tcPr>
          <w:p w14:paraId="387F4CE8" w14:textId="6BCDA1FF" w:rsidR="008449AF" w:rsidRDefault="004A5E76">
            <w:pPr>
              <w:pStyle w:val="Sinespaciado"/>
              <w:spacing w:line="240" w:lineRule="auto"/>
            </w:pPr>
            <w:r>
              <w:t>Organisation Internationale du Travail</w:t>
            </w:r>
          </w:p>
        </w:tc>
      </w:tr>
      <w:tr w:rsidR="008449AF" w14:paraId="0E4ACBB4" w14:textId="77777777">
        <w:tc>
          <w:tcPr>
            <w:tcW w:w="2091" w:type="dxa"/>
            <w:shd w:val="clear" w:color="auto" w:fill="auto"/>
            <w:tcMar>
              <w:left w:w="88" w:type="dxa"/>
            </w:tcMar>
          </w:tcPr>
          <w:p w14:paraId="19113B3A" w14:textId="77777777" w:rsidR="008449AF" w:rsidRDefault="004A5E76">
            <w:pPr>
              <w:pStyle w:val="Sinespaciado"/>
              <w:spacing w:line="240" w:lineRule="auto"/>
            </w:pPr>
            <w:r>
              <w:t>AMG</w:t>
            </w:r>
          </w:p>
        </w:tc>
        <w:tc>
          <w:tcPr>
            <w:tcW w:w="7651" w:type="dxa"/>
            <w:shd w:val="clear" w:color="auto" w:fill="auto"/>
            <w:tcMar>
              <w:left w:w="88" w:type="dxa"/>
            </w:tcMar>
          </w:tcPr>
          <w:p w14:paraId="4519EAA0" w14:textId="27CBEB7F" w:rsidR="008449AF" w:rsidRDefault="004A5E76">
            <w:pPr>
              <w:pStyle w:val="Sinespaciado"/>
              <w:spacing w:line="240" w:lineRule="auto"/>
            </w:pPr>
            <w:r>
              <w:t xml:space="preserve">Activité Minière à Grande échelle (terme utilisé pour se référer à l’ensemble de l’activité minière industrielle, c’est-à-dire qui n’entre pas dans le cadre de l’AMAPE) </w:t>
            </w:r>
          </w:p>
        </w:tc>
      </w:tr>
      <w:tr w:rsidR="008449AF" w14:paraId="3F8A75A5" w14:textId="77777777">
        <w:tc>
          <w:tcPr>
            <w:tcW w:w="2091" w:type="dxa"/>
            <w:shd w:val="clear" w:color="auto" w:fill="auto"/>
            <w:tcMar>
              <w:left w:w="88" w:type="dxa"/>
            </w:tcMar>
          </w:tcPr>
          <w:p w14:paraId="6675681E" w14:textId="77777777" w:rsidR="008449AF" w:rsidRDefault="004A5E76">
            <w:pPr>
              <w:pStyle w:val="Sinespaciado"/>
              <w:spacing w:line="240" w:lineRule="auto"/>
            </w:pPr>
            <w:r>
              <w:t>OCDE</w:t>
            </w:r>
          </w:p>
        </w:tc>
        <w:tc>
          <w:tcPr>
            <w:tcW w:w="7651" w:type="dxa"/>
            <w:shd w:val="clear" w:color="auto" w:fill="auto"/>
            <w:tcMar>
              <w:left w:w="88" w:type="dxa"/>
            </w:tcMar>
          </w:tcPr>
          <w:p w14:paraId="41283BC9" w14:textId="4A0DA46A" w:rsidR="008449AF" w:rsidRDefault="004A5E76">
            <w:pPr>
              <w:pStyle w:val="Sinespaciado"/>
              <w:spacing w:line="240" w:lineRule="auto"/>
            </w:pPr>
            <w:r>
              <w:t>Organisation de Coopération et de Développement Économique</w:t>
            </w:r>
          </w:p>
        </w:tc>
      </w:tr>
      <w:tr w:rsidR="008449AF" w14:paraId="7E32C834" w14:textId="77777777">
        <w:tc>
          <w:tcPr>
            <w:tcW w:w="2091" w:type="dxa"/>
            <w:shd w:val="clear" w:color="auto" w:fill="auto"/>
            <w:tcMar>
              <w:left w:w="88" w:type="dxa"/>
            </w:tcMar>
          </w:tcPr>
          <w:p w14:paraId="3DD01CCC" w14:textId="77777777" w:rsidR="008449AF" w:rsidRDefault="004A5E76">
            <w:pPr>
              <w:pStyle w:val="Sinespaciado"/>
              <w:spacing w:line="240" w:lineRule="auto"/>
            </w:pPr>
            <w:r>
              <w:t>EPP</w:t>
            </w:r>
          </w:p>
        </w:tc>
        <w:tc>
          <w:tcPr>
            <w:tcW w:w="7651" w:type="dxa"/>
            <w:shd w:val="clear" w:color="auto" w:fill="auto"/>
            <w:tcMar>
              <w:left w:w="88" w:type="dxa"/>
            </w:tcMar>
          </w:tcPr>
          <w:p w14:paraId="73EDA07D" w14:textId="4C55EB54" w:rsidR="008449AF" w:rsidRDefault="004A5E76">
            <w:pPr>
              <w:pStyle w:val="Sinespaciado"/>
              <w:spacing w:line="240" w:lineRule="auto"/>
            </w:pPr>
            <w:r>
              <w:t>Équipements de Protection Personnelle</w:t>
            </w:r>
          </w:p>
        </w:tc>
      </w:tr>
      <w:tr w:rsidR="008449AF" w14:paraId="10F2E919" w14:textId="77777777">
        <w:tc>
          <w:tcPr>
            <w:tcW w:w="2091" w:type="dxa"/>
            <w:shd w:val="clear" w:color="auto" w:fill="auto"/>
            <w:tcMar>
              <w:left w:w="88" w:type="dxa"/>
            </w:tcMar>
          </w:tcPr>
          <w:p w14:paraId="7D376933" w14:textId="77777777" w:rsidR="008449AF" w:rsidRDefault="004A5E76">
            <w:pPr>
              <w:pStyle w:val="Sinespaciado"/>
              <w:spacing w:line="240" w:lineRule="auto"/>
            </w:pPr>
            <w:r>
              <w:t>PNUE</w:t>
            </w:r>
          </w:p>
        </w:tc>
        <w:tc>
          <w:tcPr>
            <w:tcW w:w="7651" w:type="dxa"/>
            <w:shd w:val="clear" w:color="auto" w:fill="auto"/>
            <w:tcMar>
              <w:left w:w="88" w:type="dxa"/>
            </w:tcMar>
          </w:tcPr>
          <w:p w14:paraId="51CBC289" w14:textId="6F930935" w:rsidR="008449AF" w:rsidRDefault="004A5E76">
            <w:pPr>
              <w:pStyle w:val="Sinespaciado"/>
              <w:spacing w:line="240" w:lineRule="auto"/>
            </w:pPr>
            <w:r>
              <w:t>Programme des Nations Unies pour l’Environnement</w:t>
            </w:r>
          </w:p>
        </w:tc>
      </w:tr>
      <w:tr w:rsidR="008449AF" w14:paraId="09B9CA26" w14:textId="77777777">
        <w:tc>
          <w:tcPr>
            <w:tcW w:w="2091" w:type="dxa"/>
            <w:shd w:val="clear" w:color="auto" w:fill="auto"/>
            <w:tcMar>
              <w:left w:w="88" w:type="dxa"/>
            </w:tcMar>
          </w:tcPr>
          <w:p w14:paraId="51E52A10" w14:textId="77777777" w:rsidR="008449AF" w:rsidRDefault="004A5E76">
            <w:pPr>
              <w:pStyle w:val="Sinespaciado"/>
              <w:spacing w:line="240" w:lineRule="auto"/>
            </w:pPr>
            <w:r>
              <w:t>PV</w:t>
            </w:r>
          </w:p>
        </w:tc>
        <w:tc>
          <w:tcPr>
            <w:tcW w:w="7651" w:type="dxa"/>
            <w:shd w:val="clear" w:color="auto" w:fill="auto"/>
            <w:tcMar>
              <w:left w:w="88" w:type="dxa"/>
            </w:tcMar>
          </w:tcPr>
          <w:p w14:paraId="5F8B9AAD" w14:textId="76D52884" w:rsidR="008449AF" w:rsidRDefault="004A5E76">
            <w:pPr>
              <w:pStyle w:val="Sinespaciado"/>
              <w:spacing w:line="240" w:lineRule="auto"/>
            </w:pPr>
            <w:r>
              <w:t>Principes Volontaires relatifs à la sécurité et aux droits humains</w:t>
            </w:r>
          </w:p>
        </w:tc>
      </w:tr>
    </w:tbl>
    <w:p w14:paraId="378CCB7A" w14:textId="77777777" w:rsidR="008449AF" w:rsidRDefault="008449AF">
      <w:pPr>
        <w:pStyle w:val="Textoindependiente"/>
      </w:pPr>
    </w:p>
    <w:p w14:paraId="2F66DF96" w14:textId="77777777" w:rsidR="008449AF" w:rsidRDefault="004A5E76">
      <w:pPr>
        <w:spacing w:after="160" w:line="259" w:lineRule="auto"/>
        <w:rPr>
          <w:u w:val="single"/>
        </w:rPr>
      </w:pPr>
      <w:r>
        <w:br w:type="page"/>
      </w:r>
    </w:p>
    <w:p w14:paraId="189C5649" w14:textId="77777777" w:rsidR="008449AF" w:rsidRDefault="004A5E76">
      <w:pPr>
        <w:pStyle w:val="Ttulo1"/>
      </w:pPr>
      <w:bookmarkStart w:id="32" w:name="_Toc505606284"/>
      <w:bookmarkStart w:id="33" w:name="_Toc508012370"/>
      <w:bookmarkEnd w:id="32"/>
      <w:r>
        <w:lastRenderedPageBreak/>
        <w:t>MODULE 1 : PÉRIMÈTRE D’ACTION ET AFFILIATION</w:t>
      </w:r>
      <w:bookmarkEnd w:id="33"/>
    </w:p>
    <w:p w14:paraId="40A6EB5D" w14:textId="77777777" w:rsidR="008449AF" w:rsidRDefault="008449AF">
      <w:pPr>
        <w:pStyle w:val="Textoindependiente"/>
      </w:pPr>
    </w:p>
    <w:p w14:paraId="5EA01524" w14:textId="77777777" w:rsidR="008449AF" w:rsidRDefault="004A5E76">
      <w:pPr>
        <w:pStyle w:val="Ttulo2"/>
      </w:pPr>
      <w:bookmarkStart w:id="34" w:name="_Toc505606285"/>
      <w:bookmarkStart w:id="35" w:name="_Toc508012371"/>
      <w:bookmarkEnd w:id="34"/>
      <w:r>
        <w:t>Introduction</w:t>
      </w:r>
      <w:bookmarkEnd w:id="35"/>
    </w:p>
    <w:p w14:paraId="3E57F56C" w14:textId="02A3107E" w:rsidR="008449AF" w:rsidRDefault="004A5E76">
      <w:pPr>
        <w:pStyle w:val="Textoindependiente"/>
      </w:pPr>
      <w:r>
        <w:t xml:space="preserve">Le Module 1 précise le périmètre d’action du </w:t>
      </w:r>
      <w:r>
        <w:rPr>
          <w:b/>
        </w:rPr>
        <w:t>Code CRAFT</w:t>
      </w:r>
      <w:r>
        <w:t xml:space="preserve"> et les exigences pour l’affiliation à un </w:t>
      </w:r>
      <w:r>
        <w:rPr>
          <w:b/>
        </w:rPr>
        <w:t>Système CRAFT</w:t>
      </w:r>
      <w:r>
        <w:t>.</w:t>
      </w:r>
    </w:p>
    <w:p w14:paraId="4F6F06ED" w14:textId="6AA4B53B" w:rsidR="008449AF" w:rsidRDefault="004A5E76">
      <w:pPr>
        <w:pStyle w:val="Textoindependiente"/>
      </w:pPr>
      <w:r>
        <w:rPr>
          <w:b/>
        </w:rPr>
        <w:t xml:space="preserve">Système CRAFT : </w:t>
      </w:r>
      <w:r>
        <w:t>un système de chaîne d’approvisionnement est, en termes généraux, une série de règles régissant l’engagement entre les acteurs en amont et en aval de la chaîne d’approvisionnement. Il peut être établi par les acheteurs (par exemple un protocole d’exercice du devoir de diligence), par des personnes tierces indépendantes (ONG ou fournisseurs de services), par des projets, programmes ou autres. Un système CRAFT est un système de chaîne d’approvisionnement basé sur les règles établies par le Code CRAFT.</w:t>
      </w:r>
    </w:p>
    <w:p w14:paraId="71699201" w14:textId="77777777" w:rsidR="008449AF" w:rsidRDefault="008449AF">
      <w:pPr>
        <w:pStyle w:val="Textoindependiente"/>
      </w:pPr>
    </w:p>
    <w:p w14:paraId="7A131D61" w14:textId="77777777" w:rsidR="008449AF" w:rsidRDefault="004A5E76">
      <w:pPr>
        <w:pStyle w:val="Textoindependiente"/>
        <w:rPr>
          <w:b/>
        </w:rPr>
      </w:pPr>
      <w:r>
        <w:rPr>
          <w:b/>
        </w:rPr>
        <w:t>Différences entre le code CRAFT et les systèmes CRAFT :</w:t>
      </w:r>
    </w:p>
    <w:tbl>
      <w:tblPr>
        <w:tblStyle w:val="Cuadrculadetablaclara1"/>
        <w:tblW w:w="5000" w:type="pct"/>
        <w:tblCellMar>
          <w:left w:w="88" w:type="dxa"/>
        </w:tblCellMar>
        <w:tblLook w:val="0420" w:firstRow="1" w:lastRow="0" w:firstColumn="0" w:lastColumn="0" w:noHBand="0" w:noVBand="1"/>
      </w:tblPr>
      <w:tblGrid>
        <w:gridCol w:w="4870"/>
        <w:gridCol w:w="4872"/>
      </w:tblGrid>
      <w:tr w:rsidR="008449AF" w14:paraId="2BFA8C49" w14:textId="77777777">
        <w:trPr>
          <w:trHeight w:val="257"/>
        </w:trPr>
        <w:tc>
          <w:tcPr>
            <w:tcW w:w="4875" w:type="dxa"/>
            <w:tcBorders>
              <w:top w:val="single" w:sz="4" w:space="0" w:color="00000A"/>
              <w:left w:val="single" w:sz="4" w:space="0" w:color="00000A"/>
              <w:bottom w:val="single" w:sz="4" w:space="0" w:color="00000A"/>
              <w:right w:val="single" w:sz="4" w:space="0" w:color="00000A"/>
            </w:tcBorders>
            <w:shd w:val="clear" w:color="auto" w:fill="D9D9D9" w:themeFill="background1" w:themeFillShade="D9"/>
            <w:tcMar>
              <w:left w:w="88" w:type="dxa"/>
            </w:tcMar>
          </w:tcPr>
          <w:p w14:paraId="4A5B1D88" w14:textId="77777777" w:rsidR="008449AF" w:rsidRDefault="004A5E76">
            <w:pPr>
              <w:pStyle w:val="Textoindependiente"/>
              <w:spacing w:after="0"/>
            </w:pPr>
            <w:r>
              <w:rPr>
                <w:b/>
              </w:rPr>
              <w:t>Code CRAFT</w:t>
            </w:r>
          </w:p>
        </w:tc>
        <w:tc>
          <w:tcPr>
            <w:tcW w:w="4876" w:type="dxa"/>
            <w:tcBorders>
              <w:top w:val="single" w:sz="4" w:space="0" w:color="00000A"/>
              <w:left w:val="single" w:sz="4" w:space="0" w:color="00000A"/>
              <w:bottom w:val="single" w:sz="4" w:space="0" w:color="00000A"/>
              <w:right w:val="single" w:sz="4" w:space="0" w:color="00000A"/>
            </w:tcBorders>
            <w:shd w:val="clear" w:color="auto" w:fill="D9D9D9" w:themeFill="background1" w:themeFillShade="D9"/>
            <w:tcMar>
              <w:left w:w="88" w:type="dxa"/>
            </w:tcMar>
          </w:tcPr>
          <w:p w14:paraId="2488B7A9" w14:textId="77777777" w:rsidR="008449AF" w:rsidRDefault="004A5E76">
            <w:pPr>
              <w:pStyle w:val="Textoindependiente"/>
              <w:spacing w:after="0"/>
            </w:pPr>
            <w:r>
              <w:rPr>
                <w:b/>
              </w:rPr>
              <w:t>Système CRAFT</w:t>
            </w:r>
          </w:p>
        </w:tc>
      </w:tr>
      <w:tr w:rsidR="008449AF" w14:paraId="3FC12852" w14:textId="77777777">
        <w:trPr>
          <w:trHeight w:val="584"/>
        </w:trPr>
        <w:tc>
          <w:tcPr>
            <w:tcW w:w="4875" w:type="dxa"/>
            <w:tcBorders>
              <w:top w:val="single" w:sz="4" w:space="0" w:color="00000A"/>
              <w:left w:val="single" w:sz="4" w:space="0" w:color="00000A"/>
              <w:bottom w:val="single" w:sz="4" w:space="0" w:color="00000A"/>
              <w:right w:val="single" w:sz="4" w:space="0" w:color="00000A"/>
            </w:tcBorders>
            <w:shd w:val="clear" w:color="auto" w:fill="auto"/>
            <w:tcMar>
              <w:left w:w="88" w:type="dxa"/>
            </w:tcMar>
          </w:tcPr>
          <w:p w14:paraId="45E4A7B5" w14:textId="77777777" w:rsidR="008449AF" w:rsidRDefault="004A5E76">
            <w:pPr>
              <w:pStyle w:val="Textoindependiente"/>
              <w:spacing w:after="0"/>
            </w:pPr>
            <w:r>
              <w:t>Le Code CRAFT est libre et ouvert, sous licence Creative Commons CC BY-SA 4.0.</w:t>
            </w:r>
          </w:p>
          <w:p w14:paraId="7002A6C3" w14:textId="77777777" w:rsidR="008449AF" w:rsidRDefault="004A5E76">
            <w:pPr>
              <w:pStyle w:val="Textoindependiente"/>
              <w:spacing w:after="0"/>
            </w:pPr>
            <w:r>
              <w:t>Il est basé sur le GDD de l’OCDE, spécifiquement les Modules 2 à 4 du Code, relatifs aux risques de l’Annexe II du GDD.</w:t>
            </w:r>
          </w:p>
        </w:tc>
        <w:tc>
          <w:tcPr>
            <w:tcW w:w="4876" w:type="dxa"/>
            <w:tcBorders>
              <w:top w:val="single" w:sz="4" w:space="0" w:color="00000A"/>
              <w:left w:val="single" w:sz="4" w:space="0" w:color="00000A"/>
              <w:bottom w:val="single" w:sz="4" w:space="0" w:color="00000A"/>
              <w:right w:val="single" w:sz="4" w:space="0" w:color="00000A"/>
            </w:tcBorders>
            <w:shd w:val="clear" w:color="auto" w:fill="auto"/>
            <w:tcMar>
              <w:left w:w="88" w:type="dxa"/>
            </w:tcMar>
          </w:tcPr>
          <w:p w14:paraId="30C48924" w14:textId="77777777" w:rsidR="008449AF" w:rsidRDefault="004A5E76">
            <w:pPr>
              <w:pStyle w:val="Textoindependiente"/>
              <w:spacing w:after="0"/>
            </w:pPr>
            <w:r>
              <w:t xml:space="preserve">Les systèmes CRAFT sont la mise en œuvre du CRAFT par les systèmes de chaîne d’approvisionnement pour respecter le GDD de l’OCDE et s’engager auprès des producteurs d’or de l’AMAPE. </w:t>
            </w:r>
          </w:p>
          <w:p w14:paraId="7ECDFF1E" w14:textId="77777777" w:rsidR="008449AF" w:rsidRDefault="004A5E76">
            <w:pPr>
              <w:pStyle w:val="Textoindependiente"/>
              <w:spacing w:after="0"/>
            </w:pPr>
            <w:r>
              <w:t>Les systèmes CRAFT (c’est-à-dire la façon d’appliquer le CRAFT) peuvent être propriétaires.</w:t>
            </w:r>
          </w:p>
        </w:tc>
      </w:tr>
      <w:tr w:rsidR="008449AF" w14:paraId="4EBDCFB3" w14:textId="77777777">
        <w:trPr>
          <w:trHeight w:val="1091"/>
        </w:trPr>
        <w:tc>
          <w:tcPr>
            <w:tcW w:w="4875" w:type="dxa"/>
            <w:tcBorders>
              <w:top w:val="single" w:sz="4" w:space="0" w:color="00000A"/>
              <w:left w:val="single" w:sz="4" w:space="0" w:color="00000A"/>
              <w:bottom w:val="single" w:sz="4" w:space="0" w:color="00000A"/>
              <w:right w:val="single" w:sz="4" w:space="0" w:color="00000A"/>
            </w:tcBorders>
            <w:shd w:val="clear" w:color="auto" w:fill="auto"/>
            <w:tcMar>
              <w:left w:w="88" w:type="dxa"/>
            </w:tcMar>
          </w:tcPr>
          <w:p w14:paraId="7034A688" w14:textId="77777777" w:rsidR="008449AF" w:rsidRDefault="004A5E76">
            <w:pPr>
              <w:pStyle w:val="Textoindependiente"/>
              <w:spacing w:after="0"/>
            </w:pPr>
            <w:r>
              <w:t>L’ARM, en tant que responsable du maintien du CRAFT, n’a aucun contrôle sur qui utilise la norme, dans quel but ou dans quelles conditions, tant que les termes de la licence libre CC BY-SA 4.0 sont respectés.</w:t>
            </w:r>
          </w:p>
        </w:tc>
        <w:tc>
          <w:tcPr>
            <w:tcW w:w="4876" w:type="dxa"/>
            <w:tcBorders>
              <w:top w:val="single" w:sz="4" w:space="0" w:color="00000A"/>
              <w:left w:val="single" w:sz="4" w:space="0" w:color="00000A"/>
              <w:bottom w:val="single" w:sz="4" w:space="0" w:color="00000A"/>
              <w:right w:val="single" w:sz="4" w:space="0" w:color="00000A"/>
            </w:tcBorders>
            <w:shd w:val="clear" w:color="auto" w:fill="auto"/>
            <w:tcMar>
              <w:left w:w="88" w:type="dxa"/>
            </w:tcMar>
          </w:tcPr>
          <w:p w14:paraId="2EE599F5" w14:textId="77777777" w:rsidR="008449AF" w:rsidRDefault="004A5E76">
            <w:pPr>
              <w:pStyle w:val="Textoindependiente"/>
              <w:spacing w:after="0"/>
            </w:pPr>
            <w:r>
              <w:t>Les systèmes CRAFT peuvent être établis par les ACHETEURS (par exemple l’intégration du CRAFT dans leurs protocoles d’exercice du devoir de diligence), par des personnes tierces indépendantes (ONG ou fournisseurs de services), par des projets, programmes ou autres.</w:t>
            </w:r>
          </w:p>
          <w:p w14:paraId="39500ADF" w14:textId="77777777" w:rsidR="008449AF" w:rsidRDefault="004A5E76">
            <w:pPr>
              <w:pStyle w:val="Textoindependiente"/>
              <w:spacing w:after="0"/>
            </w:pPr>
            <w:r>
              <w:t>Les propriétaires de systèmes CRAFT possèdent le contrôle total de leur système.</w:t>
            </w:r>
          </w:p>
        </w:tc>
      </w:tr>
      <w:tr w:rsidR="008449AF" w14:paraId="3ECE3F34" w14:textId="77777777">
        <w:trPr>
          <w:trHeight w:val="757"/>
        </w:trPr>
        <w:tc>
          <w:tcPr>
            <w:tcW w:w="4875" w:type="dxa"/>
            <w:tcBorders>
              <w:top w:val="single" w:sz="4" w:space="0" w:color="00000A"/>
              <w:left w:val="single" w:sz="4" w:space="0" w:color="00000A"/>
              <w:bottom w:val="single" w:sz="4" w:space="0" w:color="00000A"/>
              <w:right w:val="single" w:sz="4" w:space="0" w:color="00000A"/>
            </w:tcBorders>
            <w:shd w:val="clear" w:color="auto" w:fill="auto"/>
            <w:tcMar>
              <w:left w:w="88" w:type="dxa"/>
            </w:tcMar>
          </w:tcPr>
          <w:p w14:paraId="62D5D2D4" w14:textId="77777777" w:rsidR="008449AF" w:rsidRDefault="004A5E76">
            <w:pPr>
              <w:pStyle w:val="Textoindependiente"/>
              <w:spacing w:after="0"/>
            </w:pPr>
            <w:r>
              <w:t>Le CRAFT est un document de norme générique qui établit les exigences et propose une orientation.</w:t>
            </w:r>
          </w:p>
        </w:tc>
        <w:tc>
          <w:tcPr>
            <w:tcW w:w="4876" w:type="dxa"/>
            <w:tcBorders>
              <w:top w:val="single" w:sz="4" w:space="0" w:color="00000A"/>
              <w:left w:val="single" w:sz="4" w:space="0" w:color="00000A"/>
              <w:bottom w:val="single" w:sz="4" w:space="0" w:color="00000A"/>
              <w:right w:val="single" w:sz="4" w:space="0" w:color="00000A"/>
            </w:tcBorders>
            <w:shd w:val="clear" w:color="auto" w:fill="auto"/>
            <w:tcMar>
              <w:left w:w="88" w:type="dxa"/>
            </w:tcMar>
          </w:tcPr>
          <w:p w14:paraId="4005EFD3" w14:textId="77777777" w:rsidR="008449AF" w:rsidRDefault="004A5E76">
            <w:pPr>
              <w:pStyle w:val="Textoindependiente"/>
              <w:spacing w:after="0"/>
            </w:pPr>
            <w:r>
              <w:t>Chaque système CRAFT établit les formulaires et les procédures considérés comme étant nécessaires à la mise en œuvre du CRAFT.</w:t>
            </w:r>
          </w:p>
        </w:tc>
      </w:tr>
      <w:tr w:rsidR="008449AF" w14:paraId="3F25C3CF" w14:textId="77777777">
        <w:trPr>
          <w:trHeight w:val="584"/>
        </w:trPr>
        <w:tc>
          <w:tcPr>
            <w:tcW w:w="4875" w:type="dxa"/>
            <w:tcBorders>
              <w:top w:val="single" w:sz="4" w:space="0" w:color="00000A"/>
              <w:left w:val="single" w:sz="4" w:space="0" w:color="00000A"/>
              <w:bottom w:val="single" w:sz="4" w:space="0" w:color="00000A"/>
              <w:right w:val="single" w:sz="4" w:space="0" w:color="00000A"/>
            </w:tcBorders>
            <w:shd w:val="clear" w:color="auto" w:fill="auto"/>
            <w:tcMar>
              <w:left w:w="88" w:type="dxa"/>
            </w:tcMar>
          </w:tcPr>
          <w:p w14:paraId="095B87A9" w14:textId="77777777" w:rsidR="008449AF" w:rsidRDefault="004A5E76">
            <w:pPr>
              <w:pStyle w:val="Textoindependiente"/>
              <w:spacing w:after="0"/>
            </w:pPr>
            <w:r>
              <w:t>Ne spécifie pas comment doit être réalisé le rapport CRAFT (voir plus bas).</w:t>
            </w:r>
          </w:p>
        </w:tc>
        <w:tc>
          <w:tcPr>
            <w:tcW w:w="4876" w:type="dxa"/>
            <w:tcBorders>
              <w:top w:val="single" w:sz="4" w:space="0" w:color="00000A"/>
              <w:left w:val="single" w:sz="4" w:space="0" w:color="00000A"/>
              <w:bottom w:val="single" w:sz="4" w:space="0" w:color="00000A"/>
              <w:right w:val="single" w:sz="4" w:space="0" w:color="00000A"/>
            </w:tcBorders>
            <w:shd w:val="clear" w:color="auto" w:fill="auto"/>
            <w:tcMar>
              <w:left w:w="88" w:type="dxa"/>
            </w:tcMar>
          </w:tcPr>
          <w:p w14:paraId="177002BD" w14:textId="1EAA5E85" w:rsidR="008449AF" w:rsidRDefault="004A5E76">
            <w:pPr>
              <w:pStyle w:val="Textoindependiente"/>
              <w:spacing w:after="0"/>
            </w:pPr>
            <w:r>
              <w:t>Soutient les PMA ayant un statut « d’aspirant » ou supérieur (voir plus bas) dans les tâches de préparation des rapports CRAFT.</w:t>
            </w:r>
          </w:p>
        </w:tc>
      </w:tr>
      <w:tr w:rsidR="008449AF" w14:paraId="3279AE38" w14:textId="77777777">
        <w:trPr>
          <w:trHeight w:val="584"/>
        </w:trPr>
        <w:tc>
          <w:tcPr>
            <w:tcW w:w="4875" w:type="dxa"/>
            <w:tcBorders>
              <w:top w:val="single" w:sz="4" w:space="0" w:color="00000A"/>
              <w:left w:val="single" w:sz="4" w:space="0" w:color="00000A"/>
              <w:bottom w:val="single" w:sz="4" w:space="0" w:color="00000A"/>
              <w:right w:val="single" w:sz="4" w:space="0" w:color="00000A"/>
            </w:tcBorders>
            <w:shd w:val="clear" w:color="auto" w:fill="auto"/>
            <w:tcMar>
              <w:left w:w="88" w:type="dxa"/>
            </w:tcMar>
          </w:tcPr>
          <w:p w14:paraId="26D5AA0D" w14:textId="77777777" w:rsidR="008449AF" w:rsidRDefault="004A5E76">
            <w:pPr>
              <w:pStyle w:val="Textoindependiente"/>
              <w:spacing w:after="0"/>
            </w:pPr>
            <w:r>
              <w:t>La norme ne définit pas de procédure de certification.</w:t>
            </w:r>
          </w:p>
        </w:tc>
        <w:tc>
          <w:tcPr>
            <w:tcW w:w="4876" w:type="dxa"/>
            <w:tcBorders>
              <w:top w:val="single" w:sz="4" w:space="0" w:color="00000A"/>
              <w:left w:val="single" w:sz="4" w:space="0" w:color="00000A"/>
              <w:bottom w:val="single" w:sz="4" w:space="0" w:color="00000A"/>
              <w:right w:val="single" w:sz="4" w:space="0" w:color="00000A"/>
            </w:tcBorders>
            <w:shd w:val="clear" w:color="auto" w:fill="auto"/>
            <w:tcMar>
              <w:left w:w="88" w:type="dxa"/>
            </w:tcMar>
          </w:tcPr>
          <w:p w14:paraId="6DE983FF" w14:textId="77777777" w:rsidR="008449AF" w:rsidRDefault="004A5E76">
            <w:pPr>
              <w:pStyle w:val="Textoindependiente"/>
              <w:spacing w:after="0"/>
            </w:pPr>
            <w:r>
              <w:t>Les systèmes CRAFT n’ont pas d’obligation d’exercer le devoir de diligence ou de vérifier le contenu des rapports CRAFT. Cependant, les systèmes CRAFT peuvent réaliser l’exercice du devoir de diligence et peuvent faire vérifier par un tiers s’ils le jugent opportun.</w:t>
            </w:r>
          </w:p>
        </w:tc>
      </w:tr>
      <w:tr w:rsidR="008449AF" w14:paraId="360D6D20" w14:textId="77777777">
        <w:trPr>
          <w:trHeight w:val="584"/>
        </w:trPr>
        <w:tc>
          <w:tcPr>
            <w:tcW w:w="4875" w:type="dxa"/>
            <w:tcBorders>
              <w:top w:val="single" w:sz="4" w:space="0" w:color="00000A"/>
              <w:left w:val="single" w:sz="4" w:space="0" w:color="00000A"/>
              <w:bottom w:val="single" w:sz="4" w:space="0" w:color="00000A"/>
              <w:right w:val="single" w:sz="4" w:space="0" w:color="00000A"/>
            </w:tcBorders>
            <w:shd w:val="clear" w:color="auto" w:fill="auto"/>
            <w:tcMar>
              <w:left w:w="88" w:type="dxa"/>
            </w:tcMar>
          </w:tcPr>
          <w:p w14:paraId="011D796F" w14:textId="77777777" w:rsidR="008449AF" w:rsidRDefault="004A5E76">
            <w:pPr>
              <w:pStyle w:val="Textoindependiente"/>
              <w:spacing w:after="0"/>
            </w:pPr>
            <w:r>
              <w:t>Peut définir des règles basiques et émettre des recommandations pour les systèmes CRAFT afin d’assurer la compatibilité entre les systèmes CRAFT (voir la colonne de droite).</w:t>
            </w:r>
          </w:p>
        </w:tc>
        <w:tc>
          <w:tcPr>
            <w:tcW w:w="4876" w:type="dxa"/>
            <w:tcBorders>
              <w:top w:val="single" w:sz="4" w:space="0" w:color="00000A"/>
              <w:left w:val="single" w:sz="4" w:space="0" w:color="00000A"/>
              <w:bottom w:val="single" w:sz="4" w:space="0" w:color="00000A"/>
              <w:right w:val="single" w:sz="4" w:space="0" w:color="00000A"/>
            </w:tcBorders>
            <w:shd w:val="clear" w:color="auto" w:fill="auto"/>
            <w:tcMar>
              <w:left w:w="88" w:type="dxa"/>
            </w:tcMar>
          </w:tcPr>
          <w:p w14:paraId="62C837B1" w14:textId="77777777" w:rsidR="008449AF" w:rsidRDefault="004A5E76">
            <w:pPr>
              <w:pStyle w:val="Textoindependiente"/>
              <w:spacing w:after="0"/>
            </w:pPr>
            <w:r>
              <w:t>Exemple : les systèmes CRAFT sont supposés tenir à jour une liste publique des PMA participant actuellement à leur système, en les différenciant au moins selon leur statut (i) d’aspirant, (ii) de candidat et (iii) d’affilié.</w:t>
            </w:r>
          </w:p>
        </w:tc>
      </w:tr>
    </w:tbl>
    <w:p w14:paraId="3C20322D" w14:textId="77777777" w:rsidR="008449AF" w:rsidRDefault="008449AF">
      <w:pPr>
        <w:pStyle w:val="Textoindependiente"/>
      </w:pPr>
    </w:p>
    <w:p w14:paraId="3A31C21D" w14:textId="77777777" w:rsidR="008449AF" w:rsidRDefault="004A5E76">
      <w:pPr>
        <w:pStyle w:val="Ttulo2"/>
      </w:pPr>
      <w:bookmarkStart w:id="36" w:name="_Toc505606286"/>
      <w:bookmarkStart w:id="37" w:name="_Toc508012372"/>
      <w:bookmarkEnd w:id="36"/>
      <w:r>
        <w:lastRenderedPageBreak/>
        <w:t>Périmètre d’action géographique</w:t>
      </w:r>
      <w:bookmarkEnd w:id="37"/>
    </w:p>
    <w:tbl>
      <w:tblPr>
        <w:tblStyle w:val="Tablaconcuadrcula"/>
        <w:tblW w:w="9743" w:type="dxa"/>
        <w:tblCellMar>
          <w:left w:w="88" w:type="dxa"/>
        </w:tblCellMar>
        <w:tblLook w:val="04A0" w:firstRow="1" w:lastRow="0" w:firstColumn="1" w:lastColumn="0" w:noHBand="0" w:noVBand="1"/>
      </w:tblPr>
      <w:tblGrid>
        <w:gridCol w:w="4981"/>
        <w:gridCol w:w="4762"/>
      </w:tblGrid>
      <w:tr w:rsidR="008449AF" w14:paraId="7F745083" w14:textId="77777777">
        <w:tc>
          <w:tcPr>
            <w:tcW w:w="4980" w:type="dxa"/>
            <w:shd w:val="clear" w:color="auto" w:fill="auto"/>
            <w:tcMar>
              <w:left w:w="88" w:type="dxa"/>
            </w:tcMar>
          </w:tcPr>
          <w:p w14:paraId="21F09D3E" w14:textId="77777777" w:rsidR="008449AF" w:rsidRDefault="004A5E76">
            <w:pPr>
              <w:pStyle w:val="Textoindependiente"/>
              <w:keepNext/>
              <w:spacing w:after="0"/>
              <w:rPr>
                <w:b/>
              </w:rPr>
            </w:pPr>
            <w:r>
              <w:t>Le CRAFT a un périmètre d’action mondial, sans exclusion de zones.</w:t>
            </w:r>
          </w:p>
        </w:tc>
        <w:tc>
          <w:tcPr>
            <w:tcW w:w="4762" w:type="dxa"/>
            <w:shd w:val="clear" w:color="auto" w:fill="auto"/>
            <w:tcMar>
              <w:left w:w="88" w:type="dxa"/>
            </w:tcMar>
          </w:tcPr>
          <w:p w14:paraId="26CD0AAC" w14:textId="330228DF" w:rsidR="008449AF" w:rsidRDefault="004A5E76">
            <w:pPr>
              <w:pStyle w:val="Textoindependiente2"/>
              <w:keepNext/>
              <w:spacing w:after="0"/>
            </w:pPr>
            <w:r>
              <w:rPr>
                <w:b/>
              </w:rPr>
              <w:t>Orientation :</w:t>
            </w:r>
            <w:r>
              <w:t xml:space="preserve"> cette version du CRAFT vise à constituer une « base » applicable mondialement. Pour des contextes nationaux spécifiques, certaines exigences du CRAFT (version de base du code) peuvent s’avérer trop « génériques », en particulier dans des pays où le cadre légal et les réglementations relatives à l’AMAPE sont instaurées et pleinement opérationnelles.</w:t>
            </w:r>
          </w:p>
          <w:p w14:paraId="231F3656" w14:textId="38AE4A2C" w:rsidR="008449AF" w:rsidRDefault="004A5E76">
            <w:pPr>
              <w:pStyle w:val="Textoindependiente2"/>
              <w:keepNext/>
              <w:spacing w:after="0"/>
            </w:pPr>
            <w:r>
              <w:t>Le caractère « libre et ouvert » du CRAFT permet à d’autres initiatives de « ramifier » ou de « bifurquer » (« branch » ou « fork » en anglais)</w:t>
            </w:r>
            <w:r>
              <w:rPr>
                <w:rStyle w:val="Ancredenotedebasdepage"/>
              </w:rPr>
              <w:footnoteReference w:id="4"/>
            </w:r>
            <w:r>
              <w:t xml:space="preserve"> les exigences de la version de base selon les besoins pour constituer des versions nationales localisées. </w:t>
            </w:r>
          </w:p>
        </w:tc>
      </w:tr>
    </w:tbl>
    <w:p w14:paraId="2C41B88A" w14:textId="77777777" w:rsidR="008449AF" w:rsidRDefault="008449AF">
      <w:pPr>
        <w:pStyle w:val="Textoindependiente"/>
      </w:pPr>
    </w:p>
    <w:p w14:paraId="70513EDA" w14:textId="77777777" w:rsidR="008449AF" w:rsidRDefault="004A5E76">
      <w:pPr>
        <w:pStyle w:val="Ttulo2"/>
      </w:pPr>
      <w:bookmarkStart w:id="38" w:name="_Toc505606287"/>
      <w:bookmarkStart w:id="39" w:name="_Toc508012373"/>
      <w:bookmarkEnd w:id="38"/>
      <w:r>
        <w:t>Périmètre d’action organisationnel</w:t>
      </w:r>
      <w:bookmarkEnd w:id="39"/>
    </w:p>
    <w:tbl>
      <w:tblPr>
        <w:tblStyle w:val="Tablaconcuadrcula"/>
        <w:tblW w:w="9743" w:type="dxa"/>
        <w:tblCellMar>
          <w:left w:w="88" w:type="dxa"/>
        </w:tblCellMar>
        <w:tblLook w:val="04A0" w:firstRow="1" w:lastRow="0" w:firstColumn="1" w:lastColumn="0" w:noHBand="0" w:noVBand="1"/>
      </w:tblPr>
      <w:tblGrid>
        <w:gridCol w:w="4981"/>
        <w:gridCol w:w="4762"/>
      </w:tblGrid>
      <w:tr w:rsidR="008449AF" w14:paraId="0B954393" w14:textId="77777777">
        <w:tc>
          <w:tcPr>
            <w:tcW w:w="4980" w:type="dxa"/>
            <w:shd w:val="clear" w:color="auto" w:fill="auto"/>
            <w:tcMar>
              <w:left w:w="88" w:type="dxa"/>
            </w:tcMar>
          </w:tcPr>
          <w:p w14:paraId="77E51E4A" w14:textId="11603F85" w:rsidR="008449AF" w:rsidRDefault="004A5E76">
            <w:pPr>
              <w:pStyle w:val="Textoindependiente"/>
              <w:spacing w:after="0"/>
            </w:pPr>
            <w:r>
              <w:t xml:space="preserve">Le périmètre organisationnel du CRAFT est le niveau du </w:t>
            </w:r>
            <w:r>
              <w:rPr>
                <w:b/>
              </w:rPr>
              <w:t>Producteur de minerais de l’AMAPE (PMA)</w:t>
            </w:r>
            <w:r>
              <w:rPr>
                <w:rStyle w:val="Ancredenotedebasdepage"/>
                <w:b/>
              </w:rPr>
              <w:footnoteReference w:id="5"/>
            </w:r>
            <w:r>
              <w:t>, qui peut comprendre toute structure organisationnelle de fait ou formellement constituée de producteurs et éventuellement de collecteurs de produits de l’AMAPE (or) qui opèrent dans un même pays.</w:t>
            </w:r>
          </w:p>
          <w:p w14:paraId="2BC7E8B5" w14:textId="77777777" w:rsidR="008449AF" w:rsidRDefault="004A5E76">
            <w:pPr>
              <w:pStyle w:val="Textoindependiente"/>
              <w:spacing w:after="0"/>
            </w:pPr>
            <w:r>
              <w:t xml:space="preserve">Les </w:t>
            </w:r>
            <w:r>
              <w:rPr>
                <w:b/>
              </w:rPr>
              <w:t>membres</w:t>
            </w:r>
            <w:r>
              <w:t xml:space="preserve"> du PMA sont toutes les personnes et entités qui travaillent dans le périmètre organisationnel.</w:t>
            </w:r>
          </w:p>
        </w:tc>
        <w:tc>
          <w:tcPr>
            <w:tcW w:w="4762" w:type="dxa"/>
            <w:shd w:val="clear" w:color="auto" w:fill="auto"/>
            <w:tcMar>
              <w:left w:w="88" w:type="dxa"/>
            </w:tcMar>
          </w:tcPr>
          <w:p w14:paraId="2F3729EB" w14:textId="77777777" w:rsidR="008449AF" w:rsidRDefault="004A5E76">
            <w:pPr>
              <w:pStyle w:val="Textoindependiente2"/>
              <w:spacing w:after="0"/>
            </w:pPr>
            <w:r>
              <w:rPr>
                <w:b/>
              </w:rPr>
              <w:t>Orientation :</w:t>
            </w:r>
            <w:r>
              <w:t xml:space="preserve"> le CRAFT n’est pas prescriptif quant à l’exigence d’une structure organisationnelle spécifique formellement établie. </w:t>
            </w:r>
          </w:p>
          <w:p w14:paraId="724FDEC1" w14:textId="053C0C2D" w:rsidR="008449AF" w:rsidRDefault="004A5E76">
            <w:pPr>
              <w:pStyle w:val="Textoindependiente2"/>
              <w:spacing w:after="0"/>
            </w:pPr>
            <w:r>
              <w:t>Le périmètre d’action se limite à un seul pays, puisque l’établissement d’une structure organisationnelle « multinationale » n’est pas une caractéristique typique de l’AMAPE (voir définition plus bas).</w:t>
            </w:r>
          </w:p>
          <w:p w14:paraId="7D218FC4" w14:textId="394EA5F6" w:rsidR="008449AF" w:rsidRDefault="004A5E76">
            <w:pPr>
              <w:pStyle w:val="Textoindependiente2"/>
              <w:spacing w:after="0"/>
            </w:pPr>
            <w:r>
              <w:t xml:space="preserve">L’adhésion au PMA est fonctionnelle et non administrative, c’est-à-dire que si un individu mineur fait partie d’un groupe qui vend son minerai à une association affiliée à une installation de traitement qui à son tour vend l’or à un négociant local, alors cet individu est un « membre », en tant que partie du périmètre organisationnel, même sans le savoir. Il n’a pas besoin de demander une adhésion. </w:t>
            </w:r>
          </w:p>
        </w:tc>
      </w:tr>
      <w:tr w:rsidR="008449AF" w14:paraId="65D948C8" w14:textId="77777777">
        <w:tc>
          <w:tcPr>
            <w:tcW w:w="4980" w:type="dxa"/>
            <w:shd w:val="clear" w:color="auto" w:fill="auto"/>
            <w:tcMar>
              <w:left w:w="88" w:type="dxa"/>
            </w:tcMar>
          </w:tcPr>
          <w:p w14:paraId="784E0B22" w14:textId="07FE3DFF" w:rsidR="008449AF" w:rsidRDefault="004A5E76">
            <w:pPr>
              <w:pStyle w:val="Textoindependiente"/>
              <w:spacing w:after="0"/>
            </w:pPr>
            <w:r>
              <w:t xml:space="preserve">Le </w:t>
            </w:r>
            <w:r>
              <w:rPr>
                <w:rStyle w:val="Textoennegrita"/>
              </w:rPr>
              <w:t>périmètre organisationnel principal</w:t>
            </w:r>
            <w:r>
              <w:t xml:space="preserve"> comprend les groupes de </w:t>
            </w:r>
            <w:r>
              <w:rPr>
                <w:i/>
              </w:rPr>
              <w:t>membres du PMA</w:t>
            </w:r>
            <w:r>
              <w:t xml:space="preserve"> basés sur la production, impliqués dans les opérations d’AMAPE du PMA (les « </w:t>
            </w:r>
            <w:r>
              <w:rPr>
                <w:b/>
              </w:rPr>
              <w:t>mineurs</w:t>
            </w:r>
            <w:r>
              <w:t xml:space="preserve"> », c’est-à-dire les individus, groupes familiaux, associatifs, coopératifs ou corporatifs, ainsi que les groupes hétérogènes de ces derniers cas, incluant l’ensemble des hommes et femmes </w:t>
            </w:r>
            <w:r>
              <w:lastRenderedPageBreak/>
              <w:t>impliqués directement</w:t>
            </w:r>
            <w:r>
              <w:rPr>
                <w:rStyle w:val="Ancredenotedebasdepage"/>
              </w:rPr>
              <w:footnoteReference w:id="6"/>
            </w:r>
            <w:r>
              <w:t xml:space="preserve"> ou indirectement</w:t>
            </w:r>
            <w:r>
              <w:rPr>
                <w:rStyle w:val="Ancredenotedebasdepage"/>
              </w:rPr>
              <w:footnoteReference w:id="7"/>
            </w:r>
            <w:r>
              <w:t xml:space="preserve"> dans la production de minerais). </w:t>
            </w:r>
          </w:p>
          <w:p w14:paraId="650E020C" w14:textId="77777777" w:rsidR="008449AF" w:rsidRDefault="004A5E76">
            <w:pPr>
              <w:pStyle w:val="Textoindependiente"/>
              <w:spacing w:after="0"/>
            </w:pPr>
            <w:r>
              <w:t>Pour faire simple, on peut distinguer trois types d’organisation :</w:t>
            </w:r>
          </w:p>
          <w:p w14:paraId="6571795F" w14:textId="77777777" w:rsidR="008449AF" w:rsidRDefault="004A5E76">
            <w:pPr>
              <w:pStyle w:val="Sinespaciado"/>
              <w:numPr>
                <w:ilvl w:val="0"/>
                <w:numId w:val="1"/>
              </w:numPr>
              <w:spacing w:line="240" w:lineRule="auto"/>
              <w:jc w:val="both"/>
            </w:pPr>
            <w:r>
              <w:t>Individus</w:t>
            </w:r>
          </w:p>
          <w:p w14:paraId="4D4A2ABF" w14:textId="77777777" w:rsidR="008449AF" w:rsidRDefault="004A5E76">
            <w:pPr>
              <w:pStyle w:val="Sinespaciado"/>
              <w:numPr>
                <w:ilvl w:val="0"/>
                <w:numId w:val="1"/>
              </w:numPr>
              <w:spacing w:line="240" w:lineRule="auto"/>
              <w:jc w:val="both"/>
            </w:pPr>
            <w:r>
              <w:t>Groupes (groupes familiaux, partenariats, associations, coopératives, entreprises, etc.)</w:t>
            </w:r>
            <w:r>
              <w:rPr>
                <w:rStyle w:val="Ancredenotedebasdepage"/>
              </w:rPr>
              <w:footnoteReference w:id="8"/>
            </w:r>
          </w:p>
          <w:p w14:paraId="3156B72E" w14:textId="77777777" w:rsidR="008449AF" w:rsidRDefault="004A5E76">
            <w:pPr>
              <w:pStyle w:val="Sinespaciado"/>
              <w:numPr>
                <w:ilvl w:val="0"/>
                <w:numId w:val="1"/>
              </w:numPr>
              <w:spacing w:line="240" w:lineRule="auto"/>
              <w:jc w:val="both"/>
            </w:pPr>
            <w:r>
              <w:t>Clusters (toute coalition d’individus et de groupes)</w:t>
            </w:r>
          </w:p>
        </w:tc>
        <w:tc>
          <w:tcPr>
            <w:tcW w:w="4762" w:type="dxa"/>
            <w:shd w:val="clear" w:color="auto" w:fill="auto"/>
            <w:tcMar>
              <w:left w:w="88" w:type="dxa"/>
            </w:tcMar>
          </w:tcPr>
          <w:p w14:paraId="66BE38B9" w14:textId="77777777" w:rsidR="008449AF" w:rsidRDefault="004A5E76">
            <w:pPr>
              <w:pStyle w:val="Textoindependiente2"/>
              <w:spacing w:after="0"/>
            </w:pPr>
            <w:r>
              <w:rPr>
                <w:b/>
              </w:rPr>
              <w:lastRenderedPageBreak/>
              <w:t>Orientation :</w:t>
            </w:r>
            <w:r>
              <w:t xml:space="preserve"> le CRAFT utilise la définition de l’AMAPE de l’OCDE.</w:t>
            </w:r>
          </w:p>
          <w:p w14:paraId="2A930952" w14:textId="3F9D1C8E" w:rsidR="008449AF" w:rsidRDefault="004A5E76">
            <w:pPr>
              <w:pStyle w:val="Textoindependiente2"/>
              <w:spacing w:after="0"/>
            </w:pPr>
            <w:r>
              <w:rPr>
                <w:b/>
                <w:i/>
              </w:rPr>
              <w:t>Activité minière artisanale et à petite échelle (AMAPE)</w:t>
            </w:r>
            <w:r>
              <w:rPr>
                <w:i/>
              </w:rPr>
              <w:t xml:space="preserve"> – exploitation minière formelle ou informelle faisant appel surtout à des formes simplifiées d’exploration, d’extraction, de transformation et de transport. Il s’agit en général d’exploitations à faible intensité de capital utilisant des technologies à forte intensité de main-</w:t>
            </w:r>
            <w:r>
              <w:rPr>
                <w:i/>
              </w:rPr>
              <w:lastRenderedPageBreak/>
              <w:t>d’œuvre. Le terme peut désigner les orpailleurs travaillant à titre individuel ou au sein de groupes familiaux ou de partenariats, ou en tant que membres de coopératives ou d’autres types d’associations légales ou d’entreprises regroupant des centaines, voire des milliers de mineurs. Il est courant que des groupes de quatre à dix personnes, parfois constitués de membres d’une même famille, mettent les tâches en commun sur un point unique d’extraction (par exemple, percement d’une galerie). Au niveau organisationnel, il est courant de voir des groupes de 30 à 300 mineurs qui exploitent ensemble un gisement (par exemple travaillant dans différentes galeries), et mettent parfois en commun des installations de traitement.</w:t>
            </w:r>
            <w:r>
              <w:t xml:space="preserve"> </w:t>
            </w:r>
            <w:r>
              <w:fldChar w:fldCharType="begin"/>
            </w:r>
            <w:r>
              <w:instrText>ADDIN CITAVI.PLACEHOLDER 053258f4-91fc-414d-b7cf-78e3840a408a PFBsYWNlaG9sZGVyPg0KICA8QWRkSW5WZXJzaW9uPjUuNy4wLjA8L0FkZEluVmVyc2lvbj4NCiAgPElkPjA1MzI1OGY0LTkxZmMtNDE0ZC1iN2NmLTc4ZTM4NDBhNDA4YTwvSWQ+DQogIDxFbnRyaWVzPg0KICAgIDxFbnRyeT4NCiAgICAgIDxJZD5jYmJiOTRmYi1hNTZiLTRjYTAtODVmZC01NDNlNDg4YzRiOGY8L0lkPg0KICAgICAgPFJlZmVyZW5jZUlkPmFhNmZkOTAyLWUxMTEtNDIyNS1iYjVmLWI2OTcyNjMyYmI3YjwvUmVmZXJlbmNlSWQ+DQogICAgICA8UmFuZ2U+DQogICAgICAgIDxTdGFydD4wPC9TdGFydD4NCiAgICAgICAgPExlbmd0aD4xMjwvTGVuZ3RoPg0KICAgICAgPC9SYW5nZT4NCiAgICAgIDxSZWZlcmVuY2U+DQogICAgICAgIDxSZWZlcmVuY2VUeXBlSWQ+Qm9vazwvUmVmZXJlbmNlVHlwZUlkPg0KICAgICAgICA8QXV0aG9ycz4NCiAgICAgICAgICA8UGVyc29uPg0KICAgICAgICAgICAgPExhc3ROYW1lPk9FQ0Q8L0xhc3ROYW1lPg0KICAgICAgICAgIDwvUGVyc29uPg0KICAgICAgICA8L0F1dGhvcnM+DQogICAgICAgIDxBY2Nlc3NEYXRlPjIwLzA0LzIwMTc8L0FjY2Vzc0RhdGU+DQogICAgICAgIDxEb2k+MTAuMTc4Ny85Nzg5MjY0MjUyNDc5LWVuPC9Eb2k+DQogICAgICAgIDxFZGl0aW9uPlRoaXJkIEVkaXRpb248L0VkaXRpb24+DQogICAgICAgIDxJZD5hYTZmZDkwMi1lMTExLTQyMjUtYmI1Zi1iNjk3MjYzMmJiN2I8L0lkPg0KICAgICAgICA8SXNibj45Nzg5MjY0MjUyNDc5PC9Jc2JuPg0KICAgICAgICA8TG9jYXRpb25zPg0KICAgICAgICAgIDxMb2NhdGlvbj4NCiAgICAgICAgICAgIDxBZGRyZXNzPjEwLjE3ODcvOTc4OTI2NDI1MjQ3OS1lbjwvQWRkcmVzcz4NCiAgICAgICAgICAgIDxMb2NhdGlvblR5cGU+RWxlY3Ryb25pY0FkZHJlc3M8L0xvY2F0aW9uVHlwZT4NCiAgICAgICAgICA8L0xvY2F0aW9uPg0KICAgICAgICAgIDxMb2NhdGlvbj4NCiAgICAgICAgICAgIDxBZGRyZXNzPk9FQ0QgMjAxNiAtIE9FQ0QgRHVlIERpbGlnZW5jZSBHdWlkYW5jZS5wZGY8L0FkZHJlc3M+DQogICAgICAgICAgICA8TG9jYXRpb25UeXBlPkVsZWN0cm9uaWNBZGRyZXNzPC9Mb2NhdGlvblR5cGU+DQogICAgICAgICAgPC9Mb2NhdGlvbj4NCiAgICAgICAgICA8TG9jYXRpb24+DQogICAgICAgICAgICA8QWRkcmVzcz5odHRwOi8vd3d3Lm9lY2Qub3JnL2RhZi9pbnYvbW5lL09FQ0QtRHVlLURpbGlnZW5jZS1HdWlkYW5jZS1NaW5lcmFscy1FZGl0aW9uMy5wZGY8L0FkZHJlc3M+DQogICAgICAgICAgICA8TG9jYXRpb25UeXBlPkVsZWN0cm9uaWNBZGRyZXNzPC9Mb2NhdGlvblR5cGU+DQogICAgICAgICAgPC9Mb2NhdGlvbj4NCiAgICAgICAgPC9Mb2NhdGlvbnM+DQogICAgICAgIDxPbmxpbmVBZGRyZXNzPmh0dHA6Ly93d3cub2VjZC5vcmcvZGFmL2ludi9tbmUvT0VDRC1EdWUtRGlsaWdlbmNlLUd1aWRhbmNlLU1pbmVyYWxzLUVkaXRpb24zLnBkZjwvT25saW5lQWRkcmVzcz4NCiAgICAgICAgPE9yZ2FuaXphdGlvbnM+DQogICAgICAgICAgPFBlcnNvbj4NCiAgICAgICAgICAgIDxMYXN0TmFtZT5PcmdhbmlzYXRpb24gZm9yIEVjb25vbWljIENvLW9wZXJhdGlvbiBhbmQgRGV2ZWxvcG1lbnQgKE9FQ0QpPC9MYXN0TmFtZT4NCiAgICAgICAgICA8L1BlcnNvbj4NCiAgICAgICAgPC9Pcmdhbml6YXRpb25zPg0KICAgICAgICA8UGFnZUNvdW50QzU+PCFbQ0RBVEFbPGM+MTIwPC9jPg0KPGluPnRydWU8L2luPg0KPG9zPjEyMDwvb3M+DQo8cHM+MTIwPC9wcz5dXT48L1BhZ2VDb3VudEM1Pg0KICAgICAgICA8UGFnZUNvdW50PjEyMDwvUGFnZUNvdW50Pg0KICAgICAgICA8UGxhY2VPZlB1YmxpY2F0aW9uPlBhcmlzIChGUik8L1BsYWNlT2ZQdWJsaWNhdGlvbj4NCiAgICAgICAgPFB1Ymxpc2hlcnM+DQogICAgICAgICAgPFB1Ymxpc2hlcj4NCiAgICAgICAgICAgIDxOYW1lPk9FQ0QgUHVibGlzaGluZzwvTmFtZT4NCiAgICAgICAgICA8L1B1Ymxpc2hlcj4NCiAgICAgICAgPC9QdWJsaXNoZXJzPg0KICAgICAgICA8U2VxdWVuY2VOdW1iZXI+MzwvU2VxdWVuY2VOdW1iZXI+DQogICAgICAgIDxTaG9ydFRpdGxlPk9FQ0QgMjAxNiDigJMgT0VDRCBEdWUgRGlsaWdlbmNlIEd1aWRhbmNlPC9TaG9ydFRpdGxlPg0KICAgICAgICA8U291cmNlT2ZCaWJsaW9ncmFwaGljSW5mb3JtYXRpb24+Q3Jvc3NSZWY8L1NvdXJjZU9mQmlibGlvZ3JhcGhpY0luZm9ybWF0aW9uPg0KICAgICAgICA8VGl0bGU+T0VDRCBEdWUgRGlsaWdlbmNlIEd1aWRhbmNlIGZvciBSZXNwb25zaWJsZSBTdXBwbHkgQ2hhaW5zIG9mIE1pbmVyYWxzIGZyb20gQ29uZmxpY3QtQWZmZWN0ZWQgYW5kIEhpZ2gtUmlzayBBcmVhczwvVGl0bGU+DQogICAgICAgIDxZZWFyPjIwMTY8L1llYXI+DQogICAgICA8L1JlZmVyZW5jZT4NCiAgICA8L0VudHJ5Pg0KICA8L0VudHJpZXM+DQogIDxUZXh0PihPRUNEIDIwMTZi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T0VDRCAyMDE2Yik8L1RleHQ+DQogICAgPC9UZXh0VW5pdD4NCiAgPC9UZXh0VW5pdHM+DQo8L1BsYWNlaG9sZGVyPg==</w:instrText>
            </w:r>
            <w:r>
              <w:fldChar w:fldCharType="separate"/>
            </w:r>
            <w:bookmarkStart w:id="52" w:name="__Fieldmark__714_187408736"/>
            <w:r>
              <w:rPr>
                <w:rFonts w:eastAsia="Times New Roman"/>
              </w:rPr>
              <w:t>(</w:t>
            </w:r>
            <w:bookmarkStart w:id="53" w:name="__Fieldmark__39424_1435017116"/>
            <w:r>
              <w:rPr>
                <w:rFonts w:eastAsia="Times New Roman"/>
              </w:rPr>
              <w:t>O</w:t>
            </w:r>
            <w:bookmarkStart w:id="54" w:name="__Fieldmark__20521_1435017116"/>
            <w:r>
              <w:rPr>
                <w:rFonts w:eastAsia="Times New Roman"/>
              </w:rPr>
              <w:t>C</w:t>
            </w:r>
            <w:bookmarkStart w:id="55" w:name="__Fieldmark__7589_1435017116"/>
            <w:r>
              <w:rPr>
                <w:rFonts w:eastAsia="Times New Roman"/>
              </w:rPr>
              <w:t>D</w:t>
            </w:r>
            <w:bookmarkStart w:id="56" w:name="__Fieldmark__1944_2621159314"/>
            <w:r>
              <w:rPr>
                <w:rFonts w:eastAsia="Times New Roman"/>
              </w:rPr>
              <w:t>E</w:t>
            </w:r>
            <w:bookmarkStart w:id="57" w:name="_CTVP001053258f491fc414db7cf78e3840a408a"/>
            <w:r>
              <w:rPr>
                <w:rFonts w:eastAsia="Times New Roman"/>
              </w:rPr>
              <w:t xml:space="preserve"> 2016b)</w:t>
            </w:r>
            <w:bookmarkEnd w:id="53"/>
            <w:bookmarkEnd w:id="54"/>
            <w:bookmarkEnd w:id="55"/>
            <w:bookmarkEnd w:id="56"/>
            <w:bookmarkEnd w:id="57"/>
            <w:bookmarkEnd w:id="52"/>
            <w:r>
              <w:fldChar w:fldCharType="end"/>
            </w:r>
          </w:p>
        </w:tc>
      </w:tr>
      <w:tr w:rsidR="008449AF" w14:paraId="137F74C4" w14:textId="77777777">
        <w:tc>
          <w:tcPr>
            <w:tcW w:w="4980" w:type="dxa"/>
            <w:shd w:val="clear" w:color="auto" w:fill="auto"/>
            <w:tcMar>
              <w:left w:w="88" w:type="dxa"/>
            </w:tcMar>
          </w:tcPr>
          <w:p w14:paraId="5BCA111F" w14:textId="2F8B94DE" w:rsidR="008449AF" w:rsidRDefault="004A5E76">
            <w:pPr>
              <w:pStyle w:val="Textoindependiente"/>
              <w:spacing w:after="0"/>
            </w:pPr>
            <w:r>
              <w:lastRenderedPageBreak/>
              <w:t xml:space="preserve">Le </w:t>
            </w:r>
            <w:r>
              <w:rPr>
                <w:rStyle w:val="Textoennegrita"/>
              </w:rPr>
              <w:t>périmètre organisationnel étendu</w:t>
            </w:r>
            <w:r>
              <w:t xml:space="preserve"> peut inclure les « </w:t>
            </w:r>
            <w:r>
              <w:rPr>
                <w:b/>
              </w:rPr>
              <w:t>collecteurs</w:t>
            </w:r>
            <w:r>
              <w:t> » dans le cas de groupes basés sur la chaîne d’approvisionnement.</w:t>
            </w:r>
          </w:p>
          <w:p w14:paraId="71FFC4C0" w14:textId="18DAE111" w:rsidR="008449AF" w:rsidRDefault="004A5E76">
            <w:pPr>
              <w:pStyle w:val="Textoindependiente"/>
              <w:spacing w:after="0"/>
            </w:pPr>
            <w:r>
              <w:t>Le terme PMA s’applique alors aux mineurs et aux collecteurs associés.</w:t>
            </w:r>
          </w:p>
          <w:p w14:paraId="7C2BE891" w14:textId="77777777" w:rsidR="008449AF" w:rsidRDefault="008449AF">
            <w:pPr>
              <w:pStyle w:val="Textoindependiente"/>
              <w:spacing w:after="0"/>
            </w:pPr>
          </w:p>
          <w:p w14:paraId="3B85F564" w14:textId="77777777" w:rsidR="008449AF" w:rsidRDefault="008449AF">
            <w:pPr>
              <w:pStyle w:val="Textoindependiente"/>
              <w:spacing w:after="0"/>
            </w:pPr>
          </w:p>
          <w:p w14:paraId="1D23DAC4" w14:textId="77777777" w:rsidR="008449AF" w:rsidRDefault="008449AF">
            <w:pPr>
              <w:pStyle w:val="Textoindependiente"/>
              <w:spacing w:after="0"/>
            </w:pPr>
          </w:p>
          <w:p w14:paraId="038C5817" w14:textId="77777777" w:rsidR="008449AF" w:rsidRDefault="008449AF">
            <w:pPr>
              <w:pStyle w:val="Textoindependiente"/>
              <w:spacing w:after="0"/>
              <w:jc w:val="right"/>
            </w:pPr>
          </w:p>
        </w:tc>
        <w:tc>
          <w:tcPr>
            <w:tcW w:w="4762" w:type="dxa"/>
            <w:shd w:val="clear" w:color="auto" w:fill="auto"/>
            <w:tcMar>
              <w:left w:w="88" w:type="dxa"/>
            </w:tcMar>
          </w:tcPr>
          <w:p w14:paraId="3A1C1763" w14:textId="1FF9098B" w:rsidR="008449AF" w:rsidRDefault="004A5E76">
            <w:pPr>
              <w:pStyle w:val="Textoindependiente2"/>
              <w:spacing w:after="0"/>
            </w:pPr>
            <w:r>
              <w:rPr>
                <w:b/>
              </w:rPr>
              <w:t>Orientation :</w:t>
            </w:r>
            <w:r>
              <w:t xml:space="preserve"> les collecteurs achètent l’or aux mineurs de l’AMAPE avec l’objectif de rassembler et parfois de traiter (par exemple, fondre pour obtenir du doré) les achats afin d’arriver à des lots de quantité et de qualité appropriées à la vente aux ACHETEURS. </w:t>
            </w:r>
          </w:p>
          <w:p w14:paraId="62BA112C" w14:textId="77777777" w:rsidR="008449AF" w:rsidRDefault="004A5E76">
            <w:pPr>
              <w:pStyle w:val="Textoindependiente2"/>
              <w:spacing w:after="0"/>
            </w:pPr>
            <w:r>
              <w:t>Les différences entre les périmètres principal et étendu sont :</w:t>
            </w:r>
          </w:p>
          <w:p w14:paraId="1731A785" w14:textId="1DC25C31" w:rsidR="008449AF" w:rsidRDefault="004A5E76">
            <w:pPr>
              <w:pStyle w:val="Textoindependiente2"/>
              <w:numPr>
                <w:ilvl w:val="0"/>
                <w:numId w:val="20"/>
              </w:numPr>
              <w:spacing w:after="0"/>
              <w:ind w:left="264" w:hanging="264"/>
            </w:pPr>
            <w:r>
              <w:t xml:space="preserve">une structure organisationnelle sans collecteurs (c’est-à-dire un groupe basé sur la production) peut postuler à un système CRAFT ; </w:t>
            </w:r>
          </w:p>
          <w:p w14:paraId="66F44752" w14:textId="6CB27781" w:rsidR="008449AF" w:rsidRDefault="004A5E76">
            <w:pPr>
              <w:pStyle w:val="Textoindependiente2"/>
              <w:numPr>
                <w:ilvl w:val="0"/>
                <w:numId w:val="20"/>
              </w:numPr>
              <w:spacing w:after="0"/>
              <w:ind w:left="264" w:hanging="264"/>
            </w:pPr>
            <w:r>
              <w:t>une structure organisationnelle composée de mineurs et de collecteurs avec des relations commerciales internes stables (c’est-à-dire un groupe basé sur la chaîne d’approvisionnement) peut postuler à un système CRAFT ;</w:t>
            </w:r>
          </w:p>
          <w:p w14:paraId="446102DC" w14:textId="159F7385" w:rsidR="008449AF" w:rsidRDefault="004A5E76">
            <w:pPr>
              <w:pStyle w:val="Textoindependiente2"/>
              <w:numPr>
                <w:ilvl w:val="0"/>
                <w:numId w:val="20"/>
              </w:numPr>
              <w:spacing w:after="0"/>
              <w:ind w:left="264" w:hanging="264"/>
            </w:pPr>
            <w:r>
              <w:t>une structure organisationnelle incluant des collecteurs sans relations commerciales stables avec les mineurs (c’est-à-dire achetant aléatoirement aux mineurs) ne peut pas postuler à un système CRAFT.</w:t>
            </w:r>
          </w:p>
          <w:p w14:paraId="58B7853E" w14:textId="50625E9F" w:rsidR="008449AF" w:rsidRDefault="004A5E76">
            <w:pPr>
              <w:pStyle w:val="Textoindependiente2"/>
              <w:spacing w:after="0"/>
            </w:pPr>
            <w:r>
              <w:t xml:space="preserve">Nous nous attendons à ce que dans la plupart des cas, les acheteurs locaux (p. ex. fonderies d’or) et régionaux (p. ex. comptoirs) participeront aux PMA en tant que collecteurs. Cependant, des scénarios de PMA valides pour des groupes basés sur la chaîne d’approvisionnement existent aussi lorsque les mines de l’AMG rassemblent l’or des mineurs de l’AMAPE qui opèrent sur leurs concessions, ou lorsque les affineurs s’approvisionnent directement auprès des mines </w:t>
            </w:r>
            <w:r>
              <w:lastRenderedPageBreak/>
              <w:t>de l’AMAPE. Dans de tels cas, et même si de telles entités sont liées à des entités étrangères, le périmètre organisationnel se limite aux acteurs de ces entités qui opèrent à niveau national.</w:t>
            </w:r>
          </w:p>
        </w:tc>
      </w:tr>
    </w:tbl>
    <w:p w14:paraId="1BAF437F" w14:textId="77777777" w:rsidR="008449AF" w:rsidRDefault="008449AF">
      <w:pPr>
        <w:pStyle w:val="Textoindependiente"/>
      </w:pPr>
    </w:p>
    <w:p w14:paraId="2DBD0CC5" w14:textId="77777777" w:rsidR="008449AF" w:rsidRDefault="004A5E76">
      <w:pPr>
        <w:pStyle w:val="Ttulo2"/>
      </w:pPr>
      <w:bookmarkStart w:id="58" w:name="_Toc505606288"/>
      <w:bookmarkStart w:id="59" w:name="_Toc508012374"/>
      <w:bookmarkEnd w:id="58"/>
      <w:r>
        <w:t>Périmètre du produit</w:t>
      </w:r>
      <w:bookmarkEnd w:id="59"/>
    </w:p>
    <w:tbl>
      <w:tblPr>
        <w:tblStyle w:val="Tablaconcuadrcula"/>
        <w:tblW w:w="9743" w:type="dxa"/>
        <w:tblCellMar>
          <w:left w:w="88" w:type="dxa"/>
        </w:tblCellMar>
        <w:tblLook w:val="04A0" w:firstRow="1" w:lastRow="0" w:firstColumn="1" w:lastColumn="0" w:noHBand="0" w:noVBand="1"/>
      </w:tblPr>
      <w:tblGrid>
        <w:gridCol w:w="4981"/>
        <w:gridCol w:w="4762"/>
      </w:tblGrid>
      <w:tr w:rsidR="008449AF" w14:paraId="238FD0DA" w14:textId="77777777">
        <w:tc>
          <w:tcPr>
            <w:tcW w:w="4980" w:type="dxa"/>
            <w:shd w:val="clear" w:color="auto" w:fill="auto"/>
            <w:tcMar>
              <w:left w:w="88" w:type="dxa"/>
            </w:tcMar>
          </w:tcPr>
          <w:p w14:paraId="489FACCB" w14:textId="68D4CA75" w:rsidR="008449AF" w:rsidRDefault="004A5E76">
            <w:pPr>
              <w:pStyle w:val="Textoindependiente"/>
              <w:spacing w:after="0"/>
              <w:rPr>
                <w:b/>
                <w:u w:val="single"/>
              </w:rPr>
            </w:pPr>
            <w:r>
              <w:t>Le CRAFT cherche à être applicable à toutes les mines de l’AMAPE qui produisent de l’</w:t>
            </w:r>
            <w:r>
              <w:rPr>
                <w:rStyle w:val="Textoennegrita"/>
              </w:rPr>
              <w:t xml:space="preserve">or sous toute forme commercialisable </w:t>
            </w:r>
            <w:r>
              <w:rPr>
                <w:rStyle w:val="Textoennegrita"/>
                <w:b w:val="0"/>
              </w:rPr>
              <w:t>(tel que métal, doré, concentré ou minerai)</w:t>
            </w:r>
            <w:r>
              <w:rPr>
                <w:b/>
              </w:rPr>
              <w:t xml:space="preserve">. </w:t>
            </w:r>
            <w:r>
              <w:t>Cela inclut les mines pour lesquelles l’or lui-même est un sous-produit (par exemple pour les mines de cuivre, les gravats de construction, etc.)</w:t>
            </w:r>
          </w:p>
        </w:tc>
        <w:tc>
          <w:tcPr>
            <w:tcW w:w="4762" w:type="dxa"/>
            <w:shd w:val="clear" w:color="auto" w:fill="auto"/>
            <w:tcMar>
              <w:left w:w="88" w:type="dxa"/>
            </w:tcMar>
          </w:tcPr>
          <w:p w14:paraId="30B4CFAC" w14:textId="353574DF" w:rsidR="008449AF" w:rsidRDefault="004A5E76">
            <w:pPr>
              <w:pStyle w:val="Textoindependiente2"/>
              <w:spacing w:after="0"/>
            </w:pPr>
            <w:r>
              <w:rPr>
                <w:b/>
              </w:rPr>
              <w:t>Orientation :</w:t>
            </w:r>
            <w:r>
              <w:t xml:space="preserve"> si le PMA a été créé en conformité avec le CRAFT (c’est-à-dire qu’il a au moins le statut de candidat ; voir plus bas), le PMA peut promouvoir la vente de l’ensemble de ses produits miniers comme « provenant d’un PMA conforme au CRAFT ».</w:t>
            </w:r>
          </w:p>
        </w:tc>
      </w:tr>
    </w:tbl>
    <w:p w14:paraId="5F4C0D17" w14:textId="77777777" w:rsidR="008449AF" w:rsidRDefault="008449AF">
      <w:pPr>
        <w:pStyle w:val="Textoindependiente"/>
      </w:pPr>
    </w:p>
    <w:p w14:paraId="039F19A7" w14:textId="77777777" w:rsidR="008449AF" w:rsidRDefault="004A5E76">
      <w:pPr>
        <w:pStyle w:val="Ttulo2"/>
      </w:pPr>
      <w:bookmarkStart w:id="60" w:name="_Toc505606289"/>
      <w:bookmarkStart w:id="61" w:name="_Toc508012375"/>
      <w:bookmarkEnd w:id="60"/>
      <w:r>
        <w:t>Chaîne d’approvisionnement interne</w:t>
      </w:r>
      <w:bookmarkEnd w:id="61"/>
    </w:p>
    <w:tbl>
      <w:tblPr>
        <w:tblStyle w:val="Tablaconcuadrcula"/>
        <w:tblW w:w="9743" w:type="dxa"/>
        <w:tblCellMar>
          <w:left w:w="88" w:type="dxa"/>
        </w:tblCellMar>
        <w:tblLook w:val="04A0" w:firstRow="1" w:lastRow="0" w:firstColumn="1" w:lastColumn="0" w:noHBand="0" w:noVBand="1"/>
      </w:tblPr>
      <w:tblGrid>
        <w:gridCol w:w="4981"/>
        <w:gridCol w:w="4762"/>
      </w:tblGrid>
      <w:tr w:rsidR="008449AF" w14:paraId="06AE144D" w14:textId="77777777">
        <w:tc>
          <w:tcPr>
            <w:tcW w:w="4980" w:type="dxa"/>
            <w:shd w:val="clear" w:color="auto" w:fill="auto"/>
            <w:tcMar>
              <w:left w:w="88" w:type="dxa"/>
            </w:tcMar>
          </w:tcPr>
          <w:p w14:paraId="09A7DD89" w14:textId="77777777" w:rsidR="008449AF" w:rsidRDefault="004A5E76">
            <w:pPr>
              <w:pStyle w:val="Textoindependiente"/>
              <w:spacing w:after="0"/>
            </w:pPr>
            <w:r>
              <w:t xml:space="preserve">La </w:t>
            </w:r>
            <w:r>
              <w:rPr>
                <w:b/>
              </w:rPr>
              <w:t>chaîne d’approvisionnement interne</w:t>
            </w:r>
            <w:r>
              <w:t xml:space="preserve"> décrit le flux d’or sous toute forme (</w:t>
            </w:r>
            <w:r>
              <w:rPr>
                <w:rStyle w:val="Textoennegrita"/>
                <w:b w:val="0"/>
              </w:rPr>
              <w:t xml:space="preserve">métal, doré, concentré ou minerai) depuis le mineur individuel qui l’extrait jusqu’au(x) membre(s) du PMA qui le vendent aux ACHETEURS. </w:t>
            </w:r>
          </w:p>
        </w:tc>
        <w:tc>
          <w:tcPr>
            <w:tcW w:w="4762" w:type="dxa"/>
            <w:shd w:val="clear" w:color="auto" w:fill="auto"/>
            <w:tcMar>
              <w:left w:w="88" w:type="dxa"/>
            </w:tcMar>
          </w:tcPr>
          <w:p w14:paraId="07EA7749" w14:textId="21B90FFE" w:rsidR="008449AF" w:rsidRDefault="004A5E76">
            <w:pPr>
              <w:pStyle w:val="Textoindependiente2"/>
              <w:spacing w:after="0"/>
            </w:pPr>
            <w:r>
              <w:rPr>
                <w:b/>
              </w:rPr>
              <w:t>Orientation :</w:t>
            </w:r>
            <w:r>
              <w:t xml:space="preserve"> la chaîne d’approvisionnement interne est déterminée par la structure d’organisation de fait des membres du PMA. (voir les exemples ci-dessus, dans les orientations relatives à l’« adhésion »).</w:t>
            </w:r>
          </w:p>
          <w:p w14:paraId="48EEECEF" w14:textId="5239A66B" w:rsidR="008449AF" w:rsidRDefault="004A5E76">
            <w:pPr>
              <w:pStyle w:val="Textoindependiente2"/>
              <w:spacing w:after="0"/>
            </w:pPr>
            <w:r>
              <w:t>La chaîne d’approvisionnement interne est comparable à ce que d’autres normes pour l’AMAPE décrivent comme un « système de production ».</w:t>
            </w:r>
            <w:r>
              <w:rPr>
                <w:rStyle w:val="Ancredenotedebasdepage"/>
              </w:rPr>
              <w:footnoteReference w:id="9"/>
            </w:r>
            <w:r>
              <w:t xml:space="preserve"> La différence réside dans les points suivants :</w:t>
            </w:r>
          </w:p>
          <w:p w14:paraId="11045642" w14:textId="77777777" w:rsidR="008449AF" w:rsidRDefault="004A5E76">
            <w:pPr>
              <w:pStyle w:val="Textoindependiente2"/>
              <w:numPr>
                <w:ilvl w:val="0"/>
                <w:numId w:val="21"/>
              </w:numPr>
              <w:spacing w:after="0"/>
              <w:ind w:left="264" w:hanging="264"/>
            </w:pPr>
            <w:r>
              <w:t xml:space="preserve">Les </w:t>
            </w:r>
            <w:r>
              <w:rPr>
                <w:i/>
              </w:rPr>
              <w:t>systèmes de production</w:t>
            </w:r>
            <w:r>
              <w:t xml:space="preserve"> sont généralement des sous-structures d’organisations formelles (par exemple un sous-groupe au sein d’une coopérative).</w:t>
            </w:r>
          </w:p>
          <w:p w14:paraId="6E6DD5C0" w14:textId="08B244F2" w:rsidR="008449AF" w:rsidRDefault="004A5E76">
            <w:pPr>
              <w:pStyle w:val="Textoindependiente2"/>
              <w:numPr>
                <w:ilvl w:val="0"/>
                <w:numId w:val="21"/>
              </w:numPr>
              <w:spacing w:after="0"/>
              <w:ind w:left="264" w:hanging="264"/>
            </w:pPr>
            <w:r>
              <w:t xml:space="preserve">La </w:t>
            </w:r>
            <w:r>
              <w:rPr>
                <w:i/>
              </w:rPr>
              <w:t>chaîne d’approvisionnement interne</w:t>
            </w:r>
            <w:r>
              <w:t xml:space="preserve"> d’un PMA peut également être une super-structure (cluster) d’individus, d’entités formelles ou informelles avec des relations commerciales internes, mais qui est définie par le flux du produit minier descendant jusqu’au(x) membre(s) du PMA (par exemple un collecteur) qui interagit avec les ACHETEURS.</w:t>
            </w:r>
          </w:p>
        </w:tc>
      </w:tr>
    </w:tbl>
    <w:p w14:paraId="5F4D70AA" w14:textId="77777777" w:rsidR="008449AF" w:rsidRDefault="008449AF">
      <w:pPr>
        <w:pStyle w:val="Textoindependiente"/>
      </w:pPr>
    </w:p>
    <w:p w14:paraId="38E8076B" w14:textId="77777777" w:rsidR="008449AF" w:rsidRDefault="004A5E76">
      <w:pPr>
        <w:pStyle w:val="Ttulo2"/>
      </w:pPr>
      <w:bookmarkStart w:id="62" w:name="_Toc505606290"/>
      <w:bookmarkStart w:id="63" w:name="_Toc508012376"/>
      <w:bookmarkEnd w:id="62"/>
      <w:r>
        <w:t>Point d’assurance</w:t>
      </w:r>
      <w:bookmarkEnd w:id="63"/>
    </w:p>
    <w:tbl>
      <w:tblPr>
        <w:tblStyle w:val="Tablaconcuadrcula"/>
        <w:tblW w:w="9743" w:type="dxa"/>
        <w:tblCellMar>
          <w:left w:w="88" w:type="dxa"/>
        </w:tblCellMar>
        <w:tblLook w:val="04A0" w:firstRow="1" w:lastRow="0" w:firstColumn="1" w:lastColumn="0" w:noHBand="0" w:noVBand="1"/>
      </w:tblPr>
      <w:tblGrid>
        <w:gridCol w:w="4981"/>
        <w:gridCol w:w="4762"/>
      </w:tblGrid>
      <w:tr w:rsidR="008449AF" w14:paraId="7B4D6F6A" w14:textId="77777777">
        <w:tc>
          <w:tcPr>
            <w:tcW w:w="4980" w:type="dxa"/>
            <w:shd w:val="clear" w:color="auto" w:fill="auto"/>
            <w:tcMar>
              <w:left w:w="88" w:type="dxa"/>
            </w:tcMar>
          </w:tcPr>
          <w:p w14:paraId="38716FA9" w14:textId="77777777" w:rsidR="008449AF" w:rsidRDefault="004A5E76">
            <w:pPr>
              <w:pStyle w:val="Textoindependiente"/>
              <w:spacing w:after="0"/>
            </w:pPr>
            <w:r>
              <w:t xml:space="preserve">Le(s) membre(s) du PMA qui interagissent commercialement avec les ACHETEURS sont les derniers responsables de réaliser l’ensemble des déclarations vérifiables liées au CRAFT. </w:t>
            </w:r>
          </w:p>
          <w:p w14:paraId="72D56D6C" w14:textId="77777777" w:rsidR="008449AF" w:rsidRDefault="004A5E76">
            <w:pPr>
              <w:pStyle w:val="Textoindependiente"/>
              <w:spacing w:after="0"/>
            </w:pPr>
            <w:r>
              <w:t>Cette responsabilité peut être déléguée à, ou prise en charge par un mécanisme de soutien au producteur de l’AMAPE (tel qu’un programme ou un projet pour l’AMAPE public, privé ou de la société civile)</w:t>
            </w:r>
          </w:p>
        </w:tc>
        <w:tc>
          <w:tcPr>
            <w:tcW w:w="4762" w:type="dxa"/>
            <w:shd w:val="clear" w:color="auto" w:fill="auto"/>
            <w:tcMar>
              <w:left w:w="88" w:type="dxa"/>
            </w:tcMar>
          </w:tcPr>
          <w:p w14:paraId="00D3CFEF" w14:textId="6BC0D840" w:rsidR="008449AF" w:rsidRDefault="004A5E76">
            <w:pPr>
              <w:pStyle w:val="Textoindependiente2"/>
              <w:spacing w:after="0"/>
            </w:pPr>
            <w:r>
              <w:rPr>
                <w:b/>
              </w:rPr>
              <w:t>Orientation :</w:t>
            </w:r>
            <w:r>
              <w:t xml:space="preserve"> le mécanisme d’assurance du CRAFT est constitué par les déclarations de premier ordre (par les mineurs / périmètre organisationnel principal) ou de second ordre (par les collecteurs / périmètre organisationnel étendu ou par les mécanismes de soutien au producteur de l’AMAPE, sur la base des déclarations de premier ordre de la part des mineurs) que réalise le PMA. Ces déclarations doivent être vérifiables à tout </w:t>
            </w:r>
            <w:r>
              <w:lastRenderedPageBreak/>
              <w:t>moment par des tiers via des procédures de vérification indépendantes (par exemple des audits de l’ACHETEUR ou d’autres acteurs qui souhaitent s’engager auprès du PMA).</w:t>
            </w:r>
          </w:p>
          <w:p w14:paraId="58DCB580" w14:textId="77777777" w:rsidR="008449AF" w:rsidRDefault="004A5E76">
            <w:pPr>
              <w:pStyle w:val="Textoindependiente2"/>
              <w:spacing w:after="0"/>
            </w:pPr>
            <w:r>
              <w:t xml:space="preserve">Les membres du PMA qui négocient l’or avec les ACHETEURS doivent s’assurer que les déclarations soient véridiques et vérifiables. </w:t>
            </w:r>
          </w:p>
          <w:p w14:paraId="262BD9C0" w14:textId="73AD05F9" w:rsidR="008449AF" w:rsidRDefault="004A5E76">
            <w:pPr>
              <w:pStyle w:val="Textoindependiente2"/>
              <w:spacing w:after="0"/>
            </w:pPr>
            <w:r>
              <w:t>Ce « </w:t>
            </w:r>
            <w:r>
              <w:rPr>
                <w:i/>
              </w:rPr>
              <w:t>membre du PMA qui interagit commercialement avec les ACHETEURS</w:t>
            </w:r>
            <w:r>
              <w:t> » peut être toute personne naturelle ou morale qui opère au niveau national.</w:t>
            </w:r>
            <w:r>
              <w:rPr>
                <w:rStyle w:val="Ancredenotedebasdepage"/>
              </w:rPr>
              <w:footnoteReference w:id="10"/>
            </w:r>
            <w:r>
              <w:t xml:space="preserve"> </w:t>
            </w:r>
          </w:p>
        </w:tc>
      </w:tr>
    </w:tbl>
    <w:p w14:paraId="64B83F73" w14:textId="77777777" w:rsidR="008449AF" w:rsidRDefault="008449AF">
      <w:pPr>
        <w:pStyle w:val="Textoindependiente"/>
      </w:pPr>
    </w:p>
    <w:p w14:paraId="0B67080E" w14:textId="77777777" w:rsidR="008449AF" w:rsidRDefault="004A5E76">
      <w:pPr>
        <w:pStyle w:val="Ttulo2"/>
      </w:pPr>
      <w:bookmarkStart w:id="64" w:name="_Toc505606291"/>
      <w:bookmarkStart w:id="65" w:name="_Toc508012377"/>
      <w:bookmarkEnd w:id="64"/>
      <w:r>
        <w:t>Rejoindre un système CRAFT</w:t>
      </w:r>
      <w:bookmarkEnd w:id="65"/>
    </w:p>
    <w:p w14:paraId="0AACBC6F" w14:textId="4FCB27A7" w:rsidR="008449AF" w:rsidRDefault="004A5E76">
      <w:pPr>
        <w:pStyle w:val="Textoindependiente"/>
      </w:pPr>
      <w:r>
        <w:t>Le processus d’adhésion au CRAFT ou à un système CRAFT (si un système reçoit des demandes  provenant du pays où opère le PMA) est progressif. On peut s’attendre à un renforcement progressif des aspects organisationnels du PMA, de son fonctionnement en accord avec le CRAFT et de sa capacité à rassembler des informations. Cela est conforme au concept de base du devoir de diligence, compris comme un processus continu, proactif et réactif et non comme un exercice ponctuel. Il existe trois niveaux d’adhésion : aspirant, candidat et affilié.</w:t>
      </w:r>
    </w:p>
    <w:p w14:paraId="1FC59C68" w14:textId="77777777" w:rsidR="008449AF" w:rsidRDefault="008449AF">
      <w:pPr>
        <w:pStyle w:val="Sinespaciado"/>
      </w:pPr>
    </w:p>
    <w:p w14:paraId="7B0E1074" w14:textId="77777777" w:rsidR="008449AF" w:rsidRDefault="004A5E76">
      <w:pPr>
        <w:pStyle w:val="Ttulo3"/>
      </w:pPr>
      <w:bookmarkStart w:id="66" w:name="_Toc505606292"/>
      <w:bookmarkStart w:id="67" w:name="_Toc508012378"/>
      <w:bookmarkEnd w:id="66"/>
      <w:r>
        <w:t>Statut d’aspirant</w:t>
      </w:r>
      <w:bookmarkEnd w:id="67"/>
    </w:p>
    <w:p w14:paraId="659A27B3" w14:textId="5446B6B0" w:rsidR="008449AF" w:rsidRDefault="004A5E76">
      <w:pPr>
        <w:pStyle w:val="Textoindependiente"/>
      </w:pPr>
      <w:r>
        <w:t>Le statut d’“aspirant » est strictement une question d’intention et ne dépend d’aucune déclaration vérifiable. Si un système CRAFT opère dans le pays du PMA, le statut d’aspirant lui permet de rejoindre un système CRAFT afin d’obtenir un soutien de la part de ce système. La démarche d’adhésion des PMA à un système CRAFT permet également au propriétaire du système CRAFT d’élargir ses sources d’approvisionnement en soutenant les PMA aspirants à atteindre le statut d’affilié.</w:t>
      </w:r>
    </w:p>
    <w:p w14:paraId="65F1FE14" w14:textId="77777777" w:rsidR="008449AF" w:rsidRDefault="008449AF">
      <w:pPr>
        <w:pStyle w:val="Sinespaciado"/>
      </w:pPr>
    </w:p>
    <w:tbl>
      <w:tblPr>
        <w:tblStyle w:val="Tablaconcuadrcula"/>
        <w:tblW w:w="9743" w:type="dxa"/>
        <w:tblCellMar>
          <w:left w:w="88" w:type="dxa"/>
        </w:tblCellMar>
        <w:tblLook w:val="04A0" w:firstRow="1" w:lastRow="0" w:firstColumn="1" w:lastColumn="0" w:noHBand="0" w:noVBand="1"/>
      </w:tblPr>
      <w:tblGrid>
        <w:gridCol w:w="4981"/>
        <w:gridCol w:w="4762"/>
      </w:tblGrid>
      <w:tr w:rsidR="008449AF" w14:paraId="2A8DAA59" w14:textId="77777777">
        <w:tc>
          <w:tcPr>
            <w:tcW w:w="4980" w:type="dxa"/>
            <w:shd w:val="clear" w:color="auto" w:fill="auto"/>
            <w:tcMar>
              <w:left w:w="88" w:type="dxa"/>
            </w:tcMar>
          </w:tcPr>
          <w:p w14:paraId="0FAD2F5E" w14:textId="77777777" w:rsidR="008449AF" w:rsidRDefault="004A5E76">
            <w:pPr>
              <w:pStyle w:val="Textoindependiente"/>
              <w:spacing w:after="0"/>
            </w:pPr>
            <w:r>
              <w:t xml:space="preserve">Pour pouvoir se présenter comme candidat et intégrer un système CRAFT, un </w:t>
            </w:r>
            <w:r>
              <w:rPr>
                <w:rStyle w:val="Textoennegrita"/>
                <w:b w:val="0"/>
              </w:rPr>
              <w:t>PMA</w:t>
            </w:r>
            <w:r>
              <w:t xml:space="preserve"> doit :</w:t>
            </w:r>
          </w:p>
        </w:tc>
        <w:tc>
          <w:tcPr>
            <w:tcW w:w="4762" w:type="dxa"/>
            <w:shd w:val="clear" w:color="auto" w:fill="auto"/>
            <w:tcMar>
              <w:left w:w="88" w:type="dxa"/>
            </w:tcMar>
          </w:tcPr>
          <w:p w14:paraId="01FEE46C" w14:textId="77777777" w:rsidR="008449AF" w:rsidRDefault="008449AF"/>
        </w:tc>
      </w:tr>
      <w:tr w:rsidR="008449AF" w14:paraId="64F4C3FE" w14:textId="77777777">
        <w:tc>
          <w:tcPr>
            <w:tcW w:w="4980" w:type="dxa"/>
            <w:shd w:val="clear" w:color="auto" w:fill="auto"/>
            <w:tcMar>
              <w:left w:w="88" w:type="dxa"/>
            </w:tcMar>
          </w:tcPr>
          <w:p w14:paraId="17CCEB22" w14:textId="37DB6604" w:rsidR="008449AF" w:rsidRDefault="004A5E76">
            <w:pPr>
              <w:pStyle w:val="Textoindependiente"/>
              <w:numPr>
                <w:ilvl w:val="0"/>
                <w:numId w:val="4"/>
              </w:numPr>
              <w:spacing w:after="0"/>
              <w:ind w:left="284"/>
            </w:pPr>
            <w:r>
              <w:t>Être un individu, groupe ou cluster qui vend les produits miniers (or sous toutes ses formes) que ce soit individuellement, collectivement ou au travers de collecteurs.</w:t>
            </w:r>
          </w:p>
        </w:tc>
        <w:tc>
          <w:tcPr>
            <w:tcW w:w="4762" w:type="dxa"/>
            <w:shd w:val="clear" w:color="auto" w:fill="auto"/>
            <w:tcMar>
              <w:left w:w="88" w:type="dxa"/>
            </w:tcMar>
          </w:tcPr>
          <w:p w14:paraId="2B6536D1" w14:textId="77777777" w:rsidR="008449AF" w:rsidRDefault="008449AF"/>
        </w:tc>
      </w:tr>
      <w:tr w:rsidR="008449AF" w14:paraId="6940307E" w14:textId="77777777">
        <w:tc>
          <w:tcPr>
            <w:tcW w:w="4980" w:type="dxa"/>
            <w:shd w:val="clear" w:color="auto" w:fill="auto"/>
            <w:tcMar>
              <w:left w:w="88" w:type="dxa"/>
            </w:tcMar>
          </w:tcPr>
          <w:p w14:paraId="1D0FDFD6" w14:textId="77777777" w:rsidR="008449AF" w:rsidRDefault="004A5E76">
            <w:pPr>
              <w:pStyle w:val="Textoindependiente"/>
              <w:numPr>
                <w:ilvl w:val="0"/>
                <w:numId w:val="4"/>
              </w:numPr>
              <w:spacing w:after="0"/>
              <w:ind w:left="284"/>
            </w:pPr>
            <w:r>
              <w:t xml:space="preserve">Être en mesure de </w:t>
            </w:r>
          </w:p>
          <w:p w14:paraId="050AD230" w14:textId="4930AEE3" w:rsidR="008449AF" w:rsidRDefault="004A5E76">
            <w:pPr>
              <w:pStyle w:val="Textoindependiente"/>
              <w:numPr>
                <w:ilvl w:val="1"/>
                <w:numId w:val="2"/>
              </w:numPr>
              <w:spacing w:after="0"/>
              <w:ind w:left="709" w:hanging="357"/>
            </w:pPr>
            <w:r>
              <w:t>s’engager à réaliser des déclarations vérifiables de premier ou second ordre sous forme d’un « </w:t>
            </w:r>
            <w:r>
              <w:rPr>
                <w:b/>
              </w:rPr>
              <w:t>rapport CRAFT</w:t>
            </w:r>
            <w:r>
              <w:t> » quant aux circonstances de la production</w:t>
            </w:r>
            <w:r>
              <w:rPr>
                <w:b/>
              </w:rPr>
              <w:t xml:space="preserve"> </w:t>
            </w:r>
            <w:r>
              <w:t>(extraction, traitement et commerce en interne) de l’or sous toute forme commercialisable et</w:t>
            </w:r>
          </w:p>
          <w:p w14:paraId="0B2E2CD2" w14:textId="77777777" w:rsidR="008449AF" w:rsidRDefault="004A5E76">
            <w:pPr>
              <w:pStyle w:val="Textoindependiente"/>
              <w:numPr>
                <w:ilvl w:val="1"/>
                <w:numId w:val="2"/>
              </w:numPr>
              <w:spacing w:after="0"/>
              <w:ind w:left="709" w:hanging="357"/>
            </w:pPr>
            <w:r>
              <w:t>s’engager en ce qui concerne l’atténuation des risques.</w:t>
            </w:r>
          </w:p>
        </w:tc>
        <w:tc>
          <w:tcPr>
            <w:tcW w:w="4762" w:type="dxa"/>
            <w:shd w:val="clear" w:color="auto" w:fill="auto"/>
            <w:tcMar>
              <w:left w:w="88" w:type="dxa"/>
            </w:tcMar>
          </w:tcPr>
          <w:p w14:paraId="057A1C4E" w14:textId="469CE0EA" w:rsidR="008449AF" w:rsidRDefault="004A5E76">
            <w:pPr>
              <w:pStyle w:val="Textoindependiente2"/>
              <w:spacing w:after="0"/>
            </w:pPr>
            <w:r>
              <w:rPr>
                <w:b/>
              </w:rPr>
              <w:t>Orientation :</w:t>
            </w:r>
            <w:r>
              <w:t xml:space="preserve"> l’instrument du CRAFT par lequel le PMA réalise les déclarations vérifiables de premier ou second ordre est le « rapport CRAFT ». </w:t>
            </w:r>
          </w:p>
          <w:p w14:paraId="389C8FAA" w14:textId="1DE5B1A3" w:rsidR="008449AF" w:rsidRDefault="004A5E76">
            <w:pPr>
              <w:pStyle w:val="Textoindependiente2"/>
              <w:spacing w:after="0"/>
            </w:pPr>
            <w:r>
              <w:t>Il s’agit d’une « déclaration de premier ordre » si le PMA est constitué uniquement de mineurs (les mineurs déclarent comment ils opèrent c’est-à-dire comment ils produisent l’or) ou d’une « déclaration de second ordre » si le PMA est constitué de mineurs et de collecteurs et le collecteur déclare comment il opère et comment opèrent ses fournisseurs.</w:t>
            </w:r>
          </w:p>
        </w:tc>
      </w:tr>
      <w:tr w:rsidR="008449AF" w14:paraId="5A2C745C" w14:textId="77777777">
        <w:tc>
          <w:tcPr>
            <w:tcW w:w="4980" w:type="dxa"/>
            <w:shd w:val="clear" w:color="auto" w:fill="auto"/>
            <w:tcMar>
              <w:left w:w="88" w:type="dxa"/>
            </w:tcMar>
          </w:tcPr>
          <w:p w14:paraId="5E913367" w14:textId="77777777" w:rsidR="008449AF" w:rsidRDefault="004A5E76">
            <w:pPr>
              <w:pStyle w:val="Textoindependiente"/>
              <w:numPr>
                <w:ilvl w:val="0"/>
                <w:numId w:val="4"/>
              </w:numPr>
              <w:spacing w:after="0"/>
              <w:ind w:left="284"/>
            </w:pPr>
            <w:r>
              <w:t xml:space="preserve">Être (ou être en capacité de désigner) la personne responsable qui supervisera, gérera et communiquera tous les aspects relatifs au CRAFT. </w:t>
            </w:r>
          </w:p>
          <w:p w14:paraId="036DEA43" w14:textId="77777777" w:rsidR="008449AF" w:rsidRDefault="004A5E76">
            <w:pPr>
              <w:pStyle w:val="Textoindependiente"/>
              <w:spacing w:after="0"/>
              <w:ind w:left="284"/>
            </w:pPr>
            <w:r>
              <w:lastRenderedPageBreak/>
              <w:t>Pour obtenir le statut de candidat et au-delà, la personne responsable sera chargée de réaliser les déclarations vérifiables de premier ou second ordre, de s’engager à atténuer les risques et de répondre aux demandes de conseil vis-à-vis de la conformité (vérification, suivi, assurance, certification, devoir de diligence, etc.).</w:t>
            </w:r>
          </w:p>
          <w:p w14:paraId="2AC0B8C6" w14:textId="77777777" w:rsidR="008449AF" w:rsidRDefault="008449AF">
            <w:pPr>
              <w:pStyle w:val="Textoindependiente"/>
              <w:spacing w:after="0"/>
              <w:ind w:left="284"/>
            </w:pPr>
          </w:p>
        </w:tc>
        <w:tc>
          <w:tcPr>
            <w:tcW w:w="4762" w:type="dxa"/>
            <w:shd w:val="clear" w:color="auto" w:fill="auto"/>
            <w:tcMar>
              <w:left w:w="88" w:type="dxa"/>
            </w:tcMar>
          </w:tcPr>
          <w:p w14:paraId="3E7D52C1" w14:textId="77777777" w:rsidR="008449AF" w:rsidRDefault="004A5E76">
            <w:pPr>
              <w:pStyle w:val="Textoindependiente2"/>
              <w:spacing w:after="0"/>
            </w:pPr>
            <w:r>
              <w:rPr>
                <w:b/>
              </w:rPr>
              <w:lastRenderedPageBreak/>
              <w:t>Orientation :</w:t>
            </w:r>
            <w:r>
              <w:t xml:space="preserve"> voir plus haut : point d’assurance.</w:t>
            </w:r>
          </w:p>
          <w:p w14:paraId="68DC933F" w14:textId="77777777" w:rsidR="008449AF" w:rsidRDefault="004A5E76">
            <w:pPr>
              <w:pStyle w:val="Textoindependiente2"/>
              <w:spacing w:after="0"/>
            </w:pPr>
            <w:r>
              <w:t xml:space="preserve">La personne responsable sera généralement le membre qui interagit commercialement avec les </w:t>
            </w:r>
            <w:r>
              <w:lastRenderedPageBreak/>
              <w:t>ACHETEURS. Si plusieurs membres interagissent commercialement avec les ACHETEURS, il s’agira en général de leur représentant.</w:t>
            </w:r>
          </w:p>
          <w:p w14:paraId="7109CF9F" w14:textId="77777777" w:rsidR="008449AF" w:rsidRDefault="004A5E76">
            <w:pPr>
              <w:pStyle w:val="Textoindependiente2"/>
              <w:spacing w:after="0"/>
            </w:pPr>
            <w:r>
              <w:t>Le rôle de personne responsable peut être délégué à, ou pris en charge par un mécanisme de soutien au producteur de l’AMAPE (tel qu’un programme ou projet pour l’AMAPE public, privé ou de la société civile).</w:t>
            </w:r>
          </w:p>
          <w:p w14:paraId="206EEAA5" w14:textId="77777777" w:rsidR="008449AF" w:rsidRDefault="004A5E76">
            <w:pPr>
              <w:pStyle w:val="Textoindependiente2"/>
              <w:spacing w:after="0"/>
              <w:rPr>
                <w:b/>
              </w:rPr>
            </w:pPr>
            <w:r>
              <w:t xml:space="preserve">La personne responsable réalise les déclarations vérifiables de premier ou second ordre (prépare et signe le rapport CRAFT) en tant que représentant ou en représentation des acteurs de la chaîne d’approvisionnement du PMA qui vendent l’or aux ACHETEURS. </w:t>
            </w:r>
          </w:p>
        </w:tc>
      </w:tr>
    </w:tbl>
    <w:p w14:paraId="7678E501" w14:textId="77777777" w:rsidR="008449AF" w:rsidRDefault="008449AF">
      <w:pPr>
        <w:pStyle w:val="Sinespaciado"/>
      </w:pPr>
    </w:p>
    <w:p w14:paraId="16F653AC" w14:textId="77777777" w:rsidR="008449AF" w:rsidRDefault="004A5E76">
      <w:pPr>
        <w:pStyle w:val="Textoindependiente2"/>
      </w:pPr>
      <w:r>
        <w:t>Note : À ce stade, les PMA peuvent être éligibles au soutien de la part de systèmes CRAFT pour leur développement afin d’entrer en conformité avec le CRAFT.</w:t>
      </w:r>
    </w:p>
    <w:p w14:paraId="02F4AE27" w14:textId="77777777" w:rsidR="008449AF" w:rsidRDefault="008449AF">
      <w:pPr>
        <w:pStyle w:val="Textoindependiente"/>
      </w:pPr>
    </w:p>
    <w:p w14:paraId="7FC9B846" w14:textId="77777777" w:rsidR="008449AF" w:rsidRDefault="004A5E76">
      <w:pPr>
        <w:pStyle w:val="Ttulo3"/>
      </w:pPr>
      <w:bookmarkStart w:id="68" w:name="_Toc505606293"/>
      <w:bookmarkStart w:id="69" w:name="_Toc508012379"/>
      <w:bookmarkEnd w:id="68"/>
      <w:r>
        <w:t>Statut de candidat : affiliation conditionnelle</w:t>
      </w:r>
      <w:bookmarkEnd w:id="69"/>
    </w:p>
    <w:p w14:paraId="78AF58C7" w14:textId="7AB4B1E9" w:rsidR="008449AF" w:rsidRDefault="004A5E76">
      <w:pPr>
        <w:pStyle w:val="Textoindependiente"/>
      </w:pPr>
      <w:r>
        <w:t>Avec le statut de candidat, le PMA doit respecter le Module 3 du code : « </w:t>
      </w:r>
      <w:r>
        <w:rPr>
          <w:i/>
        </w:rPr>
        <w:t>risques qui requièrent un désengagement immédiat</w:t>
      </w:r>
      <w:r>
        <w:t xml:space="preserve"> ». L’affiliation est </w:t>
      </w:r>
      <w:r>
        <w:rPr>
          <w:u w:val="single"/>
        </w:rPr>
        <w:t>conditionnée</w:t>
      </w:r>
      <w:r>
        <w:t xml:space="preserve"> par la conformité avec le Module 4 du code : « </w:t>
      </w:r>
      <w:r>
        <w:rPr>
          <w:i/>
        </w:rPr>
        <w:t>risques qui requièrent un désengagement après mesures d’atténuation infructueuses</w:t>
      </w:r>
      <w:r>
        <w:t> ».</w:t>
      </w:r>
    </w:p>
    <w:p w14:paraId="79EDCB17" w14:textId="77777777" w:rsidR="008449AF" w:rsidRDefault="008449AF">
      <w:pPr>
        <w:pStyle w:val="Sinespaciado"/>
      </w:pPr>
    </w:p>
    <w:tbl>
      <w:tblPr>
        <w:tblStyle w:val="Tablaconcuadrcula"/>
        <w:tblW w:w="9743" w:type="dxa"/>
        <w:tblCellMar>
          <w:left w:w="88" w:type="dxa"/>
        </w:tblCellMar>
        <w:tblLook w:val="04A0" w:firstRow="1" w:lastRow="0" w:firstColumn="1" w:lastColumn="0" w:noHBand="0" w:noVBand="1"/>
      </w:tblPr>
      <w:tblGrid>
        <w:gridCol w:w="4981"/>
        <w:gridCol w:w="4762"/>
      </w:tblGrid>
      <w:tr w:rsidR="008449AF" w14:paraId="615E3376" w14:textId="77777777">
        <w:tc>
          <w:tcPr>
            <w:tcW w:w="4980" w:type="dxa"/>
            <w:shd w:val="clear" w:color="auto" w:fill="auto"/>
            <w:tcMar>
              <w:left w:w="88" w:type="dxa"/>
            </w:tcMar>
          </w:tcPr>
          <w:p w14:paraId="32953ADA" w14:textId="77777777" w:rsidR="008449AF" w:rsidRDefault="004A5E76">
            <w:pPr>
              <w:pStyle w:val="Textoindependiente"/>
              <w:spacing w:after="0"/>
              <w:rPr>
                <w:b/>
              </w:rPr>
            </w:pPr>
            <w:r>
              <w:t>Pour adhérer au CRAFT et postuler à un système CRAFT, le PMA doit préparer les informations fournissant une description générale de ses caractéristiques et doit présenter :</w:t>
            </w:r>
          </w:p>
        </w:tc>
        <w:tc>
          <w:tcPr>
            <w:tcW w:w="4762" w:type="dxa"/>
            <w:shd w:val="clear" w:color="auto" w:fill="auto"/>
            <w:tcMar>
              <w:left w:w="88" w:type="dxa"/>
            </w:tcMar>
          </w:tcPr>
          <w:p w14:paraId="21FF7CA9" w14:textId="77777777" w:rsidR="008449AF" w:rsidRDefault="008449AF">
            <w:pPr>
              <w:pStyle w:val="Textoindependiente2"/>
              <w:spacing w:after="0"/>
            </w:pPr>
          </w:p>
        </w:tc>
      </w:tr>
      <w:tr w:rsidR="008449AF" w14:paraId="6E676544" w14:textId="77777777">
        <w:tc>
          <w:tcPr>
            <w:tcW w:w="4980" w:type="dxa"/>
            <w:shd w:val="clear" w:color="auto" w:fill="auto"/>
            <w:tcMar>
              <w:left w:w="88" w:type="dxa"/>
            </w:tcMar>
          </w:tcPr>
          <w:p w14:paraId="75E92E6D" w14:textId="77777777" w:rsidR="008449AF" w:rsidRDefault="004A5E76">
            <w:pPr>
              <w:pStyle w:val="Textoindependiente"/>
              <w:numPr>
                <w:ilvl w:val="0"/>
                <w:numId w:val="5"/>
              </w:numPr>
              <w:spacing w:after="0"/>
              <w:ind w:left="284"/>
            </w:pPr>
            <w:r>
              <w:t>La fiche de données du système CRAFT en indiquant pour le moins la dénomination du PMA, le ou les lieux (village, commune, province, pays), le type d’organisation, une description générale des opérations minières.</w:t>
            </w:r>
          </w:p>
        </w:tc>
        <w:tc>
          <w:tcPr>
            <w:tcW w:w="4762" w:type="dxa"/>
            <w:shd w:val="clear" w:color="auto" w:fill="auto"/>
            <w:tcMar>
              <w:left w:w="88" w:type="dxa"/>
            </w:tcMar>
          </w:tcPr>
          <w:p w14:paraId="0DA6EF68" w14:textId="77777777" w:rsidR="008449AF" w:rsidRDefault="004A5E76">
            <w:pPr>
              <w:pStyle w:val="Textoindependiente2"/>
              <w:spacing w:after="0"/>
            </w:pPr>
            <w:r>
              <w:rPr>
                <w:b/>
              </w:rPr>
              <w:t>Orientation :</w:t>
            </w:r>
            <w:r>
              <w:t xml:space="preserve"> le système CRAFT doit fournir des modèles de fiches de données et de formulaires pour rassembler les informations de façon cohérente.</w:t>
            </w:r>
          </w:p>
          <w:p w14:paraId="583B1A28" w14:textId="77777777" w:rsidR="008449AF" w:rsidRDefault="004A5E76">
            <w:pPr>
              <w:pStyle w:val="Textoindependiente2"/>
              <w:spacing w:after="0"/>
              <w:rPr>
                <w:b/>
              </w:rPr>
            </w:pPr>
            <w:r>
              <w:t xml:space="preserve">Si le PMA est composé d’une seule entité formellement constituée (par exemple une coopérative), la dénomination est le nom de l’entité. Dans le cas d’un cluster, le PMA devra choisir et indiquer un nom qui l’identifiera. </w:t>
            </w:r>
          </w:p>
        </w:tc>
      </w:tr>
      <w:tr w:rsidR="008449AF" w14:paraId="10A0401F" w14:textId="77777777">
        <w:tc>
          <w:tcPr>
            <w:tcW w:w="4980" w:type="dxa"/>
            <w:shd w:val="clear" w:color="auto" w:fill="auto"/>
            <w:tcMar>
              <w:left w:w="88" w:type="dxa"/>
            </w:tcMar>
          </w:tcPr>
          <w:p w14:paraId="0FA4E1C2" w14:textId="77777777" w:rsidR="008449AF" w:rsidRDefault="004A5E76">
            <w:pPr>
              <w:pStyle w:val="Textoindependiente"/>
              <w:numPr>
                <w:ilvl w:val="0"/>
                <w:numId w:val="5"/>
              </w:numPr>
              <w:spacing w:after="0"/>
              <w:ind w:left="284"/>
            </w:pPr>
            <w:r>
              <w:t>Le nom et les informations de contact de la personne responsable qui supervisera, gérera et communiquera tous les aspects relatifs au CRAFT.</w:t>
            </w:r>
          </w:p>
        </w:tc>
        <w:tc>
          <w:tcPr>
            <w:tcW w:w="4762" w:type="dxa"/>
            <w:shd w:val="clear" w:color="auto" w:fill="auto"/>
            <w:tcMar>
              <w:left w:w="88" w:type="dxa"/>
            </w:tcMar>
          </w:tcPr>
          <w:p w14:paraId="43759349" w14:textId="77777777" w:rsidR="008449AF" w:rsidRDefault="008449AF">
            <w:pPr>
              <w:pStyle w:val="Textoindependiente2"/>
              <w:spacing w:after="0"/>
              <w:rPr>
                <w:b/>
              </w:rPr>
            </w:pPr>
          </w:p>
        </w:tc>
      </w:tr>
      <w:tr w:rsidR="008449AF" w14:paraId="61AF8786" w14:textId="77777777">
        <w:tc>
          <w:tcPr>
            <w:tcW w:w="4980" w:type="dxa"/>
            <w:shd w:val="clear" w:color="auto" w:fill="auto"/>
            <w:tcMar>
              <w:left w:w="88" w:type="dxa"/>
            </w:tcMar>
          </w:tcPr>
          <w:p w14:paraId="6EC8AE9D" w14:textId="7C6A3CE1" w:rsidR="008449AF" w:rsidRDefault="004A5E76">
            <w:pPr>
              <w:pStyle w:val="Textoindependiente"/>
              <w:numPr>
                <w:ilvl w:val="0"/>
                <w:numId w:val="5"/>
              </w:numPr>
              <w:spacing w:after="0"/>
              <w:ind w:left="284"/>
            </w:pPr>
            <w:r>
              <w:t>La liste de toutes les entités internes (individus, groupes familiaux, groupes de travail, partenariats, associations, coopératives, entreprises, collecteurs, etc.) qui constituent le PMA, en indiquant le nombre de mineurs pour chaque entité et le nombre total, ainsi que la capacité de production approximative.</w:t>
            </w:r>
          </w:p>
          <w:p w14:paraId="23DFB692" w14:textId="01F8C53D" w:rsidR="008449AF" w:rsidRDefault="004A5E76">
            <w:pPr>
              <w:pStyle w:val="Textoindependiente"/>
              <w:spacing w:after="0"/>
              <w:ind w:left="284"/>
            </w:pPr>
            <w:r>
              <w:t>Les entités formellement constituées (associations, coopératives, entreprises, etc.) ainsi que les collecteurs (le cas échéant) doivent être identifiés par leur nom.</w:t>
            </w:r>
          </w:p>
        </w:tc>
        <w:tc>
          <w:tcPr>
            <w:tcW w:w="4762" w:type="dxa"/>
            <w:shd w:val="clear" w:color="auto" w:fill="auto"/>
            <w:tcMar>
              <w:left w:w="88" w:type="dxa"/>
            </w:tcMar>
          </w:tcPr>
          <w:p w14:paraId="586BCA7E" w14:textId="77777777" w:rsidR="008449AF" w:rsidRDefault="004A5E76">
            <w:pPr>
              <w:pStyle w:val="Textoindependiente2"/>
              <w:spacing w:after="0"/>
            </w:pPr>
            <w:r>
              <w:rPr>
                <w:b/>
              </w:rPr>
              <w:t>Orientation :</w:t>
            </w:r>
            <w:r>
              <w:t xml:space="preserve"> la liste doit décrire la configuration de l’organisation interne du PMA, c’est-à-dire le type d’entités internes, leur taille (nombre de membres de chacune des entités) et leur production moyenne approximative. Si c’est possible, bien que non requis pour le statut de candidat, la liste devra contenir le nom de chacun des mineurs individuellement. </w:t>
            </w:r>
          </w:p>
          <w:p w14:paraId="3A441A3E" w14:textId="77777777" w:rsidR="008449AF" w:rsidRDefault="008449AF">
            <w:pPr>
              <w:pStyle w:val="Textoindependiente2"/>
              <w:spacing w:after="0"/>
            </w:pPr>
          </w:p>
        </w:tc>
      </w:tr>
      <w:tr w:rsidR="008449AF" w14:paraId="29B4CB45" w14:textId="77777777">
        <w:tc>
          <w:tcPr>
            <w:tcW w:w="4980" w:type="dxa"/>
            <w:shd w:val="clear" w:color="auto" w:fill="auto"/>
            <w:tcMar>
              <w:left w:w="88" w:type="dxa"/>
            </w:tcMar>
          </w:tcPr>
          <w:p w14:paraId="25EF1911" w14:textId="77777777" w:rsidR="008449AF" w:rsidRDefault="004A5E76">
            <w:pPr>
              <w:pStyle w:val="Textoindependiente"/>
              <w:numPr>
                <w:ilvl w:val="0"/>
                <w:numId w:val="5"/>
              </w:numPr>
              <w:spacing w:after="0"/>
              <w:ind w:left="284"/>
            </w:pPr>
            <w:r>
              <w:lastRenderedPageBreak/>
              <w:t>Une carte avec la situation des mines, les installations les plus importantes et les zones alentours.</w:t>
            </w:r>
          </w:p>
        </w:tc>
        <w:tc>
          <w:tcPr>
            <w:tcW w:w="4762" w:type="dxa"/>
            <w:shd w:val="clear" w:color="auto" w:fill="auto"/>
            <w:tcMar>
              <w:left w:w="88" w:type="dxa"/>
            </w:tcMar>
          </w:tcPr>
          <w:p w14:paraId="60A15E8A" w14:textId="77777777" w:rsidR="008449AF" w:rsidRDefault="004A5E76">
            <w:pPr>
              <w:pStyle w:val="Textoindependiente2"/>
              <w:spacing w:after="0"/>
            </w:pPr>
            <w:r>
              <w:rPr>
                <w:b/>
              </w:rPr>
              <w:t>Orientation :</w:t>
            </w:r>
            <w:r>
              <w:t xml:space="preserve"> pour le statut de candidat, pour le moins un croquis de carte</w:t>
            </w:r>
          </w:p>
        </w:tc>
      </w:tr>
      <w:tr w:rsidR="008449AF" w14:paraId="6868A8BE" w14:textId="77777777">
        <w:tc>
          <w:tcPr>
            <w:tcW w:w="4980" w:type="dxa"/>
            <w:shd w:val="clear" w:color="auto" w:fill="auto"/>
            <w:tcMar>
              <w:left w:w="88" w:type="dxa"/>
            </w:tcMar>
          </w:tcPr>
          <w:p w14:paraId="17E6E891" w14:textId="77777777" w:rsidR="008449AF" w:rsidRDefault="004A5E76">
            <w:pPr>
              <w:pStyle w:val="Textoindependiente"/>
              <w:numPr>
                <w:ilvl w:val="0"/>
                <w:numId w:val="5"/>
              </w:numPr>
              <w:spacing w:after="0"/>
              <w:ind w:left="284"/>
            </w:pPr>
            <w:r>
              <w:t>La déclaration accompagnée des documents justificatifs qui démontrent la légitimité du PMA et de ses membres.</w:t>
            </w:r>
          </w:p>
        </w:tc>
        <w:tc>
          <w:tcPr>
            <w:tcW w:w="4762" w:type="dxa"/>
            <w:shd w:val="clear" w:color="auto" w:fill="auto"/>
            <w:tcMar>
              <w:left w:w="88" w:type="dxa"/>
            </w:tcMar>
          </w:tcPr>
          <w:p w14:paraId="1074B5A1" w14:textId="77777777" w:rsidR="008449AF" w:rsidRDefault="004A5E76">
            <w:pPr>
              <w:pStyle w:val="Textoindependiente2"/>
              <w:spacing w:after="0"/>
            </w:pPr>
            <w:r>
              <w:rPr>
                <w:b/>
              </w:rPr>
              <w:t>Orientation :</w:t>
            </w:r>
            <w:r>
              <w:t xml:space="preserve"> voir le Module 2 du CRAFT relatif à la légitimité</w:t>
            </w:r>
          </w:p>
        </w:tc>
      </w:tr>
      <w:tr w:rsidR="008449AF" w14:paraId="09E366C5" w14:textId="77777777">
        <w:tc>
          <w:tcPr>
            <w:tcW w:w="4980" w:type="dxa"/>
            <w:shd w:val="clear" w:color="auto" w:fill="auto"/>
            <w:tcMar>
              <w:left w:w="88" w:type="dxa"/>
            </w:tcMar>
          </w:tcPr>
          <w:p w14:paraId="121E7743" w14:textId="749C1FF6" w:rsidR="008449AF" w:rsidRDefault="004A5E76">
            <w:pPr>
              <w:pStyle w:val="Textoindependiente"/>
              <w:numPr>
                <w:ilvl w:val="0"/>
                <w:numId w:val="5"/>
              </w:numPr>
              <w:spacing w:after="0"/>
              <w:ind w:left="284"/>
            </w:pPr>
            <w:r>
              <w:t>La déclaration vérifiable de premier ou second ordre, contenue dans le « rapport CRAFT » qui couvre le Module 3, garantissant l’absence de « risques de l’Annexe II » qui requièrent le désengagement immédiat des ACHETEURS selon le GDD de l’OCDE, c’est-à-dire les risques qui empêcheraient d’emblée les ACHETEURS d’engager une relation commerciale.</w:t>
            </w:r>
          </w:p>
        </w:tc>
        <w:tc>
          <w:tcPr>
            <w:tcW w:w="4762" w:type="dxa"/>
            <w:shd w:val="clear" w:color="auto" w:fill="auto"/>
            <w:tcMar>
              <w:left w:w="88" w:type="dxa"/>
            </w:tcMar>
          </w:tcPr>
          <w:p w14:paraId="35D210F2" w14:textId="3A0886E0" w:rsidR="008449AF" w:rsidRDefault="004A5E76">
            <w:pPr>
              <w:pStyle w:val="Textoindependiente2"/>
              <w:spacing w:after="0"/>
            </w:pPr>
            <w:r>
              <w:rPr>
                <w:b/>
              </w:rPr>
              <w:t>Orientation :</w:t>
            </w:r>
            <w:r>
              <w:t xml:space="preserve"> voir le Module 3 du CRAFT relatif aux exigences liées aux « risques de l’Annexe II » qui requièrent un désengagement immédiat.</w:t>
            </w:r>
          </w:p>
          <w:p w14:paraId="56E0D1F4" w14:textId="77777777" w:rsidR="008449AF" w:rsidRDefault="004A5E76">
            <w:pPr>
              <w:pStyle w:val="Textoindependiente2"/>
              <w:spacing w:after="0"/>
              <w:rPr>
                <w:b/>
              </w:rPr>
            </w:pPr>
            <w:r>
              <w:t>Les systèmes CRAFT doivent fournir des modèles pour la préparation du rapport CRAFT de façon cohérente.</w:t>
            </w:r>
          </w:p>
        </w:tc>
      </w:tr>
      <w:tr w:rsidR="008449AF" w14:paraId="1803479E" w14:textId="77777777">
        <w:tc>
          <w:tcPr>
            <w:tcW w:w="4980" w:type="dxa"/>
            <w:shd w:val="clear" w:color="auto" w:fill="auto"/>
            <w:tcMar>
              <w:left w:w="88" w:type="dxa"/>
            </w:tcMar>
          </w:tcPr>
          <w:p w14:paraId="73EA40F8" w14:textId="77777777" w:rsidR="008449AF" w:rsidRDefault="004A5E76">
            <w:pPr>
              <w:pStyle w:val="Textoindependiente"/>
              <w:numPr>
                <w:ilvl w:val="0"/>
                <w:numId w:val="5"/>
              </w:numPr>
              <w:spacing w:after="0"/>
              <w:ind w:left="284"/>
            </w:pPr>
            <w:r>
              <w:t>Déclarations d’engagement du PMA à</w:t>
            </w:r>
          </w:p>
          <w:p w14:paraId="7CCB6D24" w14:textId="77777777" w:rsidR="008449AF" w:rsidRDefault="004A5E76">
            <w:pPr>
              <w:pStyle w:val="Textoindependiente"/>
              <w:numPr>
                <w:ilvl w:val="0"/>
                <w:numId w:val="3"/>
              </w:numPr>
              <w:spacing w:after="0"/>
              <w:ind w:left="567" w:hanging="357"/>
            </w:pPr>
            <w:r>
              <w:t>adopter le CRAFT comme système de gestion pour identifier et atténuer les risques liés à la chaîne d’approvisionnement et comme outil de planification pour son développement (c’est-à-dire la déclaration d’application) ;</w:t>
            </w:r>
          </w:p>
          <w:p w14:paraId="2326F272" w14:textId="73790A59" w:rsidR="008449AF" w:rsidRDefault="004A5E76">
            <w:pPr>
              <w:pStyle w:val="Textoindependiente"/>
              <w:numPr>
                <w:ilvl w:val="0"/>
                <w:numId w:val="3"/>
              </w:numPr>
              <w:spacing w:after="0"/>
              <w:ind w:left="567" w:hanging="357"/>
            </w:pPr>
            <w:r>
              <w:t xml:space="preserve">réaliser une évaluation des risques conformément au Module 4 sur les « risques de l’Annexe II » qui requièrent le désengagement des ACHETEURS après mesures d’atténuation infructueuses ; </w:t>
            </w:r>
          </w:p>
          <w:p w14:paraId="282FB657" w14:textId="73319C47" w:rsidR="008449AF" w:rsidRDefault="004A5E76">
            <w:pPr>
              <w:pStyle w:val="Textoindependiente"/>
              <w:numPr>
                <w:ilvl w:val="0"/>
                <w:numId w:val="3"/>
              </w:numPr>
              <w:spacing w:after="0"/>
              <w:ind w:left="567" w:hanging="357"/>
            </w:pPr>
            <w:r>
              <w:t>établir et mettre en œuvre, sous six mois après l’engagement auprès d’un ACHETEUR, un plan d’atténuation des « risques de l’Annexe II » identifiés qui requièrent le désengagement des ACHETEURS après mesures d’atténuation infructueuses (conformément au Module 4) ;</w:t>
            </w:r>
          </w:p>
          <w:p w14:paraId="4972E08D" w14:textId="5AD3C4C2" w:rsidR="008449AF" w:rsidRDefault="004A5E76">
            <w:pPr>
              <w:pStyle w:val="Textoindependiente"/>
              <w:numPr>
                <w:ilvl w:val="0"/>
                <w:numId w:val="3"/>
              </w:numPr>
              <w:spacing w:after="0"/>
              <w:ind w:left="567" w:hanging="357"/>
            </w:pPr>
            <w:r>
              <w:t>préparer un « rapport CRAFT » sur l’évaluation et l’atténuation des risques mentionnés ci-dessus (c’est-à-dire couvrant le Module 4) ; et</w:t>
            </w:r>
          </w:p>
          <w:p w14:paraId="571D5CDC" w14:textId="77777777" w:rsidR="008449AF" w:rsidRDefault="004A5E76">
            <w:pPr>
              <w:pStyle w:val="Textoindependiente"/>
              <w:numPr>
                <w:ilvl w:val="0"/>
                <w:numId w:val="3"/>
              </w:numPr>
              <w:spacing w:after="0"/>
              <w:ind w:left="567" w:hanging="357"/>
            </w:pPr>
            <w:r>
              <w:t>accepter à tout moment la vérification par un tiers, contrôlant les déclarations du (des) rapport(s) CRAFT.</w:t>
            </w:r>
          </w:p>
        </w:tc>
        <w:tc>
          <w:tcPr>
            <w:tcW w:w="4762" w:type="dxa"/>
            <w:shd w:val="clear" w:color="auto" w:fill="auto"/>
            <w:tcMar>
              <w:left w:w="88" w:type="dxa"/>
            </w:tcMar>
          </w:tcPr>
          <w:p w14:paraId="1C804362" w14:textId="77777777" w:rsidR="008449AF" w:rsidRDefault="004A5E76">
            <w:pPr>
              <w:pStyle w:val="Textoindependiente2"/>
              <w:spacing w:after="0"/>
            </w:pPr>
            <w:r>
              <w:rPr>
                <w:b/>
              </w:rPr>
              <w:t>Orientation :</w:t>
            </w:r>
            <w:r>
              <w:t xml:space="preserve"> ces engagements ont un double objectif :</w:t>
            </w:r>
          </w:p>
          <w:p w14:paraId="7FA5C9CF" w14:textId="77777777" w:rsidR="008449AF" w:rsidRDefault="004A5E76">
            <w:pPr>
              <w:pStyle w:val="Textoindependiente2"/>
              <w:spacing w:after="0"/>
            </w:pPr>
            <w:r>
              <w:t>Ils réunissent les étapes du Cadre en cinq étapes du GDD de l’OCDE en ce qui s’en approche le plus possible dans le cas des PMA, facilitant ainsi une interface cohérente avec les systèmes ou les normes de la chaîne d’approvisionnement des entreprises en aval.</w:t>
            </w:r>
          </w:p>
          <w:p w14:paraId="163C07C8" w14:textId="39278D59" w:rsidR="008449AF" w:rsidRDefault="004A5E76">
            <w:pPr>
              <w:pStyle w:val="Textoindependiente2"/>
              <w:spacing w:after="0"/>
              <w:rPr>
                <w:b/>
              </w:rPr>
            </w:pPr>
            <w:r>
              <w:t>Ils guident le PMA vers l’établissement d’un système de gestion pour son propre développement. Ce sont fondamentalement les mêmes étapes d’évaluation des risques (l’identification des problèmes), d’atténuation des risques (l’amélioration des conditions et des procédures) et de remise de compte périodique (les exigences de suivi et de planification pour les étapes suivantes). Le « plus haut » niveau d’exigences du CRAFT (au-delà des risques de l’Annexe II) s’attaquera aux problématiques à traiter.</w:t>
            </w:r>
          </w:p>
        </w:tc>
      </w:tr>
    </w:tbl>
    <w:p w14:paraId="50DF4892" w14:textId="77777777" w:rsidR="008449AF" w:rsidRDefault="008449AF">
      <w:pPr>
        <w:pStyle w:val="Sinespaciado"/>
      </w:pPr>
    </w:p>
    <w:p w14:paraId="20EFF084" w14:textId="77777777" w:rsidR="008449AF" w:rsidRDefault="004A5E76">
      <w:pPr>
        <w:pStyle w:val="Textoindependiente2"/>
      </w:pPr>
      <w:r>
        <w:t>Note : À ce stade, et sur la base des engagements du PMA, celui-ci pourra prétendre s’engager sur le marché formel et les ACHETEURS pourront commencer à établir des relations commerciales avec le PMA.</w:t>
      </w:r>
    </w:p>
    <w:p w14:paraId="2FEACBE0" w14:textId="77777777" w:rsidR="008449AF" w:rsidRDefault="008449AF">
      <w:pPr>
        <w:pStyle w:val="Textoindependiente"/>
      </w:pPr>
    </w:p>
    <w:p w14:paraId="5D9C14A2" w14:textId="77777777" w:rsidR="008449AF" w:rsidRDefault="004A5E76">
      <w:pPr>
        <w:pStyle w:val="Ttulo3"/>
      </w:pPr>
      <w:bookmarkStart w:id="70" w:name="_Toc505606294"/>
      <w:bookmarkStart w:id="71" w:name="_Toc508012380"/>
      <w:bookmarkEnd w:id="70"/>
      <w:r>
        <w:t>Statut d’affilié : Affiliation définitive initiale</w:t>
      </w:r>
      <w:bookmarkEnd w:id="71"/>
      <w:r>
        <w:t xml:space="preserve"> </w:t>
      </w:r>
    </w:p>
    <w:p w14:paraId="47D076E6" w14:textId="01CF1195" w:rsidR="008449AF" w:rsidRDefault="004A5E76">
      <w:pPr>
        <w:pStyle w:val="Textoindependiente"/>
      </w:pPr>
      <w:r>
        <w:t>Au niveau du statut d’affilié, les PMA doivent être en conformité avec les « </w:t>
      </w:r>
      <w:r>
        <w:rPr>
          <w:i/>
        </w:rPr>
        <w:t>risques qui requièrent un désengagement immédiat</w:t>
      </w:r>
      <w:r>
        <w:t> » du Module 3 et avec les « </w:t>
      </w:r>
      <w:r>
        <w:rPr>
          <w:i/>
        </w:rPr>
        <w:t>risques qui requièrent un désengagement après mesures d’atténuation infructueuses</w:t>
      </w:r>
      <w:r>
        <w:t xml:space="preserve"> » du Module 4. Il sera donc raisonnable de croire que l’ensemble des risques de l’Annexe II qui requièrent le désengagement ou la suspension de l’engagement des ACHETEURS seront soit atténués avec succès, soit sous contrôle, avec une progression satisfaisante de l’atténuation. Le PMA peut rejoindre </w:t>
      </w:r>
      <w:r>
        <w:rPr>
          <w:u w:val="single"/>
        </w:rPr>
        <w:t>définitivement</w:t>
      </w:r>
      <w:r>
        <w:t xml:space="preserve"> un système CRAFT (tant que les risques de l’Annexe II ne réapparaissent pas).</w:t>
      </w:r>
    </w:p>
    <w:p w14:paraId="236E2C8C" w14:textId="77777777" w:rsidR="008449AF" w:rsidRDefault="008449AF">
      <w:pPr>
        <w:pStyle w:val="Sinespaciado"/>
      </w:pPr>
    </w:p>
    <w:tbl>
      <w:tblPr>
        <w:tblStyle w:val="Tablaconcuadrcula"/>
        <w:tblW w:w="9743" w:type="dxa"/>
        <w:tblCellMar>
          <w:left w:w="88" w:type="dxa"/>
        </w:tblCellMar>
        <w:tblLook w:val="04A0" w:firstRow="1" w:lastRow="0" w:firstColumn="1" w:lastColumn="0" w:noHBand="0" w:noVBand="1"/>
      </w:tblPr>
      <w:tblGrid>
        <w:gridCol w:w="4981"/>
        <w:gridCol w:w="4762"/>
      </w:tblGrid>
      <w:tr w:rsidR="008449AF" w14:paraId="6B4628DE" w14:textId="77777777">
        <w:tc>
          <w:tcPr>
            <w:tcW w:w="4980" w:type="dxa"/>
            <w:shd w:val="clear" w:color="auto" w:fill="auto"/>
            <w:tcMar>
              <w:left w:w="88" w:type="dxa"/>
            </w:tcMar>
          </w:tcPr>
          <w:p w14:paraId="54AFCC47" w14:textId="77777777" w:rsidR="008449AF" w:rsidRDefault="004A5E76">
            <w:pPr>
              <w:pStyle w:val="Textoindependiente"/>
              <w:spacing w:after="0"/>
              <w:rPr>
                <w:b/>
              </w:rPr>
            </w:pPr>
            <w:r>
              <w:t xml:space="preserve">Le PMA, tout au plus un an après avoir adhéré au </w:t>
            </w:r>
            <w:r>
              <w:lastRenderedPageBreak/>
              <w:t>CRAFT et avoir postulé à un système CRAFT et afin de pouvoir continuer dans le système CRAFT devra :</w:t>
            </w:r>
          </w:p>
        </w:tc>
        <w:tc>
          <w:tcPr>
            <w:tcW w:w="4762" w:type="dxa"/>
            <w:shd w:val="clear" w:color="auto" w:fill="auto"/>
            <w:tcMar>
              <w:left w:w="88" w:type="dxa"/>
            </w:tcMar>
          </w:tcPr>
          <w:p w14:paraId="773C9C54" w14:textId="77777777" w:rsidR="008449AF" w:rsidRDefault="004A5E76">
            <w:pPr>
              <w:pStyle w:val="Textoindependiente2"/>
              <w:spacing w:after="0"/>
            </w:pPr>
            <w:r>
              <w:rPr>
                <w:b/>
              </w:rPr>
              <w:lastRenderedPageBreak/>
              <w:t>Orientation :</w:t>
            </w:r>
            <w:r>
              <w:t xml:space="preserve"> l’affiliation définitive signifie que les </w:t>
            </w:r>
            <w:r>
              <w:lastRenderedPageBreak/>
              <w:t xml:space="preserve">risques de l’Annexe II sont absents ou atténués avec succès. Il est recommandé au PMA de présenter la candidature pour l’affiliation définitive initiale dès que l’ensemble des exigences est respecté. Dans le cas où l’ensemble des risques de l’Annexe II sont absents, le PMA peut même sauter l’étape de la candidature conditionnelle. </w:t>
            </w:r>
          </w:p>
        </w:tc>
      </w:tr>
      <w:tr w:rsidR="008449AF" w14:paraId="5B0BE6F7" w14:textId="77777777">
        <w:tc>
          <w:tcPr>
            <w:tcW w:w="4980" w:type="dxa"/>
            <w:shd w:val="clear" w:color="auto" w:fill="auto"/>
            <w:tcMar>
              <w:left w:w="88" w:type="dxa"/>
            </w:tcMar>
          </w:tcPr>
          <w:p w14:paraId="7D9AAB48" w14:textId="77777777" w:rsidR="008449AF" w:rsidRDefault="004A5E76">
            <w:pPr>
              <w:pStyle w:val="Textoindependiente"/>
              <w:numPr>
                <w:ilvl w:val="0"/>
                <w:numId w:val="6"/>
              </w:numPr>
              <w:spacing w:after="0"/>
              <w:ind w:left="284"/>
            </w:pPr>
            <w:r>
              <w:lastRenderedPageBreak/>
              <w:t>Mettre à jour la fiche de données du système CRAFT (description des entités du PMA) ;</w:t>
            </w:r>
          </w:p>
        </w:tc>
        <w:tc>
          <w:tcPr>
            <w:tcW w:w="4762" w:type="dxa"/>
            <w:shd w:val="clear" w:color="auto" w:fill="auto"/>
            <w:tcMar>
              <w:left w:w="88" w:type="dxa"/>
            </w:tcMar>
          </w:tcPr>
          <w:p w14:paraId="31A9D2E2" w14:textId="77777777" w:rsidR="008449AF" w:rsidRDefault="008449AF">
            <w:pPr>
              <w:pStyle w:val="Textoindependiente2"/>
              <w:spacing w:after="0"/>
              <w:rPr>
                <w:b/>
              </w:rPr>
            </w:pPr>
          </w:p>
        </w:tc>
      </w:tr>
      <w:tr w:rsidR="008449AF" w14:paraId="413FC463" w14:textId="77777777">
        <w:tc>
          <w:tcPr>
            <w:tcW w:w="4980" w:type="dxa"/>
            <w:shd w:val="clear" w:color="auto" w:fill="auto"/>
            <w:tcMar>
              <w:left w:w="88" w:type="dxa"/>
            </w:tcMar>
          </w:tcPr>
          <w:p w14:paraId="72A87AC7" w14:textId="77777777" w:rsidR="008449AF" w:rsidRDefault="004A5E76">
            <w:pPr>
              <w:pStyle w:val="Textoindependiente"/>
              <w:numPr>
                <w:ilvl w:val="0"/>
                <w:numId w:val="6"/>
              </w:numPr>
              <w:spacing w:after="0"/>
              <w:ind w:left="284"/>
            </w:pPr>
            <w:r>
              <w:t>Reconfirmer ou mettre à jour les informations de contact de la personne responsable ;</w:t>
            </w:r>
          </w:p>
        </w:tc>
        <w:tc>
          <w:tcPr>
            <w:tcW w:w="4762" w:type="dxa"/>
            <w:shd w:val="clear" w:color="auto" w:fill="auto"/>
            <w:tcMar>
              <w:left w:w="88" w:type="dxa"/>
            </w:tcMar>
          </w:tcPr>
          <w:p w14:paraId="447B1775" w14:textId="77777777" w:rsidR="008449AF" w:rsidRDefault="008449AF">
            <w:pPr>
              <w:pStyle w:val="Textoindependiente2"/>
              <w:spacing w:after="0"/>
              <w:rPr>
                <w:b/>
              </w:rPr>
            </w:pPr>
          </w:p>
        </w:tc>
      </w:tr>
      <w:tr w:rsidR="008449AF" w14:paraId="4DE62161" w14:textId="77777777">
        <w:tc>
          <w:tcPr>
            <w:tcW w:w="4980" w:type="dxa"/>
            <w:shd w:val="clear" w:color="auto" w:fill="auto"/>
            <w:tcMar>
              <w:left w:w="88" w:type="dxa"/>
            </w:tcMar>
          </w:tcPr>
          <w:p w14:paraId="465DDE7C" w14:textId="77777777" w:rsidR="008449AF" w:rsidRDefault="004A5E76">
            <w:pPr>
              <w:pStyle w:val="Textoindependiente"/>
              <w:numPr>
                <w:ilvl w:val="0"/>
                <w:numId w:val="6"/>
              </w:numPr>
              <w:spacing w:after="0"/>
              <w:ind w:left="284"/>
            </w:pPr>
            <w:r>
              <w:t>Mettre à jour et compléter la liste des entités internes avec le nom, genre, site de travail et document d’identité de l’ensemble des mineurs et la capacité de production respective de chacune des entités ;</w:t>
            </w:r>
          </w:p>
        </w:tc>
        <w:tc>
          <w:tcPr>
            <w:tcW w:w="4762" w:type="dxa"/>
            <w:shd w:val="clear" w:color="auto" w:fill="auto"/>
            <w:tcMar>
              <w:left w:w="88" w:type="dxa"/>
            </w:tcMar>
          </w:tcPr>
          <w:p w14:paraId="1A2D10B1" w14:textId="77777777" w:rsidR="008449AF" w:rsidRDefault="008449AF">
            <w:pPr>
              <w:pStyle w:val="Textoindependiente2"/>
              <w:spacing w:after="0"/>
              <w:rPr>
                <w:b/>
              </w:rPr>
            </w:pPr>
          </w:p>
        </w:tc>
      </w:tr>
      <w:tr w:rsidR="008449AF" w14:paraId="053A945D" w14:textId="77777777">
        <w:tc>
          <w:tcPr>
            <w:tcW w:w="4980" w:type="dxa"/>
            <w:shd w:val="clear" w:color="auto" w:fill="auto"/>
            <w:tcMar>
              <w:left w:w="88" w:type="dxa"/>
            </w:tcMar>
          </w:tcPr>
          <w:p w14:paraId="109B603B" w14:textId="0812832E" w:rsidR="008449AF" w:rsidRDefault="004A5E76">
            <w:pPr>
              <w:pStyle w:val="Textoindependiente"/>
              <w:numPr>
                <w:ilvl w:val="0"/>
                <w:numId w:val="6"/>
              </w:numPr>
              <w:spacing w:after="0"/>
              <w:ind w:left="284"/>
            </w:pPr>
            <w:r>
              <w:t>Mettre à jour la carte des sites « à l’échelle » et ajouter une carte de flux de minerais ;</w:t>
            </w:r>
          </w:p>
        </w:tc>
        <w:tc>
          <w:tcPr>
            <w:tcW w:w="4762" w:type="dxa"/>
            <w:shd w:val="clear" w:color="auto" w:fill="auto"/>
            <w:tcMar>
              <w:left w:w="88" w:type="dxa"/>
            </w:tcMar>
          </w:tcPr>
          <w:p w14:paraId="33C770AE" w14:textId="77777777" w:rsidR="008449AF" w:rsidRDefault="004A5E76">
            <w:pPr>
              <w:pStyle w:val="Textoindependiente2"/>
              <w:spacing w:after="0"/>
              <w:rPr>
                <w:b/>
              </w:rPr>
            </w:pPr>
            <w:r>
              <w:rPr>
                <w:b/>
              </w:rPr>
              <w:t>Orientation :</w:t>
            </w:r>
            <w:r>
              <w:t xml:space="preserve"> pour l’affiliation définitive initiale, la carte doit être à l’échelle (mais pas nécessairement avec une précision de géomètre sur l’ensemble du terrain).</w:t>
            </w:r>
          </w:p>
        </w:tc>
      </w:tr>
      <w:tr w:rsidR="008449AF" w14:paraId="7D7494E4" w14:textId="77777777">
        <w:tc>
          <w:tcPr>
            <w:tcW w:w="4980" w:type="dxa"/>
            <w:shd w:val="clear" w:color="auto" w:fill="auto"/>
            <w:tcMar>
              <w:left w:w="88" w:type="dxa"/>
            </w:tcMar>
          </w:tcPr>
          <w:p w14:paraId="335A5C66" w14:textId="77777777" w:rsidR="008449AF" w:rsidRDefault="004A5E76">
            <w:pPr>
              <w:pStyle w:val="Textoindependiente"/>
              <w:numPr>
                <w:ilvl w:val="0"/>
                <w:numId w:val="6"/>
              </w:numPr>
              <w:spacing w:after="0"/>
              <w:ind w:left="284"/>
            </w:pPr>
            <w:r>
              <w:t xml:space="preserve">Condition d’affiliation supplémentaire : </w:t>
            </w:r>
          </w:p>
          <w:p w14:paraId="2C9779C4" w14:textId="77777777" w:rsidR="008449AF" w:rsidRDefault="004A5E76">
            <w:pPr>
              <w:pStyle w:val="Textoindependiente"/>
              <w:spacing w:after="0"/>
              <w:ind w:left="284"/>
            </w:pPr>
            <w:r>
              <w:t>description détaillée de la mise en place d’un système de contrôle interne (SCI) afin de garantir que l’or et le minerai commercialisé par le PMA ou ses entités proviennent exclusivement des sites miniers du PMA ;</w:t>
            </w:r>
          </w:p>
        </w:tc>
        <w:tc>
          <w:tcPr>
            <w:tcW w:w="4762" w:type="dxa"/>
            <w:shd w:val="clear" w:color="auto" w:fill="auto"/>
            <w:tcMar>
              <w:left w:w="88" w:type="dxa"/>
            </w:tcMar>
          </w:tcPr>
          <w:p w14:paraId="4A271D55" w14:textId="77777777" w:rsidR="008449AF" w:rsidRDefault="004A5E76">
            <w:pPr>
              <w:pStyle w:val="Textoindependiente2"/>
              <w:spacing w:after="0"/>
            </w:pPr>
            <w:r>
              <w:rPr>
                <w:b/>
              </w:rPr>
              <w:t>Orientation :</w:t>
            </w:r>
            <w:r>
              <w:t xml:space="preserve"> pour l’affiliation définitive, les ACHETEURS doivent s’engager commercialement avec l’approvisionnement du PMA de façon régulière. Dans ce but le PMA doit être en mesure de réaliser la traçabilité de l’or jusqu’au point de vente.</w:t>
            </w:r>
          </w:p>
          <w:p w14:paraId="599D2A82" w14:textId="77777777" w:rsidR="008449AF" w:rsidRDefault="008449AF">
            <w:pPr>
              <w:pStyle w:val="Textoindependiente2"/>
              <w:spacing w:after="0"/>
              <w:rPr>
                <w:b/>
              </w:rPr>
            </w:pPr>
          </w:p>
        </w:tc>
      </w:tr>
      <w:tr w:rsidR="008449AF" w14:paraId="25FC5EB7" w14:textId="77777777">
        <w:tc>
          <w:tcPr>
            <w:tcW w:w="4980" w:type="dxa"/>
            <w:shd w:val="clear" w:color="auto" w:fill="auto"/>
            <w:tcMar>
              <w:left w:w="88" w:type="dxa"/>
            </w:tcMar>
          </w:tcPr>
          <w:p w14:paraId="7C80DC98" w14:textId="77777777" w:rsidR="008449AF" w:rsidRDefault="004A5E76">
            <w:pPr>
              <w:pStyle w:val="Textoindependiente"/>
              <w:numPr>
                <w:ilvl w:val="0"/>
                <w:numId w:val="6"/>
              </w:numPr>
              <w:spacing w:after="0"/>
              <w:ind w:left="284"/>
            </w:pPr>
            <w:r>
              <w:t>Mettre à jour (le cas échéant) les documents qui démontrent la légitimité du PMA et de ses membres ;</w:t>
            </w:r>
          </w:p>
        </w:tc>
        <w:tc>
          <w:tcPr>
            <w:tcW w:w="4762" w:type="dxa"/>
            <w:shd w:val="clear" w:color="auto" w:fill="auto"/>
            <w:tcMar>
              <w:left w:w="88" w:type="dxa"/>
            </w:tcMar>
          </w:tcPr>
          <w:p w14:paraId="769BB777" w14:textId="77777777" w:rsidR="008449AF" w:rsidRDefault="004A5E76">
            <w:pPr>
              <w:pStyle w:val="Textoindependiente2"/>
              <w:spacing w:after="0"/>
            </w:pPr>
            <w:r>
              <w:rPr>
                <w:b/>
              </w:rPr>
              <w:t>Orientation :</w:t>
            </w:r>
            <w:r>
              <w:t xml:space="preserve"> voir le Module du CRAFT relatif à la légitimité</w:t>
            </w:r>
          </w:p>
          <w:p w14:paraId="4EDA40FF" w14:textId="77777777" w:rsidR="008449AF" w:rsidRDefault="008449AF">
            <w:pPr>
              <w:pStyle w:val="Textoindependiente2"/>
              <w:spacing w:after="0"/>
              <w:rPr>
                <w:b/>
              </w:rPr>
            </w:pPr>
          </w:p>
        </w:tc>
      </w:tr>
      <w:tr w:rsidR="008449AF" w14:paraId="511AC4CD" w14:textId="77777777">
        <w:tc>
          <w:tcPr>
            <w:tcW w:w="4980" w:type="dxa"/>
            <w:shd w:val="clear" w:color="auto" w:fill="auto"/>
            <w:tcMar>
              <w:left w:w="88" w:type="dxa"/>
            </w:tcMar>
          </w:tcPr>
          <w:p w14:paraId="5DCA516B" w14:textId="6B4C9582" w:rsidR="008449AF" w:rsidRDefault="004A5E76">
            <w:pPr>
              <w:pStyle w:val="Textoindependiente"/>
              <w:numPr>
                <w:ilvl w:val="0"/>
                <w:numId w:val="6"/>
              </w:numPr>
              <w:spacing w:after="0"/>
              <w:ind w:left="284"/>
            </w:pPr>
            <w:r>
              <w:t xml:space="preserve">Déclaration vérifiable de premier ou second ordre incluse dans le second « rapport CRAFT » : </w:t>
            </w:r>
          </w:p>
          <w:p w14:paraId="35A265E4" w14:textId="77777777" w:rsidR="008449AF" w:rsidRDefault="004A5E76">
            <w:pPr>
              <w:pStyle w:val="Textoindependiente"/>
              <w:numPr>
                <w:ilvl w:val="0"/>
                <w:numId w:val="3"/>
              </w:numPr>
              <w:spacing w:after="0"/>
              <w:ind w:left="567" w:hanging="357"/>
            </w:pPr>
            <w:r>
              <w:t xml:space="preserve">garantir la continuité de l’absence de risques de l’Annexe II qui requièrent un désengagement immédiat des ACHETEURS, </w:t>
            </w:r>
          </w:p>
          <w:p w14:paraId="322BA482" w14:textId="77777777" w:rsidR="008449AF" w:rsidRDefault="004A5E76">
            <w:pPr>
              <w:pStyle w:val="Textoindependiente"/>
              <w:numPr>
                <w:ilvl w:val="0"/>
                <w:numId w:val="3"/>
              </w:numPr>
              <w:spacing w:after="0"/>
              <w:ind w:left="567" w:hanging="357"/>
            </w:pPr>
            <w:r>
              <w:t>garantir que les risques de l’Annexe II qui requièrent un désengagement de l’acheteur après mesures d’atténuation infructueuses sont en cours d’atténuation et de remédiation ;</w:t>
            </w:r>
          </w:p>
        </w:tc>
        <w:tc>
          <w:tcPr>
            <w:tcW w:w="4762" w:type="dxa"/>
            <w:shd w:val="clear" w:color="auto" w:fill="auto"/>
            <w:tcMar>
              <w:left w:w="88" w:type="dxa"/>
            </w:tcMar>
          </w:tcPr>
          <w:p w14:paraId="4F52F068" w14:textId="77777777" w:rsidR="008449AF" w:rsidRDefault="004A5E76">
            <w:pPr>
              <w:pStyle w:val="Textoindependiente2"/>
              <w:spacing w:after="0"/>
            </w:pPr>
            <w:r>
              <w:rPr>
                <w:b/>
              </w:rPr>
              <w:t>Orientation :</w:t>
            </w:r>
            <w:r>
              <w:t xml:space="preserve"> les systèmes CRAFT doivent fournir des modèles pour la préparation du rapport CRAFT de façon cohérente.</w:t>
            </w:r>
          </w:p>
          <w:p w14:paraId="3BDDB62D" w14:textId="72C8B6F1" w:rsidR="008449AF" w:rsidRDefault="004A5E76">
            <w:pPr>
              <w:pStyle w:val="Textoindependiente2"/>
              <w:spacing w:after="0"/>
            </w:pPr>
            <w:r>
              <w:t>Voir le Module 3 du CRAFT relatif aux exigences liées aux « risques de l’Annexe II » qui requièrent un désengagement immédiat.</w:t>
            </w:r>
          </w:p>
          <w:p w14:paraId="43A2A182" w14:textId="77777777" w:rsidR="008449AF" w:rsidRDefault="004A5E76">
            <w:pPr>
              <w:pStyle w:val="Textoindependiente2"/>
              <w:spacing w:after="0"/>
            </w:pPr>
            <w:r>
              <w:t xml:space="preserve">Voir le Module 4 du CRAFT relatif aux exigences liées aux risques qui requièrent un désengagement après mesures d’atténuation infructueuses. </w:t>
            </w:r>
          </w:p>
        </w:tc>
      </w:tr>
      <w:tr w:rsidR="008449AF" w14:paraId="3E1BC0CB" w14:textId="77777777">
        <w:tc>
          <w:tcPr>
            <w:tcW w:w="4980" w:type="dxa"/>
            <w:shd w:val="clear" w:color="auto" w:fill="auto"/>
            <w:tcMar>
              <w:left w:w="88" w:type="dxa"/>
            </w:tcMar>
          </w:tcPr>
          <w:p w14:paraId="0AFCDEBE" w14:textId="77777777" w:rsidR="008449AF" w:rsidRDefault="004A5E76">
            <w:pPr>
              <w:pStyle w:val="Textoindependiente"/>
              <w:numPr>
                <w:ilvl w:val="0"/>
                <w:numId w:val="6"/>
              </w:numPr>
              <w:spacing w:after="0"/>
              <w:ind w:left="284"/>
            </w:pPr>
            <w:r>
              <w:t>Déclarations d’</w:t>
            </w:r>
            <w:r>
              <w:rPr>
                <w:b/>
              </w:rPr>
              <w:t>engagement</w:t>
            </w:r>
            <w:r>
              <w:t xml:space="preserve"> du PMA à</w:t>
            </w:r>
          </w:p>
          <w:p w14:paraId="21F9D294" w14:textId="77777777" w:rsidR="008449AF" w:rsidRDefault="004A5E76">
            <w:pPr>
              <w:pStyle w:val="Textoindependiente"/>
              <w:numPr>
                <w:ilvl w:val="0"/>
                <w:numId w:val="3"/>
              </w:numPr>
              <w:spacing w:after="0"/>
              <w:ind w:left="567" w:hanging="357"/>
            </w:pPr>
            <w:r>
              <w:t>continuer à adopter un système de gestion (déclaration d’application) ;</w:t>
            </w:r>
          </w:p>
          <w:p w14:paraId="08102A0C" w14:textId="69B1F116" w:rsidR="008449AF" w:rsidRDefault="004A5E76">
            <w:pPr>
              <w:pStyle w:val="Textoindependiente"/>
              <w:numPr>
                <w:ilvl w:val="0"/>
                <w:numId w:val="3"/>
              </w:numPr>
              <w:spacing w:after="0"/>
              <w:ind w:left="567" w:hanging="357"/>
            </w:pPr>
            <w:r>
              <w:t>réaliser une évaluation des risques au-delà des « risques de l’Annexe II » (« risques non-inclus dans l’Annexe II ») et définir et mettre en œuvre un "plan d’amélioration » pour atténuer les « risques non-inclus dans l’Annexe II » identifiés ;</w:t>
            </w:r>
          </w:p>
          <w:p w14:paraId="6F29BD43" w14:textId="02506E5B" w:rsidR="008449AF" w:rsidRDefault="004A5E76">
            <w:pPr>
              <w:pStyle w:val="Textoindependiente"/>
              <w:numPr>
                <w:ilvl w:val="0"/>
                <w:numId w:val="3"/>
              </w:numPr>
              <w:spacing w:after="0"/>
              <w:ind w:left="567" w:hanging="357"/>
            </w:pPr>
            <w:r>
              <w:t>préparer annuellement un « rapport CRAFT » sur l’évaluation et l’atténuation/la correction des risques ; et</w:t>
            </w:r>
          </w:p>
          <w:p w14:paraId="2F4EA84E" w14:textId="77777777" w:rsidR="008449AF" w:rsidRDefault="004A5E76">
            <w:pPr>
              <w:pStyle w:val="Textoindependiente"/>
              <w:numPr>
                <w:ilvl w:val="0"/>
                <w:numId w:val="3"/>
              </w:numPr>
              <w:spacing w:after="0"/>
              <w:ind w:left="567" w:hanging="357"/>
            </w:pPr>
            <w:r>
              <w:t xml:space="preserve">continuer à accepter à tout moment la </w:t>
            </w:r>
            <w:r>
              <w:lastRenderedPageBreak/>
              <w:t>vérification par un tiers, contrôlant les déclarations du (des) rapport(s) CRAFT.</w:t>
            </w:r>
          </w:p>
        </w:tc>
        <w:tc>
          <w:tcPr>
            <w:tcW w:w="4762" w:type="dxa"/>
            <w:shd w:val="clear" w:color="auto" w:fill="auto"/>
            <w:tcMar>
              <w:left w:w="88" w:type="dxa"/>
            </w:tcMar>
          </w:tcPr>
          <w:p w14:paraId="779B80A4" w14:textId="1DC7F87E" w:rsidR="008449AF" w:rsidRDefault="004A5E76">
            <w:pPr>
              <w:pStyle w:val="Textoindependiente2"/>
              <w:spacing w:after="0"/>
            </w:pPr>
            <w:r>
              <w:rPr>
                <w:b/>
              </w:rPr>
              <w:lastRenderedPageBreak/>
              <w:t xml:space="preserve">Orientation : </w:t>
            </w:r>
            <w:r>
              <w:t xml:space="preserve">le CRAFT regroupe les « risques non-inclus dans l’Annexe II » en trois catégories : risque important, moyen et faible. Les PMA doivent atténuer les risques dans cet ordre, c’est-à-dire en priorité les risques importants, puis les risques moyens et enfin les risques faibles. Dans chacune de ces catégories, les PMA sont libres d’établir les priorités pour atténuer les risques qu’ils perçoivent comme étant les plus urgents. Néanmoins, si un PMA considère un risque en particulier comme appartenant à une catégorie plus élevée que celle proposée par le CRAFT, le PMA est libre d’atténuer et de corriger en priorité </w:t>
            </w:r>
            <w:r>
              <w:lastRenderedPageBreak/>
              <w:t xml:space="preserve">ce risque. </w:t>
            </w:r>
          </w:p>
          <w:p w14:paraId="23A2F849" w14:textId="77777777" w:rsidR="008449AF" w:rsidRDefault="004A5E76">
            <w:pPr>
              <w:pStyle w:val="Textoindependiente2"/>
              <w:spacing w:after="0"/>
              <w:rPr>
                <w:b/>
              </w:rPr>
            </w:pPr>
            <w:r>
              <w:rPr>
                <w:b/>
              </w:rPr>
              <w:t>Note d’édition :</w:t>
            </w:r>
            <w:r>
              <w:t xml:space="preserve"> la version 1 de la norme n’aborde que les risques importants (Module 5). Les risques moyens et faibles (Modules 6 et 7) seront abordés dans les versions suivantes du CRAFT.</w:t>
            </w:r>
          </w:p>
        </w:tc>
      </w:tr>
    </w:tbl>
    <w:p w14:paraId="49BFEF08" w14:textId="77777777" w:rsidR="008449AF" w:rsidRDefault="008449AF">
      <w:pPr>
        <w:pStyle w:val="Textoindependiente"/>
      </w:pPr>
    </w:p>
    <w:p w14:paraId="6341E417" w14:textId="77777777" w:rsidR="008449AF" w:rsidRDefault="004A5E76">
      <w:pPr>
        <w:pStyle w:val="Ttulo3"/>
      </w:pPr>
      <w:bookmarkStart w:id="72" w:name="_Toc505606295"/>
      <w:bookmarkStart w:id="73" w:name="_Toc508012381"/>
      <w:bookmarkEnd w:id="72"/>
      <w:r>
        <w:t>Statut d’affilié : Renouvellement de l’affiliation définitive</w:t>
      </w:r>
      <w:bookmarkEnd w:id="73"/>
      <w:r>
        <w:t xml:space="preserve"> </w:t>
      </w:r>
    </w:p>
    <w:tbl>
      <w:tblPr>
        <w:tblStyle w:val="Tablaconcuadrcula"/>
        <w:tblW w:w="9743" w:type="dxa"/>
        <w:tblCellMar>
          <w:left w:w="88" w:type="dxa"/>
        </w:tblCellMar>
        <w:tblLook w:val="04A0" w:firstRow="1" w:lastRow="0" w:firstColumn="1" w:lastColumn="0" w:noHBand="0" w:noVBand="1"/>
      </w:tblPr>
      <w:tblGrid>
        <w:gridCol w:w="4981"/>
        <w:gridCol w:w="4762"/>
      </w:tblGrid>
      <w:tr w:rsidR="008449AF" w14:paraId="69F57DE7" w14:textId="77777777">
        <w:tc>
          <w:tcPr>
            <w:tcW w:w="4980" w:type="dxa"/>
            <w:shd w:val="clear" w:color="auto" w:fill="auto"/>
            <w:tcMar>
              <w:left w:w="88" w:type="dxa"/>
            </w:tcMar>
          </w:tcPr>
          <w:p w14:paraId="71D82C8E" w14:textId="1B94C813" w:rsidR="008449AF" w:rsidRDefault="004A5E76">
            <w:pPr>
              <w:pStyle w:val="Textoindependiente"/>
              <w:spacing w:after="0"/>
            </w:pPr>
            <w:r>
              <w:t>Pour renouveler la participation à un système CRAFT, toutes les informations et déclarations listées pour l’“affiliation définitive initiale » doivent être mises à jour annuellement et le cas échéant devront être ventilées et corrigées.</w:t>
            </w:r>
          </w:p>
        </w:tc>
        <w:tc>
          <w:tcPr>
            <w:tcW w:w="4762" w:type="dxa"/>
            <w:shd w:val="clear" w:color="auto" w:fill="auto"/>
            <w:tcMar>
              <w:left w:w="88" w:type="dxa"/>
            </w:tcMar>
          </w:tcPr>
          <w:p w14:paraId="0D323A80" w14:textId="77777777" w:rsidR="008449AF" w:rsidRDefault="004A5E76">
            <w:pPr>
              <w:pStyle w:val="Textoindependiente2"/>
              <w:spacing w:after="0"/>
            </w:pPr>
            <w:r>
              <w:rPr>
                <w:b/>
              </w:rPr>
              <w:t xml:space="preserve">Orientation : </w:t>
            </w:r>
            <w:r>
              <w:t>si le PMA est composé de plus d’une entité interne, en particulier si celles-ci sont de niveau technologique différent, il pourra être nécessaire de ventiler les données, l’évaluation et les plans d’amélioration.</w:t>
            </w:r>
          </w:p>
          <w:p w14:paraId="5AFAFE2A" w14:textId="77777777" w:rsidR="008449AF" w:rsidRDefault="004A5E76">
            <w:pPr>
              <w:pStyle w:val="Textoindependiente2"/>
              <w:spacing w:after="0"/>
              <w:rPr>
                <w:b/>
              </w:rPr>
            </w:pPr>
            <w:r>
              <w:t>Les systèmes CRAFT peuvent encourager les PMA à compléter la liste des entités internes avec les informations disponibles quant à la propriété effective, dans la mesure où la divulgation publique ne représente pas un risque pour la sécurité des propriétaires effectifs (par exemple en faire une cible pour le crime).</w:t>
            </w:r>
          </w:p>
        </w:tc>
      </w:tr>
      <w:tr w:rsidR="008449AF" w14:paraId="51117DFB" w14:textId="77777777">
        <w:tc>
          <w:tcPr>
            <w:tcW w:w="4980" w:type="dxa"/>
            <w:shd w:val="clear" w:color="auto" w:fill="auto"/>
            <w:tcMar>
              <w:left w:w="88" w:type="dxa"/>
            </w:tcMar>
          </w:tcPr>
          <w:p w14:paraId="09EBEF4C" w14:textId="77777777" w:rsidR="008449AF" w:rsidRDefault="004A5E76">
            <w:pPr>
              <w:pStyle w:val="Textoindependiente"/>
              <w:spacing w:after="0"/>
            </w:pPr>
            <w:r>
              <w:t xml:space="preserve">En plus des exigences de l’affiliation initiale et en lien avec les risques non-inclus dans l’Annexe II, le rapport CRAFT du PMA doit : </w:t>
            </w:r>
          </w:p>
        </w:tc>
        <w:tc>
          <w:tcPr>
            <w:tcW w:w="4762" w:type="dxa"/>
            <w:shd w:val="clear" w:color="auto" w:fill="auto"/>
            <w:tcMar>
              <w:left w:w="88" w:type="dxa"/>
            </w:tcMar>
          </w:tcPr>
          <w:p w14:paraId="3B47EB0F" w14:textId="77777777" w:rsidR="008449AF" w:rsidRDefault="008449AF">
            <w:pPr>
              <w:pStyle w:val="Textoindependiente2"/>
              <w:spacing w:after="0"/>
              <w:rPr>
                <w:b/>
              </w:rPr>
            </w:pPr>
          </w:p>
        </w:tc>
      </w:tr>
      <w:tr w:rsidR="008449AF" w14:paraId="29243475" w14:textId="77777777">
        <w:tc>
          <w:tcPr>
            <w:tcW w:w="4980" w:type="dxa"/>
            <w:shd w:val="clear" w:color="auto" w:fill="auto"/>
            <w:tcMar>
              <w:left w:w="88" w:type="dxa"/>
            </w:tcMar>
          </w:tcPr>
          <w:p w14:paraId="271AF6BA" w14:textId="77777777" w:rsidR="008449AF" w:rsidRDefault="004A5E76">
            <w:pPr>
              <w:pStyle w:val="Textoindependiente"/>
              <w:numPr>
                <w:ilvl w:val="0"/>
                <w:numId w:val="3"/>
              </w:numPr>
              <w:spacing w:after="0"/>
              <w:ind w:left="567" w:hanging="357"/>
            </w:pPr>
            <w:r>
              <w:t>Décrire et évaluer les résultats obtenus concernant l’atténuation et la correction des risques au cours de l’année passée (résultats du plan d’amélioration).</w:t>
            </w:r>
          </w:p>
        </w:tc>
        <w:tc>
          <w:tcPr>
            <w:tcW w:w="4762" w:type="dxa"/>
            <w:shd w:val="clear" w:color="auto" w:fill="auto"/>
            <w:tcMar>
              <w:left w:w="88" w:type="dxa"/>
            </w:tcMar>
          </w:tcPr>
          <w:p w14:paraId="507810AA" w14:textId="77777777" w:rsidR="008449AF" w:rsidRDefault="004A5E76">
            <w:pPr>
              <w:pStyle w:val="Textoindependiente2"/>
              <w:spacing w:after="0"/>
              <w:rPr>
                <w:b/>
              </w:rPr>
            </w:pPr>
            <w:r>
              <w:rPr>
                <w:b/>
              </w:rPr>
              <w:t xml:space="preserve">Orientation : </w:t>
            </w:r>
            <w:r>
              <w:t>cette partie du rapport CRAFT devrait fournir un aperçu du respect par le PMA de ses propres engagements (voir les indicateurs de performance ci-dessous).</w:t>
            </w:r>
          </w:p>
        </w:tc>
      </w:tr>
      <w:tr w:rsidR="008449AF" w14:paraId="0760E762" w14:textId="77777777">
        <w:tc>
          <w:tcPr>
            <w:tcW w:w="4980" w:type="dxa"/>
            <w:shd w:val="clear" w:color="auto" w:fill="auto"/>
            <w:tcMar>
              <w:left w:w="88" w:type="dxa"/>
            </w:tcMar>
          </w:tcPr>
          <w:p w14:paraId="6CFD3927" w14:textId="7AB0E8FA" w:rsidR="008449AF" w:rsidRDefault="004A5E76">
            <w:pPr>
              <w:pStyle w:val="Textoindependiente"/>
              <w:numPr>
                <w:ilvl w:val="0"/>
                <w:numId w:val="3"/>
              </w:numPr>
              <w:spacing w:after="0"/>
              <w:ind w:left="567" w:hanging="357"/>
            </w:pPr>
            <w:r>
              <w:t>Décrire les conclusions d’une évaluation actualisée des risques et mettre à jour les plans d’atténuation et de correction pour l’année à venir (les « engagements » du plan d’amélioration).</w:t>
            </w:r>
          </w:p>
          <w:p w14:paraId="49868667" w14:textId="77777777" w:rsidR="008449AF" w:rsidRDefault="008449AF">
            <w:pPr>
              <w:pStyle w:val="Textoindependiente"/>
              <w:spacing w:after="0"/>
            </w:pPr>
          </w:p>
        </w:tc>
        <w:tc>
          <w:tcPr>
            <w:tcW w:w="4762" w:type="dxa"/>
            <w:shd w:val="clear" w:color="auto" w:fill="auto"/>
            <w:tcMar>
              <w:left w:w="88" w:type="dxa"/>
            </w:tcMar>
          </w:tcPr>
          <w:p w14:paraId="48DEF35C" w14:textId="77777777" w:rsidR="008449AF" w:rsidRDefault="004A5E76">
            <w:pPr>
              <w:pStyle w:val="Textoindependiente2"/>
              <w:spacing w:after="0"/>
            </w:pPr>
            <w:r>
              <w:rPr>
                <w:b/>
              </w:rPr>
              <w:t xml:space="preserve">Orientation : </w:t>
            </w:r>
            <w:r>
              <w:t>c’est l’intention de la norme que de laisser les PMA établir les priorités pour atténuer les risques qu’ils perçoivent comme étant les plus urgents. Ces priorités peuvent varier d’un PMA à l’autre.</w:t>
            </w:r>
          </w:p>
          <w:p w14:paraId="2C2AF760" w14:textId="77777777" w:rsidR="008449AF" w:rsidRDefault="004A5E76">
            <w:pPr>
              <w:pStyle w:val="Textoindependiente2"/>
              <w:spacing w:after="0"/>
              <w:rPr>
                <w:b/>
              </w:rPr>
            </w:pPr>
            <w:r>
              <w:t xml:space="preserve">Nous nous attendons à ce que les PMA affiliés à un système CRAFT et qui mettent en œuvre leurs plans d’amélioration reçoivent un soutien de la part des propriétaires de systèmes de chaîne d’approvisionnement et de la part de programmes de développement de l’AMAPE. C’est une opportunité pour les systèmes CRAFT de sensibiliser les mineurs sur les priorités de leur système ou du programme. </w:t>
            </w:r>
          </w:p>
        </w:tc>
      </w:tr>
    </w:tbl>
    <w:p w14:paraId="2B995559" w14:textId="77777777" w:rsidR="008449AF" w:rsidRDefault="008449AF">
      <w:pPr>
        <w:pStyle w:val="Textoindependiente"/>
      </w:pPr>
    </w:p>
    <w:p w14:paraId="346BFA65" w14:textId="77777777" w:rsidR="008449AF" w:rsidRDefault="004A5E76">
      <w:pPr>
        <w:pStyle w:val="Ttulo2"/>
      </w:pPr>
      <w:bookmarkStart w:id="74" w:name="_Toc505606296"/>
      <w:bookmarkStart w:id="75" w:name="_Toc508012382"/>
      <w:bookmarkEnd w:id="74"/>
      <w:r>
        <w:t>Rapports CRAFT</w:t>
      </w:r>
      <w:bookmarkEnd w:id="75"/>
    </w:p>
    <w:p w14:paraId="2D71BDF9" w14:textId="77777777" w:rsidR="008449AF" w:rsidRDefault="004A5E76">
      <w:pPr>
        <w:pStyle w:val="Textoindependiente"/>
      </w:pPr>
      <w:r>
        <w:t>Le CRAFT constitue implicitement un système de gestion pour les PMA. Il est conçu pour s’aligner sur le Cadre en cinq étapes de l’OCDE dans la mesure du possible et du raisonnable pour le secteur de l’AMAPE. Les rapports CRAFT sont le principal outil de gestion et de communication de ce système de gestion.</w:t>
      </w:r>
    </w:p>
    <w:p w14:paraId="7F91C5A8" w14:textId="77777777" w:rsidR="008449AF" w:rsidRDefault="004A5E76">
      <w:pPr>
        <w:pStyle w:val="Textoindependiente"/>
      </w:pPr>
      <w:r>
        <w:t xml:space="preserve">La mise en œuvre du CRAFT sera le plus souvent une responsabilité partagée entre les PMA et les systèmes CRAFT. Alors que le PMA est toujours l’entité principale responsable de réaliser les déclarations vérifiables et d’atténuer les risques, les systèmes CRAFT ont la responsabilité de soutenir autant que possible les PMA dans leurs tâches, dans le cas où les ACHETEURS sont les propriétaires du système CRAFT. Dans tous les autres cas, les systèmes CRAFT ont la responsabilité de faciliter l’engagement des PMA avec les ACHETEURS.  </w:t>
      </w:r>
    </w:p>
    <w:p w14:paraId="1658B3D2" w14:textId="77777777" w:rsidR="008449AF" w:rsidRDefault="004A5E76">
      <w:pPr>
        <w:pStyle w:val="Textoindependiente"/>
      </w:pPr>
      <w:r>
        <w:lastRenderedPageBreak/>
        <w:t>Dans ce but :</w:t>
      </w:r>
    </w:p>
    <w:p w14:paraId="63F74771" w14:textId="77777777" w:rsidR="008449AF" w:rsidRDefault="004A5E76">
      <w:pPr>
        <w:pStyle w:val="Textoindependiente"/>
        <w:numPr>
          <w:ilvl w:val="0"/>
          <w:numId w:val="3"/>
        </w:numPr>
        <w:ind w:left="567"/>
      </w:pPr>
      <w:r>
        <w:t>Soutien attendu par les PMA de la part des systèmes CRAFT</w:t>
      </w:r>
    </w:p>
    <w:p w14:paraId="207CB72F" w14:textId="6FE6C670" w:rsidR="008449AF" w:rsidRDefault="004A5E76">
      <w:pPr>
        <w:pStyle w:val="Textoindependiente"/>
        <w:numPr>
          <w:ilvl w:val="1"/>
          <w:numId w:val="3"/>
        </w:numPr>
        <w:ind w:left="993"/>
      </w:pPr>
      <w:r>
        <w:t>Les systèmes CRAFT doivent soutenir les PMA ayant un statut d’“aspirant » ou supérieur dans les tâches de préparation des rapports CRAFT.</w:t>
      </w:r>
    </w:p>
    <w:p w14:paraId="6B8C4696" w14:textId="77777777" w:rsidR="008449AF" w:rsidRDefault="004A5E76">
      <w:pPr>
        <w:pStyle w:val="Textoindependiente"/>
        <w:numPr>
          <w:ilvl w:val="1"/>
          <w:numId w:val="3"/>
        </w:numPr>
        <w:ind w:left="993"/>
      </w:pPr>
      <w:r>
        <w:t>Pour cela, les systèmes CRAFT peuvent fournir des conseils sur la façon de préparer des rapports individualisés ou peuvent proposer des modèles de rapport et des orientations supplémentaires.</w:t>
      </w:r>
    </w:p>
    <w:p w14:paraId="7F7CD163" w14:textId="77777777" w:rsidR="008449AF" w:rsidRDefault="004A5E76">
      <w:pPr>
        <w:pStyle w:val="Textoindependiente"/>
        <w:numPr>
          <w:ilvl w:val="1"/>
          <w:numId w:val="3"/>
        </w:numPr>
        <w:ind w:left="993"/>
      </w:pPr>
      <w:r>
        <w:t>Les systèmes CRAFT sont supposés tenir à jour une liste publique des PMA participant actuellement à leur système, en les différenciant au moins selon leur statut (i) d’aspirant, (ii) de candidat et (iii) d’affilié.</w:t>
      </w:r>
    </w:p>
    <w:p w14:paraId="7279CE8E" w14:textId="77777777" w:rsidR="008449AF" w:rsidRDefault="004A5E76">
      <w:pPr>
        <w:pStyle w:val="Textoindependiente"/>
        <w:numPr>
          <w:ilvl w:val="1"/>
          <w:numId w:val="3"/>
        </w:numPr>
        <w:ind w:left="993"/>
      </w:pPr>
      <w:r>
        <w:t xml:space="preserve">Les systèmes CRAFT </w:t>
      </w:r>
      <w:r>
        <w:rPr>
          <w:u w:val="single"/>
        </w:rPr>
        <w:t>n’ont pas d’obligation d’exercer</w:t>
      </w:r>
      <w:r>
        <w:t xml:space="preserve"> le devoir de diligence ou de vérifier le contenu des rapports CRAFT</w:t>
      </w:r>
      <w:r>
        <w:rPr>
          <w:rStyle w:val="Ancredenotedebasdepage"/>
        </w:rPr>
        <w:footnoteReference w:id="11"/>
      </w:r>
      <w:r>
        <w:t xml:space="preserve">. Ils évaluent d’abord le statut d’affiliation d’après les rapports CRAFT disponibles dans le dossier et leur couverture (Modules CRAFT abordés), puis se chargent de vérifier les informations pour détecter des problèmes (déclarations incomplètes, frauduleuses, etc.). Cependant, </w:t>
      </w:r>
    </w:p>
    <w:p w14:paraId="45F606B6" w14:textId="77777777" w:rsidR="008449AF" w:rsidRDefault="004A5E76">
      <w:pPr>
        <w:pStyle w:val="Textoindependiente"/>
        <w:numPr>
          <w:ilvl w:val="1"/>
          <w:numId w:val="3"/>
        </w:numPr>
        <w:ind w:left="993"/>
      </w:pPr>
      <w:r>
        <w:t xml:space="preserve">Les systèmes CRAFT </w:t>
      </w:r>
      <w:r>
        <w:rPr>
          <w:u w:val="single"/>
        </w:rPr>
        <w:t>peuvent réaliser</w:t>
      </w:r>
      <w:r>
        <w:t xml:space="preserve"> l’exercice du devoir de diligence et peuvent faire vérifier par un tiers s’ils le jugent opportun. Là où cela sera nécessaire, le système CRAFT examinera et vérifiera les informations fournies par le PMA (les rapports CRAFT) pour s’assurer de leur exhaustivité et leur vraisemblance. Étant donné que ces services vont au-delà du périmètre d’action du CRAFT et qu’ils ne sont pas de la responsabilité de l’ACHETEUR, le coût de ces services pourra être facturé au PMA. </w:t>
      </w:r>
    </w:p>
    <w:p w14:paraId="0A6C47F7" w14:textId="77777777" w:rsidR="008449AF" w:rsidRDefault="004A5E76">
      <w:pPr>
        <w:pStyle w:val="Textoindependiente"/>
        <w:numPr>
          <w:ilvl w:val="0"/>
          <w:numId w:val="3"/>
        </w:numPr>
        <w:ind w:left="567"/>
      </w:pPr>
      <w:r>
        <w:t>Version intégrale des rapports CRAFT</w:t>
      </w:r>
    </w:p>
    <w:p w14:paraId="77118C05" w14:textId="77777777" w:rsidR="008449AF" w:rsidRDefault="004A5E76">
      <w:pPr>
        <w:pStyle w:val="Textoindependiente"/>
        <w:numPr>
          <w:ilvl w:val="1"/>
          <w:numId w:val="3"/>
        </w:numPr>
        <w:ind w:left="993"/>
      </w:pPr>
      <w:r>
        <w:t xml:space="preserve">Les rapports CRAFT en version intégrale peuvent contenir des informations confidentielles. Les rapports CRAFT en version intégrale qui doivent être fournis aux systèmes CRAFT font l’objet d’accords de confidentialité. </w:t>
      </w:r>
    </w:p>
    <w:p w14:paraId="77358BFB" w14:textId="77777777" w:rsidR="008449AF" w:rsidRDefault="004A5E76">
      <w:pPr>
        <w:pStyle w:val="Textoindependiente"/>
        <w:numPr>
          <w:ilvl w:val="1"/>
          <w:numId w:val="3"/>
        </w:numPr>
        <w:ind w:left="993"/>
      </w:pPr>
      <w:r>
        <w:t>Les PMA peuvent divulguer leurs rapports CRAFT en version intégrale à toute partie et à tout moment qu’ils jugent opportun.</w:t>
      </w:r>
    </w:p>
    <w:p w14:paraId="5C48193D" w14:textId="77777777" w:rsidR="008449AF" w:rsidRDefault="004A5E76">
      <w:pPr>
        <w:pStyle w:val="Textoindependiente"/>
        <w:numPr>
          <w:ilvl w:val="1"/>
          <w:numId w:val="3"/>
        </w:numPr>
        <w:ind w:left="993"/>
      </w:pPr>
      <w:r>
        <w:t xml:space="preserve">Les systèmes CRAFT ne peuvent divulguer les rapports CRAFT en version intégrale des PMA ayant le statut de candidat ou affilié qu’avec l’accord préalable et par écrit de ces derniers. </w:t>
      </w:r>
    </w:p>
    <w:p w14:paraId="54FD1924" w14:textId="77777777" w:rsidR="008449AF" w:rsidRDefault="004A5E76">
      <w:pPr>
        <w:pStyle w:val="Textoindependiente"/>
        <w:numPr>
          <w:ilvl w:val="1"/>
          <w:numId w:val="3"/>
        </w:numPr>
        <w:ind w:left="993"/>
      </w:pPr>
      <w:r>
        <w:t>Pour des vérifications indépendantes par un tiers, dans le but de vérifier les déclarations de premier ou second ordre des rapports CRAFT, le rapport CRAFT en version intégrale devra toujours être divulgué à l’entité indépendante de vérification.</w:t>
      </w:r>
    </w:p>
    <w:p w14:paraId="0CBA6E12" w14:textId="77777777" w:rsidR="008449AF" w:rsidRDefault="004A5E76">
      <w:pPr>
        <w:pStyle w:val="Textoindependiente"/>
        <w:numPr>
          <w:ilvl w:val="1"/>
          <w:numId w:val="3"/>
        </w:numPr>
        <w:ind w:left="993"/>
      </w:pPr>
      <w:r>
        <w:t>Afin de permettre la comparaison des rapports CRAFT entre les systèmes CRAFT et entre les PMA, tous les rapports CRAFT doivent contenir et indiquer :</w:t>
      </w:r>
    </w:p>
    <w:p w14:paraId="671D62E8" w14:textId="77777777" w:rsidR="008449AF" w:rsidRDefault="004A5E76">
      <w:pPr>
        <w:pStyle w:val="Textoindependiente"/>
        <w:numPr>
          <w:ilvl w:val="2"/>
          <w:numId w:val="3"/>
        </w:numPr>
        <w:ind w:left="1418"/>
      </w:pPr>
      <w:r>
        <w:t>les informations détaillées et les pièces justificatives (le cas échéant) relatives aux résultats de l’évaluation des risques,</w:t>
      </w:r>
    </w:p>
    <w:p w14:paraId="6D684B39" w14:textId="77777777" w:rsidR="008449AF" w:rsidRDefault="004A5E76">
      <w:pPr>
        <w:pStyle w:val="Textoindependiente"/>
        <w:numPr>
          <w:ilvl w:val="2"/>
          <w:numId w:val="3"/>
        </w:numPr>
        <w:ind w:left="1418"/>
      </w:pPr>
      <w:r>
        <w:t>les informations détaillées concernant le nombre et le type d’engagements d’atténuation ou d’amélioration pour la période de déclaration à venir, et</w:t>
      </w:r>
    </w:p>
    <w:p w14:paraId="551ACDF4" w14:textId="77777777" w:rsidR="008449AF" w:rsidRDefault="004A5E76">
      <w:pPr>
        <w:pStyle w:val="Textoindependiente"/>
        <w:numPr>
          <w:ilvl w:val="2"/>
          <w:numId w:val="3"/>
        </w:numPr>
        <w:ind w:left="1418"/>
      </w:pPr>
      <w:r>
        <w:t>les informations détaillées concernant le nombre et le type d’engagements d’atténuation ou d’amélioration de la période de déclaration écoulée.</w:t>
      </w:r>
    </w:p>
    <w:p w14:paraId="005BFA69" w14:textId="77777777" w:rsidR="008449AF" w:rsidRDefault="004A5E76">
      <w:pPr>
        <w:pStyle w:val="Textoindependiente"/>
        <w:numPr>
          <w:ilvl w:val="0"/>
          <w:numId w:val="3"/>
        </w:numPr>
        <w:ind w:left="567"/>
      </w:pPr>
      <w:r>
        <w:t>Résumé public des rapports CRAFT</w:t>
      </w:r>
    </w:p>
    <w:p w14:paraId="63A24FC8" w14:textId="77777777" w:rsidR="008449AF" w:rsidRDefault="004A5E76">
      <w:pPr>
        <w:pStyle w:val="Textoindependiente"/>
        <w:numPr>
          <w:ilvl w:val="1"/>
          <w:numId w:val="3"/>
        </w:numPr>
        <w:ind w:left="993"/>
      </w:pPr>
      <w:r>
        <w:lastRenderedPageBreak/>
        <w:t>Tout rapport CRAFT doit inclure un résumé public et non-confidentiel.</w:t>
      </w:r>
    </w:p>
    <w:p w14:paraId="64DB89FE" w14:textId="77777777" w:rsidR="008449AF" w:rsidRDefault="004A5E76">
      <w:pPr>
        <w:pStyle w:val="Textoindependiente"/>
        <w:numPr>
          <w:ilvl w:val="1"/>
          <w:numId w:val="3"/>
        </w:numPr>
        <w:ind w:left="993"/>
      </w:pPr>
      <w:r>
        <w:t xml:space="preserve">Le rapport CRAFT résumé doit contenir pour le moins la qualification de chacune des exigences (par exemple légal, légitime, atténué, progression satisfaisante, améliorations en cours, etc., tel que spécifié pour chacune des exigences du Module 2 et suivants). </w:t>
      </w:r>
    </w:p>
    <w:p w14:paraId="5549B16F" w14:textId="77777777" w:rsidR="008449AF" w:rsidRDefault="004A5E76">
      <w:pPr>
        <w:pStyle w:val="Textoindependiente"/>
        <w:numPr>
          <w:ilvl w:val="1"/>
          <w:numId w:val="3"/>
        </w:numPr>
        <w:ind w:left="993"/>
      </w:pPr>
      <w:r>
        <w:t>Le rapport CRAFT résumé devra indiquer le nombre total d’engagements pour la période suivante et les résultats obtenus lors de la période précédente, en divulguant les indicateurs de performance du PMA (voir ci-dessous).</w:t>
      </w:r>
    </w:p>
    <w:p w14:paraId="0728D934" w14:textId="77777777" w:rsidR="008449AF" w:rsidRDefault="004A5E76">
      <w:pPr>
        <w:pStyle w:val="Textoindependiente"/>
        <w:numPr>
          <w:ilvl w:val="1"/>
          <w:numId w:val="3"/>
        </w:numPr>
        <w:ind w:left="993"/>
      </w:pPr>
      <w:r>
        <w:t xml:space="preserve">Le rapport CRAFT résumé pourra inclure des informations détaillées non-confidentielles que le PMA considère pertinentes. </w:t>
      </w:r>
    </w:p>
    <w:p w14:paraId="45214641" w14:textId="1F8CEF30" w:rsidR="008449AF" w:rsidRDefault="004A5E76">
      <w:pPr>
        <w:pStyle w:val="Textoindependiente"/>
      </w:pPr>
      <w:r>
        <w:t xml:space="preserve">Dans les régions où n’opère aucun système CRAFT, ou dans le cas où un PMA ne souhaite pas rejoindre le système CRAFT qui opère dans sa région, les PMA peuvent mettre en œuvre le CRAFT par eux-mêmes. Dans ce but, ils peuvent publier (et faire la promotion de) leurs rapports CRAFT eux-mêmes et auto-déclarer leur statut avec la mention « indépendant » (« Aspirant indépendant », « Candidat indépendant », « Affilié indépendant »). </w:t>
      </w:r>
    </w:p>
    <w:p w14:paraId="28910574" w14:textId="77777777" w:rsidR="008449AF" w:rsidRDefault="004A5E76">
      <w:pPr>
        <w:pStyle w:val="Ttulo2"/>
      </w:pPr>
      <w:bookmarkStart w:id="76" w:name="_Toc505606297"/>
      <w:bookmarkStart w:id="77" w:name="_Toc508012383"/>
      <w:bookmarkEnd w:id="76"/>
      <w:r>
        <w:t>Indicateurs de performance des PMA</w:t>
      </w:r>
      <w:bookmarkEnd w:id="77"/>
    </w:p>
    <w:p w14:paraId="5E8B04D0" w14:textId="77777777" w:rsidR="008449AF" w:rsidRDefault="004A5E76">
      <w:pPr>
        <w:pStyle w:val="Textoindependiente"/>
      </w:pPr>
      <w:r>
        <w:t>Les Modules 1 et 2 du CRAFT se réfèrent aux exigences d’affiliation. Le Module 3 aborde les risques de l’Annexe II pour lesquels le GDD de l’OCDE recommande un désengagement immédiat. Jusqu’à ce stade (correspondant à un statut d’</w:t>
      </w:r>
      <w:r>
        <w:rPr>
          <w:i/>
        </w:rPr>
        <w:t>aspirant</w:t>
      </w:r>
      <w:r>
        <w:t xml:space="preserve"> ou de </w:t>
      </w:r>
      <w:r>
        <w:rPr>
          <w:i/>
        </w:rPr>
        <w:t>candidat</w:t>
      </w:r>
      <w:r>
        <w:t xml:space="preserve"> du PMA), la norme ne définit que des critères de respect ou de non-respect des exigences.</w:t>
      </w:r>
    </w:p>
    <w:p w14:paraId="164478F4" w14:textId="77777777" w:rsidR="008449AF" w:rsidRDefault="004A5E76">
      <w:pPr>
        <w:pStyle w:val="Textoindependiente"/>
      </w:pPr>
      <w:r>
        <w:t>Une fois que le PMA a atteint le statut d’</w:t>
      </w:r>
      <w:r>
        <w:rPr>
          <w:i/>
        </w:rPr>
        <w:t>affilié</w:t>
      </w:r>
      <w:r>
        <w:t xml:space="preserve"> (pas de critères de non-respect des exigences des modules 3 et 4), le caractère progressif de la norme devient prépondérant. Le Module 4 maintient certains critères de non-respect, mais se base principalement sur des critères de respect ou de progression. Le Module 5 et suivants ne proposent que des critères de progression. Des indicateurs de performance robustes évaluant la progression sont donc d’importance cruciale.</w:t>
      </w:r>
    </w:p>
    <w:p w14:paraId="5BE0F6DD" w14:textId="77777777" w:rsidR="008449AF" w:rsidRDefault="004A5E76">
      <w:pPr>
        <w:pStyle w:val="Textoindependiente"/>
        <w:rPr>
          <w:b/>
        </w:rPr>
      </w:pPr>
      <w:r>
        <w:rPr>
          <w:b/>
        </w:rPr>
        <w:t>Indicateur de performance 1 : engagement</w:t>
      </w:r>
    </w:p>
    <w:p w14:paraId="606B6E66" w14:textId="77777777" w:rsidR="008449AF" w:rsidRDefault="004A5E76">
      <w:pPr>
        <w:pStyle w:val="Textoindependiente"/>
      </w:pPr>
      <w:r>
        <w:t>Dans leurs rapports CRAFT et sur la base de leur évaluation des risques, les PMA doivent indiquer leurs engagements d’atténuation et d’amélioration pour la période à venir. Le nombre et le type d’améliorations prévues constituent un indicateur d’amélioration de l’engagement du PMA. L’indicateur permet de comparer l’engagement du PMA avec celui d’autres PMA.</w:t>
      </w:r>
    </w:p>
    <w:p w14:paraId="14773166" w14:textId="77777777" w:rsidR="008449AF" w:rsidRDefault="004A5E76">
      <w:pPr>
        <w:pStyle w:val="Textoindependiente"/>
        <w:rPr>
          <w:rStyle w:val="Textoennegrita"/>
        </w:rPr>
      </w:pPr>
      <w:r>
        <w:rPr>
          <w:b/>
        </w:rPr>
        <w:t xml:space="preserve">Indicateur de performance 2 : </w:t>
      </w:r>
      <w:r>
        <w:rPr>
          <w:rStyle w:val="Textoennegrita"/>
        </w:rPr>
        <w:t>conformité</w:t>
      </w:r>
    </w:p>
    <w:p w14:paraId="3BAED093" w14:textId="77777777" w:rsidR="008449AF" w:rsidRDefault="004A5E76">
      <w:pPr>
        <w:pStyle w:val="Textoindependiente"/>
        <w:rPr>
          <w:rStyle w:val="Textoennegrita"/>
          <w:b w:val="0"/>
        </w:rPr>
      </w:pPr>
      <w:r>
        <w:t xml:space="preserve">Dans leur rapport CRAFT et sur la base des auto-évaluations de premier ou de second ordre, les PMA doivent indiquer les résultats obtenus en termes d’atténuation et d’amélioration pour la période écoulée. Ces résultats peuvent être comparés avec les engagements correspondants et être utilisés comme indicateur de conformité. </w:t>
      </w:r>
      <w:r>
        <w:rPr>
          <w:rStyle w:val="Textoennegrita"/>
          <w:b w:val="0"/>
        </w:rPr>
        <w:t>Respecter l’ensemble des engagements correspond à une conformité de 100%.</w:t>
      </w:r>
    </w:p>
    <w:p w14:paraId="3C846BEC" w14:textId="77777777" w:rsidR="008449AF" w:rsidRDefault="004A5E76">
      <w:pPr>
        <w:pStyle w:val="Textoindependiente"/>
        <w:rPr>
          <w:rStyle w:val="Textoennegrita"/>
          <w:b w:val="0"/>
        </w:rPr>
      </w:pPr>
      <w:r>
        <w:rPr>
          <w:rStyle w:val="Textoennegrita"/>
        </w:rPr>
        <w:t xml:space="preserve">Indicateur de performance 3 : crédibilité </w:t>
      </w:r>
      <w:r>
        <w:rPr>
          <w:rStyle w:val="Textoennegrita"/>
          <w:b w:val="0"/>
        </w:rPr>
        <w:t>(ne s’applique qu’aux PMA qui ont subi une vérification indépendante par un tiers)</w:t>
      </w:r>
    </w:p>
    <w:p w14:paraId="3F2D1261" w14:textId="60759C01" w:rsidR="008449AF" w:rsidRDefault="004A5E76">
      <w:pPr>
        <w:pStyle w:val="Textoindependiente"/>
      </w:pPr>
      <w:r>
        <w:t xml:space="preserve">Les déclarations vérifiables de premier ou de second ordre du PMA sont sujettes à des vérifications par des tiers (si un </w:t>
      </w:r>
      <w:r>
        <w:rPr>
          <w:rStyle w:val="Textoennegrita"/>
          <w:b w:val="0"/>
        </w:rPr>
        <w:t>ACHETEUR ou leur système CRAFT</w:t>
      </w:r>
      <w:r>
        <w:t xml:space="preserve"> le décide, dans le cadre des obligations d’exercice du devoir de diligence). Les auditeurs peuvent évaluer si les déclarations du PMA dans le rapport CRAFT reflètent de façon raisonnable la réalité du terrain. Le nombre de déclarations du rapport CRAFT que le tiers réalisant la vérification considère comme étant vraisemblablement véridiques est un indicateur de la crédibilité du PMA. Si l’ensemble des déclarations est considéré véridique lors de l’audit, </w:t>
      </w:r>
      <w:r>
        <w:rPr>
          <w:rStyle w:val="Textoennegrita"/>
          <w:b w:val="0"/>
        </w:rPr>
        <w:t>la crédibilité correspondante est de 100%</w:t>
      </w:r>
      <w:r>
        <w:t>.</w:t>
      </w:r>
    </w:p>
    <w:p w14:paraId="3F26DE51" w14:textId="77777777" w:rsidR="008449AF" w:rsidRDefault="004A5E76">
      <w:pPr>
        <w:pStyle w:val="Textoindependiente"/>
        <w:rPr>
          <w:b/>
        </w:rPr>
      </w:pPr>
      <w:r>
        <w:rPr>
          <w:b/>
        </w:rPr>
        <w:t>Algorithme de quantification des indicateurs de performance</w:t>
      </w:r>
    </w:p>
    <w:p w14:paraId="512BA36A" w14:textId="77777777" w:rsidR="008449AF" w:rsidRDefault="004A5E76">
      <w:pPr>
        <w:pStyle w:val="Textoindependiente2"/>
      </w:pPr>
      <w:r>
        <w:t xml:space="preserve">Les règles pour quantifier les indicateurs de performance, garantissant la comparabilité des PMA affiliés à différents systèmes CRAFT seront établies dans les versions futures du CRAFT, à partir de l’expérience de la </w:t>
      </w:r>
      <w:r>
        <w:lastRenderedPageBreak/>
        <w:t>mise en œuvre de la version 1.</w:t>
      </w:r>
    </w:p>
    <w:p w14:paraId="1228F91F" w14:textId="77777777" w:rsidR="008449AF" w:rsidRDefault="004A5E76">
      <w:pPr>
        <w:pStyle w:val="Textoindependiente"/>
      </w:pPr>
      <w:r>
        <w:br w:type="page"/>
      </w:r>
    </w:p>
    <w:p w14:paraId="48E9C50C" w14:textId="77777777" w:rsidR="008449AF" w:rsidRDefault="004A5E76">
      <w:pPr>
        <w:pStyle w:val="Ttulo1"/>
      </w:pPr>
      <w:bookmarkStart w:id="78" w:name="_Toc505606298"/>
      <w:bookmarkStart w:id="79" w:name="_Toc508012384"/>
      <w:bookmarkEnd w:id="78"/>
      <w:r>
        <w:lastRenderedPageBreak/>
        <w:t>MODULE 2 : LÉGITIMITÉ DU PMA</w:t>
      </w:r>
      <w:bookmarkEnd w:id="79"/>
    </w:p>
    <w:p w14:paraId="4B392C55" w14:textId="77777777" w:rsidR="008449AF" w:rsidRDefault="008449AF">
      <w:pPr>
        <w:pStyle w:val="Textoindependiente"/>
      </w:pPr>
    </w:p>
    <w:p w14:paraId="6B66A3F3" w14:textId="77777777" w:rsidR="008449AF" w:rsidRDefault="004A5E76">
      <w:pPr>
        <w:pStyle w:val="Textoindependiente"/>
      </w:pPr>
      <w:r>
        <w:t>Ce module spécifie les exigences et les critères utilisés pour évaluer la légitimité en termes de légalisation et de formalisation des opérations du PMA.</w:t>
      </w:r>
    </w:p>
    <w:tbl>
      <w:tblPr>
        <w:tblStyle w:val="Tablaconcuadrcula"/>
        <w:tblW w:w="9743" w:type="dxa"/>
        <w:tblCellMar>
          <w:left w:w="88" w:type="dxa"/>
        </w:tblCellMar>
        <w:tblLook w:val="04A0" w:firstRow="1" w:lastRow="0" w:firstColumn="1" w:lastColumn="0" w:noHBand="0" w:noVBand="1"/>
      </w:tblPr>
      <w:tblGrid>
        <w:gridCol w:w="2988"/>
        <w:gridCol w:w="6755"/>
      </w:tblGrid>
      <w:tr w:rsidR="008449AF" w14:paraId="7B9B9DC8" w14:textId="77777777">
        <w:tc>
          <w:tcPr>
            <w:tcW w:w="2988" w:type="dxa"/>
            <w:shd w:val="clear" w:color="auto" w:fill="auto"/>
            <w:tcMar>
              <w:left w:w="88" w:type="dxa"/>
            </w:tcMar>
          </w:tcPr>
          <w:p w14:paraId="5BAC90C5" w14:textId="1AEEBEB6" w:rsidR="008449AF" w:rsidRDefault="004A5E76">
            <w:pPr>
              <w:pStyle w:val="Textoindependiente"/>
              <w:spacing w:after="0"/>
            </w:pPr>
            <w:r>
              <w:t>Un PMA peut postuler pour rejoindre un système CRAFT s’il est légitime, selon la définition de l’“AMAPE légitime » du GDD de l’OCDE.</w:t>
            </w:r>
          </w:p>
        </w:tc>
        <w:tc>
          <w:tcPr>
            <w:tcW w:w="6754" w:type="dxa"/>
            <w:shd w:val="clear" w:color="auto" w:fill="auto"/>
            <w:tcMar>
              <w:left w:w="88" w:type="dxa"/>
            </w:tcMar>
          </w:tcPr>
          <w:p w14:paraId="063ABA33" w14:textId="5417189E" w:rsidR="008449AF" w:rsidRDefault="004A5E76">
            <w:pPr>
              <w:pStyle w:val="Textoindependiente2"/>
              <w:spacing w:after="0"/>
            </w:pPr>
            <w:r>
              <w:rPr>
                <w:b/>
              </w:rPr>
              <w:t>« </w:t>
            </w:r>
            <w:r>
              <w:rPr>
                <w:b/>
                <w:i/>
              </w:rPr>
              <w:t xml:space="preserve">Activité minière artisanale et à petite échelle légitime : </w:t>
            </w:r>
            <w:r>
              <w:rPr>
                <w:i/>
              </w:rPr>
              <w:t>la légitimité de l’exploitation artisanale et à petite échelle est un concept difficile à définir car elle fait intervenir un certain nombre de facteurs propres à chaque situation. Aux fins du Guide de l’OCDE, est considérée comme légitime, notamment, toute exploitation artisanale ou à petite échelle qui respecte les lois applicables. Lorsque le respect du cadre légal applicable n’est pas assuré, ou en l’absence d’un tel cadre, l’appréciation de la légitimité d’une exploitation artisanale ou à petite échelle prendra en compte les efforts sincères des orpailleurs et entreprises de nature artisanale ou à petite échelle pour opérer à l’intérieur du cadre légal applicable (s’il existe) de même que leur disposition à tirer parti des possibilités de formalisation lorsque celles-ci deviennent disponibles (en gardant à l’esprit que le plus souvent les capacités, les aptitudes techniques et les ressources financières disponibles à cette fin des exploitants de mines artisanales et à petite échelle sont très limitées, voire inexistantes). …</w:t>
            </w:r>
            <w:r>
              <w:t xml:space="preserve">” </w:t>
            </w:r>
            <w:r>
              <w:fldChar w:fldCharType="begin"/>
            </w:r>
            <w:r>
              <w:instrText>ADDIN CITAVI.PLACEHOLDER aa5e3651-bb90-4f7d-918d-32617d39e573 PFBsYWNlaG9sZGVyPg0KICA8QWRkSW5WZXJzaW9uPjUuNy4wLjA8L0FkZEluVmVyc2lvbj4NCiAgPElkPmFhNWUzNjUxLWJiOTAtNGY3ZC05MThkLTMyNjE3ZDM5ZTU3MzwvSWQ+DQogIDxFbnRyaWVzPg0KICAgIDxFbnRyeT4NCiAgICAgIDxJZD4zYTZlYTEwZi05NTYyLTQ1ZWYtYmJhMy1mMTkwMjg4ODM1MGM8L0lkPg0KICAgICAgPFJlZmVyZW5jZUlkPmFhNmZkOTAyLWUxMTEtNDIyNS1iYjVmLWI2OTcyNjMyYmI3YjwvUmVmZXJlbmNlSWQ+DQogICAgICA8UmFuZ2U+DQogICAgICAgIDxTdGFydD4wPC9TdGFydD4NCiAgICAgICAgPExlbmd0aD4xMjwvTGVuZ3RoPg0KICAgICAgPC9SYW5nZT4NCiAgICAgIDxSZWZlcmVuY2U+DQogICAgICAgIDxSZWZlcmVuY2VUeXBlSWQ+Qm9vazwvUmVmZXJlbmNlVHlwZUlkPg0KICAgICAgICA8QXV0aG9ycz4NCiAgICAgICAgICA8UGVyc29uPg0KICAgICAgICAgICAgPExhc3ROYW1lPk9FQ0Q8L0xhc3ROYW1lPg0KICAgICAgICAgIDwvUGVyc29uPg0KICAgICAgICA8L0F1dGhvcnM+DQogICAgICAgIDxBY2Nlc3NEYXRlPjIwLzA0LzIwMTc8L0FjY2Vzc0RhdGU+DQogICAgICAgIDxEb2k+MTAuMTc4Ny85Nzg5MjY0MjUyNDc5LWVuPC9Eb2k+DQogICAgICAgIDxFZGl0aW9uPlRoaXJkIEVkaXRpb248L0VkaXRpb24+DQogICAgICAgIDxJZD5hYTZmZDkwMi1lMTExLTQyMjUtYmI1Zi1iNjk3MjYzMmJiN2I8L0lkPg0KICAgICAgICA8SXNibj45Nzg5MjY0MjUyNDc5PC9Jc2JuPg0KICAgICAgICA8TG9jYXRpb25zPg0KICAgICAgICAgIDxMb2NhdGlvbj4NCiAgICAgICAgICAgIDxBZGRyZXNzPjEwLjE3ODcvOTc4OTI2NDI1MjQ3OS1lbjwvQWRkcmVzcz4NCiAgICAgICAgICAgIDxMb2NhdGlvblR5cGU+RWxlY3Ryb25pY0FkZHJlc3M8L0xvY2F0aW9uVHlwZT4NCiAgICAgICAgICA8L0xvY2F0aW9uPg0KICAgICAgICAgIDxMb2NhdGlvbj4NCiAgICAgICAgICAgIDxBZGRyZXNzPk9FQ0QgMjAxNiAtIE9FQ0QgRHVlIERpbGlnZW5jZSBHdWlkYW5jZS5wZGY8L0FkZHJlc3M+DQogICAgICAgICAgICA8TG9jYXRpb25UeXBlPkVsZWN0cm9uaWNBZGRyZXNzPC9Mb2NhdGlvblR5cGU+DQogICAgICAgICAgPC9Mb2NhdGlvbj4NCiAgICAgICAgICA8TG9jYXRpb24+DQogICAgICAgICAgICA8QWRkcmVzcz5odHRwOi8vd3d3Lm9lY2Qub3JnL2RhZi9pbnYvbW5lL09FQ0QtRHVlLURpbGlnZW5jZS1HdWlkYW5jZS1NaW5lcmFscy1FZGl0aW9uMy5wZGY8L0FkZHJlc3M+DQogICAgICAgICAgICA8TG9jYXRpb25UeXBlPkVsZWN0cm9uaWNBZGRyZXNzPC9Mb2NhdGlvblR5cGU+DQogICAgICAgICAgPC9Mb2NhdGlvbj4NCiAgICAgICAgPC9Mb2NhdGlvbnM+DQogICAgICAgIDxPbmxpbmVBZGRyZXNzPmh0dHA6Ly93d3cub2VjZC5vcmcvZGFmL2ludi9tbmUvT0VDRC1EdWUtRGlsaWdlbmNlLUd1aWRhbmNlLU1pbmVyYWxzLUVkaXRpb24zLnBkZjwvT25saW5lQWRkcmVzcz4NCiAgICAgICAgPE9yZ2FuaXphdGlvbnM+DQogICAgICAgICAgPFBlcnNvbj4NCiAgICAgICAgICAgIDxMYXN0TmFtZT5PcmdhbmlzYXRpb24gZm9yIEVjb25vbWljIENvLW9wZXJhdGlvbiBhbmQgRGV2ZWxvcG1lbnQgKE9FQ0QpPC9MYXN0TmFtZT4NCiAgICAgICAgICA8L1BlcnNvbj4NCiAgICAgICAgPC9Pcmdhbml6YXRpb25zPg0KICAgICAgICA8UGFnZUNvdW50QzU+PCFbQ0RBVEFbPGM+MTIwPC9jPg0KPGluPnRydWU8L2luPg0KPG9zPjEyMDwvb3M+DQo8cHM+MTIwPC9wcz5dXT48L1BhZ2VDb3VudEM1Pg0KICAgICAgICA8UGFnZUNvdW50PjEyMDwvUGFnZUNvdW50Pg0KICAgICAgICA8UGxhY2VPZlB1YmxpY2F0aW9uPlBhcmlzIChGUik8L1BsYWNlT2ZQdWJsaWNhdGlvbj4NCiAgICAgICAgPFB1Ymxpc2hlcnM+DQogICAgICAgICAgPFB1Ymxpc2hlcj4NCiAgICAgICAgICAgIDxOYW1lPk9FQ0QgUHVibGlzaGluZzwvTmFtZT4NCiAgICAgICAgICA8L1B1Ymxpc2hlcj4NCiAgICAgICAgPC9QdWJsaXNoZXJzPg0KICAgICAgICA8U2VxdWVuY2VOdW1iZXI+MzwvU2VxdWVuY2VOdW1iZXI+DQogICAgICAgIDxTaG9ydFRpdGxlPk9FQ0QgMjAxNiDigJMgT0VDRCBEdWUgRGlsaWdlbmNlIEd1aWRhbmNlPC9TaG9ydFRpdGxlPg0KICAgICAgICA8U291cmNlT2ZCaWJsaW9ncmFwaGljSW5mb3JtYXRpb24+Q3Jvc3NSZWY8L1NvdXJjZU9mQmlibGlvZ3JhcGhpY0luZm9ybWF0aW9uPg0KICAgICAgICA8VGl0bGU+T0VDRCBEdWUgRGlsaWdlbmNlIEd1aWRhbmNlIGZvciBSZXNwb25zaWJsZSBTdXBwbHkgQ2hhaW5zIG9mIE1pbmVyYWxzIGZyb20gQ29uZmxpY3QtQWZmZWN0ZWQgYW5kIEhpZ2gtUmlzayBBcmVhczwvVGl0bGU+DQogICAgICAgIDxZZWFyPjIwMTY8L1llYXI+DQogICAgICA8L1JlZmVyZW5jZT4NCiAgICA8L0VudHJ5Pg0KICA8L0VudHJpZXM+DQogIDxUZXh0PihPRUNEIDIwMTZi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T0VDRCAyMDE2Yik8L1RleHQ+DQogICAgPC9UZXh0VW5pdD4NCiAgPC9UZXh0VW5pdHM+DQo8L1BsYWNlaG9sZGVyPg==</w:instrText>
            </w:r>
            <w:r>
              <w:fldChar w:fldCharType="separate"/>
            </w:r>
            <w:bookmarkStart w:id="80" w:name="__Fieldmark__1251_187408736"/>
            <w:r>
              <w:t>(</w:t>
            </w:r>
            <w:bookmarkStart w:id="81" w:name="__Fieldmark__39951_1435017116"/>
            <w:r>
              <w:t>O</w:t>
            </w:r>
            <w:bookmarkStart w:id="82" w:name="__Fieldmark__20954_1435017116"/>
            <w:r>
              <w:t>C</w:t>
            </w:r>
            <w:bookmarkStart w:id="83" w:name="__Fieldmark__8018_1435017116"/>
            <w:r>
              <w:t>D</w:t>
            </w:r>
            <w:bookmarkStart w:id="84" w:name="__Fieldmark__2479_2621159314"/>
            <w:r>
              <w:t>E</w:t>
            </w:r>
            <w:bookmarkStart w:id="85" w:name="_CTVP001aa5e3651bb904f7d918d32617d39e573"/>
            <w:r>
              <w:t xml:space="preserve"> 2016b)</w:t>
            </w:r>
            <w:r>
              <w:fldChar w:fldCharType="end"/>
            </w:r>
            <w:bookmarkEnd w:id="80"/>
            <w:bookmarkEnd w:id="81"/>
            <w:bookmarkEnd w:id="82"/>
            <w:bookmarkEnd w:id="83"/>
            <w:bookmarkEnd w:id="84"/>
            <w:bookmarkEnd w:id="85"/>
            <w:r>
              <w:t>.</w:t>
            </w:r>
          </w:p>
          <w:p w14:paraId="1605E7D5" w14:textId="60DC9AB3" w:rsidR="008449AF" w:rsidRDefault="004A5E76">
            <w:pPr>
              <w:pStyle w:val="Textoindependiente2"/>
              <w:spacing w:after="0"/>
            </w:pPr>
            <w:r>
              <w:t>La dernière partie de cette définition de la légitimité « </w:t>
            </w:r>
            <w:r>
              <w:rPr>
                <w:i/>
              </w:rPr>
              <w:t>En tout état de cause, l’exploitation artisanale et à petite échelle, comme n’importe quelle forme d’exploitation minière, ne peut être considérée comme légitime quand elle contribue à un conflit et à de graves exactions associées à l’extraction, au transport ou au négoce de minerais comme définis dans l’annexe II de ce Guide.</w:t>
            </w:r>
            <w:r>
              <w:t> » est abordée dans le Module 3.</w:t>
            </w:r>
          </w:p>
        </w:tc>
      </w:tr>
    </w:tbl>
    <w:p w14:paraId="1C0105D5" w14:textId="77777777" w:rsidR="008449AF" w:rsidRDefault="008449AF"/>
    <w:p w14:paraId="6E497FBD" w14:textId="2CCA1F0A" w:rsidR="008449AF" w:rsidRDefault="004A5E76">
      <w:pPr>
        <w:pStyle w:val="Textoindependiente"/>
      </w:pPr>
      <w:r>
        <w:t xml:space="preserve">Afin de déterminer la « légitimité », le CRAFT fait la distinction entre les différents contextes qui peuvent exister dans le pays où opère le PMA. </w:t>
      </w:r>
    </w:p>
    <w:p w14:paraId="14B65AD1" w14:textId="77777777" w:rsidR="008449AF" w:rsidRDefault="004A5E76">
      <w:pPr>
        <w:pStyle w:val="Textoindependiente"/>
      </w:pPr>
      <w:r>
        <w:t>Pour chacun des contextes, le CRAFT fournit des critères qui permettront de déterminer si les exigences de légitimité sont respectées :</w:t>
      </w:r>
    </w:p>
    <w:tbl>
      <w:tblPr>
        <w:tblStyle w:val="Tablaconcuadrcula"/>
        <w:tblW w:w="9963" w:type="dxa"/>
        <w:tblCellMar>
          <w:left w:w="88" w:type="dxa"/>
        </w:tblCellMar>
        <w:tblLook w:val="04A0" w:firstRow="1" w:lastRow="0" w:firstColumn="1" w:lastColumn="0" w:noHBand="0" w:noVBand="1"/>
      </w:tblPr>
      <w:tblGrid>
        <w:gridCol w:w="3321"/>
        <w:gridCol w:w="3321"/>
        <w:gridCol w:w="3321"/>
      </w:tblGrid>
      <w:tr w:rsidR="008449AF" w14:paraId="3718B41E" w14:textId="77777777">
        <w:tc>
          <w:tcPr>
            <w:tcW w:w="3321" w:type="dxa"/>
            <w:shd w:val="clear" w:color="auto" w:fill="92D050"/>
            <w:tcMar>
              <w:left w:w="88" w:type="dxa"/>
            </w:tcMar>
          </w:tcPr>
          <w:p w14:paraId="32C6BFCB" w14:textId="77777777" w:rsidR="008449AF" w:rsidRDefault="004A5E76">
            <w:pPr>
              <w:pStyle w:val="Textoindependiente"/>
              <w:keepNext/>
              <w:spacing w:after="0"/>
              <w:jc w:val="center"/>
              <w:rPr>
                <w:b/>
              </w:rPr>
            </w:pPr>
            <w:r>
              <w:rPr>
                <w:u w:val="single"/>
              </w:rPr>
              <w:t>Exigence respectée</w:t>
            </w:r>
          </w:p>
        </w:tc>
        <w:tc>
          <w:tcPr>
            <w:tcW w:w="3321" w:type="dxa"/>
            <w:shd w:val="clear" w:color="auto" w:fill="CCFF66"/>
            <w:tcMar>
              <w:left w:w="88" w:type="dxa"/>
            </w:tcMar>
          </w:tcPr>
          <w:p w14:paraId="0DB8AD9C" w14:textId="77777777" w:rsidR="008449AF" w:rsidRDefault="004A5E76">
            <w:pPr>
              <w:pStyle w:val="Prrafodelista"/>
              <w:ind w:left="0"/>
              <w:jc w:val="center"/>
              <w:rPr>
                <w:u w:val="single"/>
              </w:rPr>
            </w:pPr>
            <w:r>
              <w:rPr>
                <w:u w:val="single"/>
              </w:rPr>
              <w:t>Progression vers le respect de l’exigence</w:t>
            </w:r>
          </w:p>
        </w:tc>
        <w:tc>
          <w:tcPr>
            <w:tcW w:w="3321" w:type="dxa"/>
            <w:shd w:val="clear" w:color="auto" w:fill="FF7C80"/>
            <w:tcMar>
              <w:left w:w="88" w:type="dxa"/>
            </w:tcMar>
          </w:tcPr>
          <w:p w14:paraId="00E8EB81" w14:textId="77777777" w:rsidR="008449AF" w:rsidRDefault="004A5E76">
            <w:pPr>
              <w:pStyle w:val="Prrafodelista"/>
              <w:ind w:left="0"/>
              <w:jc w:val="center"/>
              <w:rPr>
                <w:u w:val="single"/>
              </w:rPr>
            </w:pPr>
            <w:r>
              <w:rPr>
                <w:u w:val="single"/>
              </w:rPr>
              <w:t>Exigence non-respectée</w:t>
            </w:r>
          </w:p>
          <w:p w14:paraId="029F5F53" w14:textId="77777777" w:rsidR="008449AF" w:rsidRDefault="008449AF">
            <w:pPr>
              <w:jc w:val="center"/>
            </w:pPr>
          </w:p>
        </w:tc>
      </w:tr>
      <w:tr w:rsidR="008449AF" w14:paraId="1F2ADD32" w14:textId="77777777">
        <w:tc>
          <w:tcPr>
            <w:tcW w:w="3321" w:type="dxa"/>
            <w:shd w:val="clear" w:color="auto" w:fill="92D050"/>
            <w:tcMar>
              <w:left w:w="88" w:type="dxa"/>
            </w:tcMar>
          </w:tcPr>
          <w:p w14:paraId="49C2B461" w14:textId="77777777" w:rsidR="008449AF" w:rsidRDefault="004A5E76">
            <w:pPr>
              <w:pStyle w:val="Textoindependiente"/>
              <w:spacing w:after="0"/>
              <w:rPr>
                <w:u w:val="single"/>
              </w:rPr>
            </w:pPr>
            <w:r>
              <w:t>signifie que le PMA est légitime et formel ou légal et peut être admis dans un système CRAFT.</w:t>
            </w:r>
          </w:p>
        </w:tc>
        <w:tc>
          <w:tcPr>
            <w:tcW w:w="3321" w:type="dxa"/>
            <w:shd w:val="clear" w:color="auto" w:fill="CCFF66"/>
            <w:tcMar>
              <w:left w:w="88" w:type="dxa"/>
            </w:tcMar>
          </w:tcPr>
          <w:p w14:paraId="4D8ED7C9" w14:textId="77777777" w:rsidR="008449AF" w:rsidRDefault="004A5E76">
            <w:pPr>
              <w:pStyle w:val="Textoindependiente"/>
              <w:spacing w:after="0"/>
              <w:rPr>
                <w:u w:val="single"/>
              </w:rPr>
            </w:pPr>
            <w:r>
              <w:t>signifie que le PMA est légitime, dans un processus de formalisation ou de légalisation et pourrait être admis dans un système CRAFT qui lui apporte un soutien à la formalisation.</w:t>
            </w:r>
          </w:p>
        </w:tc>
        <w:tc>
          <w:tcPr>
            <w:tcW w:w="3321" w:type="dxa"/>
            <w:shd w:val="clear" w:color="auto" w:fill="FF7C80"/>
            <w:tcMar>
              <w:left w:w="88" w:type="dxa"/>
            </w:tcMar>
          </w:tcPr>
          <w:p w14:paraId="7BF91F18" w14:textId="77777777" w:rsidR="008449AF" w:rsidRDefault="004A5E76">
            <w:pPr>
              <w:pStyle w:val="Textoindependiente"/>
              <w:spacing w:after="0"/>
              <w:rPr>
                <w:u w:val="single"/>
              </w:rPr>
            </w:pPr>
            <w:r>
              <w:t>signifie que dans les circonstances actuelles, le PMA ne peut pas être considéré comme étant légitime. Le PMA ne peut pas être admis dans un système CRAFT à l’heure actuelle.</w:t>
            </w:r>
          </w:p>
        </w:tc>
      </w:tr>
    </w:tbl>
    <w:p w14:paraId="4A749C35" w14:textId="77777777" w:rsidR="008449AF" w:rsidRDefault="008449AF">
      <w:pPr>
        <w:pStyle w:val="Textoindependiente"/>
      </w:pPr>
    </w:p>
    <w:tbl>
      <w:tblPr>
        <w:tblStyle w:val="Tablaconcuadrcula"/>
        <w:tblW w:w="9754" w:type="dxa"/>
        <w:tblCellMar>
          <w:left w:w="88" w:type="dxa"/>
        </w:tblCellMar>
        <w:tblLook w:val="04A0" w:firstRow="1" w:lastRow="0" w:firstColumn="1" w:lastColumn="0" w:noHBand="0" w:noVBand="1"/>
      </w:tblPr>
      <w:tblGrid>
        <w:gridCol w:w="2336"/>
        <w:gridCol w:w="4568"/>
        <w:gridCol w:w="2850"/>
      </w:tblGrid>
      <w:tr w:rsidR="008449AF" w14:paraId="51EF418D" w14:textId="77777777">
        <w:tc>
          <w:tcPr>
            <w:tcW w:w="9754" w:type="dxa"/>
            <w:gridSpan w:val="3"/>
            <w:shd w:val="clear" w:color="auto" w:fill="auto"/>
            <w:tcMar>
              <w:left w:w="88" w:type="dxa"/>
            </w:tcMar>
          </w:tcPr>
          <w:p w14:paraId="76997D4F" w14:textId="77777777" w:rsidR="008449AF" w:rsidRDefault="004A5E76">
            <w:pPr>
              <w:pStyle w:val="Textoindependiente"/>
              <w:spacing w:after="0"/>
              <w:rPr>
                <w:b/>
              </w:rPr>
            </w:pPr>
            <w:r>
              <w:rPr>
                <w:b/>
              </w:rPr>
              <w:t xml:space="preserve">Contexte du pays, cas nº 1 : </w:t>
            </w:r>
          </w:p>
          <w:p w14:paraId="79693AA7" w14:textId="77777777" w:rsidR="008449AF" w:rsidRDefault="004A5E76">
            <w:pPr>
              <w:pStyle w:val="Textoindependiente"/>
              <w:spacing w:after="0"/>
            </w:pPr>
            <w:r>
              <w:rPr>
                <w:b/>
              </w:rPr>
              <w:t>Un cadre légal pour l’AMAPE existe, il est mis en œuvre activement et les autorités compétentes le font respecter.</w:t>
            </w:r>
          </w:p>
          <w:p w14:paraId="54FC1BB7" w14:textId="10C831AE" w:rsidR="008449AF" w:rsidRDefault="004A5E76">
            <w:pPr>
              <w:pStyle w:val="Textoindependiente2"/>
              <w:numPr>
                <w:ilvl w:val="0"/>
                <w:numId w:val="9"/>
              </w:numPr>
              <w:spacing w:after="0"/>
              <w:ind w:left="426" w:hanging="284"/>
            </w:pPr>
            <w:r>
              <w:t>« existe » veut dire que l’AMAPE est prise en compte par les lois nationales et que des exigences sont établies dans les réglementations correspondantes pour la légalisation des opérations d’AMAPE.</w:t>
            </w:r>
          </w:p>
          <w:p w14:paraId="66C02FD8" w14:textId="336828C2" w:rsidR="008449AF" w:rsidRDefault="004A5E76">
            <w:pPr>
              <w:pStyle w:val="Textoindependiente2"/>
              <w:numPr>
                <w:ilvl w:val="0"/>
                <w:numId w:val="9"/>
              </w:numPr>
              <w:spacing w:after="0"/>
              <w:ind w:left="426" w:hanging="284"/>
            </w:pPr>
            <w:r>
              <w:t>« mis en œuvre activement » signifie que les procédures de formalisation sont clairement définies et qu’une part significative</w:t>
            </w:r>
            <w:r>
              <w:rPr>
                <w:rStyle w:val="Ancredenotedebasdepage"/>
              </w:rPr>
              <w:footnoteReference w:id="12"/>
            </w:r>
            <w:r>
              <w:t xml:space="preserve"> des opérations d’AMAPE ont obtenu un statut formel ou sont en cours de formalisation.</w:t>
            </w:r>
          </w:p>
          <w:p w14:paraId="75F84EAD" w14:textId="4AD68E2D" w:rsidR="008449AF" w:rsidRDefault="004A5E76">
            <w:pPr>
              <w:pStyle w:val="Textoindependiente2"/>
              <w:numPr>
                <w:ilvl w:val="0"/>
                <w:numId w:val="9"/>
              </w:numPr>
              <w:spacing w:after="0"/>
              <w:ind w:left="426" w:hanging="284"/>
            </w:pPr>
            <w:r>
              <w:lastRenderedPageBreak/>
              <w:t>« font respecter » veut dire que les autorités compétentes proposent les procédures de formalisation aux opérateurs de l’AMAPE qui souhaitent se formaliser et prennent des mesures contre les opérateurs qui refusent de suivre les procédures de formalisation.</w:t>
            </w:r>
          </w:p>
        </w:tc>
      </w:tr>
      <w:tr w:rsidR="008449AF" w14:paraId="2B971127" w14:textId="77777777">
        <w:tc>
          <w:tcPr>
            <w:tcW w:w="2336" w:type="dxa"/>
            <w:shd w:val="clear" w:color="auto" w:fill="92D050"/>
            <w:tcMar>
              <w:left w:w="88" w:type="dxa"/>
            </w:tcMar>
          </w:tcPr>
          <w:p w14:paraId="62B29E0E" w14:textId="77777777" w:rsidR="008449AF" w:rsidRDefault="004A5E76">
            <w:pPr>
              <w:pStyle w:val="Textoindependiente"/>
              <w:keepNext/>
              <w:spacing w:after="0"/>
              <w:rPr>
                <w:b/>
              </w:rPr>
            </w:pPr>
            <w:r>
              <w:rPr>
                <w:u w:val="single"/>
              </w:rPr>
              <w:lastRenderedPageBreak/>
              <w:t>Exigence respectée</w:t>
            </w:r>
          </w:p>
        </w:tc>
        <w:tc>
          <w:tcPr>
            <w:tcW w:w="4568" w:type="dxa"/>
            <w:shd w:val="clear" w:color="auto" w:fill="CCFF66"/>
            <w:tcMar>
              <w:left w:w="88" w:type="dxa"/>
            </w:tcMar>
          </w:tcPr>
          <w:p w14:paraId="79666523" w14:textId="77777777" w:rsidR="008449AF" w:rsidRDefault="004A5E76">
            <w:pPr>
              <w:pStyle w:val="Prrafodelista"/>
              <w:ind w:left="0"/>
              <w:rPr>
                <w:u w:val="single"/>
              </w:rPr>
            </w:pPr>
            <w:r>
              <w:rPr>
                <w:u w:val="single"/>
              </w:rPr>
              <w:t xml:space="preserve">Progression avancée vers le respect de l’exigence : </w:t>
            </w:r>
          </w:p>
        </w:tc>
        <w:tc>
          <w:tcPr>
            <w:tcW w:w="2850" w:type="dxa"/>
            <w:shd w:val="clear" w:color="auto" w:fill="FF7C80"/>
            <w:tcMar>
              <w:left w:w="88" w:type="dxa"/>
            </w:tcMar>
          </w:tcPr>
          <w:p w14:paraId="6842D8B0" w14:textId="77777777" w:rsidR="008449AF" w:rsidRDefault="004A5E76">
            <w:pPr>
              <w:pStyle w:val="Prrafodelista"/>
              <w:ind w:left="0"/>
              <w:rPr>
                <w:u w:val="single"/>
              </w:rPr>
            </w:pPr>
            <w:r>
              <w:rPr>
                <w:u w:val="single"/>
              </w:rPr>
              <w:t>Exigence non-respectée</w:t>
            </w:r>
          </w:p>
          <w:p w14:paraId="677FC435" w14:textId="77777777" w:rsidR="008449AF" w:rsidRDefault="008449AF"/>
        </w:tc>
      </w:tr>
      <w:tr w:rsidR="008449AF" w14:paraId="174C7E2A" w14:textId="77777777">
        <w:tc>
          <w:tcPr>
            <w:tcW w:w="2336" w:type="dxa"/>
            <w:shd w:val="clear" w:color="auto" w:fill="auto"/>
            <w:tcMar>
              <w:left w:w="88" w:type="dxa"/>
            </w:tcMar>
          </w:tcPr>
          <w:p w14:paraId="5D79CE39" w14:textId="77777777" w:rsidR="008449AF" w:rsidRDefault="004A5E76">
            <w:r>
              <w:t>Les opérations du PMA sont légales. Le PMA est en possession des documents publics ou privés valables légalement qui autorisent les opérations.</w:t>
            </w:r>
          </w:p>
        </w:tc>
        <w:tc>
          <w:tcPr>
            <w:tcW w:w="4568" w:type="dxa"/>
            <w:shd w:val="clear" w:color="auto" w:fill="auto"/>
            <w:tcMar>
              <w:left w:w="88" w:type="dxa"/>
            </w:tcMar>
          </w:tcPr>
          <w:p w14:paraId="24E93E5F" w14:textId="77777777" w:rsidR="008449AF" w:rsidRDefault="004A5E76">
            <w:pPr>
              <w:pStyle w:val="Prrafodelista"/>
              <w:numPr>
                <w:ilvl w:val="1"/>
                <w:numId w:val="7"/>
              </w:numPr>
              <w:ind w:left="314"/>
            </w:pPr>
            <w:r>
              <w:t xml:space="preserve">Le PMA peut prouver, avec documents valables légalement à l’appui, qu’il progresse vers la légalisation de ses opérations. </w:t>
            </w:r>
          </w:p>
          <w:p w14:paraId="230A77F0" w14:textId="77777777" w:rsidR="008449AF" w:rsidRDefault="004A5E76">
            <w:pPr>
              <w:pStyle w:val="Prrafodelista"/>
              <w:numPr>
                <w:ilvl w:val="1"/>
                <w:numId w:val="7"/>
              </w:numPr>
              <w:ind w:left="314"/>
            </w:pPr>
            <w:r>
              <w:t>Les opérations du PMA sont basées sur la bonne foi : il n’existe aucune preuve montrant que les autorités compétentes ont pris des mesures contre le PMA depuis que celui-ci a commencé le processus de formalisation.</w:t>
            </w:r>
          </w:p>
          <w:p w14:paraId="63A7F938" w14:textId="77777777" w:rsidR="008449AF" w:rsidRDefault="008449AF">
            <w:pPr>
              <w:ind w:left="314"/>
            </w:pPr>
          </w:p>
          <w:p w14:paraId="3E10BAAD" w14:textId="77777777" w:rsidR="008449AF" w:rsidRDefault="004A5E76">
            <w:pPr>
              <w:rPr>
                <w:u w:val="single"/>
              </w:rPr>
            </w:pPr>
            <w:r>
              <w:rPr>
                <w:u w:val="single"/>
              </w:rPr>
              <w:t xml:space="preserve">Progression naissante vers le respect de l’exigence : </w:t>
            </w:r>
          </w:p>
          <w:p w14:paraId="22D656D1" w14:textId="77777777" w:rsidR="008449AF" w:rsidRDefault="004A5E76">
            <w:pPr>
              <w:pStyle w:val="Prrafodelista"/>
              <w:numPr>
                <w:ilvl w:val="1"/>
                <w:numId w:val="7"/>
              </w:numPr>
              <w:ind w:left="314"/>
            </w:pPr>
            <w:r>
              <w:t xml:space="preserve">Le PMA peut prouver, avec documents à l’appui, qu’il fait des efforts pour la légalisation de ses opérations. </w:t>
            </w:r>
          </w:p>
          <w:p w14:paraId="13CD4CD8" w14:textId="77777777" w:rsidR="008449AF" w:rsidRDefault="004A5E76">
            <w:pPr>
              <w:pStyle w:val="Prrafodelista"/>
              <w:numPr>
                <w:ilvl w:val="1"/>
                <w:numId w:val="7"/>
              </w:numPr>
              <w:ind w:left="314"/>
            </w:pPr>
            <w:r>
              <w:t>Les opérations du PMA sont basées sur la bonne foi : il n’existe aucune preuve montrant que les autorités compétentes ont pris des mesures contre le PMA depuis que celui-ci a commencé le processus de formalisation.</w:t>
            </w:r>
          </w:p>
        </w:tc>
        <w:tc>
          <w:tcPr>
            <w:tcW w:w="2850" w:type="dxa"/>
            <w:shd w:val="clear" w:color="auto" w:fill="auto"/>
            <w:tcMar>
              <w:left w:w="88" w:type="dxa"/>
            </w:tcMar>
          </w:tcPr>
          <w:p w14:paraId="4609C7CB" w14:textId="77777777" w:rsidR="008449AF" w:rsidRDefault="004A5E76">
            <w:pPr>
              <w:pStyle w:val="Prrafodelista"/>
              <w:numPr>
                <w:ilvl w:val="1"/>
                <w:numId w:val="7"/>
              </w:numPr>
              <w:ind w:left="313"/>
            </w:pPr>
            <w:r>
              <w:t>Le PMA ne peut pas fournir de preuves des efforts réalisés pour la légalisation de ses opérations. Par exemple, le PMA ne dispose d’aucun document qui prouve la candidature ou le processus.</w:t>
            </w:r>
          </w:p>
          <w:p w14:paraId="0042A1F9" w14:textId="77777777" w:rsidR="008449AF" w:rsidRDefault="004A5E76">
            <w:pPr>
              <w:pStyle w:val="Prrafodelista"/>
              <w:numPr>
                <w:ilvl w:val="1"/>
                <w:numId w:val="7"/>
              </w:numPr>
              <w:ind w:left="313"/>
            </w:pPr>
            <w:r>
              <w:t>Les opérations du PMA ne se basent pas sur la bonne foi : ses opérations continuent malgré les mesures prises par les autorités compétentes contre le PMA.</w:t>
            </w:r>
          </w:p>
        </w:tc>
      </w:tr>
    </w:tbl>
    <w:p w14:paraId="6C90C748" w14:textId="77777777" w:rsidR="008449AF" w:rsidRDefault="008449AF">
      <w:pPr>
        <w:pStyle w:val="Textoindependiente"/>
      </w:pPr>
    </w:p>
    <w:tbl>
      <w:tblPr>
        <w:tblStyle w:val="Tablaconcuadrcula"/>
        <w:tblW w:w="9754" w:type="dxa"/>
        <w:tblCellMar>
          <w:left w:w="88" w:type="dxa"/>
        </w:tblCellMar>
        <w:tblLook w:val="04A0" w:firstRow="1" w:lastRow="0" w:firstColumn="1" w:lastColumn="0" w:noHBand="0" w:noVBand="1"/>
      </w:tblPr>
      <w:tblGrid>
        <w:gridCol w:w="3766"/>
        <w:gridCol w:w="3100"/>
        <w:gridCol w:w="2888"/>
      </w:tblGrid>
      <w:tr w:rsidR="008449AF" w14:paraId="071E2E62" w14:textId="77777777">
        <w:tc>
          <w:tcPr>
            <w:tcW w:w="9754" w:type="dxa"/>
            <w:gridSpan w:val="3"/>
            <w:shd w:val="clear" w:color="auto" w:fill="auto"/>
            <w:tcMar>
              <w:left w:w="88" w:type="dxa"/>
            </w:tcMar>
          </w:tcPr>
          <w:p w14:paraId="0939FBF1" w14:textId="77777777" w:rsidR="008449AF" w:rsidRDefault="004A5E76">
            <w:pPr>
              <w:pStyle w:val="Textoindependiente"/>
              <w:spacing w:after="0"/>
              <w:rPr>
                <w:b/>
              </w:rPr>
            </w:pPr>
            <w:r>
              <w:rPr>
                <w:b/>
              </w:rPr>
              <w:t xml:space="preserve">Contexte du pays, cas nº 2 : </w:t>
            </w:r>
          </w:p>
          <w:p w14:paraId="10831010" w14:textId="77777777" w:rsidR="008449AF" w:rsidRDefault="004A5E76">
            <w:pPr>
              <w:pStyle w:val="Textoindependiente"/>
              <w:spacing w:after="0"/>
            </w:pPr>
            <w:r>
              <w:rPr>
                <w:b/>
              </w:rPr>
              <w:t>Un cadre légal pour l’AMAPE existe, mais il n’est pas mis en œuvre activement ou les autorités ne le font pas respecter.</w:t>
            </w:r>
          </w:p>
          <w:p w14:paraId="0F0C028B" w14:textId="77EAB821" w:rsidR="008449AF" w:rsidRDefault="004A5E76">
            <w:pPr>
              <w:pStyle w:val="Textoindependiente2"/>
              <w:numPr>
                <w:ilvl w:val="0"/>
                <w:numId w:val="10"/>
              </w:numPr>
              <w:spacing w:after="0"/>
              <w:ind w:left="426" w:hanging="284"/>
            </w:pPr>
            <w:r>
              <w:t>« existe » veut dire que l’AMAPE est prise en compte par les lois nationales et que des exigences sont établies dans les réglementations correspondantes pour la légalisation des opérations d’AMAPE.</w:t>
            </w:r>
          </w:p>
          <w:p w14:paraId="5ACA41F8" w14:textId="5154863E" w:rsidR="008449AF" w:rsidRDefault="004A5E76">
            <w:pPr>
              <w:pStyle w:val="Textoindependiente2"/>
              <w:numPr>
                <w:ilvl w:val="0"/>
                <w:numId w:val="10"/>
              </w:numPr>
              <w:spacing w:after="0"/>
              <w:ind w:left="426" w:hanging="284"/>
            </w:pPr>
            <w:r>
              <w:t>« n’est pas mis en œuvre activement... » signifie que les procédures de formalisation ne sont pas clairement établies ou ne sont pas à la portée des opérateurs de l’AMAPE et la formalisation n’est pas promue activement par l’État. En conséquence, une large part</w:t>
            </w:r>
            <w:r>
              <w:rPr>
                <w:rStyle w:val="Ancredenotedebasdepage"/>
              </w:rPr>
              <w:footnoteReference w:id="13"/>
            </w:r>
            <w:r>
              <w:t xml:space="preserve"> des opérateurs du secteur de l’AMAPE opèrent dans le secteur informel. </w:t>
            </w:r>
          </w:p>
          <w:p w14:paraId="1C51BF22" w14:textId="6050033E" w:rsidR="008449AF" w:rsidRDefault="004A5E76">
            <w:pPr>
              <w:pStyle w:val="Textoindependiente2"/>
              <w:numPr>
                <w:ilvl w:val="0"/>
                <w:numId w:val="10"/>
              </w:numPr>
              <w:spacing w:after="0"/>
              <w:ind w:left="426" w:hanging="284"/>
            </w:pPr>
            <w:r>
              <w:t>« ... ou les autorités ne le font pas respecter » veut dire que les autorités compétentes ne prennent pas de mesures ou bien qu’elles réalisent ponctuellement ou de façon répétée des opérations répressives ayant un impact à court terme, après quoi les opérations d’AMAPE reviennent à « la normale (informelle) ».</w:t>
            </w:r>
          </w:p>
        </w:tc>
      </w:tr>
      <w:tr w:rsidR="008449AF" w14:paraId="14636DD6" w14:textId="77777777">
        <w:tc>
          <w:tcPr>
            <w:tcW w:w="3766" w:type="dxa"/>
            <w:shd w:val="clear" w:color="auto" w:fill="92D050"/>
            <w:tcMar>
              <w:left w:w="88" w:type="dxa"/>
            </w:tcMar>
          </w:tcPr>
          <w:p w14:paraId="2BE60D77" w14:textId="77777777" w:rsidR="008449AF" w:rsidRDefault="004A5E76">
            <w:pPr>
              <w:pStyle w:val="Textoindependiente"/>
              <w:keepNext/>
              <w:spacing w:after="0"/>
              <w:rPr>
                <w:b/>
              </w:rPr>
            </w:pPr>
            <w:r>
              <w:rPr>
                <w:u w:val="single"/>
              </w:rPr>
              <w:t>Exigence respectée</w:t>
            </w:r>
          </w:p>
        </w:tc>
        <w:tc>
          <w:tcPr>
            <w:tcW w:w="3100" w:type="dxa"/>
            <w:shd w:val="clear" w:color="auto" w:fill="CCFF66"/>
            <w:tcMar>
              <w:left w:w="88" w:type="dxa"/>
            </w:tcMar>
          </w:tcPr>
          <w:p w14:paraId="339F59FC" w14:textId="77777777" w:rsidR="008449AF" w:rsidRDefault="004A5E76">
            <w:pPr>
              <w:pStyle w:val="Prrafodelista"/>
              <w:ind w:left="0"/>
              <w:rPr>
                <w:u w:val="single"/>
              </w:rPr>
            </w:pPr>
            <w:r>
              <w:rPr>
                <w:u w:val="single"/>
              </w:rPr>
              <w:t xml:space="preserve">Progression vers le respect de l’exigence : </w:t>
            </w:r>
          </w:p>
        </w:tc>
        <w:tc>
          <w:tcPr>
            <w:tcW w:w="2888" w:type="dxa"/>
            <w:shd w:val="clear" w:color="auto" w:fill="FF7C80"/>
            <w:tcMar>
              <w:left w:w="88" w:type="dxa"/>
            </w:tcMar>
          </w:tcPr>
          <w:p w14:paraId="034BE487" w14:textId="77777777" w:rsidR="008449AF" w:rsidRDefault="004A5E76">
            <w:pPr>
              <w:pStyle w:val="Prrafodelista"/>
              <w:ind w:left="0"/>
              <w:rPr>
                <w:u w:val="single"/>
              </w:rPr>
            </w:pPr>
            <w:r>
              <w:rPr>
                <w:u w:val="single"/>
              </w:rPr>
              <w:t>Exigence non-respectée</w:t>
            </w:r>
          </w:p>
          <w:p w14:paraId="118AC991" w14:textId="77777777" w:rsidR="008449AF" w:rsidRDefault="008449AF"/>
        </w:tc>
      </w:tr>
      <w:tr w:rsidR="008449AF" w14:paraId="216300BF" w14:textId="77777777">
        <w:tc>
          <w:tcPr>
            <w:tcW w:w="3766" w:type="dxa"/>
            <w:shd w:val="clear" w:color="auto" w:fill="auto"/>
            <w:tcMar>
              <w:left w:w="88" w:type="dxa"/>
            </w:tcMar>
          </w:tcPr>
          <w:p w14:paraId="45797106" w14:textId="77777777" w:rsidR="008449AF" w:rsidRDefault="004A5E76">
            <w:pPr>
              <w:ind w:left="32"/>
            </w:pPr>
            <w:r>
              <w:t>Les opérations du PMA sont légales. Le PMA est en possession des documents publics ou privés valables légalement qui autorisent les opérations.</w:t>
            </w:r>
          </w:p>
          <w:p w14:paraId="5EF1DB8E" w14:textId="77777777" w:rsidR="008449AF" w:rsidRDefault="008449AF">
            <w:pPr>
              <w:pStyle w:val="Textoindependiente"/>
              <w:spacing w:after="0"/>
              <w:ind w:left="32" w:firstLine="142"/>
              <w:rPr>
                <w:b/>
              </w:rPr>
            </w:pPr>
          </w:p>
          <w:p w14:paraId="7F80B165" w14:textId="77777777" w:rsidR="008449AF" w:rsidRDefault="004A5E76">
            <w:pPr>
              <w:pStyle w:val="Prrafodelista"/>
              <w:ind w:left="32" w:firstLine="142"/>
            </w:pPr>
            <w:r>
              <w:rPr>
                <w:u w:val="single"/>
              </w:rPr>
              <w:t>Exigence alternative respectée :</w:t>
            </w:r>
          </w:p>
          <w:p w14:paraId="07227598" w14:textId="77777777" w:rsidR="008449AF" w:rsidRDefault="004A5E76">
            <w:pPr>
              <w:pStyle w:val="Prrafodelista"/>
              <w:numPr>
                <w:ilvl w:val="1"/>
                <w:numId w:val="7"/>
              </w:numPr>
              <w:ind w:left="314"/>
            </w:pPr>
            <w:r>
              <w:t xml:space="preserve">Le PMA peut prouver avec documents à l’appui son intention </w:t>
            </w:r>
            <w:r>
              <w:lastRenderedPageBreak/>
              <w:t>de légaliser ses opérations conformément à la législation nationale.</w:t>
            </w:r>
          </w:p>
          <w:p w14:paraId="5005EC1C" w14:textId="77777777" w:rsidR="008449AF" w:rsidRDefault="004A5E76">
            <w:pPr>
              <w:pStyle w:val="Prrafodelista"/>
              <w:numPr>
                <w:ilvl w:val="1"/>
                <w:numId w:val="7"/>
              </w:numPr>
              <w:ind w:left="314"/>
            </w:pPr>
            <w:r>
              <w:t>Le PMA opère de façon autorisée par la législation habituelle ou avec l’accord implicite au niveau local. Il n’existe aucune plainte des acteurs potentiellement affectés, qu’ils soient publics, privés ou communautaires. Les conflits sont résolus à mesure qu’ils surviennent.</w:t>
            </w:r>
          </w:p>
        </w:tc>
        <w:tc>
          <w:tcPr>
            <w:tcW w:w="3100" w:type="dxa"/>
            <w:shd w:val="clear" w:color="auto" w:fill="auto"/>
            <w:tcMar>
              <w:left w:w="88" w:type="dxa"/>
            </w:tcMar>
          </w:tcPr>
          <w:p w14:paraId="0E3FC83D" w14:textId="77777777" w:rsidR="008449AF" w:rsidRDefault="004A5E76">
            <w:pPr>
              <w:pStyle w:val="Prrafodelista"/>
              <w:numPr>
                <w:ilvl w:val="1"/>
                <w:numId w:val="7"/>
              </w:numPr>
              <w:ind w:left="314"/>
            </w:pPr>
            <w:r>
              <w:lastRenderedPageBreak/>
              <w:t xml:space="preserve">Le PMA déclare son intention de légaliser ses opérations conformément à la législation nationale. </w:t>
            </w:r>
          </w:p>
          <w:p w14:paraId="3FF18C60" w14:textId="77777777" w:rsidR="008449AF" w:rsidRDefault="004A5E76">
            <w:pPr>
              <w:pStyle w:val="Prrafodelista"/>
              <w:numPr>
                <w:ilvl w:val="1"/>
                <w:numId w:val="7"/>
              </w:numPr>
              <w:ind w:left="314"/>
            </w:pPr>
            <w:r>
              <w:t xml:space="preserve">Le PMA maintient le dialogue avec les autorités traditionnelles et avec les acteurs publics, privés et </w:t>
            </w:r>
            <w:r>
              <w:lastRenderedPageBreak/>
              <w:t>communautaires le cas échéant, afin d’arriver à un commun accord et de résoudre les conflits. Le PMA peut prouver qu’il progresse dans les négociations correspondantes.</w:t>
            </w:r>
          </w:p>
          <w:p w14:paraId="30A30BE7" w14:textId="77777777" w:rsidR="008449AF" w:rsidRDefault="008449AF">
            <w:pPr>
              <w:pStyle w:val="Prrafodelista"/>
              <w:ind w:left="0"/>
              <w:rPr>
                <w:u w:val="single"/>
              </w:rPr>
            </w:pPr>
          </w:p>
        </w:tc>
        <w:tc>
          <w:tcPr>
            <w:tcW w:w="2888" w:type="dxa"/>
            <w:shd w:val="clear" w:color="auto" w:fill="auto"/>
            <w:tcMar>
              <w:left w:w="88" w:type="dxa"/>
            </w:tcMar>
          </w:tcPr>
          <w:p w14:paraId="7A0C6C44" w14:textId="77777777" w:rsidR="008449AF" w:rsidRDefault="004A5E76">
            <w:pPr>
              <w:pStyle w:val="Prrafodelista"/>
              <w:numPr>
                <w:ilvl w:val="1"/>
                <w:numId w:val="7"/>
              </w:numPr>
              <w:ind w:left="314"/>
            </w:pPr>
            <w:r>
              <w:lastRenderedPageBreak/>
              <w:t>Le PMA ne peut pas fournir de preuves des efforts réalisés pour la légalisation de ses opérations.</w:t>
            </w:r>
          </w:p>
          <w:p w14:paraId="49A25441" w14:textId="77777777" w:rsidR="008449AF" w:rsidRDefault="004A5E76">
            <w:pPr>
              <w:pStyle w:val="Prrafodelista"/>
              <w:numPr>
                <w:ilvl w:val="1"/>
                <w:numId w:val="7"/>
              </w:numPr>
              <w:ind w:left="314"/>
            </w:pPr>
            <w:r>
              <w:t xml:space="preserve">Le PMA continue à opérer malgré l’opposition clairement manifestée et </w:t>
            </w:r>
            <w:r>
              <w:lastRenderedPageBreak/>
              <w:t xml:space="preserve">soutenue des autorités traditionnelles ou des acteurs publics, privés ou communautaires. </w:t>
            </w:r>
          </w:p>
          <w:p w14:paraId="73871CA6" w14:textId="77777777" w:rsidR="008449AF" w:rsidRDefault="008449AF">
            <w:pPr>
              <w:pStyle w:val="Prrafodelista"/>
              <w:ind w:left="0"/>
              <w:rPr>
                <w:u w:val="single"/>
              </w:rPr>
            </w:pPr>
          </w:p>
        </w:tc>
      </w:tr>
    </w:tbl>
    <w:p w14:paraId="6E205D5A" w14:textId="77777777" w:rsidR="008449AF" w:rsidRDefault="008449AF">
      <w:pPr>
        <w:pStyle w:val="Textoindependiente"/>
      </w:pPr>
    </w:p>
    <w:tbl>
      <w:tblPr>
        <w:tblStyle w:val="Tablaconcuadrcula"/>
        <w:tblW w:w="9754" w:type="dxa"/>
        <w:tblCellMar>
          <w:left w:w="88" w:type="dxa"/>
        </w:tblCellMar>
        <w:tblLook w:val="04A0" w:firstRow="1" w:lastRow="0" w:firstColumn="1" w:lastColumn="0" w:noHBand="0" w:noVBand="1"/>
      </w:tblPr>
      <w:tblGrid>
        <w:gridCol w:w="3976"/>
        <w:gridCol w:w="2926"/>
        <w:gridCol w:w="2852"/>
      </w:tblGrid>
      <w:tr w:rsidR="008449AF" w14:paraId="08B17B91" w14:textId="77777777">
        <w:tc>
          <w:tcPr>
            <w:tcW w:w="9754" w:type="dxa"/>
            <w:gridSpan w:val="3"/>
            <w:shd w:val="clear" w:color="auto" w:fill="auto"/>
            <w:tcMar>
              <w:left w:w="88" w:type="dxa"/>
            </w:tcMar>
          </w:tcPr>
          <w:p w14:paraId="6AAA27D9" w14:textId="77777777" w:rsidR="008449AF" w:rsidRDefault="004A5E76">
            <w:pPr>
              <w:pStyle w:val="Textoindependiente"/>
              <w:spacing w:after="0"/>
              <w:rPr>
                <w:b/>
              </w:rPr>
            </w:pPr>
            <w:r>
              <w:rPr>
                <w:b/>
              </w:rPr>
              <w:t xml:space="preserve">Contexte du pays, cas nº 3 : </w:t>
            </w:r>
          </w:p>
          <w:p w14:paraId="1CC7AE3D" w14:textId="77777777" w:rsidR="008449AF" w:rsidRDefault="004A5E76">
            <w:pPr>
              <w:pStyle w:val="Textoindependiente"/>
              <w:spacing w:after="0"/>
            </w:pPr>
            <w:r>
              <w:rPr>
                <w:b/>
              </w:rPr>
              <w:t>Un cadre légal spécifique pour l’AMAPE n’existe pas.</w:t>
            </w:r>
          </w:p>
          <w:p w14:paraId="33741E0C" w14:textId="2AFFBF84" w:rsidR="008449AF" w:rsidRDefault="004A5E76">
            <w:pPr>
              <w:pStyle w:val="Textoindependiente2"/>
              <w:numPr>
                <w:ilvl w:val="0"/>
                <w:numId w:val="11"/>
              </w:numPr>
              <w:spacing w:after="0"/>
              <w:ind w:left="426" w:hanging="284"/>
              <w:rPr>
                <w:b/>
              </w:rPr>
            </w:pPr>
            <w:r>
              <w:t>« </w:t>
            </w:r>
            <w:r>
              <w:rPr>
                <w:rStyle w:val="Textoindependiente2Car"/>
              </w:rPr>
              <w:t>n’existe pas » veut dire que les lois et les réglementations ne font pas la distinction entre l’AMAPE et l’activité minière industrielle à grande et à moyenne échelle (AMG). Pour la légalisation des activités extractives, toutes les parties intéressées doivent suivre les mêmes exigences et les mêmes procédures.</w:t>
            </w:r>
          </w:p>
        </w:tc>
      </w:tr>
      <w:tr w:rsidR="008449AF" w14:paraId="41AC2EFD" w14:textId="77777777">
        <w:tc>
          <w:tcPr>
            <w:tcW w:w="3976" w:type="dxa"/>
            <w:shd w:val="clear" w:color="auto" w:fill="92D050"/>
            <w:tcMar>
              <w:left w:w="88" w:type="dxa"/>
            </w:tcMar>
          </w:tcPr>
          <w:p w14:paraId="1BDE2EE9" w14:textId="77777777" w:rsidR="008449AF" w:rsidRDefault="004A5E76">
            <w:pPr>
              <w:pStyle w:val="Textoindependiente"/>
              <w:keepNext/>
              <w:spacing w:after="0"/>
              <w:rPr>
                <w:b/>
              </w:rPr>
            </w:pPr>
            <w:r>
              <w:rPr>
                <w:u w:val="single"/>
              </w:rPr>
              <w:t>Exigence respectée</w:t>
            </w:r>
          </w:p>
        </w:tc>
        <w:tc>
          <w:tcPr>
            <w:tcW w:w="2926" w:type="dxa"/>
            <w:shd w:val="clear" w:color="auto" w:fill="CCFF66"/>
            <w:tcMar>
              <w:left w:w="88" w:type="dxa"/>
            </w:tcMar>
          </w:tcPr>
          <w:p w14:paraId="35BA7431" w14:textId="77777777" w:rsidR="008449AF" w:rsidRDefault="004A5E76">
            <w:pPr>
              <w:pStyle w:val="Prrafodelista"/>
              <w:ind w:left="0"/>
              <w:rPr>
                <w:u w:val="single"/>
              </w:rPr>
            </w:pPr>
            <w:r>
              <w:rPr>
                <w:u w:val="single"/>
              </w:rPr>
              <w:t xml:space="preserve">Progression vers le respect de l’exigence : </w:t>
            </w:r>
          </w:p>
        </w:tc>
        <w:tc>
          <w:tcPr>
            <w:tcW w:w="2852" w:type="dxa"/>
            <w:shd w:val="clear" w:color="auto" w:fill="FF7C80"/>
            <w:tcMar>
              <w:left w:w="88" w:type="dxa"/>
            </w:tcMar>
          </w:tcPr>
          <w:p w14:paraId="4D084395" w14:textId="77777777" w:rsidR="008449AF" w:rsidRDefault="004A5E76">
            <w:pPr>
              <w:pStyle w:val="Prrafodelista"/>
              <w:ind w:left="0"/>
              <w:rPr>
                <w:u w:val="single"/>
              </w:rPr>
            </w:pPr>
            <w:r>
              <w:rPr>
                <w:u w:val="single"/>
              </w:rPr>
              <w:t>Exigence non-respectée</w:t>
            </w:r>
          </w:p>
          <w:p w14:paraId="5115856B" w14:textId="77777777" w:rsidR="008449AF" w:rsidRDefault="008449AF"/>
        </w:tc>
      </w:tr>
      <w:tr w:rsidR="008449AF" w14:paraId="32225298" w14:textId="77777777">
        <w:tc>
          <w:tcPr>
            <w:tcW w:w="3976" w:type="dxa"/>
            <w:shd w:val="clear" w:color="auto" w:fill="auto"/>
            <w:tcMar>
              <w:left w:w="88" w:type="dxa"/>
            </w:tcMar>
          </w:tcPr>
          <w:p w14:paraId="059386F1" w14:textId="77777777" w:rsidR="008449AF" w:rsidRDefault="004A5E76">
            <w:r>
              <w:t>Les opérations du PMA sont légales. Le PMA est en possession des documents publics ou privés valables légalement qui autorisent les opérations.</w:t>
            </w:r>
          </w:p>
          <w:p w14:paraId="07AC75AA" w14:textId="77777777" w:rsidR="008449AF" w:rsidRDefault="008449AF">
            <w:pPr>
              <w:pStyle w:val="Prrafodelista"/>
              <w:ind w:left="0"/>
              <w:rPr>
                <w:u w:val="single"/>
              </w:rPr>
            </w:pPr>
          </w:p>
          <w:p w14:paraId="7E2AB161" w14:textId="77777777" w:rsidR="008449AF" w:rsidRDefault="004A5E76">
            <w:pPr>
              <w:pStyle w:val="Prrafodelista"/>
              <w:ind w:left="0"/>
            </w:pPr>
            <w:r>
              <w:rPr>
                <w:u w:val="single"/>
              </w:rPr>
              <w:t>Exigence alternative respectée :</w:t>
            </w:r>
          </w:p>
          <w:p w14:paraId="46E3C009" w14:textId="77777777" w:rsidR="008449AF" w:rsidRDefault="004A5E76">
            <w:pPr>
              <w:pStyle w:val="Prrafodelista"/>
              <w:numPr>
                <w:ilvl w:val="1"/>
                <w:numId w:val="7"/>
              </w:numPr>
              <w:ind w:left="316"/>
            </w:pPr>
            <w:r>
              <w:t>Le PMA a analysé les lois applicables et peut justifier de l’impossibilité de la légalisation dans le cadre légal existant pour l’ensemble des activités extractives.</w:t>
            </w:r>
          </w:p>
          <w:p w14:paraId="2A4B0565" w14:textId="77777777" w:rsidR="008449AF" w:rsidRDefault="004A5E76">
            <w:pPr>
              <w:pStyle w:val="Prrafodelista"/>
              <w:numPr>
                <w:ilvl w:val="1"/>
                <w:numId w:val="7"/>
              </w:numPr>
              <w:ind w:left="316"/>
            </w:pPr>
            <w:r>
              <w:t>Le PMA opère de façon autorisée par la législation habituelle ou avec l’accord implicite au niveau local. Il n’existe aucune plainte des acteurs potentiellement affectés, qu’ils soient publics, privés ou communautaires. Les conflits sont résolus à mesure qu’ils surviennent.</w:t>
            </w:r>
          </w:p>
        </w:tc>
        <w:tc>
          <w:tcPr>
            <w:tcW w:w="2926" w:type="dxa"/>
            <w:shd w:val="clear" w:color="auto" w:fill="auto"/>
            <w:tcMar>
              <w:left w:w="88" w:type="dxa"/>
            </w:tcMar>
          </w:tcPr>
          <w:p w14:paraId="1B1AAB4A" w14:textId="77777777" w:rsidR="008449AF" w:rsidRDefault="004A5E76">
            <w:pPr>
              <w:pStyle w:val="Prrafodelista"/>
              <w:numPr>
                <w:ilvl w:val="1"/>
                <w:numId w:val="7"/>
              </w:numPr>
              <w:ind w:left="314"/>
            </w:pPr>
            <w:r>
              <w:t xml:space="preserve">Le PMA déclare son intention de légaliser ses opérations. </w:t>
            </w:r>
          </w:p>
          <w:p w14:paraId="692A072E" w14:textId="77777777" w:rsidR="008449AF" w:rsidRDefault="004A5E76">
            <w:pPr>
              <w:pStyle w:val="Prrafodelista"/>
              <w:numPr>
                <w:ilvl w:val="1"/>
                <w:numId w:val="7"/>
              </w:numPr>
              <w:ind w:left="321"/>
            </w:pPr>
            <w:r>
              <w:t>Le PMA maintient le dialogue avec les autorités traditionnelles et avec les acteurs publics, privés et communautaires le cas échéant, afin d’arriver à un commun accord et de résoudre les conflits. Le PMA peut prouver qu’il progresse dans les négociations correspondantes.</w:t>
            </w:r>
          </w:p>
        </w:tc>
        <w:tc>
          <w:tcPr>
            <w:tcW w:w="2852" w:type="dxa"/>
            <w:shd w:val="clear" w:color="auto" w:fill="auto"/>
            <w:tcMar>
              <w:left w:w="88" w:type="dxa"/>
            </w:tcMar>
          </w:tcPr>
          <w:p w14:paraId="0C624CA0" w14:textId="77777777" w:rsidR="008449AF" w:rsidRDefault="004A5E76">
            <w:pPr>
              <w:pStyle w:val="Prrafodelista"/>
              <w:numPr>
                <w:ilvl w:val="1"/>
                <w:numId w:val="7"/>
              </w:numPr>
              <w:ind w:left="313"/>
            </w:pPr>
            <w:r>
              <w:t xml:space="preserve">Le PMA continue à opérer malgré l’opposition clairement manifestée et soutenue des autorités traditionnelles ou des acteurs publics, privés ou communautaires. </w:t>
            </w:r>
          </w:p>
        </w:tc>
      </w:tr>
    </w:tbl>
    <w:p w14:paraId="69C75B19" w14:textId="77777777" w:rsidR="008449AF" w:rsidRDefault="008449AF">
      <w:pPr>
        <w:pStyle w:val="Textoindependiente"/>
      </w:pPr>
    </w:p>
    <w:tbl>
      <w:tblPr>
        <w:tblStyle w:val="Tablaconcuadrcula"/>
        <w:tblW w:w="9754" w:type="dxa"/>
        <w:tblCellMar>
          <w:left w:w="88" w:type="dxa"/>
        </w:tblCellMar>
        <w:tblLook w:val="04A0" w:firstRow="1" w:lastRow="0" w:firstColumn="1" w:lastColumn="0" w:noHBand="0" w:noVBand="1"/>
      </w:tblPr>
      <w:tblGrid>
        <w:gridCol w:w="3650"/>
        <w:gridCol w:w="2895"/>
        <w:gridCol w:w="3209"/>
      </w:tblGrid>
      <w:tr w:rsidR="008449AF" w14:paraId="05C28D5A" w14:textId="77777777">
        <w:tc>
          <w:tcPr>
            <w:tcW w:w="9754" w:type="dxa"/>
            <w:gridSpan w:val="3"/>
            <w:shd w:val="clear" w:color="auto" w:fill="auto"/>
            <w:tcMar>
              <w:left w:w="88" w:type="dxa"/>
            </w:tcMar>
          </w:tcPr>
          <w:p w14:paraId="1FFEABAB" w14:textId="77777777" w:rsidR="008449AF" w:rsidRDefault="004A5E76">
            <w:pPr>
              <w:pStyle w:val="Textoindependiente"/>
              <w:spacing w:after="0"/>
              <w:rPr>
                <w:b/>
              </w:rPr>
            </w:pPr>
            <w:r>
              <w:rPr>
                <w:b/>
              </w:rPr>
              <w:t xml:space="preserve">Contexte du pays, cas nº 4 : </w:t>
            </w:r>
          </w:p>
          <w:p w14:paraId="080C93F2" w14:textId="77777777" w:rsidR="008449AF" w:rsidRDefault="004A5E76">
            <w:pPr>
              <w:pStyle w:val="Textoindependiente"/>
              <w:spacing w:after="0"/>
            </w:pPr>
            <w:r>
              <w:rPr>
                <w:b/>
              </w:rPr>
              <w:t>Des canaux de commercialisation autorisés par l’État existent pour les produits issus de l’AMAPE informelle.</w:t>
            </w:r>
          </w:p>
          <w:p w14:paraId="65944FB4" w14:textId="6142F6D9" w:rsidR="008449AF" w:rsidRDefault="004A5E76">
            <w:pPr>
              <w:pStyle w:val="Textoindependiente2"/>
              <w:numPr>
                <w:ilvl w:val="0"/>
                <w:numId w:val="11"/>
              </w:numPr>
              <w:spacing w:after="0"/>
              <w:ind w:left="426" w:hanging="284"/>
              <w:rPr>
                <w:b/>
              </w:rPr>
            </w:pPr>
            <w:r>
              <w:t>« Des canaux de commercialisation autorisés par l’État existent pour les produits issus de l’AMAPE informelle » signifie que des entités publiques ou privées sont autorisées par l’État à acheter des produits issus d’opérations tolérées de l’AMAPE informelle. En règle générale, ces entités achètent les produits de l’AMAPE aux PMA, déduisent les taxes et redevances applicables puis vendent les produits à des opérateurs en aval.</w:t>
            </w:r>
          </w:p>
        </w:tc>
      </w:tr>
      <w:tr w:rsidR="008449AF" w14:paraId="221261BD" w14:textId="77777777">
        <w:tc>
          <w:tcPr>
            <w:tcW w:w="3650" w:type="dxa"/>
            <w:shd w:val="clear" w:color="auto" w:fill="92D050"/>
            <w:tcMar>
              <w:left w:w="88" w:type="dxa"/>
            </w:tcMar>
          </w:tcPr>
          <w:p w14:paraId="13B56AD3" w14:textId="77777777" w:rsidR="008449AF" w:rsidRDefault="004A5E76">
            <w:pPr>
              <w:pStyle w:val="Textoindependiente"/>
              <w:keepNext/>
              <w:spacing w:after="0"/>
              <w:rPr>
                <w:b/>
              </w:rPr>
            </w:pPr>
            <w:r>
              <w:rPr>
                <w:u w:val="single"/>
              </w:rPr>
              <w:lastRenderedPageBreak/>
              <w:t>Exigence respectée</w:t>
            </w:r>
          </w:p>
        </w:tc>
        <w:tc>
          <w:tcPr>
            <w:tcW w:w="2895" w:type="dxa"/>
            <w:shd w:val="clear" w:color="auto" w:fill="CCFF66"/>
            <w:tcMar>
              <w:left w:w="88" w:type="dxa"/>
            </w:tcMar>
          </w:tcPr>
          <w:p w14:paraId="31CFCBD0" w14:textId="77777777" w:rsidR="008449AF" w:rsidRDefault="004A5E76">
            <w:pPr>
              <w:pStyle w:val="Prrafodelista"/>
              <w:ind w:left="0"/>
              <w:rPr>
                <w:u w:val="single"/>
              </w:rPr>
            </w:pPr>
            <w:r>
              <w:rPr>
                <w:u w:val="single"/>
              </w:rPr>
              <w:t xml:space="preserve">Progression vers le respect de l’exigence : </w:t>
            </w:r>
          </w:p>
        </w:tc>
        <w:tc>
          <w:tcPr>
            <w:tcW w:w="3209" w:type="dxa"/>
            <w:shd w:val="clear" w:color="auto" w:fill="FF7C80"/>
            <w:tcMar>
              <w:left w:w="88" w:type="dxa"/>
            </w:tcMar>
          </w:tcPr>
          <w:p w14:paraId="0BCAB605" w14:textId="77777777" w:rsidR="008449AF" w:rsidRDefault="004A5E76">
            <w:pPr>
              <w:pStyle w:val="Prrafodelista"/>
              <w:ind w:left="0"/>
              <w:rPr>
                <w:u w:val="single"/>
              </w:rPr>
            </w:pPr>
            <w:r>
              <w:rPr>
                <w:u w:val="single"/>
              </w:rPr>
              <w:t>Exigence non-respectée</w:t>
            </w:r>
          </w:p>
          <w:p w14:paraId="7AB58DEB" w14:textId="77777777" w:rsidR="008449AF" w:rsidRDefault="008449AF"/>
        </w:tc>
      </w:tr>
      <w:tr w:rsidR="008449AF" w14:paraId="26487B34" w14:textId="77777777">
        <w:tc>
          <w:tcPr>
            <w:tcW w:w="3650" w:type="dxa"/>
            <w:shd w:val="clear" w:color="auto" w:fill="auto"/>
            <w:tcMar>
              <w:left w:w="88" w:type="dxa"/>
            </w:tcMar>
          </w:tcPr>
          <w:p w14:paraId="363C62C2" w14:textId="77777777" w:rsidR="008449AF" w:rsidRDefault="004A5E76">
            <w:pPr>
              <w:pStyle w:val="Prrafodelista"/>
              <w:numPr>
                <w:ilvl w:val="1"/>
                <w:numId w:val="7"/>
              </w:numPr>
              <w:ind w:left="316"/>
            </w:pPr>
            <w:r>
              <w:t>Les opérations du PMA sont légales et le PMA est autorisé à vendre sur le marché libre. Le PMA est en possession des documents publics ou privés valables légalement qui autorisent les opérations.</w:t>
            </w:r>
          </w:p>
          <w:p w14:paraId="45A570D0" w14:textId="77777777" w:rsidR="008449AF" w:rsidRDefault="008449AF">
            <w:pPr>
              <w:pStyle w:val="Prrafodelista"/>
              <w:ind w:left="0"/>
              <w:rPr>
                <w:u w:val="single"/>
              </w:rPr>
            </w:pPr>
          </w:p>
          <w:p w14:paraId="76E5A836" w14:textId="77777777" w:rsidR="008449AF" w:rsidRDefault="004A5E76">
            <w:pPr>
              <w:pStyle w:val="Prrafodelista"/>
              <w:ind w:left="0"/>
            </w:pPr>
            <w:r>
              <w:rPr>
                <w:u w:val="single"/>
              </w:rPr>
              <w:t>Exigence alternative respectée :</w:t>
            </w:r>
          </w:p>
          <w:p w14:paraId="637318D9" w14:textId="77777777" w:rsidR="008449AF" w:rsidRDefault="004A5E76">
            <w:pPr>
              <w:pStyle w:val="Prrafodelista"/>
              <w:numPr>
                <w:ilvl w:val="1"/>
                <w:numId w:val="7"/>
              </w:numPr>
              <w:ind w:left="316"/>
            </w:pPr>
            <w:r>
              <w:t>Le PMA vend sa production à, ou au travers de canaux de commercialisation autorisés par l’État, et</w:t>
            </w:r>
          </w:p>
          <w:p w14:paraId="518D3923" w14:textId="77777777" w:rsidR="008449AF" w:rsidRDefault="004A5E76">
            <w:pPr>
              <w:pStyle w:val="Prrafodelista"/>
              <w:numPr>
                <w:ilvl w:val="1"/>
                <w:numId w:val="7"/>
              </w:numPr>
              <w:ind w:left="316"/>
            </w:pPr>
            <w:r>
              <w:t>le PMA opère de façon autorisée par la législation habituelle ou avec l’accord implicite au niveau local. Il n’existe aucune plainte des acteurs potentiellement affectés, qu’ils soient publics, privés ou communautaires. Les conflits sont résolus à mesure qu’ils surviennent.</w:t>
            </w:r>
          </w:p>
        </w:tc>
        <w:tc>
          <w:tcPr>
            <w:tcW w:w="2895" w:type="dxa"/>
            <w:shd w:val="clear" w:color="auto" w:fill="auto"/>
            <w:tcMar>
              <w:left w:w="88" w:type="dxa"/>
            </w:tcMar>
          </w:tcPr>
          <w:p w14:paraId="31D5DAAB" w14:textId="77777777" w:rsidR="008449AF" w:rsidRDefault="004A5E76">
            <w:pPr>
              <w:pStyle w:val="Prrafodelista"/>
              <w:numPr>
                <w:ilvl w:val="1"/>
                <w:numId w:val="7"/>
              </w:numPr>
              <w:ind w:left="321"/>
            </w:pPr>
            <w:r>
              <w:t>Le PMA a essayé de vendre sa production à, ou au travers de canaux de commercialisation autorisés par l’État et peut justifier de l’impossibilité de telles opérations commerciales.</w:t>
            </w:r>
          </w:p>
          <w:p w14:paraId="74329B9F" w14:textId="77777777" w:rsidR="008449AF" w:rsidRDefault="004A5E76">
            <w:pPr>
              <w:pStyle w:val="Prrafodelista"/>
              <w:numPr>
                <w:ilvl w:val="1"/>
                <w:numId w:val="7"/>
              </w:numPr>
              <w:ind w:left="321"/>
            </w:pPr>
            <w:r>
              <w:t>Le PMA maintient le dialogue avec les autorités traditionnelles et avec les acteurs publics, privés et communautaires le cas échéant, afin d’arriver à un commun accord et de résoudre les conflits. Le PMA peut prouver qu’il progresse dans les négociations correspondantes.</w:t>
            </w:r>
          </w:p>
        </w:tc>
        <w:tc>
          <w:tcPr>
            <w:tcW w:w="3209" w:type="dxa"/>
            <w:shd w:val="clear" w:color="auto" w:fill="auto"/>
            <w:tcMar>
              <w:left w:w="88" w:type="dxa"/>
            </w:tcMar>
          </w:tcPr>
          <w:p w14:paraId="54892A3B" w14:textId="77777777" w:rsidR="008449AF" w:rsidRDefault="004A5E76">
            <w:pPr>
              <w:pStyle w:val="Prrafodelista"/>
              <w:numPr>
                <w:ilvl w:val="1"/>
                <w:numId w:val="8"/>
              </w:numPr>
              <w:ind w:left="313"/>
            </w:pPr>
            <w:r>
              <w:t>Le PMA essaye de contourner les canaux de commercialisation autorisés par l’État.</w:t>
            </w:r>
          </w:p>
          <w:p w14:paraId="2D2602DC" w14:textId="77777777" w:rsidR="008449AF" w:rsidRDefault="004A5E76">
            <w:pPr>
              <w:pStyle w:val="Prrafodelista"/>
              <w:numPr>
                <w:ilvl w:val="1"/>
                <w:numId w:val="8"/>
              </w:numPr>
              <w:ind w:left="313"/>
            </w:pPr>
            <w:r>
              <w:t xml:space="preserve">Le PMA continue à opérer malgré l’opposition clairement manifestée et soutenue des autorités traditionnelles ou des acteurs publics, privés ou communautaires. </w:t>
            </w:r>
          </w:p>
        </w:tc>
      </w:tr>
    </w:tbl>
    <w:p w14:paraId="45AB4618" w14:textId="77777777" w:rsidR="008449AF" w:rsidRDefault="008449AF">
      <w:pPr>
        <w:pStyle w:val="Textoindependiente"/>
      </w:pPr>
    </w:p>
    <w:p w14:paraId="56ACD624" w14:textId="77777777" w:rsidR="008449AF" w:rsidRDefault="004A5E76">
      <w:pPr>
        <w:pStyle w:val="Textoindependiente2"/>
      </w:pPr>
      <w:r>
        <w:rPr>
          <w:b/>
        </w:rPr>
        <w:t>Orientation</w:t>
      </w:r>
      <w:r>
        <w:t> : la tentative de synthèse et de classement des différents scénarios présentée ci-dessus nous amène à nous poser la question suivante : quel cas s’applique ? Dans les pays ou les régions dans lesquels un système CRAFT opère, on peut s’attendre à ce que les opérateurs du système ou les ACHETEURS potentiels fournissent un accompagnement aux PMA qui souhaitent rejoindre le système.</w:t>
      </w:r>
    </w:p>
    <w:p w14:paraId="3FA01199" w14:textId="77777777" w:rsidR="008449AF" w:rsidRDefault="004A5E76">
      <w:pPr>
        <w:pStyle w:val="Textoindependiente2"/>
      </w:pPr>
      <w:r>
        <w:t>Là où aucun système CRAFT n’est présent (c’est-à-dire que le PMA cherche à convaincre des ACHETEURS de s’engager), selon ce que le PMA considère pertinent et en fonction des relations de confiance existantes, le PMA peut demander l’aide de fonctionnaires ou du personnel gouvernemental, non-gouvernemental, d’institutions universitaires ou multilatérales, d’entreprises privées ou d’experts pour savoir comment évaluer le contexte de leur pays. Les PMA peuvent également juger à partir de leurs propres connaissances. Dans les grandes lignes :</w:t>
      </w:r>
    </w:p>
    <w:p w14:paraId="7ACFF159" w14:textId="77777777" w:rsidR="008449AF" w:rsidRDefault="004A5E76">
      <w:pPr>
        <w:pStyle w:val="Textoindependiente2"/>
        <w:numPr>
          <w:ilvl w:val="0"/>
          <w:numId w:val="11"/>
        </w:numPr>
      </w:pPr>
      <w:r>
        <w:t>Si plusieurs voire de nombreux opérateurs d’AMAPE dans le pays ont réussi à légaliser leurs opérations, le cas nº 1 semble le plus probable.</w:t>
      </w:r>
    </w:p>
    <w:p w14:paraId="166ACA36" w14:textId="77777777" w:rsidR="008449AF" w:rsidRDefault="004A5E76">
      <w:pPr>
        <w:pStyle w:val="Textoindependiente2"/>
        <w:numPr>
          <w:ilvl w:val="0"/>
          <w:numId w:val="11"/>
        </w:numPr>
      </w:pPr>
      <w:r>
        <w:t>Si peu d’opérateurs d’AMAPE dans le pays ont réussi à légaliser leurs opérations, les cas nº 2 ou 3 semblent plus probables.</w:t>
      </w:r>
    </w:p>
    <w:p w14:paraId="19DC3C3B" w14:textId="77777777" w:rsidR="008449AF" w:rsidRDefault="004A5E76">
      <w:pPr>
        <w:pStyle w:val="Textoindependiente2"/>
        <w:numPr>
          <w:ilvl w:val="1"/>
          <w:numId w:val="11"/>
        </w:numPr>
      </w:pPr>
      <w:r>
        <w:t>S’il est impossible dans la pratique de légaliser les opérations d’AMAPE sans un soutien important de la part d’avocats ou d’ingénieurs, il s’agit alors probablement du cas nº 3. Dans le cas contraire, il s’agit probablement du cas nº 2.</w:t>
      </w:r>
    </w:p>
    <w:p w14:paraId="30FF6945" w14:textId="77777777" w:rsidR="008449AF" w:rsidRDefault="004A5E76">
      <w:pPr>
        <w:pStyle w:val="Textoindependiente2"/>
        <w:numPr>
          <w:ilvl w:val="0"/>
          <w:numId w:val="11"/>
        </w:numPr>
      </w:pPr>
      <w:r>
        <w:t>Si de très rares opérateurs d’AMAPE (voire aucun) dans le pays ont réussi à légaliser leurs opérations, le cas nº 3 semble le plus probable.</w:t>
      </w:r>
    </w:p>
    <w:p w14:paraId="51763AA1" w14:textId="77777777" w:rsidR="008449AF" w:rsidRDefault="004A5E76">
      <w:pPr>
        <w:pStyle w:val="Textoindependiente2"/>
        <w:numPr>
          <w:ilvl w:val="0"/>
          <w:numId w:val="11"/>
        </w:numPr>
      </w:pPr>
      <w:r>
        <w:t>Si les mineurs de l’AMAPE peuvent vendre leur or à une agence autorisée par l’État ou aux banques (dont les banques nationales) indépendamment de leur statut, le cas nº 4 semble le plus probable.</w:t>
      </w:r>
    </w:p>
    <w:p w14:paraId="3FB42607" w14:textId="6104CFDA" w:rsidR="008449AF" w:rsidRDefault="004A5E76">
      <w:pPr>
        <w:pStyle w:val="Textoindependiente2"/>
      </w:pPr>
      <w:r>
        <w:t xml:space="preserve">D’un point de vue statistique, le seuil d’importance entre le cas nº 1 et le cas nº 2 est un taux de formalisation compris entre 5 et 10%. Si plus de 90 à 95% du secteur de l’AMAPE opère au sein de l’économie informelle, on peut supposer que c’est le cas nº 2 qui s’applique. Des données statistiques fiables </w:t>
      </w:r>
      <w:r>
        <w:lastRenderedPageBreak/>
        <w:t>sont cependant rarement disponibles.</w:t>
      </w:r>
    </w:p>
    <w:p w14:paraId="7D23B7D3" w14:textId="496762B1" w:rsidR="008449AF" w:rsidRDefault="008449AF"/>
    <w:p w14:paraId="5E501F53" w14:textId="5B133C26" w:rsidR="008449AF" w:rsidRDefault="004A5E76">
      <w:pPr>
        <w:pStyle w:val="Ttulo1"/>
      </w:pPr>
      <w:bookmarkStart w:id="86" w:name="_Toc505606299"/>
      <w:bookmarkStart w:id="87" w:name="_Toc508012385"/>
      <w:bookmarkEnd w:id="86"/>
      <w:r>
        <w:t>MODULE 3 : « RISQUES DE L’ANNEXE II » QUI REQUIÈRENT UN DÉSENGAGEMENT IMMÉDIAT</w:t>
      </w:r>
      <w:bookmarkEnd w:id="87"/>
    </w:p>
    <w:p w14:paraId="42CE8ECA" w14:textId="77777777" w:rsidR="008449AF" w:rsidRDefault="008449AF">
      <w:pPr>
        <w:pStyle w:val="Textoindependiente"/>
        <w:rPr>
          <w:b/>
          <w:u w:val="single"/>
        </w:rPr>
      </w:pPr>
    </w:p>
    <w:p w14:paraId="0948BAD8" w14:textId="77777777" w:rsidR="008449AF" w:rsidRDefault="004A5E76">
      <w:pPr>
        <w:pStyle w:val="Ttulo2"/>
      </w:pPr>
      <w:bookmarkStart w:id="88" w:name="_Toc505606300"/>
      <w:bookmarkStart w:id="89" w:name="_Toc508012386"/>
      <w:bookmarkEnd w:id="88"/>
      <w:r>
        <w:t>Préface</w:t>
      </w:r>
      <w:bookmarkEnd w:id="89"/>
    </w:p>
    <w:p w14:paraId="4634B3AE" w14:textId="0DF4B947" w:rsidR="008449AF" w:rsidRDefault="004A5E76">
      <w:pPr>
        <w:pStyle w:val="Textoindependiente"/>
      </w:pPr>
      <w:r>
        <w:t>L’annexe II du GDD de l’OCDE fournit un « </w:t>
      </w:r>
      <w:r>
        <w:rPr>
          <w:i/>
        </w:rPr>
        <w:t>Modèle de politique pour une chaîne d’approvisionnement globale responsable en minerais provenant de zones de conflit ou à haut risque</w:t>
      </w:r>
      <w:r>
        <w:t xml:space="preserve"> », visant à fournir une référence commune pour tous les acteurs de l’ensemble de la chaîne d’approvisionnement en minerais. </w:t>
      </w:r>
    </w:p>
    <w:p w14:paraId="6EDDF16D" w14:textId="12AEBF4F" w:rsidR="008449AF" w:rsidRDefault="004A5E76">
      <w:pPr>
        <w:pStyle w:val="Textoindependiente"/>
      </w:pPr>
      <w:r>
        <w:t>L’annexe II du GDD de l’OCDE fournit une liste de graves atteintes aux droits humains (auxquelles on se réfère communément comme « </w:t>
      </w:r>
      <w:r>
        <w:rPr>
          <w:b/>
        </w:rPr>
        <w:t>risques de l’Annexe II</w:t>
      </w:r>
      <w:r>
        <w:t> »).</w:t>
      </w:r>
    </w:p>
    <w:p w14:paraId="5383CCEC" w14:textId="77777777" w:rsidR="008449AF" w:rsidRDefault="004A5E76">
      <w:pPr>
        <w:pStyle w:val="Textoindependiente"/>
      </w:pPr>
      <w:r>
        <w:t>Ce module aborde les risques de l’Annexe II pour lesquels le GDD de l’OCDE recommande aux ACHETEURS de suspendre immédiatement ou d’interrompre l’engagement avec le PMA si un risque raisonnable est identifié. En conséquence, si un tel risque existe, l’ACHETEUR ne peut pas s’engager. Toutes les exigences de ce module ont donc des critères de respect ou non-respect de l’exigence.</w:t>
      </w:r>
    </w:p>
    <w:p w14:paraId="025949FD" w14:textId="77777777" w:rsidR="008449AF" w:rsidRDefault="004A5E76">
      <w:pPr>
        <w:pStyle w:val="Sinespaciado"/>
        <w:spacing w:line="240" w:lineRule="auto"/>
        <w:ind w:left="360"/>
      </w:pPr>
      <w:r>
        <w:t xml:space="preserve">Chacune des exigences est respectée lorsque : </w:t>
      </w:r>
    </w:p>
    <w:p w14:paraId="367810A1" w14:textId="77777777" w:rsidR="008449AF" w:rsidRDefault="004A5E76">
      <w:pPr>
        <w:pStyle w:val="Sinespaciado"/>
        <w:numPr>
          <w:ilvl w:val="0"/>
          <w:numId w:val="8"/>
        </w:numPr>
        <w:spacing w:line="240" w:lineRule="auto"/>
        <w:ind w:left="1080"/>
      </w:pPr>
      <w:r>
        <w:t xml:space="preserve">tous les </w:t>
      </w:r>
      <w:r>
        <w:rPr>
          <w:b/>
        </w:rPr>
        <w:t>critères de respect</w:t>
      </w:r>
      <w:r>
        <w:t xml:space="preserve"> sont remplis, et </w:t>
      </w:r>
    </w:p>
    <w:p w14:paraId="3722C04A" w14:textId="77777777" w:rsidR="008449AF" w:rsidRDefault="004A5E76">
      <w:pPr>
        <w:pStyle w:val="Sinespaciado"/>
        <w:numPr>
          <w:ilvl w:val="0"/>
          <w:numId w:val="8"/>
        </w:numPr>
        <w:spacing w:line="240" w:lineRule="auto"/>
        <w:ind w:left="1080"/>
      </w:pPr>
      <w:r>
        <w:t xml:space="preserve">aucun des </w:t>
      </w:r>
      <w:r>
        <w:rPr>
          <w:b/>
        </w:rPr>
        <w:t>critères de non-respect</w:t>
      </w:r>
      <w:r>
        <w:t xml:space="preserve"> ne s’applique.</w:t>
      </w:r>
    </w:p>
    <w:p w14:paraId="4B37B285" w14:textId="77777777" w:rsidR="008449AF" w:rsidRDefault="008449AF">
      <w:pPr>
        <w:pStyle w:val="Sinespaciado"/>
        <w:spacing w:line="240" w:lineRule="auto"/>
      </w:pPr>
    </w:p>
    <w:p w14:paraId="32C877C7" w14:textId="496E14F7" w:rsidR="008449AF" w:rsidRDefault="004A5E76">
      <w:pPr>
        <w:pStyle w:val="Textoindependiente"/>
      </w:pPr>
      <w:r>
        <w:t>Les exigences qui abordent les risques de l’Annexe II sont structurées d’après les enjeux du « Programme de durabilité pour les ressources minières »</w:t>
      </w:r>
      <w:r>
        <w:rPr>
          <w:rStyle w:val="Ancredenotedebasdepage"/>
        </w:rPr>
        <w:footnoteReference w:id="14"/>
      </w:r>
      <w:r>
        <w:t xml:space="preserve"> présenté en Annexe 2. </w:t>
      </w:r>
    </w:p>
    <w:p w14:paraId="4FA7D081" w14:textId="77777777" w:rsidR="008449AF" w:rsidRDefault="008449AF">
      <w:pPr>
        <w:pStyle w:val="Sinespaciado"/>
      </w:pPr>
    </w:p>
    <w:p w14:paraId="73F6BC14" w14:textId="77777777" w:rsidR="008449AF" w:rsidRDefault="004A5E76">
      <w:pPr>
        <w:pStyle w:val="Ttulo2"/>
      </w:pPr>
      <w:bookmarkStart w:id="102" w:name="_Toc505606301"/>
      <w:bookmarkStart w:id="103" w:name="_Toc508012387"/>
      <w:bookmarkEnd w:id="102"/>
      <w:r>
        <w:t>Exigences</w:t>
      </w:r>
      <w:bookmarkEnd w:id="103"/>
    </w:p>
    <w:p w14:paraId="5B9A3596" w14:textId="77777777" w:rsidR="008449AF" w:rsidRDefault="008449AF"/>
    <w:tbl>
      <w:tblPr>
        <w:tblStyle w:val="Tablaconcuadrcula"/>
        <w:tblW w:w="9753" w:type="dxa"/>
        <w:tblCellMar>
          <w:left w:w="133" w:type="dxa"/>
        </w:tblCellMar>
        <w:tblLook w:val="04A0" w:firstRow="1" w:lastRow="0" w:firstColumn="1" w:lastColumn="0" w:noHBand="0" w:noVBand="1"/>
      </w:tblPr>
      <w:tblGrid>
        <w:gridCol w:w="3997"/>
        <w:gridCol w:w="1618"/>
        <w:gridCol w:w="4138"/>
      </w:tblGrid>
      <w:tr w:rsidR="008449AF" w14:paraId="302C79CA" w14:textId="77777777">
        <w:tc>
          <w:tcPr>
            <w:tcW w:w="5614" w:type="dxa"/>
            <w:gridSpan w:val="2"/>
            <w:tcBorders>
              <w:top w:val="nil"/>
              <w:left w:val="nil"/>
              <w:right w:val="nil"/>
            </w:tcBorders>
            <w:shd w:val="clear" w:color="auto" w:fill="auto"/>
            <w:vAlign w:val="bottom"/>
          </w:tcPr>
          <w:p w14:paraId="4606B21B" w14:textId="77777777" w:rsidR="008449AF" w:rsidRDefault="004A5E76">
            <w:pPr>
              <w:pStyle w:val="Textoindependiente"/>
              <w:keepNext/>
              <w:spacing w:after="0"/>
              <w:jc w:val="left"/>
            </w:pPr>
            <w:r>
              <w:rPr>
                <w:b/>
              </w:rPr>
              <w:t xml:space="preserve">M.3/1.1.1/E.1 </w:t>
            </w:r>
            <w:r>
              <w:rPr>
                <w:b/>
                <w:color w:val="FFFFFF" w:themeColor="background1"/>
                <w:sz w:val="18"/>
              </w:rPr>
              <w:t xml:space="preserve"> </w:t>
            </w:r>
            <w:r>
              <w:rPr>
                <w:i/>
                <w:color w:val="7F7F7F" w:themeColor="text1" w:themeTint="80"/>
              </w:rPr>
              <w:t xml:space="preserve">(aborde </w:t>
            </w:r>
            <w:r>
              <w:fldChar w:fldCharType="begin"/>
            </w:r>
            <w:r>
              <w:instrText>ADDIN CITAVI.PLACEHOLDER 8c5b3233-28a9-4b9d-8284-1381f098d613 PFBsYWNlaG9sZGVyPg0KICA8QWRkSW5WZXJzaW9uPjUuNy4wLjA8L0FkZEluVmVyc2lvbj4NCiAgPElkPjhjNWIzMjMzLTI4YTktNGI5ZC04Mjg0LTEzODFmMDk4ZDYxMzwvSWQ+DQogIDxFbnRyaWVzPg0KICAgIDxFbnRyeT4NCiAgICAgIDxJZD5mZmQxYjI1ZC01ZDZmLTQ5ODAtYmY0Zi1jZmRkMzM2NzIzOGU8L0lkPg0KICAgICAgPE5vUGFyPnRydWU8L05vUGFyPg0KICAgICAgPFJlZmVyZW5jZUlkPmFhNmZkOTAyLWUxMTEtNDIyNS1iYjVmLWI2OTcyNjMyYmI3YjwvUmVmZXJlbmNlSWQ+DQogICAgICA8UmFuZ2U+DQogICAgICAgIDxTdGFydD4wPC9TdGFydD4NCiAgICAgICAgPExlbmd0aD4xMDwvTGVuZ3RoPg0KICAgICAgPC9SYW5nZT4NCiAgICAgIDxSZWZlcmVuY2U+DQogICAgICAgIDxSZWZlcmVuY2VUeXBlSWQ+Qm9vazwvUmVmZXJlbmNlVHlwZUlkPg0KICAgICAgICA8QXV0aG9ycz4NCiAgICAgICAgICA8UGVyc29uPg0KICAgICAgICAgICAgPExhc3ROYW1lPk9FQ0Q8L0xhc3ROYW1lPg0KICAgICAgICAgIDwvUGVyc29uPg0KICAgICAgICA8L0F1dGhvcnM+DQogICAgICAgIDxBY2Nlc3NEYXRlPjIwLzA0LzIwMTc8L0FjY2Vzc0RhdGU+DQogICAgICAgIDxEb2k+MTAuMTc4Ny85Nzg5MjY0MjUyNDc5LWVuPC9Eb2k+DQogICAgICAgIDxFZGl0aW9uPlRoaXJkIEVkaXRpb248L0VkaXRpb24+DQogICAgICAgIDxJZD5hYTZmZDkwMi1lMTExLTQyMjUtYmI1Zi1iNjk3MjYzMmJiN2I8L0lkPg0KICAgICAgICA8SXNibj45Nzg5MjY0MjUyNDc5PC9Jc2JuPg0KICAgICAgICA8TG9jYXRpb25zPg0KICAgICAgICAgIDxMb2NhdGlvbj4NCiAgICAgICAgICAgIDxBZGRyZXNzPjEwLjE3ODcvOTc4OTI2NDI1MjQ3OS1lbjwvQWRkcmVzcz4NCiAgICAgICAgICAgIDxMb2NhdGlvblR5cGU+RWxlY3Ryb25pY0FkZHJlc3M8L0xvY2F0aW9uVHlwZT4NCiAgICAgICAgICA8L0xvY2F0aW9uPg0KICAgICAgICAgIDxMb2NhdGlvbj4NCiAgICAgICAgICAgIDxBZGRyZXNzPk9FQ0QgMjAxNiAtIE9FQ0QgRHVlIERpbGlnZW5jZSBHdWlkYW5jZS5wZGY8L0FkZHJlc3M+DQogICAgICAgICAgICA8TG9jYXRpb25UeXBlPkVsZWN0cm9uaWNBZGRyZXNzPC9Mb2NhdGlvblR5cGU+DQogICAgICAgICAgPC9Mb2NhdGlvbj4NCiAgICAgICAgICA8TG9jYXRpb24+DQogICAgICAgICAgICA8QWRkcmVzcz5odHRwOi8vd3d3Lm9lY2Qub3JnL2RhZi9pbnYvbW5lL09FQ0QtRHVlLURpbGlnZW5jZS1HdWlkYW5jZS1NaW5lcmFscy1FZGl0aW9uMy5wZGY8L0FkZHJlc3M+DQogICAgICAgICAgICA8TG9jYXRpb25UeXBlPkVsZWN0cm9uaWNBZGRyZXNzPC9Mb2NhdGlvblR5cGU+DQogICAgICAgICAgPC9Mb2NhdGlvbj4NCiAgICAgICAgPC9Mb2NhdGlvbnM+DQogICAgICAgIDxPbmxpbmVBZGRyZXNzPmh0dHA6Ly93d3cub2VjZC5vcmcvZGFmL2ludi9tbmUvT0VDRC1EdWUtRGlsaWdlbmNlLUd1aWRhbmNlLU1pbmVyYWxzLUVkaXRpb24zLnBkZjwvT25saW5lQWRkcmVzcz4NCiAgICAgICAgPE9yZ2FuaXphdGlvbnM+DQogICAgICAgICAgPFBlcnNvbj4NCiAgICAgICAgICAgIDxMYXN0TmFtZT5PcmdhbmlzYXRpb24gZm9yIEVjb25vbWljIENvLW9wZXJhdGlvbiBhbmQgRGV2ZWxvcG1lbnQgKE9FQ0QpPC9MYXN0TmFtZT4NCiAgICAgICAgICA8L1BlcnNvbj4NCiAgICAgICAgPC9Pcmdhbml6YXRpb25zPg0KICAgICAgICA8UGFnZUNvdW50QzU+PCFbQ0RBVEFbPGM+MTIwPC9jPg0KPGluPnRydWU8L2luPg0KPG9zPjEyMDwvb3M+DQo8cHM+MTIwPC9wcz5dXT48L1BhZ2VDb3VudEM1Pg0KICAgICAgICA8UGFnZUNvdW50PjEyMDwvUGFnZUNvdW50Pg0KICAgICAgICA8UGxhY2VPZlB1YmxpY2F0aW9uPlBhcmlzIChGUik8L1BsYWNlT2ZQdWJsaWNhdGlvbj4NCiAgICAgICAgPFB1Ymxpc2hlcnM+DQogICAgICAgICAgPFB1Ymxpc2hlcj4NCiAgICAgICAgICAgIDxOYW1lPk9FQ0QgUHVibGlzaGluZzwvTmFtZT4NCiAgICAgICAgICA8L1B1Ymxpc2hlcj4NCiAgICAgICAgPC9QdWJsaXNoZXJzPg0KICAgICAgICA8U2VxdWVuY2VOdW1iZXI+MzwvU2VxdWVuY2VOdW1iZXI+DQogICAgICAgIDxTaG9ydFRpdGxlPk9FQ0QgMjAxNiDigJMgT0VDRCBEdWUgRGlsaWdlbmNlIEd1aWRhbmNlPC9TaG9ydFRpdGxlPg0KICAgICAgICA8U291cmNlT2ZCaWJsaW9ncmFwaGljSW5mb3JtYXRpb24+Q3Jvc3NSZWY8L1NvdXJjZU9mQmlibGlvZ3JhcGhpY0luZm9ybWF0aW9uPg0KICAgICAgICA8VGl0bGU+T0VDRCBEdWUgRGlsaWdlbmNlIEd1aWRhbmNlIGZvciBSZXNwb25zaWJsZSBTdXBwbHkgQ2hhaW5zIG9mIE1pbmVyYWxzIGZyb20gQ29uZmxpY3QtQWZmZWN0ZWQgYW5kIEhpZ2gtUmlzayBBcmVhczwvVGl0bGU+DQogICAgICAgIDxZZWFyPjIwMTY8L1llYXI+DQogICAgICA8L1JlZmVyZW5jZT4NCiAgICA8L0VudHJ5Pg0KICA8L0VudHJpZXM+DQogIDxUZXh0Pk9FQ0QgMjAxNmI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0VDRCAyMDE2YjwvVGV4dD4NCiAgICA8L1RleHRVbml0Pg0KICA8L1RleHRVbml0cz4NCjwvUGxhY2Vob2xkZXI+</w:instrText>
            </w:r>
            <w:r>
              <w:fldChar w:fldCharType="separate"/>
            </w:r>
            <w:bookmarkStart w:id="104" w:name="__Fieldmark__1547_187408736"/>
            <w:r>
              <w:rPr>
                <w:i/>
                <w:color w:val="7F7F7F" w:themeColor="text1" w:themeTint="80"/>
              </w:rPr>
              <w:t>O</w:t>
            </w:r>
            <w:bookmarkStart w:id="105" w:name="__Fieldmark__40231_1435017116"/>
            <w:r>
              <w:rPr>
                <w:i/>
                <w:color w:val="7F7F7F" w:themeColor="text1" w:themeTint="80"/>
              </w:rPr>
              <w:t>C</w:t>
            </w:r>
            <w:bookmarkStart w:id="106" w:name="__Fieldmark__21213_1435017116"/>
            <w:r>
              <w:rPr>
                <w:i/>
                <w:color w:val="7F7F7F" w:themeColor="text1" w:themeTint="80"/>
              </w:rPr>
              <w:t>D</w:t>
            </w:r>
            <w:bookmarkStart w:id="107" w:name="__Fieldmark__8265_1435017116"/>
            <w:r>
              <w:rPr>
                <w:i/>
                <w:color w:val="7F7F7F" w:themeColor="text1" w:themeTint="80"/>
              </w:rPr>
              <w:t>E</w:t>
            </w:r>
            <w:bookmarkStart w:id="108" w:name="__Fieldmark__2778_2621159314"/>
            <w:r>
              <w:rPr>
                <w:i/>
                <w:color w:val="7F7F7F" w:themeColor="text1" w:themeTint="80"/>
              </w:rPr>
              <w:t xml:space="preserve"> 2016b</w:t>
            </w:r>
            <w:r>
              <w:fldChar w:fldCharType="end"/>
            </w:r>
            <w:bookmarkEnd w:id="104"/>
            <w:bookmarkEnd w:id="105"/>
            <w:bookmarkEnd w:id="106"/>
            <w:bookmarkEnd w:id="107"/>
            <w:bookmarkEnd w:id="108"/>
            <w:r>
              <w:rPr>
                <w:i/>
                <w:color w:val="7F7F7F" w:themeColor="text1" w:themeTint="80"/>
              </w:rPr>
              <w:t>, Annexe II, par. 1.iii)</w:t>
            </w:r>
          </w:p>
        </w:tc>
        <w:tc>
          <w:tcPr>
            <w:tcW w:w="4138" w:type="dxa"/>
            <w:tcBorders>
              <w:top w:val="nil"/>
              <w:left w:val="nil"/>
              <w:right w:val="nil"/>
            </w:tcBorders>
            <w:shd w:val="clear" w:color="auto" w:fill="auto"/>
          </w:tcPr>
          <w:p w14:paraId="09EB7DE5" w14:textId="77777777" w:rsidR="008449AF" w:rsidRDefault="004A5E76">
            <w:pPr>
              <w:keepNext/>
              <w:shd w:val="clear" w:color="auto" w:fill="003399"/>
              <w:rPr>
                <w:color w:val="FFFFFF" w:themeColor="background1"/>
                <w:sz w:val="18"/>
              </w:rPr>
            </w:pPr>
            <w:r>
              <w:rPr>
                <w:b/>
                <w:color w:val="FFFFFF" w:themeColor="background1"/>
                <w:sz w:val="18"/>
              </w:rPr>
              <w:t>1. Catégorie</w:t>
            </w:r>
            <w:r>
              <w:rPr>
                <w:color w:val="FFFFFF" w:themeColor="background1"/>
                <w:sz w:val="18"/>
              </w:rPr>
              <w:t> : Droits humains et droits du travailleur</w:t>
            </w:r>
          </w:p>
          <w:p w14:paraId="2A4963A1" w14:textId="77777777" w:rsidR="008449AF" w:rsidRDefault="004A5E76">
            <w:pPr>
              <w:keepNext/>
              <w:shd w:val="clear" w:color="auto" w:fill="003399"/>
              <w:rPr>
                <w:color w:val="FFFFFF" w:themeColor="background1"/>
                <w:sz w:val="18"/>
              </w:rPr>
            </w:pPr>
            <w:r>
              <w:rPr>
                <w:b/>
                <w:color w:val="FFFFFF" w:themeColor="background1"/>
                <w:sz w:val="18"/>
              </w:rPr>
              <w:t>1.1 Enjeu</w:t>
            </w:r>
            <w:r>
              <w:rPr>
                <w:color w:val="FFFFFF" w:themeColor="background1"/>
                <w:sz w:val="18"/>
              </w:rPr>
              <w:t> : Graves atteintes aux droits humains</w:t>
            </w:r>
          </w:p>
          <w:p w14:paraId="5C7FDC1F" w14:textId="77777777" w:rsidR="008449AF" w:rsidRDefault="004A5E76">
            <w:pPr>
              <w:keepNext/>
              <w:shd w:val="clear" w:color="auto" w:fill="003399"/>
              <w:rPr>
                <w:color w:val="FFFFFF" w:themeColor="background1"/>
                <w:sz w:val="18"/>
              </w:rPr>
            </w:pPr>
            <w:r>
              <w:rPr>
                <w:b/>
                <w:color w:val="FFFFFF" w:themeColor="background1"/>
                <w:sz w:val="18"/>
              </w:rPr>
              <w:t>1.1.1 Sous-enjeu</w:t>
            </w:r>
            <w:r>
              <w:rPr>
                <w:color w:val="FFFFFF" w:themeColor="background1"/>
                <w:sz w:val="18"/>
              </w:rPr>
              <w:t> : Travail des enfants et éducation</w:t>
            </w:r>
          </w:p>
        </w:tc>
      </w:tr>
      <w:tr w:rsidR="008449AF" w14:paraId="4C15E8DC" w14:textId="77777777">
        <w:tc>
          <w:tcPr>
            <w:tcW w:w="9752" w:type="dxa"/>
            <w:gridSpan w:val="3"/>
            <w:shd w:val="clear" w:color="auto" w:fill="auto"/>
            <w:tcMar>
              <w:left w:w="88" w:type="dxa"/>
            </w:tcMar>
          </w:tcPr>
          <w:p w14:paraId="3548FCC5" w14:textId="77777777" w:rsidR="008449AF" w:rsidRDefault="004A5E76">
            <w:pPr>
              <w:pStyle w:val="Textoindependiente"/>
              <w:spacing w:after="0"/>
              <w:rPr>
                <w:color w:val="FFFFFF" w:themeColor="background1"/>
                <w:sz w:val="18"/>
              </w:rPr>
            </w:pPr>
            <w:r>
              <w:rPr>
                <w:b/>
              </w:rPr>
              <w:t>Il est raisonnable de croire que le PMA ne tolère pas les pires formes de travail des enfants en lien avec ses opérations de production.</w:t>
            </w:r>
          </w:p>
        </w:tc>
      </w:tr>
      <w:tr w:rsidR="008449AF" w14:paraId="63F39E72" w14:textId="77777777">
        <w:tc>
          <w:tcPr>
            <w:tcW w:w="9752" w:type="dxa"/>
            <w:gridSpan w:val="3"/>
            <w:shd w:val="clear" w:color="auto" w:fill="auto"/>
            <w:tcMar>
              <w:left w:w="88" w:type="dxa"/>
            </w:tcMar>
          </w:tcPr>
          <w:p w14:paraId="7F930AD9" w14:textId="77777777" w:rsidR="008449AF" w:rsidRDefault="004A5E76">
            <w:pPr>
              <w:pStyle w:val="Textoindependiente2"/>
              <w:spacing w:after="0"/>
            </w:pPr>
            <w:r>
              <w:rPr>
                <w:b/>
              </w:rPr>
              <w:t>Orientation</w:t>
            </w:r>
            <w:r>
              <w:t xml:space="preserve"> : la Convention nº 182 de l’OIT sur les pires formes de travail des enfants </w:t>
            </w:r>
            <w:r>
              <w:fldChar w:fldCharType="begin"/>
            </w:r>
            <w:r>
              <w:instrText>ADDIN CITAVI.PLACEHOLDER 15e2b0ac-ced6-4d1e-aa00-ab6a865d53c2 PFBsYWNlaG9sZGVyPg0KICA8QWRkSW5WZXJzaW9uPjUuNy4wLjA8L0FkZEluVmVyc2lvbj4NCiAgPElkPjE1ZTJiMGFjLWNlZDYtNGQxZS1hYTAwLWFiNmE4NjVkNTNjMjwvSWQ+DQogIDxFbnRyaWVzPg0KICAgIDxFbnRyeT4NCiAgICAgIDxJZD4xZjk4YjExNS00ZGYyLTQzNDYtYjZhYi05OWM2OWFhMDc2M2I8L0lkPg0KICAgICAgPFJlZmVyZW5jZUlkPjZkODJlNjgzLTA5YTQtNDUzYy04ZTQ4LWVjZjdlOGE1MzFjZDwvUmVmZXJlbmNlSWQ+DQogICAgICA8UmFuZ2U+DQogICAgICAgIDxTdGFydD4wPC9TdGFydD4NCiAgICAgICAgPExlbmd0aD4xMDwvTGVuZ3RoPg0KICAgICAgPC9SYW5nZT4NCiAgICAgIDxSZWZlcmVuY2U+DQogICAgICAgIDxSZWZlcmVuY2VUeXBlSWQ+VW5wdWJsaXNoZWRXb3JrPC9SZWZlcmVuY2VUeXBlSWQ+DQogICAgICAgIDxBdXRob3JzPg0KICAgICAgICAgIDxQZXJzb24+DQogICAgICAgICAgICA8TGFzdE5hbWU+SUxPPC9MYXN0TmFtZT4NCiAgICAgICAgICA8L1BlcnNvbj4NCiAgICAgICAgPC9BdXRob3JzPg0KICAgICAgICA8RGF0ZT4xOTk5PC9EYXRlPg0KICAgICAgICA8SWQ+NmQ4MmU2ODMtMDlhNC00NTNjLThlNDgtZWNmN2U4YTUzMWNkPC9JZD4NCiAgICAgICAgPExvY2F0aW9ucz4NCiAgICAgICAgICA8TG9jYXRpb24+DQogICAgICAgICAgICA8QWRkcmVzcz5JTE9fQ29udmVudGlvbl8xODIucGRmPC9BZGRyZXNzPg0KICAgICAgICAgICAgPExvY2F0aW9uVHlwZT5FbGVjdHJvbmljQWRkcmVzczwvTG9jYXRpb25UeXBlPg0KICAgICAgICAgIDwvTG9jYXRpb24+DQogICAgICAgIDwvTG9jYXRpb25zPg0KICAgICAgICA8T3JnYW5pemF0aW9ucz4NCiAgICAgICAgICA8UGVyc29uPg0KICAgICAgICAgICAgPExhc3ROYW1lPklMTzwvTGFzdE5hbWU+DQogICAgICAgICAgPC9QZXJzb24+DQogICAgICAgIDwvT3JnYW5pemF0aW9ucz4NCiAgICAgICAgPFBhZ2VDb3VudEM1PjwhW0NEQVRBWzxjPjM8L2M+DQo8aW4+dHJ1ZTwvaW4+DQo8b3M+Mzwvb3M+DQo8cHM+MzwvcHM+XV0+PC9QYWdlQ291bnRDNT4NCiAgICAgICAgPFBhZ2VDb3VudD4zPC9QYWdlQ291bnQ+DQogICAgICAgIDxQbGFjZU9mUHVibGljYXRpb24+R2VuZXZhIChDSCk8L1BsYWNlT2ZQdWJsaWNhdGlvbj4NCiAgICAgICAgPFNlcXVlbmNlTnVtYmVyPjc3MTwvU2VxdWVuY2VOdW1iZXI+DQogICAgICAgIDxTaG9ydFRpdGxlPklMTyAxOTk5IOKAkyBJTE8gQ29udmVudGlvbiAxODIgb24gV29yc3Q8L1Nob3J0VGl0bGU+DQogICAgICAgIDxUaXRsZT5JTE8gQ29udmVudGlvbiAxODIgb24gV29yc3QgRm9ybXMgb2YgQ2hpbGQgTGFib3VyPC9UaXRsZT4NCiAgICAgIDwvUmVmZXJlbmNlPg0KICAgIDwvRW50cnk+DQogIDwvRW50cmllcz4NCiAgPFRleHQ+KElMTyAxOTk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SUxPIDE5OTkpPC9UZXh0Pg0KICAgIDwvVGV4dFVuaXQ+DQogIDwvVGV4dFVuaXRzPg0KPC9QbGFjZWhvbGRlcj4=</w:instrText>
            </w:r>
            <w:r>
              <w:fldChar w:fldCharType="separate"/>
            </w:r>
            <w:bookmarkStart w:id="109" w:name="__Fieldmark__1576_187408736"/>
            <w:r>
              <w:t>(</w:t>
            </w:r>
            <w:bookmarkStart w:id="110" w:name="__Fieldmark__40256_1435017116"/>
            <w:r>
              <w:t>O</w:t>
            </w:r>
            <w:bookmarkStart w:id="111" w:name="__Fieldmark__21234_1435017116"/>
            <w:r>
              <w:t>I</w:t>
            </w:r>
            <w:bookmarkStart w:id="112" w:name="__Fieldmark__8282_1435017116"/>
            <w:r>
              <w:t>T</w:t>
            </w:r>
            <w:bookmarkStart w:id="113" w:name="__Fieldmark__2798_2621159314"/>
            <w:r>
              <w:t xml:space="preserve"> </w:t>
            </w:r>
            <w:bookmarkStart w:id="114" w:name="_CTVP00115e2b0acced64d1eaa00ab6a865d53c2"/>
            <w:r>
              <w:t>1999)</w:t>
            </w:r>
            <w:r>
              <w:fldChar w:fldCharType="end"/>
            </w:r>
            <w:bookmarkEnd w:id="109"/>
            <w:bookmarkEnd w:id="110"/>
            <w:bookmarkEnd w:id="111"/>
            <w:bookmarkEnd w:id="112"/>
            <w:bookmarkEnd w:id="113"/>
            <w:bookmarkEnd w:id="114"/>
            <w:r>
              <w:t xml:space="preserve"> définit les pires formes de travail des enfants comme :</w:t>
            </w:r>
          </w:p>
          <w:p w14:paraId="4714193F" w14:textId="77777777" w:rsidR="008449AF" w:rsidRDefault="004A5E76">
            <w:pPr>
              <w:pStyle w:val="Textoindependiente2"/>
              <w:numPr>
                <w:ilvl w:val="0"/>
                <w:numId w:val="22"/>
              </w:numPr>
              <w:spacing w:after="0"/>
              <w:ind w:left="426" w:hanging="284"/>
              <w:rPr>
                <w:i/>
              </w:rPr>
            </w:pPr>
            <w:r>
              <w:rPr>
                <w:i/>
              </w:rPr>
              <w:t>toutes les formes d’esclavage ou pratiques analogues, telles que la vente et la traite des enfants, la servitude pour dettes et le servage ainsi que le travail forcé ou obligatoire, y compris le recrutement forcé ou obligatoire des enfants en vue de leur utilisation dans des conflits armés ;</w:t>
            </w:r>
          </w:p>
          <w:p w14:paraId="69196DCF" w14:textId="77777777" w:rsidR="008449AF" w:rsidRDefault="004A5E76">
            <w:pPr>
              <w:pStyle w:val="Textoindependiente2"/>
              <w:numPr>
                <w:ilvl w:val="0"/>
                <w:numId w:val="22"/>
              </w:numPr>
              <w:spacing w:after="0"/>
              <w:ind w:left="426" w:hanging="284"/>
              <w:rPr>
                <w:i/>
              </w:rPr>
            </w:pPr>
            <w:r>
              <w:rPr>
                <w:i/>
              </w:rPr>
              <w:t>l’utilisation, le recrutement ou l’offre d’un enfant à des fins de prostitution, de production de matériel pornographique ou de spectacles pornographiques ;</w:t>
            </w:r>
          </w:p>
          <w:p w14:paraId="0F969BEF" w14:textId="77777777" w:rsidR="008449AF" w:rsidRDefault="004A5E76">
            <w:pPr>
              <w:pStyle w:val="Textoindependiente2"/>
              <w:numPr>
                <w:ilvl w:val="0"/>
                <w:numId w:val="22"/>
              </w:numPr>
              <w:spacing w:after="0"/>
              <w:ind w:left="426" w:hanging="284"/>
              <w:rPr>
                <w:i/>
              </w:rPr>
            </w:pPr>
            <w:r>
              <w:rPr>
                <w:i/>
              </w:rPr>
              <w:t>l’utilisation, le recrutement ou l’offre d’un enfant aux fins d’activités illicites, notamment pour la production et le trafic de stupéfiants, tels que les définissent les conventions internationales pertinentes ;</w:t>
            </w:r>
          </w:p>
          <w:p w14:paraId="1FE8CB5C" w14:textId="77777777" w:rsidR="008449AF" w:rsidRDefault="004A5E76">
            <w:pPr>
              <w:pStyle w:val="Textoindependiente2"/>
              <w:numPr>
                <w:ilvl w:val="0"/>
                <w:numId w:val="22"/>
              </w:numPr>
              <w:spacing w:after="0"/>
              <w:ind w:left="426" w:hanging="284"/>
              <w:rPr>
                <w:i/>
              </w:rPr>
            </w:pPr>
            <w:r>
              <w:rPr>
                <w:i/>
              </w:rPr>
              <w:t>les travaux qui, par leur nature ou les conditions dans lesquelles ils s’exercent, sont susceptibles de nuire à la santé, à la sécurité ou à la moralité de l’enfant.</w:t>
            </w:r>
          </w:p>
          <w:p w14:paraId="40CE505A" w14:textId="77777777" w:rsidR="008449AF" w:rsidRDefault="004A5E76">
            <w:pPr>
              <w:pStyle w:val="Textoindependiente2"/>
              <w:spacing w:after="0"/>
            </w:pPr>
            <w:r>
              <w:t xml:space="preserve">Bien que le CRAFT vise à éliminer toutes les formes de travail des enfants et à s’assurer que les enfants peuvent jouir pleinement de leurs droits, le niveau le plus basique du CRAFT se concentre sur l’éradication des pires formes de travail des enfants liées à la production de tout minerai. </w:t>
            </w:r>
          </w:p>
          <w:p w14:paraId="45ED74EC" w14:textId="3CD74C76" w:rsidR="008449AF" w:rsidRDefault="004A5E76">
            <w:pPr>
              <w:pStyle w:val="Textoindependiente2"/>
              <w:spacing w:after="0"/>
            </w:pPr>
            <w:r>
              <w:t xml:space="preserve">Le guide pratique de l’OCDE « Actions pratiques pour aider les entreprises à identifier et éliminer les pires formes du travail des enfants dans les chaînes d’approvisionnement en minerais » </w:t>
            </w:r>
            <w:r>
              <w:fldChar w:fldCharType="begin"/>
            </w:r>
            <w:r>
              <w:instrText>ADDIN CITAVI.PLACEHOLDER 6b7ce370-7aea-40aa-9dee-f3b1fba21c84 PFBsYWNlaG9sZGVyPg0KICA8QWRkSW5WZXJzaW9uPjUuNy4wLjA8L0FkZEluVmVyc2lvbj4NCiAgPElkPjZiN2NlMzcwLTdhZWEtNDBhYS05ZGVlLWYzYjFmYmEyMWM4NDwvSWQ+DQogIDxFbnRyaWVzPg0KICAgIDxFbnRyeT4NCiAgICAgIDxJZD5jYTNkZDE4OS0xMjA1LTQxOTctYjk3Yy02NDkxZTE3YzY4ZTI8L0lkPg0KICAgICAgPFJlZmVyZW5jZUlkPmI0MzI5Yzg1LTI1NjQtNDVmYy1hNGYzLTUxMDE1Y2Y2NDNmMzwvUmVmZXJlbmNlSWQ+DQogICAgICA8UmFuZ2U+DQogICAgICAgIDxTdGFydD4wPC9TdGFydD4NCiAgICAgICAgPExlbmd0aD4xMTwvTGVuZ3RoPg0KICAgICAgPC9SYW5nZT4NCiAgICAgIDxSZWZlcmVuY2U+DQogICAgICAgIDxSZWZlcmVuY2VUeXBlSWQ+VW5wdWJsaXNoZWRXb3JrPC9SZWZlcmVuY2VUeXBlSWQ+DQogICAgICAgIDxBdXRob3JzPg0KICAgICAgICAgIDxQZXJzb24+DQogICAgICAgICAgICA8TGFzdE5hbWU+T0VDRDwvTGFzdE5hbWU+DQogICAgICAgICAgPC9QZXJzb24+DQogICAgICAgIDwvQXV0aG9ycz4NCiAgICAgICAgPEFjY2Vzc0RhdGU+MDIvMDIvMjAxODwvQWNjZXNzRGF0ZT4NCiAgICAgICAgPERhdGU+MjAxNzwvRGF0ZT4NCiAgICAgICAgPElkPmI0MzI5Yzg1LTI1NjQtNDVmYy1hNGYzLTUxMDE1Y2Y2NDNmMzwvSWQ+DQogICAgICAgIDxMb2NhdGlvbnM+DQogICAgICAgICAgPExvY2F0aW9uPg0KICAgICAgICAgICAgPEFkZHJlc3M+UHJhY3RpY2FsLWFjdGlvbnMtZm9yLXdvcnN0LWZvcm1zLW9mLWNoaWxkLWxhYm91ci1taW5pbmctc2VjdG9yLnBkZjwvQWRkcmVzcz4NCiAgICAgICAgICAgIDxMb2NhdGlvblR5cGU+RWxlY3Ryb25pY0FkZHJlc3M8L0xvY2F0aW9uVHlwZT4NCiAgICAgICAgICA8L0xvY2F0aW9uPg0KICAgICAgICA8L0xvY2F0aW9ucz4NCiAgICAgICAgPE9yZ2FuaXphdGlvbnM+DQogICAgICAgICAgPFBlcnNvbj4NCiAgICAgICAgICAgIDxMYXN0TmFtZT5PRUNEPC9MYXN0TmFtZT4NCiAgICAgICAgICA8L1BlcnNvbj4NCiAgICAgICAgPC9Pcmdhbml6YXRpb25zPg0KICAgICAgICA8UGFnZUNvdW50QzU+PCFbQ0RBVEFbPGM+NTY8L2M+DQo8aW4+dHJ1ZTwvaW4+DQo8b3M+NTY8L29zPg0KPHBzPjU2PC9wcz5dXT48L1BhZ2VDb3VudEM1Pg0KICAgICAgICA8UGFnZUNvdW50PjU2PC9QYWdlQ291bnQ+DQogICAgICAgIDxQbGFjZU9mUHVibGljYXRpb24+UGFyaXMgKEZSKTwvUGxhY2VPZlB1YmxpY2F0aW9uPg0KICAgICAgICA8U2VxdWVuY2VOdW1iZXI+NzczPC9TZXF1ZW5jZU51bWJlcj4NCiAgICAgICAgPFNob3J0VGl0bGU+T0VDRCAyMDE3IOKAkyBQcmFjdGljYWwgYWN0aW9ucyBmb3IgY29tcGFuaWVzPC9TaG9ydFRpdGxlPg0KICAgICAgICA8VGl0bGU+UHJhY3RpY2FsIGFjdGlvbnMgZm9yIGNvbXBhbmllcyB0byBpZGVudGlmeSBhbmQgYWRkcmVzcyB0aGUgd29yc3QgZm9ybXMgb2YgY2hpbGQgbGFib3VyIGluIG1pbmVyYWwgc3VwcGx5IGNoYWluczwvVGl0bGU+DQogICAgICA8L1JlZmVyZW5jZT4NCiAgICA8L0VudHJ5Pg0KICA8L0VudHJpZXM+DQogIDxUZXh0PihPRUNEIDIwMTc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PRUNEIDIwMTcpPC9UZXh0Pg0KICAgIDwvVGV4dFVuaXQ+DQogIDwvVGV4dFVuaXRzPg0KPC9QbGFjZWhvbGRlcj4=</w:instrText>
            </w:r>
            <w:r>
              <w:fldChar w:fldCharType="separate"/>
            </w:r>
            <w:bookmarkStart w:id="115" w:name="__Fieldmark__1606_187408736"/>
            <w:r>
              <w:t>(</w:t>
            </w:r>
            <w:bookmarkStart w:id="116" w:name="__Fieldmark__40282_1435017116"/>
            <w:r>
              <w:t>O</w:t>
            </w:r>
            <w:bookmarkStart w:id="117" w:name="__Fieldmark__21256_1435017116"/>
            <w:r>
              <w:t>C</w:t>
            </w:r>
            <w:bookmarkStart w:id="118" w:name="__Fieldmark__8300_1435017116"/>
            <w:r>
              <w:t>D</w:t>
            </w:r>
            <w:bookmarkStart w:id="119" w:name="__Fieldmark__2820_2621159314"/>
            <w:r>
              <w:t>E</w:t>
            </w:r>
            <w:bookmarkStart w:id="120" w:name="_CTVP0016b7ce3707aea40aa9deef3b1fba21c84"/>
            <w:r>
              <w:t xml:space="preserve"> 2017)</w:t>
            </w:r>
            <w:r>
              <w:fldChar w:fldCharType="end"/>
            </w:r>
            <w:bookmarkEnd w:id="115"/>
            <w:bookmarkEnd w:id="116"/>
            <w:bookmarkEnd w:id="117"/>
            <w:bookmarkEnd w:id="118"/>
            <w:bookmarkEnd w:id="119"/>
            <w:bookmarkEnd w:id="120"/>
            <w:r>
              <w:t xml:space="preserve"> fournit des </w:t>
            </w:r>
            <w:r>
              <w:lastRenderedPageBreak/>
              <w:t>orientations conformes aux objectifs du GDD de l’OCDE, indiquant que : « </w:t>
            </w:r>
            <w:r>
              <w:rPr>
                <w:i/>
              </w:rPr>
              <w:t>toutes les tâches exécutées par les enfants ne constituent pas nécessairement un travail, et tout « travail des enfants » n’est pas nécessairement couvert par la définition légale internationalement reconnue des « pires formes de travail des enfants ». La plupart des activités définies comme dangereuses au regard des lois internationales existent dans un contexte d’activité minière. Ces activités incluent le travail souterrain, ou subaquatique, le travail avec des machines et outils dangereux, le port de charges lourdes et les travaux qui exposent les mineurs à des substances dangereuses.</w:t>
            </w:r>
            <w:r>
              <w:t> ».</w:t>
            </w:r>
          </w:p>
          <w:p w14:paraId="41AB4E9C" w14:textId="2A9D25E8" w:rsidR="008449AF" w:rsidRDefault="004A5E76">
            <w:pPr>
              <w:pStyle w:val="Textoindependiente2"/>
              <w:spacing w:after="0"/>
            </w:pPr>
            <w:r>
              <w:t xml:space="preserve">En conséquence, l’exigence M.3/1.1.1/E.1 se concentre sur les pires formes de travail des enfants liées à la production, telles que la réalisation de toute activité mentionnée ci-dessus, alors que les autres aspects des pires formes de travail des enfants qui sont moins liées à la production sont largement abordés dans le Module 5. </w:t>
            </w:r>
          </w:p>
        </w:tc>
      </w:tr>
      <w:tr w:rsidR="008449AF" w14:paraId="1A312536" w14:textId="77777777">
        <w:tc>
          <w:tcPr>
            <w:tcW w:w="3996" w:type="dxa"/>
            <w:shd w:val="clear" w:color="auto" w:fill="92D050"/>
            <w:tcMar>
              <w:left w:w="88" w:type="dxa"/>
            </w:tcMar>
          </w:tcPr>
          <w:p w14:paraId="14126B36" w14:textId="77777777" w:rsidR="008449AF" w:rsidRDefault="004A5E76">
            <w:pPr>
              <w:pStyle w:val="Textoindependiente"/>
              <w:spacing w:after="0"/>
              <w:rPr>
                <w:u w:val="single"/>
              </w:rPr>
            </w:pPr>
            <w:r>
              <w:rPr>
                <w:u w:val="single"/>
              </w:rPr>
              <w:lastRenderedPageBreak/>
              <w:t xml:space="preserve">Critère de respect nº 1 : </w:t>
            </w:r>
          </w:p>
          <w:p w14:paraId="21A7AA65" w14:textId="77777777" w:rsidR="008449AF" w:rsidRDefault="004A5E76">
            <w:pPr>
              <w:pStyle w:val="Textoindependiente"/>
              <w:spacing w:after="0"/>
              <w:rPr>
                <w:u w:val="single"/>
              </w:rPr>
            </w:pPr>
            <w:r>
              <w:t>Une évaluation qualitative (idéalement semi-quantitative) de la situation initiale relative au travail des enfants a été réalisée pour les processus de production et la chaîne d’approvisionnement interne du PMA. Les résultats de cet exercice sont présentés en détail (dans le rapport CRAFT).</w:t>
            </w:r>
          </w:p>
        </w:tc>
        <w:tc>
          <w:tcPr>
            <w:tcW w:w="5756" w:type="dxa"/>
            <w:gridSpan w:val="2"/>
            <w:shd w:val="clear" w:color="auto" w:fill="auto"/>
            <w:tcMar>
              <w:left w:w="88" w:type="dxa"/>
            </w:tcMar>
          </w:tcPr>
          <w:p w14:paraId="3840ABE0" w14:textId="77777777" w:rsidR="008449AF" w:rsidRDefault="004A5E76">
            <w:pPr>
              <w:pStyle w:val="Textoindependiente2"/>
              <w:spacing w:after="0"/>
            </w:pPr>
            <w:r>
              <w:rPr>
                <w:b/>
              </w:rPr>
              <w:t>Orientation</w:t>
            </w:r>
            <w:r>
              <w:t> : l’évaluation initiale doit inclure au moins :</w:t>
            </w:r>
          </w:p>
          <w:p w14:paraId="240E7948" w14:textId="77777777" w:rsidR="008449AF" w:rsidRDefault="004A5E76">
            <w:pPr>
              <w:pStyle w:val="Textoindependiente2"/>
              <w:numPr>
                <w:ilvl w:val="0"/>
                <w:numId w:val="12"/>
              </w:numPr>
              <w:spacing w:after="0"/>
              <w:ind w:left="318" w:hanging="284"/>
            </w:pPr>
            <w:r>
              <w:t xml:space="preserve">une estimation du nombre d’enfants qui travaillent, </w:t>
            </w:r>
          </w:p>
          <w:p w14:paraId="5A4F8EE1" w14:textId="77777777" w:rsidR="008449AF" w:rsidRDefault="004A5E76">
            <w:pPr>
              <w:pStyle w:val="Textoindependiente2"/>
              <w:numPr>
                <w:ilvl w:val="0"/>
                <w:numId w:val="12"/>
              </w:numPr>
              <w:spacing w:after="0"/>
              <w:ind w:left="318" w:hanging="284"/>
            </w:pPr>
            <w:r>
              <w:t xml:space="preserve">le type de travail généralement effectué, par groupes d’âge (enfants de moins de 15 ans, enfants de 15 à 18 ans) et par genre (garçons et filles), et </w:t>
            </w:r>
          </w:p>
          <w:p w14:paraId="392931C5" w14:textId="77777777" w:rsidR="008449AF" w:rsidRDefault="004A5E76">
            <w:pPr>
              <w:pStyle w:val="Textoindependiente2"/>
              <w:numPr>
                <w:ilvl w:val="0"/>
                <w:numId w:val="12"/>
              </w:numPr>
              <w:spacing w:after="0"/>
              <w:ind w:left="318" w:hanging="284"/>
            </w:pPr>
            <w:r>
              <w:t xml:space="preserve">les termes actuels de l’embauche des enfants (travail obligatoire, emploi, travail indépendant, travail dans le contexte familial, heures de travail, type de travail, lieu de travail, conditions de sécurité et d’hygiène, autres). </w:t>
            </w:r>
          </w:p>
          <w:p w14:paraId="76C48545" w14:textId="77777777" w:rsidR="008449AF" w:rsidRDefault="004A5E76">
            <w:pPr>
              <w:pStyle w:val="Textoindependiente2"/>
              <w:spacing w:after="0"/>
            </w:pPr>
            <w:r>
              <w:t>Les résultats de l’évaluation initiale doivent être divulgués dans le rapport CRAFT.</w:t>
            </w:r>
          </w:p>
          <w:p w14:paraId="32B60DB2" w14:textId="77777777" w:rsidR="009B51D3" w:rsidRDefault="009B51D3">
            <w:pPr>
              <w:pStyle w:val="Textoindependiente2"/>
              <w:spacing w:after="0"/>
            </w:pPr>
          </w:p>
          <w:p w14:paraId="7C6718D9" w14:textId="4AE7A422" w:rsidR="009B51D3" w:rsidRDefault="009B51D3">
            <w:pPr>
              <w:pStyle w:val="Textoindependiente2"/>
              <w:spacing w:after="0"/>
              <w:rPr>
                <w:b/>
              </w:rPr>
            </w:pPr>
            <w:r w:rsidRPr="009B51D3">
              <w:t>Si un travail des enfants (au-delà des pires formes spécifiées dans le critère de réussite 2) est observé, les exigences M.5 / 1.1.1 / R.1 et M.5 / 1.1.1 / R.2 doivent recevoir une haute priorité dans le MODULE 5</w:t>
            </w:r>
          </w:p>
        </w:tc>
      </w:tr>
      <w:tr w:rsidR="008449AF" w14:paraId="227EAD55" w14:textId="77777777">
        <w:tc>
          <w:tcPr>
            <w:tcW w:w="3996" w:type="dxa"/>
            <w:shd w:val="clear" w:color="auto" w:fill="92D050"/>
            <w:tcMar>
              <w:left w:w="88" w:type="dxa"/>
            </w:tcMar>
          </w:tcPr>
          <w:p w14:paraId="6A6D3D24" w14:textId="77777777" w:rsidR="008449AF" w:rsidRDefault="004A5E76">
            <w:pPr>
              <w:pStyle w:val="Textoindependiente"/>
              <w:spacing w:after="0"/>
              <w:rPr>
                <w:u w:val="single"/>
              </w:rPr>
            </w:pPr>
            <w:r>
              <w:rPr>
                <w:u w:val="single"/>
              </w:rPr>
              <w:t xml:space="preserve">Critère de respect nº 2 : </w:t>
            </w:r>
          </w:p>
          <w:p w14:paraId="7BCF7494" w14:textId="77777777" w:rsidR="008449AF" w:rsidRDefault="004A5E76">
            <w:pPr>
              <w:pStyle w:val="Textoindependiente"/>
              <w:spacing w:after="0"/>
            </w:pPr>
            <w:r>
              <w:t xml:space="preserve">Le PMA peut garantir qu’au sein de sa chaîne d’approvisionnement interne, aucune personne de moins de 18 ans (enfant) ne réalise les travaux suivants, considérés comme pires formes de travail des enfants : travail souterrain ou subaquatique, travail avec des machines ou des outils dangereux, port de charges lourdes et travail exposé à des substances dangereuses. </w:t>
            </w:r>
          </w:p>
        </w:tc>
        <w:tc>
          <w:tcPr>
            <w:tcW w:w="5756" w:type="dxa"/>
            <w:gridSpan w:val="2"/>
            <w:shd w:val="clear" w:color="auto" w:fill="auto"/>
            <w:tcMar>
              <w:left w:w="88" w:type="dxa"/>
            </w:tcMar>
          </w:tcPr>
          <w:p w14:paraId="60B83E2F" w14:textId="77777777" w:rsidR="008449AF" w:rsidRDefault="004A5E76">
            <w:pPr>
              <w:pStyle w:val="Textoindependiente2"/>
              <w:spacing w:after="0"/>
            </w:pPr>
            <w:r>
              <w:rPr>
                <w:b/>
              </w:rPr>
              <w:t>Orientation</w:t>
            </w:r>
            <w:r>
              <w:t xml:space="preserve"> : pour mettre en œuvre cette exigence, le PMA doit être conscient du fait que cette interdiction stricte des pires formes de travail des enfants liées à la production peut avoir des conséquences inattendues en reléguant les enfants vers des conditions encore pires de travail. </w:t>
            </w:r>
          </w:p>
          <w:p w14:paraId="17368AFC" w14:textId="77777777" w:rsidR="008449AF" w:rsidRDefault="004A5E76">
            <w:pPr>
              <w:pStyle w:val="Textoindependiente2"/>
              <w:spacing w:after="0"/>
              <w:rPr>
                <w:b/>
              </w:rPr>
            </w:pPr>
            <w:r>
              <w:t>Si de telles formes parmi les pires formes de travail des enfants étaient déjà un problème avant l’adoption du CRAFT, un plan d’atténuation des risques devra être mis en place pour éviter de telles conséquences inattendues.</w:t>
            </w:r>
          </w:p>
        </w:tc>
      </w:tr>
      <w:tr w:rsidR="008449AF" w14:paraId="7144A397" w14:textId="77777777">
        <w:tc>
          <w:tcPr>
            <w:tcW w:w="3996" w:type="dxa"/>
            <w:shd w:val="clear" w:color="auto" w:fill="FF7C80"/>
            <w:tcMar>
              <w:left w:w="88" w:type="dxa"/>
            </w:tcMar>
          </w:tcPr>
          <w:p w14:paraId="70CC49CD" w14:textId="77777777" w:rsidR="008449AF" w:rsidRDefault="004A5E76">
            <w:pPr>
              <w:pStyle w:val="Textoindependiente"/>
              <w:spacing w:after="0"/>
              <w:rPr>
                <w:u w:val="single"/>
              </w:rPr>
            </w:pPr>
            <w:r>
              <w:rPr>
                <w:u w:val="single"/>
              </w:rPr>
              <w:t xml:space="preserve">Critère de non-respect nº 1 : </w:t>
            </w:r>
          </w:p>
          <w:p w14:paraId="683838F4" w14:textId="77777777" w:rsidR="008449AF" w:rsidRDefault="004A5E76">
            <w:pPr>
              <w:pStyle w:val="Textoindependiente"/>
              <w:spacing w:after="0"/>
              <w:rPr>
                <w:u w:val="single"/>
              </w:rPr>
            </w:pPr>
            <w:r>
              <w:t>La documentation fournie par le PMA (le rapport CRAFT) ne fait pas référence à des efforts déployés par le PMA pour évaluer l’étendue et les conditions du travail des enfants au sein de sa chaîne d’approvisionnement interne.</w:t>
            </w:r>
          </w:p>
        </w:tc>
        <w:tc>
          <w:tcPr>
            <w:tcW w:w="5756" w:type="dxa"/>
            <w:gridSpan w:val="2"/>
            <w:shd w:val="clear" w:color="auto" w:fill="auto"/>
            <w:tcMar>
              <w:left w:w="88" w:type="dxa"/>
            </w:tcMar>
          </w:tcPr>
          <w:p w14:paraId="4FEDCFAB" w14:textId="77777777" w:rsidR="008449AF" w:rsidRDefault="004A5E76">
            <w:pPr>
              <w:pStyle w:val="Textoindependiente2"/>
              <w:spacing w:after="0"/>
              <w:rPr>
                <w:b/>
              </w:rPr>
            </w:pPr>
            <w:r>
              <w:rPr>
                <w:b/>
              </w:rPr>
              <w:t>Orientation</w:t>
            </w:r>
            <w:r>
              <w:t> : dans ce cas de non-respect, il est raisonnable de considérer que la conscience des risques qu’a le PMA n’est pas à la hauteur des attentes de potentiels ACHETEURS.</w:t>
            </w:r>
          </w:p>
        </w:tc>
      </w:tr>
      <w:tr w:rsidR="008449AF" w14:paraId="167C9E40" w14:textId="77777777">
        <w:tc>
          <w:tcPr>
            <w:tcW w:w="3996" w:type="dxa"/>
            <w:shd w:val="clear" w:color="auto" w:fill="FF7C80"/>
            <w:tcMar>
              <w:left w:w="88" w:type="dxa"/>
            </w:tcMar>
          </w:tcPr>
          <w:p w14:paraId="7144DB34" w14:textId="77777777" w:rsidR="008449AF" w:rsidRDefault="004A5E76">
            <w:pPr>
              <w:pStyle w:val="Textoindependiente"/>
              <w:spacing w:after="0"/>
              <w:rPr>
                <w:u w:val="single"/>
              </w:rPr>
            </w:pPr>
            <w:r>
              <w:rPr>
                <w:u w:val="single"/>
              </w:rPr>
              <w:t xml:space="preserve">Critère de non-respect nº 2 : </w:t>
            </w:r>
          </w:p>
          <w:p w14:paraId="799A43C3" w14:textId="77777777" w:rsidR="008449AF" w:rsidRDefault="004A5E76">
            <w:pPr>
              <w:pStyle w:val="Textoindependiente"/>
              <w:spacing w:after="0"/>
              <w:rPr>
                <w:u w:val="single"/>
              </w:rPr>
            </w:pPr>
            <w:r>
              <w:t xml:space="preserve">Des personnes de moins de 18 ans (enfant) réalisent au moins l’un des travaux classés comme pires formes de travail des enfants au sein de la chaîne d’approvisionnement interne du PMA : travail souterrain ou subaquatique, travail avec des machines </w:t>
            </w:r>
            <w:r>
              <w:lastRenderedPageBreak/>
              <w:t>ou des outils dangereux, port de charges lourdes et travail exposé à des substances dangereuses.</w:t>
            </w:r>
          </w:p>
        </w:tc>
        <w:tc>
          <w:tcPr>
            <w:tcW w:w="5756" w:type="dxa"/>
            <w:gridSpan w:val="2"/>
            <w:shd w:val="clear" w:color="auto" w:fill="auto"/>
            <w:tcMar>
              <w:left w:w="88" w:type="dxa"/>
            </w:tcMar>
          </w:tcPr>
          <w:p w14:paraId="2E268302" w14:textId="77777777" w:rsidR="008449AF" w:rsidRDefault="004A5E76">
            <w:pPr>
              <w:pStyle w:val="Textoindependiente2"/>
              <w:spacing w:after="0"/>
              <w:rPr>
                <w:b/>
              </w:rPr>
            </w:pPr>
            <w:r>
              <w:rPr>
                <w:b/>
              </w:rPr>
              <w:lastRenderedPageBreak/>
              <w:t>Orientation</w:t>
            </w:r>
            <w:r>
              <w:t> : dans ce cas de non-respect, la présence de risques de l’Annexe II limite les possibilités d’engagement avec des ACHETEURS, étant donné que ces derniers auront l’obligation de se désengager.</w:t>
            </w:r>
          </w:p>
        </w:tc>
      </w:tr>
    </w:tbl>
    <w:p w14:paraId="45CFAB68" w14:textId="77777777" w:rsidR="008449AF" w:rsidRDefault="004A5E76">
      <w:pPr>
        <w:spacing w:after="160" w:line="259" w:lineRule="auto"/>
        <w:rPr>
          <w:rFonts w:eastAsiaTheme="minorEastAsia"/>
        </w:rPr>
      </w:pPr>
      <w:r>
        <w:lastRenderedPageBreak/>
        <w:br w:type="page"/>
      </w:r>
    </w:p>
    <w:tbl>
      <w:tblPr>
        <w:tblStyle w:val="Tablaconcuadrcula"/>
        <w:tblW w:w="9754" w:type="dxa"/>
        <w:tblCellMar>
          <w:left w:w="133" w:type="dxa"/>
        </w:tblCellMar>
        <w:tblLook w:val="04A0" w:firstRow="1" w:lastRow="0" w:firstColumn="1" w:lastColumn="0" w:noHBand="0" w:noVBand="1"/>
      </w:tblPr>
      <w:tblGrid>
        <w:gridCol w:w="4078"/>
        <w:gridCol w:w="1700"/>
        <w:gridCol w:w="3976"/>
      </w:tblGrid>
      <w:tr w:rsidR="008449AF" w14:paraId="487A9AD8" w14:textId="77777777">
        <w:tc>
          <w:tcPr>
            <w:tcW w:w="5777" w:type="dxa"/>
            <w:gridSpan w:val="2"/>
            <w:tcBorders>
              <w:top w:val="nil"/>
              <w:left w:val="nil"/>
              <w:right w:val="nil"/>
            </w:tcBorders>
            <w:shd w:val="clear" w:color="auto" w:fill="auto"/>
            <w:vAlign w:val="bottom"/>
          </w:tcPr>
          <w:p w14:paraId="4AEF8A6D" w14:textId="77777777" w:rsidR="008449AF" w:rsidRDefault="004A5E76">
            <w:pPr>
              <w:pStyle w:val="Textoindependiente"/>
              <w:keepNext/>
              <w:pageBreakBefore/>
              <w:spacing w:after="0"/>
              <w:jc w:val="left"/>
            </w:pPr>
            <w:r>
              <w:rPr>
                <w:b/>
              </w:rPr>
              <w:lastRenderedPageBreak/>
              <w:t xml:space="preserve">M.3/1.1.2/E.1 </w:t>
            </w:r>
            <w:r>
              <w:rPr>
                <w:i/>
                <w:color w:val="7F7F7F" w:themeColor="text1" w:themeTint="80"/>
              </w:rPr>
              <w:t xml:space="preserve">(aborde </w:t>
            </w:r>
            <w:r>
              <w:fldChar w:fldCharType="begin"/>
            </w:r>
            <w:r>
              <w:instrText>ADDIN CITAVI.PLACEHOLDER 794d2385-648f-4241-8292-37850af052e8 PFBsYWNlaG9sZGVyPg0KICA8QWRkSW5WZXJzaW9uPjUuNy4wLjA8L0FkZEluVmVyc2lvbj4NCiAgPElkPjc5NGQyMzg1LTY0OGYtNDI0MS04MjkyLTM3ODUwYWYwNTJlODwvSWQ+DQogIDxFbnRyaWVzPg0KICAgIDxFbnRyeT4NCiAgICAgIDxJZD41NzAwZTdlMS1iNGY1LTQyY2QtOGRiNy1lYzEwZjU2NzI2MjA8L0lkPg0KICAgICAgPE5vUGFyPnRydWU8L05vUGFyPg0KICAgICAgPFJlZmVyZW5jZUlkPmFhNmZkOTAyLWUxMTEtNDIyNS1iYjVmLWI2OTcyNjMyYmI3YjwvUmVmZXJlbmNlSWQ+DQogICAgICA8UmFuZ2U+DQogICAgICAgIDxTdGFydD4wPC9TdGFydD4NCiAgICAgICAgPExlbmd0aD4xMDwvTGVuZ3RoPg0KICAgICAgPC9SYW5nZT4NCiAgICAgIDxSZWZlcmVuY2U+DQogICAgICAgIDxSZWZlcmVuY2VUeXBlSWQ+Qm9vazwvUmVmZXJlbmNlVHlwZUlkPg0KICAgICAgICA8QXV0aG9ycz4NCiAgICAgICAgICA8UGVyc29uPg0KICAgICAgICAgICAgPExhc3ROYW1lPk9FQ0Q8L0xhc3ROYW1lPg0KICAgICAgICAgIDwvUGVyc29uPg0KICAgICAgICA8L0F1dGhvcnM+DQogICAgICAgIDxBY2Nlc3NEYXRlPjIwLzA0LzIwMTc8L0FjY2Vzc0RhdGU+DQogICAgICAgIDxEb2k+MTAuMTc4Ny85Nzg5MjY0MjUyNDc5LWVuPC9Eb2k+DQogICAgICAgIDxFZGl0aW9uPlRoaXJkIEVkaXRpb248L0VkaXRpb24+DQogICAgICAgIDxJZD5hYTZmZDkwMi1lMTExLTQyMjUtYmI1Zi1iNjk3MjYzMmJiN2I8L0lkPg0KICAgICAgICA8SXNibj45Nzg5MjY0MjUyNDc5PC9Jc2JuPg0KICAgICAgICA8TG9jYXRpb25zPg0KICAgICAgICAgIDxMb2NhdGlvbj4NCiAgICAgICAgICAgIDxBZGRyZXNzPjEwLjE3ODcvOTc4OTI2NDI1MjQ3OS1lbjwvQWRkcmVzcz4NCiAgICAgICAgICAgIDxMb2NhdGlvblR5cGU+RWxlY3Ryb25pY0FkZHJlc3M8L0xvY2F0aW9uVHlwZT4NCiAgICAgICAgICA8L0xvY2F0aW9uPg0KICAgICAgICAgIDxMb2NhdGlvbj4NCiAgICAgICAgICAgIDxBZGRyZXNzPk9FQ0QgMjAxNiAtIE9FQ0QgRHVlIERpbGlnZW5jZSBHdWlkYW5jZS5wZGY8L0FkZHJlc3M+DQogICAgICAgICAgICA8TG9jYXRpb25UeXBlPkVsZWN0cm9uaWNBZGRyZXNzPC9Mb2NhdGlvblR5cGU+DQogICAgICAgICAgPC9Mb2NhdGlvbj4NCiAgICAgICAgICA8TG9jYXRpb24+DQogICAgICAgICAgICA8QWRkcmVzcz5odHRwOi8vd3d3Lm9lY2Qub3JnL2RhZi9pbnYvbW5lL09FQ0QtRHVlLURpbGlnZW5jZS1HdWlkYW5jZS1NaW5lcmFscy1FZGl0aW9uMy5wZGY8L0FkZHJlc3M+DQogICAgICAgICAgICA8TG9jYXRpb25UeXBlPkVsZWN0cm9uaWNBZGRyZXNzPC9Mb2NhdGlvblR5cGU+DQogICAgICAgICAgPC9Mb2NhdGlvbj4NCiAgICAgICAgPC9Mb2NhdGlvbnM+DQogICAgICAgIDxPbmxpbmVBZGRyZXNzPmh0dHA6Ly93d3cub2VjZC5vcmcvZGFmL2ludi9tbmUvT0VDRC1EdWUtRGlsaWdlbmNlLUd1aWRhbmNlLU1pbmVyYWxzLUVkaXRpb24zLnBkZjwvT25saW5lQWRkcmVzcz4NCiAgICAgICAgPE9yZ2FuaXphdGlvbnM+DQogICAgICAgICAgPFBlcnNvbj4NCiAgICAgICAgICAgIDxMYXN0TmFtZT5PcmdhbmlzYXRpb24gZm9yIEVjb25vbWljIENvLW9wZXJhdGlvbiBhbmQgRGV2ZWxvcG1lbnQgKE9FQ0QpPC9MYXN0TmFtZT4NCiAgICAgICAgICA8L1BlcnNvbj4NCiAgICAgICAgPC9Pcmdhbml6YXRpb25zPg0KICAgICAgICA8UGFnZUNvdW50QzU+PCFbQ0RBVEFbPGM+MTIwPC9jPg0KPGluPnRydWU8L2luPg0KPG9zPjEyMDwvb3M+DQo8cHM+MTIwPC9wcz5dXT48L1BhZ2VDb3VudEM1Pg0KICAgICAgICA8UGFnZUNvdW50PjEyMDwvUGFnZUNvdW50Pg0KICAgICAgICA8UGxhY2VPZlB1YmxpY2F0aW9uPlBhcmlzIChGUik8L1BsYWNlT2ZQdWJsaWNhdGlvbj4NCiAgICAgICAgPFB1Ymxpc2hlcnM+DQogICAgICAgICAgPFB1Ymxpc2hlcj4NCiAgICAgICAgICAgIDxOYW1lPk9FQ0QgUHVibGlzaGluZzwvTmFtZT4NCiAgICAgICAgICA8L1B1Ymxpc2hlcj4NCiAgICAgICAgPC9QdWJsaXNoZXJzPg0KICAgICAgICA8U2VxdWVuY2VOdW1iZXI+MzwvU2VxdWVuY2VOdW1iZXI+DQogICAgICAgIDxTaG9ydFRpdGxlPk9FQ0QgMjAxNiDigJMgT0VDRCBEdWUgRGlsaWdlbmNlIEd1aWRhbmNlPC9TaG9ydFRpdGxlPg0KICAgICAgICA8U291cmNlT2ZCaWJsaW9ncmFwaGljSW5mb3JtYXRpb24+Q3Jvc3NSZWY8L1NvdXJjZU9mQmlibGlvZ3JhcGhpY0luZm9ybWF0aW9uPg0KICAgICAgICA8VGl0bGU+T0VDRCBEdWUgRGlsaWdlbmNlIEd1aWRhbmNlIGZvciBSZXNwb25zaWJsZSBTdXBwbHkgQ2hhaW5zIG9mIE1pbmVyYWxzIGZyb20gQ29uZmxpY3QtQWZmZWN0ZWQgYW5kIEhpZ2gtUmlzayBBcmVhczwvVGl0bGU+DQogICAgICAgIDxZZWFyPjIwMTY8L1llYXI+DQogICAgICA8L1JlZmVyZW5jZT4NCiAgICA8L0VudHJ5Pg0KICA8L0VudHJpZXM+DQogIDxUZXh0Pk9FQ0QgMjAxNmI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0VDRCAyMDE2YjwvVGV4dD4NCiAgICA8L1RleHRVbml0Pg0KICA8L1RleHRVbml0cz4NCjwvUGxhY2Vob2xkZXI+</w:instrText>
            </w:r>
            <w:r>
              <w:fldChar w:fldCharType="separate"/>
            </w:r>
            <w:bookmarkStart w:id="121" w:name="__Fieldmark__1682_187408736"/>
            <w:r>
              <w:rPr>
                <w:i/>
                <w:color w:val="7F7F7F" w:themeColor="text1" w:themeTint="80"/>
              </w:rPr>
              <w:t>O</w:t>
            </w:r>
            <w:bookmarkStart w:id="122" w:name="__Fieldmark__40354_1435017116"/>
            <w:r>
              <w:rPr>
                <w:i/>
                <w:color w:val="7F7F7F" w:themeColor="text1" w:themeTint="80"/>
              </w:rPr>
              <w:t>C</w:t>
            </w:r>
            <w:bookmarkStart w:id="123" w:name="__Fieldmark__21322_1435017116"/>
            <w:r>
              <w:rPr>
                <w:i/>
                <w:color w:val="7F7F7F" w:themeColor="text1" w:themeTint="80"/>
              </w:rPr>
              <w:t>D</w:t>
            </w:r>
            <w:bookmarkStart w:id="124" w:name="__Fieldmark__8362_1435017116"/>
            <w:r>
              <w:rPr>
                <w:i/>
                <w:color w:val="7F7F7F" w:themeColor="text1" w:themeTint="80"/>
              </w:rPr>
              <w:t>E</w:t>
            </w:r>
            <w:bookmarkStart w:id="125" w:name="__Fieldmark__2900_2621159314"/>
            <w:r>
              <w:rPr>
                <w:i/>
                <w:color w:val="7F7F7F" w:themeColor="text1" w:themeTint="80"/>
              </w:rPr>
              <w:t xml:space="preserve"> </w:t>
            </w:r>
            <w:bookmarkStart w:id="126" w:name="_CTVP001794d2385648f4241829237850af052e8"/>
            <w:r>
              <w:rPr>
                <w:i/>
                <w:color w:val="7F7F7F" w:themeColor="text1" w:themeTint="80"/>
              </w:rPr>
              <w:t>2016b</w:t>
            </w:r>
            <w:r>
              <w:fldChar w:fldCharType="end"/>
            </w:r>
            <w:bookmarkEnd w:id="121"/>
            <w:bookmarkEnd w:id="122"/>
            <w:bookmarkEnd w:id="123"/>
            <w:bookmarkEnd w:id="124"/>
            <w:bookmarkEnd w:id="125"/>
            <w:bookmarkEnd w:id="126"/>
            <w:r>
              <w:rPr>
                <w:i/>
                <w:color w:val="7F7F7F" w:themeColor="text1" w:themeTint="80"/>
              </w:rPr>
              <w:t>, Annexe II, par. 1.ii)</w:t>
            </w:r>
          </w:p>
        </w:tc>
        <w:tc>
          <w:tcPr>
            <w:tcW w:w="3976" w:type="dxa"/>
            <w:tcBorders>
              <w:top w:val="nil"/>
              <w:left w:val="nil"/>
              <w:right w:val="nil"/>
            </w:tcBorders>
            <w:shd w:val="clear" w:color="auto" w:fill="auto"/>
          </w:tcPr>
          <w:p w14:paraId="629E42AD" w14:textId="77777777" w:rsidR="008449AF" w:rsidRPr="00533736" w:rsidRDefault="004A5E76">
            <w:pPr>
              <w:keepNext/>
              <w:shd w:val="clear" w:color="auto" w:fill="003399"/>
              <w:rPr>
                <w:color w:val="FFFFFF" w:themeColor="background1"/>
                <w:sz w:val="18"/>
              </w:rPr>
            </w:pPr>
            <w:r w:rsidRPr="00533736">
              <w:rPr>
                <w:b/>
                <w:color w:val="FFFFFF" w:themeColor="background1"/>
                <w:sz w:val="18"/>
              </w:rPr>
              <w:t>1. Catégorie</w:t>
            </w:r>
            <w:r w:rsidRPr="00533736">
              <w:rPr>
                <w:color w:val="FFFFFF" w:themeColor="background1"/>
                <w:sz w:val="18"/>
              </w:rPr>
              <w:t> : Droits humains et droits du travailleur</w:t>
            </w:r>
          </w:p>
          <w:p w14:paraId="6C70C0D6" w14:textId="77777777" w:rsidR="008449AF" w:rsidRDefault="004A5E76">
            <w:pPr>
              <w:keepNext/>
              <w:shd w:val="clear" w:color="auto" w:fill="003399"/>
              <w:rPr>
                <w:color w:val="FFFFFF" w:themeColor="background1"/>
                <w:sz w:val="18"/>
              </w:rPr>
            </w:pPr>
            <w:r>
              <w:rPr>
                <w:b/>
                <w:color w:val="FFFFFF" w:themeColor="background1"/>
                <w:sz w:val="18"/>
              </w:rPr>
              <w:t>1.1 Enjeu</w:t>
            </w:r>
            <w:r>
              <w:rPr>
                <w:color w:val="FFFFFF" w:themeColor="background1"/>
                <w:sz w:val="18"/>
              </w:rPr>
              <w:t> : Graves atteintes aux droits humains</w:t>
            </w:r>
          </w:p>
          <w:p w14:paraId="3CA2B15A" w14:textId="77777777" w:rsidR="008449AF" w:rsidRDefault="004A5E76">
            <w:pPr>
              <w:keepNext/>
              <w:shd w:val="clear" w:color="auto" w:fill="003399"/>
              <w:rPr>
                <w:color w:val="FFFFFF" w:themeColor="background1"/>
                <w:sz w:val="18"/>
              </w:rPr>
            </w:pPr>
            <w:r>
              <w:rPr>
                <w:b/>
                <w:color w:val="FFFFFF" w:themeColor="background1"/>
                <w:sz w:val="18"/>
              </w:rPr>
              <w:t>1.1.2 Sous-enjeu</w:t>
            </w:r>
            <w:r>
              <w:rPr>
                <w:color w:val="FFFFFF" w:themeColor="background1"/>
                <w:sz w:val="18"/>
              </w:rPr>
              <w:t> : Travail forcé</w:t>
            </w:r>
          </w:p>
        </w:tc>
      </w:tr>
      <w:tr w:rsidR="008449AF" w14:paraId="012A1D21" w14:textId="77777777">
        <w:tc>
          <w:tcPr>
            <w:tcW w:w="9753" w:type="dxa"/>
            <w:gridSpan w:val="3"/>
            <w:shd w:val="clear" w:color="auto" w:fill="auto"/>
            <w:tcMar>
              <w:left w:w="88" w:type="dxa"/>
            </w:tcMar>
          </w:tcPr>
          <w:p w14:paraId="22931F72" w14:textId="77777777" w:rsidR="008449AF" w:rsidRDefault="004A5E76">
            <w:pPr>
              <w:pStyle w:val="Textoindependiente"/>
              <w:spacing w:after="0"/>
              <w:rPr>
                <w:color w:val="FFFFFF" w:themeColor="background1"/>
                <w:sz w:val="18"/>
              </w:rPr>
            </w:pPr>
            <w:r>
              <w:rPr>
                <w:b/>
              </w:rPr>
              <w:t>Il est raisonnable de croire que le PMA n’est pas en lien avec des formes de travail forcé ou obligatoire.</w:t>
            </w:r>
          </w:p>
        </w:tc>
      </w:tr>
      <w:tr w:rsidR="008449AF" w14:paraId="30FE59BF" w14:textId="77777777">
        <w:tc>
          <w:tcPr>
            <w:tcW w:w="9753" w:type="dxa"/>
            <w:gridSpan w:val="3"/>
            <w:shd w:val="clear" w:color="auto" w:fill="auto"/>
            <w:tcMar>
              <w:left w:w="88" w:type="dxa"/>
            </w:tcMar>
          </w:tcPr>
          <w:p w14:paraId="47AC1DC1" w14:textId="1FC19E3D" w:rsidR="008449AF" w:rsidRDefault="004A5E76">
            <w:pPr>
              <w:pStyle w:val="Textoindependiente2"/>
              <w:spacing w:after="0"/>
            </w:pPr>
            <w:r>
              <w:rPr>
                <w:b/>
              </w:rPr>
              <w:t>Orientation</w:t>
            </w:r>
            <w:r>
              <w:t> : selon l’Annexe II du GDD de l’OCDE : « </w:t>
            </w:r>
            <w:r>
              <w:rPr>
                <w:i/>
              </w:rPr>
              <w:t>forme de travail forcé ou obligatoire</w:t>
            </w:r>
            <w:r>
              <w:t> » désigne tout travail ou service exigé d’un individu sous la menace d’une peine quelconque et pour lequel le dit individu ne s’est pas offert de plein gré.</w:t>
            </w:r>
          </w:p>
        </w:tc>
      </w:tr>
      <w:tr w:rsidR="008449AF" w14:paraId="484496E1" w14:textId="77777777">
        <w:tc>
          <w:tcPr>
            <w:tcW w:w="4077" w:type="dxa"/>
            <w:shd w:val="clear" w:color="auto" w:fill="92D050"/>
            <w:tcMar>
              <w:left w:w="88" w:type="dxa"/>
            </w:tcMar>
          </w:tcPr>
          <w:p w14:paraId="28C5B128" w14:textId="77777777" w:rsidR="008449AF" w:rsidRDefault="004A5E76">
            <w:pPr>
              <w:pStyle w:val="Textoindependiente"/>
              <w:spacing w:after="0"/>
              <w:rPr>
                <w:u w:val="single"/>
              </w:rPr>
            </w:pPr>
            <w:r>
              <w:rPr>
                <w:u w:val="single"/>
              </w:rPr>
              <w:t xml:space="preserve">Critère de respect nº 1 : </w:t>
            </w:r>
          </w:p>
          <w:p w14:paraId="432A0AEC" w14:textId="77777777" w:rsidR="008449AF" w:rsidRDefault="004A5E76">
            <w:pPr>
              <w:pStyle w:val="Textoindependiente"/>
              <w:spacing w:after="0"/>
            </w:pPr>
            <w:r>
              <w:t xml:space="preserve">Le PMA peut garantir que tout travail ou service de toute personne au sein de sa chaîne d’approvisionnement interne est réalisé de plein gré. </w:t>
            </w:r>
          </w:p>
        </w:tc>
        <w:tc>
          <w:tcPr>
            <w:tcW w:w="5676" w:type="dxa"/>
            <w:gridSpan w:val="2"/>
            <w:shd w:val="clear" w:color="auto" w:fill="auto"/>
            <w:tcMar>
              <w:left w:w="88" w:type="dxa"/>
            </w:tcMar>
          </w:tcPr>
          <w:p w14:paraId="3EF1CCD6" w14:textId="77918F5E" w:rsidR="008449AF" w:rsidRDefault="004A5E76">
            <w:pPr>
              <w:pStyle w:val="Textoindependiente2"/>
              <w:spacing w:after="0"/>
            </w:pPr>
            <w:r>
              <w:rPr>
                <w:b/>
              </w:rPr>
              <w:t>Orientation</w:t>
            </w:r>
            <w:r>
              <w:t> : selon l’Annexe II du GDD de l’OCDE : « </w:t>
            </w:r>
            <w:r>
              <w:rPr>
                <w:i/>
              </w:rPr>
              <w:t>forme de travail forcé ou obligatoire</w:t>
            </w:r>
            <w:r>
              <w:t> » désigne tout travail ou service exigé d’un individu sous la menace d’une peine quelconque et pour lequel le dit individu ne s’est pas offert de plein gré.</w:t>
            </w:r>
          </w:p>
          <w:p w14:paraId="5D4C040F" w14:textId="77777777" w:rsidR="008449AF" w:rsidRDefault="004A5E76">
            <w:pPr>
              <w:pStyle w:val="Textoindependiente2"/>
              <w:spacing w:after="0"/>
            </w:pPr>
            <w:r>
              <w:t>Dans son rapport CRAFT, le PMA devra décrire les conditions d’embauche des mineurs et confirmer la conformité avec le critère de respect, c’est-à-dire que le travail de toute personne du PMA est réalisé de plein gré.</w:t>
            </w:r>
          </w:p>
        </w:tc>
      </w:tr>
      <w:tr w:rsidR="008449AF" w14:paraId="1D0F7EBD" w14:textId="77777777">
        <w:tc>
          <w:tcPr>
            <w:tcW w:w="4077" w:type="dxa"/>
            <w:shd w:val="clear" w:color="auto" w:fill="92D050"/>
            <w:tcMar>
              <w:left w:w="88" w:type="dxa"/>
            </w:tcMar>
          </w:tcPr>
          <w:p w14:paraId="0A5D1101" w14:textId="77777777" w:rsidR="008449AF" w:rsidRDefault="004A5E76">
            <w:pPr>
              <w:pStyle w:val="Textoindependiente"/>
              <w:spacing w:after="0"/>
              <w:rPr>
                <w:u w:val="single"/>
              </w:rPr>
            </w:pPr>
            <w:r>
              <w:rPr>
                <w:u w:val="single"/>
              </w:rPr>
              <w:t xml:space="preserve">Critère de respect nº 2 : </w:t>
            </w:r>
          </w:p>
          <w:p w14:paraId="2F620FFB" w14:textId="77777777" w:rsidR="008449AF" w:rsidRDefault="004A5E76">
            <w:pPr>
              <w:pStyle w:val="Textoindependiente"/>
              <w:spacing w:after="0"/>
              <w:rPr>
                <w:u w:val="single"/>
              </w:rPr>
            </w:pPr>
            <w:r>
              <w:t>Le PMA peut garantir que toute personne liée à sa chaîne d’approvisionnement interne est libre de démissionner de son travail ou service à tout moment, selon les procédures habituelles de délai de préavis, en accord avec les obligations existantes et sans menace de sanction.</w:t>
            </w:r>
          </w:p>
        </w:tc>
        <w:tc>
          <w:tcPr>
            <w:tcW w:w="5676" w:type="dxa"/>
            <w:gridSpan w:val="2"/>
            <w:shd w:val="clear" w:color="auto" w:fill="auto"/>
            <w:tcMar>
              <w:left w:w="88" w:type="dxa"/>
            </w:tcMar>
          </w:tcPr>
          <w:p w14:paraId="600BE7FF" w14:textId="77777777" w:rsidR="008449AF" w:rsidRDefault="004A5E76">
            <w:pPr>
              <w:pStyle w:val="Textoindependiente2"/>
              <w:spacing w:after="0"/>
            </w:pPr>
            <w:r>
              <w:rPr>
                <w:b/>
              </w:rPr>
              <w:t>Orientation</w:t>
            </w:r>
            <w:r>
              <w:t> : précisions sur les termes :</w:t>
            </w:r>
          </w:p>
          <w:p w14:paraId="43D01D58" w14:textId="0253B08C" w:rsidR="008449AF" w:rsidRDefault="004A5E76">
            <w:pPr>
              <w:pStyle w:val="Textoindependiente2"/>
              <w:numPr>
                <w:ilvl w:val="0"/>
                <w:numId w:val="12"/>
              </w:numPr>
              <w:spacing w:after="0"/>
              <w:ind w:left="318" w:hanging="284"/>
            </w:pPr>
            <w:r>
              <w:t>« délai de préavis » se réfère à une période raisonnable de temps permettant d’éviter l’exposition à d’autres risques (par exemple ne pas abandonner le poste de travail à l’improviste) ;</w:t>
            </w:r>
          </w:p>
          <w:p w14:paraId="22028E8A" w14:textId="621FC2CE" w:rsidR="008449AF" w:rsidRDefault="004A5E76">
            <w:pPr>
              <w:pStyle w:val="Textoindependiente2"/>
              <w:numPr>
                <w:ilvl w:val="0"/>
                <w:numId w:val="12"/>
              </w:numPr>
              <w:spacing w:after="0"/>
              <w:ind w:left="318" w:hanging="284"/>
            </w:pPr>
            <w:r>
              <w:t>« en accord avec les obligations existantes » se réfère au respect volontaire et mutuel des obligations convenues (par exemple honorer ses dettes) ;</w:t>
            </w:r>
          </w:p>
          <w:p w14:paraId="5723083E" w14:textId="3350DF36" w:rsidR="008449AF" w:rsidRDefault="004A5E76">
            <w:pPr>
              <w:pStyle w:val="Textoindependiente2"/>
              <w:numPr>
                <w:ilvl w:val="0"/>
                <w:numId w:val="12"/>
              </w:numPr>
              <w:spacing w:after="0"/>
              <w:ind w:left="318" w:hanging="284"/>
            </w:pPr>
            <w:r>
              <w:t xml:space="preserve">« sans menace de sanction » se réfère à l’absence de pénalités disproportionnées (par exemple des pénalités autres que celles habituelles pour des accords verbaux ou écrits). </w:t>
            </w:r>
          </w:p>
          <w:p w14:paraId="760010A1" w14:textId="77777777" w:rsidR="008449AF" w:rsidRDefault="004A5E76">
            <w:pPr>
              <w:pStyle w:val="Textoindependiente2"/>
              <w:spacing w:after="0"/>
            </w:pPr>
            <w:r>
              <w:t>Dans la pratique, la limite entre ce qui est considéré comme le respect des obligations et ce qui peut constituer des cas de servitude pour dettes peut être bien mince. En cas de doute, l’ajustement des obligations et des pénalités adéquates pourra faire l’objet d’une atténuation des risques dans le processus permettant d’atteindre les niveaux suivants d’exigences du CRAFT.</w:t>
            </w:r>
          </w:p>
          <w:p w14:paraId="7B8AF615" w14:textId="77777777" w:rsidR="008449AF" w:rsidRDefault="004A5E76">
            <w:pPr>
              <w:pStyle w:val="Textoindependiente2"/>
              <w:spacing w:after="0"/>
              <w:rPr>
                <w:b/>
              </w:rPr>
            </w:pPr>
            <w:r>
              <w:t>Dans son rapport CRAFT, le PMA devra réaliser une déclaration relative aux conditions de retrait des mineurs et confirmer la conformité avec les critères de respect.</w:t>
            </w:r>
          </w:p>
        </w:tc>
      </w:tr>
      <w:tr w:rsidR="008449AF" w14:paraId="35C27D72" w14:textId="77777777">
        <w:tc>
          <w:tcPr>
            <w:tcW w:w="4077" w:type="dxa"/>
            <w:shd w:val="clear" w:color="auto" w:fill="FF7C80"/>
            <w:tcMar>
              <w:left w:w="88" w:type="dxa"/>
            </w:tcMar>
          </w:tcPr>
          <w:p w14:paraId="767DDCEB" w14:textId="77777777" w:rsidR="008449AF" w:rsidRDefault="004A5E76">
            <w:pPr>
              <w:pStyle w:val="Textoindependiente"/>
              <w:spacing w:after="0"/>
              <w:rPr>
                <w:u w:val="single"/>
              </w:rPr>
            </w:pPr>
            <w:r>
              <w:rPr>
                <w:u w:val="single"/>
              </w:rPr>
              <w:t xml:space="preserve">Critère de non-respect : </w:t>
            </w:r>
          </w:p>
          <w:p w14:paraId="55910F6B" w14:textId="77777777" w:rsidR="008449AF" w:rsidRDefault="004A5E76">
            <w:pPr>
              <w:pStyle w:val="Textoindependiente"/>
              <w:spacing w:after="0"/>
              <w:rPr>
                <w:u w:val="single"/>
              </w:rPr>
            </w:pPr>
            <w:r>
              <w:t xml:space="preserve">Le PMA ne peut pas confirmer l’absence de toute forme de travail forcé ou obligatoire. </w:t>
            </w:r>
          </w:p>
        </w:tc>
        <w:tc>
          <w:tcPr>
            <w:tcW w:w="5676" w:type="dxa"/>
            <w:gridSpan w:val="2"/>
            <w:shd w:val="clear" w:color="auto" w:fill="auto"/>
            <w:tcMar>
              <w:left w:w="88" w:type="dxa"/>
            </w:tcMar>
          </w:tcPr>
          <w:p w14:paraId="39095303" w14:textId="77777777" w:rsidR="008449AF" w:rsidRDefault="004A5E76">
            <w:pPr>
              <w:pStyle w:val="Textoindependiente2"/>
              <w:spacing w:after="0"/>
            </w:pPr>
            <w:r>
              <w:rPr>
                <w:b/>
              </w:rPr>
              <w:t>Orientation</w:t>
            </w:r>
            <w:r>
              <w:t> : dans ce cas de non-respect, la présence de risques de l’Annexe II limite les possibilités d’engagement avec des ACHETEURS, étant donné que ces derniers auront l’obligation de se désengager.</w:t>
            </w:r>
          </w:p>
        </w:tc>
      </w:tr>
    </w:tbl>
    <w:p w14:paraId="015352B6" w14:textId="77777777" w:rsidR="008449AF" w:rsidRDefault="004A5E76">
      <w:pPr>
        <w:spacing w:after="160" w:line="259" w:lineRule="auto"/>
        <w:rPr>
          <w:rFonts w:eastAsiaTheme="minorEastAsia"/>
        </w:rPr>
      </w:pPr>
      <w:r>
        <w:br w:type="page"/>
      </w:r>
    </w:p>
    <w:tbl>
      <w:tblPr>
        <w:tblStyle w:val="Tablaconcuadrcula"/>
        <w:tblW w:w="9754" w:type="dxa"/>
        <w:tblCellMar>
          <w:left w:w="133" w:type="dxa"/>
        </w:tblCellMar>
        <w:tblLook w:val="04A0" w:firstRow="1" w:lastRow="0" w:firstColumn="1" w:lastColumn="0" w:noHBand="0" w:noVBand="1"/>
      </w:tblPr>
      <w:tblGrid>
        <w:gridCol w:w="3936"/>
        <w:gridCol w:w="1803"/>
        <w:gridCol w:w="4015"/>
      </w:tblGrid>
      <w:tr w:rsidR="008449AF" w14:paraId="20952B29" w14:textId="77777777">
        <w:tc>
          <w:tcPr>
            <w:tcW w:w="5738" w:type="dxa"/>
            <w:gridSpan w:val="2"/>
            <w:tcBorders>
              <w:top w:val="nil"/>
              <w:left w:val="nil"/>
              <w:right w:val="nil"/>
            </w:tcBorders>
            <w:shd w:val="clear" w:color="auto" w:fill="auto"/>
            <w:vAlign w:val="bottom"/>
          </w:tcPr>
          <w:p w14:paraId="7498D0DA" w14:textId="77777777" w:rsidR="008449AF" w:rsidRDefault="004A5E76">
            <w:pPr>
              <w:pStyle w:val="Textoindependiente"/>
              <w:keepNext/>
              <w:pageBreakBefore/>
              <w:spacing w:after="0"/>
              <w:jc w:val="left"/>
            </w:pPr>
            <w:r>
              <w:rPr>
                <w:b/>
              </w:rPr>
              <w:lastRenderedPageBreak/>
              <w:t xml:space="preserve">M.3/1.1.3/E.1 </w:t>
            </w:r>
            <w:r>
              <w:rPr>
                <w:i/>
                <w:color w:val="7F7F7F" w:themeColor="text1" w:themeTint="80"/>
              </w:rPr>
              <w:t xml:space="preserve">(aborde </w:t>
            </w:r>
            <w:r>
              <w:fldChar w:fldCharType="begin"/>
            </w:r>
            <w:r>
              <w:instrText>ADDIN CITAVI.PLACEHOLDER 499bad8e-769a-464c-8de6-637dd1b9c163 PFBsYWNlaG9sZGVyPg0KICA8QWRkSW5WZXJzaW9uPjUuNy4wLjA8L0FkZEluVmVyc2lvbj4NCiAgPElkPjQ5OWJhZDhlLTc2OWEtNDY0Yy04ZGU2LTYzN2RkMWI5YzE2MzwvSWQ+DQogIDxFbnRyaWVzPg0KICAgIDxFbnRyeT4NCiAgICAgIDxJZD4yYmE4ODYyOS03YTEwLTRhZmEtYTk5NC04YzBlYzc5MzQwMzI8L0lkPg0KICAgICAgPE5vUGFyPnRydWU8L05vUGFyPg0KICAgICAgPFJlZmVyZW5jZUlkPmFhNmZkOTAyLWUxMTEtNDIyNS1iYjVmLWI2OTcyNjMyYmI3YjwvUmVmZXJlbmNlSWQ+DQogICAgICA8UmFuZ2U+DQogICAgICAgIDxTdGFydD4wPC9TdGFydD4NCiAgICAgICAgPExlbmd0aD4xMDwvTGVuZ3RoPg0KICAgICAgPC9SYW5nZT4NCiAgICAgIDxSZWZlcmVuY2U+DQogICAgICAgIDxSZWZlcmVuY2VUeXBlSWQ+Qm9vazwvUmVmZXJlbmNlVHlwZUlkPg0KICAgICAgICA8QXV0aG9ycz4NCiAgICAgICAgICA8UGVyc29uPg0KICAgICAgICAgICAgPExhc3ROYW1lPk9FQ0Q8L0xhc3ROYW1lPg0KICAgICAgICAgIDwvUGVyc29uPg0KICAgICAgICA8L0F1dGhvcnM+DQogICAgICAgIDxBY2Nlc3NEYXRlPjIwLzA0LzIwMTc8L0FjY2Vzc0RhdGU+DQogICAgICAgIDxEb2k+MTAuMTc4Ny85Nzg5MjY0MjUyNDc5LWVuPC9Eb2k+DQogICAgICAgIDxFZGl0aW9uPlRoaXJkIEVkaXRpb248L0VkaXRpb24+DQogICAgICAgIDxJZD5hYTZmZDkwMi1lMTExLTQyMjUtYmI1Zi1iNjk3MjYzMmJiN2I8L0lkPg0KICAgICAgICA8SXNibj45Nzg5MjY0MjUyNDc5PC9Jc2JuPg0KICAgICAgICA8TG9jYXRpb25zPg0KICAgICAgICAgIDxMb2NhdGlvbj4NCiAgICAgICAgICAgIDxBZGRyZXNzPjEwLjE3ODcvOTc4OTI2NDI1MjQ3OS1lbjwvQWRkcmVzcz4NCiAgICAgICAgICAgIDxMb2NhdGlvblR5cGU+RWxlY3Ryb25pY0FkZHJlc3M8L0xvY2F0aW9uVHlwZT4NCiAgICAgICAgICA8L0xvY2F0aW9uPg0KICAgICAgICAgIDxMb2NhdGlvbj4NCiAgICAgICAgICAgIDxBZGRyZXNzPk9FQ0QgMjAxNiAtIE9FQ0QgRHVlIERpbGlnZW5jZSBHdWlkYW5jZS5wZGY8L0FkZHJlc3M+DQogICAgICAgICAgICA8TG9jYXRpb25UeXBlPkVsZWN0cm9uaWNBZGRyZXNzPC9Mb2NhdGlvblR5cGU+DQogICAgICAgICAgPC9Mb2NhdGlvbj4NCiAgICAgICAgICA8TG9jYXRpb24+DQogICAgICAgICAgICA8QWRkcmVzcz5odHRwOi8vd3d3Lm9lY2Qub3JnL2RhZi9pbnYvbW5lL09FQ0QtRHVlLURpbGlnZW5jZS1HdWlkYW5jZS1NaW5lcmFscy1FZGl0aW9uMy5wZGY8L0FkZHJlc3M+DQogICAgICAgICAgICA8TG9jYXRpb25UeXBlPkVsZWN0cm9uaWNBZGRyZXNzPC9Mb2NhdGlvblR5cGU+DQogICAgICAgICAgPC9Mb2NhdGlvbj4NCiAgICAgICAgPC9Mb2NhdGlvbnM+DQogICAgICAgIDxPbmxpbmVBZGRyZXNzPmh0dHA6Ly93d3cub2VjZC5vcmcvZGFmL2ludi9tbmUvT0VDRC1EdWUtRGlsaWdlbmNlLUd1aWRhbmNlLU1pbmVyYWxzLUVkaXRpb24zLnBkZjwvT25saW5lQWRkcmVzcz4NCiAgICAgICAgPE9yZ2FuaXphdGlvbnM+DQogICAgICAgICAgPFBlcnNvbj4NCiAgICAgICAgICAgIDxMYXN0TmFtZT5PcmdhbmlzYXRpb24gZm9yIEVjb25vbWljIENvLW9wZXJhdGlvbiBhbmQgRGV2ZWxvcG1lbnQgKE9FQ0QpPC9MYXN0TmFtZT4NCiAgICAgICAgICA8L1BlcnNvbj4NCiAgICAgICAgPC9Pcmdhbml6YXRpb25zPg0KICAgICAgICA8UGFnZUNvdW50QzU+PCFbQ0RBVEFbPGM+MTIwPC9jPg0KPGluPnRydWU8L2luPg0KPG9zPjEyMDwvb3M+DQo8cHM+MTIwPC9wcz5dXT48L1BhZ2VDb3VudEM1Pg0KICAgICAgICA8UGFnZUNvdW50PjEyMDwvUGFnZUNvdW50Pg0KICAgICAgICA8UGxhY2VPZlB1YmxpY2F0aW9uPlBhcmlzIChGUik8L1BsYWNlT2ZQdWJsaWNhdGlvbj4NCiAgICAgICAgPFB1Ymxpc2hlcnM+DQogICAgICAgICAgPFB1Ymxpc2hlcj4NCiAgICAgICAgICAgIDxOYW1lPk9FQ0QgUHVibGlzaGluZzwvTmFtZT4NCiAgICAgICAgICA8L1B1Ymxpc2hlcj4NCiAgICAgICAgPC9QdWJsaXNoZXJzPg0KICAgICAgICA8U2VxdWVuY2VOdW1iZXI+MzwvU2VxdWVuY2VOdW1iZXI+DQogICAgICAgIDxTaG9ydFRpdGxlPk9FQ0QgMjAxNiDigJMgT0VDRCBEdWUgRGlsaWdlbmNlIEd1aWRhbmNlPC9TaG9ydFRpdGxlPg0KICAgICAgICA8U291cmNlT2ZCaWJsaW9ncmFwaGljSW5mb3JtYXRpb24+Q3Jvc3NSZWY8L1NvdXJjZU9mQmlibGlvZ3JhcGhpY0luZm9ybWF0aW9uPg0KICAgICAgICA8VGl0bGU+T0VDRCBEdWUgRGlsaWdlbmNlIEd1aWRhbmNlIGZvciBSZXNwb25zaWJsZSBTdXBwbHkgQ2hhaW5zIG9mIE1pbmVyYWxzIGZyb20gQ29uZmxpY3QtQWZmZWN0ZWQgYW5kIEhpZ2gtUmlzayBBcmVhczwvVGl0bGU+DQogICAgICAgIDxZZWFyPjIwMTY8L1llYXI+DQogICAgICA8L1JlZmVyZW5jZT4NCiAgICA8L0VudHJ5Pg0KICA8L0VudHJpZXM+DQogIDxUZXh0Pk9FQ0QgMjAxNmI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0VDRCAyMDE2YjwvVGV4dD4NCiAgICA8L1RleHRVbml0Pg0KICA8L1RleHRVbml0cz4NCjwvUGxhY2Vob2xkZXI+</w:instrText>
            </w:r>
            <w:r>
              <w:fldChar w:fldCharType="separate"/>
            </w:r>
            <w:bookmarkStart w:id="127" w:name="__Fieldmark__1762_187408736"/>
            <w:r>
              <w:rPr>
                <w:i/>
                <w:color w:val="7F7F7F" w:themeColor="text1" w:themeTint="80"/>
              </w:rPr>
              <w:t>O</w:t>
            </w:r>
            <w:bookmarkStart w:id="128" w:name="__Fieldmark__40430_1435017116"/>
            <w:r>
              <w:rPr>
                <w:i/>
                <w:color w:val="7F7F7F" w:themeColor="text1" w:themeTint="80"/>
              </w:rPr>
              <w:t>C</w:t>
            </w:r>
            <w:bookmarkStart w:id="129" w:name="__Fieldmark__21392_1435017116"/>
            <w:r>
              <w:rPr>
                <w:i/>
                <w:color w:val="7F7F7F" w:themeColor="text1" w:themeTint="80"/>
              </w:rPr>
              <w:t>D</w:t>
            </w:r>
            <w:bookmarkStart w:id="130" w:name="__Fieldmark__8428_1435017116"/>
            <w:r>
              <w:rPr>
                <w:i/>
                <w:color w:val="7F7F7F" w:themeColor="text1" w:themeTint="80"/>
              </w:rPr>
              <w:t>E</w:t>
            </w:r>
            <w:bookmarkStart w:id="131" w:name="__Fieldmark__2974_2621159314"/>
            <w:r>
              <w:rPr>
                <w:i/>
                <w:color w:val="7F7F7F" w:themeColor="text1" w:themeTint="80"/>
              </w:rPr>
              <w:t xml:space="preserve"> </w:t>
            </w:r>
            <w:bookmarkStart w:id="132" w:name="_CTVP001499bad8e769a464c8de6637dd1b9c163"/>
            <w:r>
              <w:rPr>
                <w:i/>
                <w:color w:val="7F7F7F" w:themeColor="text1" w:themeTint="80"/>
              </w:rPr>
              <w:t>2016b</w:t>
            </w:r>
            <w:r>
              <w:fldChar w:fldCharType="end"/>
            </w:r>
            <w:bookmarkEnd w:id="127"/>
            <w:bookmarkEnd w:id="128"/>
            <w:bookmarkEnd w:id="129"/>
            <w:bookmarkEnd w:id="130"/>
            <w:bookmarkEnd w:id="131"/>
            <w:bookmarkEnd w:id="132"/>
            <w:r>
              <w:rPr>
                <w:i/>
                <w:color w:val="7F7F7F" w:themeColor="text1" w:themeTint="80"/>
              </w:rPr>
              <w:t>, Annexe II, par. 1.iv)</w:t>
            </w:r>
          </w:p>
        </w:tc>
        <w:tc>
          <w:tcPr>
            <w:tcW w:w="4015" w:type="dxa"/>
            <w:tcBorders>
              <w:top w:val="nil"/>
              <w:left w:val="nil"/>
              <w:right w:val="nil"/>
            </w:tcBorders>
            <w:shd w:val="clear" w:color="auto" w:fill="auto"/>
          </w:tcPr>
          <w:p w14:paraId="25913901" w14:textId="77777777" w:rsidR="008449AF" w:rsidRDefault="004A5E76">
            <w:pPr>
              <w:keepNext/>
              <w:shd w:val="clear" w:color="auto" w:fill="003399"/>
              <w:rPr>
                <w:color w:val="FFFFFF" w:themeColor="background1"/>
                <w:sz w:val="18"/>
              </w:rPr>
            </w:pPr>
            <w:r>
              <w:rPr>
                <w:b/>
                <w:color w:val="FFFFFF" w:themeColor="background1"/>
                <w:sz w:val="18"/>
              </w:rPr>
              <w:t>1. Catégorie</w:t>
            </w:r>
            <w:r>
              <w:rPr>
                <w:color w:val="FFFFFF" w:themeColor="background1"/>
                <w:sz w:val="18"/>
              </w:rPr>
              <w:t> : Droits humains et droits du travailleur</w:t>
            </w:r>
          </w:p>
          <w:p w14:paraId="4F44997A" w14:textId="77777777" w:rsidR="008449AF" w:rsidRDefault="004A5E76">
            <w:pPr>
              <w:keepNext/>
              <w:shd w:val="clear" w:color="auto" w:fill="003399"/>
              <w:rPr>
                <w:color w:val="FFFFFF" w:themeColor="background1"/>
                <w:sz w:val="18"/>
              </w:rPr>
            </w:pPr>
            <w:r>
              <w:rPr>
                <w:b/>
                <w:color w:val="FFFFFF" w:themeColor="background1"/>
                <w:sz w:val="18"/>
              </w:rPr>
              <w:t>1.1 Enjeu</w:t>
            </w:r>
            <w:r>
              <w:rPr>
                <w:color w:val="FFFFFF" w:themeColor="background1"/>
                <w:sz w:val="18"/>
              </w:rPr>
              <w:t> : Graves atteintes aux droits humains</w:t>
            </w:r>
          </w:p>
          <w:p w14:paraId="15C0CD6A" w14:textId="77777777" w:rsidR="008449AF" w:rsidRDefault="004A5E76">
            <w:pPr>
              <w:keepNext/>
              <w:shd w:val="clear" w:color="auto" w:fill="003399"/>
              <w:rPr>
                <w:color w:val="FFFFFF" w:themeColor="background1"/>
                <w:sz w:val="18"/>
              </w:rPr>
            </w:pPr>
            <w:r>
              <w:rPr>
                <w:b/>
                <w:color w:val="FFFFFF" w:themeColor="background1"/>
                <w:sz w:val="18"/>
              </w:rPr>
              <w:t>1.1.3 Sous-enjeu</w:t>
            </w:r>
            <w:r>
              <w:rPr>
                <w:color w:val="FFFFFF" w:themeColor="background1"/>
                <w:sz w:val="18"/>
              </w:rPr>
              <w:t> : Droits des femmes</w:t>
            </w:r>
          </w:p>
        </w:tc>
      </w:tr>
      <w:tr w:rsidR="008449AF" w14:paraId="085CE3A0" w14:textId="77777777">
        <w:tc>
          <w:tcPr>
            <w:tcW w:w="9753" w:type="dxa"/>
            <w:gridSpan w:val="3"/>
            <w:shd w:val="clear" w:color="auto" w:fill="auto"/>
            <w:tcMar>
              <w:left w:w="88" w:type="dxa"/>
            </w:tcMar>
          </w:tcPr>
          <w:p w14:paraId="15A57A98" w14:textId="77777777" w:rsidR="008449AF" w:rsidRDefault="004A5E76">
            <w:pPr>
              <w:pStyle w:val="Textoindependiente"/>
              <w:spacing w:after="0"/>
              <w:rPr>
                <w:color w:val="FFFFFF" w:themeColor="background1"/>
                <w:sz w:val="18"/>
              </w:rPr>
            </w:pPr>
            <w:r>
              <w:rPr>
                <w:b/>
              </w:rPr>
              <w:t>Il est raisonnable de croire que le PMA n’est pas lié à d’autres violations flagrantes ou atteintes aux droits humains telles que les violences sexuelles généralisées.</w:t>
            </w:r>
          </w:p>
        </w:tc>
      </w:tr>
      <w:tr w:rsidR="008449AF" w14:paraId="6CC9412C" w14:textId="77777777">
        <w:tc>
          <w:tcPr>
            <w:tcW w:w="9753" w:type="dxa"/>
            <w:gridSpan w:val="3"/>
            <w:shd w:val="clear" w:color="auto" w:fill="auto"/>
            <w:tcMar>
              <w:left w:w="88" w:type="dxa"/>
            </w:tcMar>
          </w:tcPr>
          <w:p w14:paraId="6E9532C2" w14:textId="23205CD6" w:rsidR="008449AF" w:rsidRDefault="004A5E76">
            <w:pPr>
              <w:pStyle w:val="Textoindependiente2"/>
              <w:spacing w:after="0"/>
            </w:pPr>
            <w:r>
              <w:rPr>
                <w:b/>
              </w:rPr>
              <w:t>Orientation</w:t>
            </w:r>
            <w:r>
              <w:t> : selon l’Annexe II de l’</w:t>
            </w:r>
            <w:r>
              <w:fldChar w:fldCharType="begin"/>
            </w:r>
            <w:r>
              <w:instrText>ADDIN CITAVI.PLACEHOLDER 70549953-0400-46f6-9285-bc5ce9ad2798 PFBsYWNlaG9sZGVyPg0KICA8QWRkSW5WZXJzaW9uPjUuNy4wLjA8L0FkZEluVmVyc2lvbj4NCiAgPElkPjcwNTQ5OTUzLTA0MDAtNDZmNi05Mjg1LWJjNWNlOWFkMjc5ODwvSWQ+DQogIDxFbnRyaWVzPg0KICAgIDxFbnRyeT4NCiAgICAgIDxJZD42ZGQ4ODM1NC03NjViLTRmYTYtOGZiOS1hMDUyZjg4MjVhY2Q8L0lkPg0KICAgICAgPFJlZmVyZW5jZUlkPmFhNmZkOTAyLWUxMTEtNDIyNS1iYjVmLWI2OTcyNjMyYmI3YjwvUmVmZXJlbmNlSWQ+DQogICAgICA8UmFuZ2U+DQogICAgICAgIDxTdGFydD4wPC9TdGFydD4NCiAgICAgICAgPExlbmd0aD4xMjwvTGVuZ3RoPg0KICAgICAgPC9SYW5nZT4NCiAgICAgIDxSZWZlcmVuY2U+DQogICAgICAgIDxSZWZlcmVuY2VUeXBlSWQ+Qm9vazwvUmVmZXJlbmNlVHlwZUlkPg0KICAgICAgICA8QXV0aG9ycz4NCiAgICAgICAgICA8UGVyc29uPg0KICAgICAgICAgICAgPExhc3ROYW1lPk9FQ0Q8L0xhc3ROYW1lPg0KICAgICAgICAgIDwvUGVyc29uPg0KICAgICAgICA8L0F1dGhvcnM+DQogICAgICAgIDxBY2Nlc3NEYXRlPjIwLzA0LzIwMTc8L0FjY2Vzc0RhdGU+DQogICAgICAgIDxEb2k+MTAuMTc4Ny85Nzg5MjY0MjUyNDc5LWVuPC9Eb2k+DQogICAgICAgIDxFZGl0aW9uPlRoaXJkIEVkaXRpb248L0VkaXRpb24+DQogICAgICAgIDxJZD5hYTZmZDkwMi1lMTExLTQyMjUtYmI1Zi1iNjk3MjYzMmJiN2I8L0lkPg0KICAgICAgICA8SXNibj45Nzg5MjY0MjUyNDc5PC9Jc2JuPg0KICAgICAgICA8TG9jYXRpb25zPg0KICAgICAgICAgIDxMb2NhdGlvbj4NCiAgICAgICAgICAgIDxBZGRyZXNzPjEwLjE3ODcvOTc4OTI2NDI1MjQ3OS1lbjwvQWRkcmVzcz4NCiAgICAgICAgICAgIDxMb2NhdGlvblR5cGU+RWxlY3Ryb25pY0FkZHJlc3M8L0xvY2F0aW9uVHlwZT4NCiAgICAgICAgICA8L0xvY2F0aW9uPg0KICAgICAgICAgIDxMb2NhdGlvbj4NCiAgICAgICAgICAgIDxBZGRyZXNzPk9FQ0QgMjAxNiAtIE9FQ0QgRHVlIERpbGlnZW5jZSBHdWlkYW5jZS5wZGY8L0FkZHJlc3M+DQogICAgICAgICAgICA8TG9jYXRpb25UeXBlPkVsZWN0cm9uaWNBZGRyZXNzPC9Mb2NhdGlvblR5cGU+DQogICAgICAgICAgPC9Mb2NhdGlvbj4NCiAgICAgICAgICA8TG9jYXRpb24+DQogICAgICAgICAgICA8QWRkcmVzcz5odHRwOi8vd3d3Lm9lY2Qub3JnL2RhZi9pbnYvbW5lL09FQ0QtRHVlLURpbGlnZW5jZS1HdWlkYW5jZS1NaW5lcmFscy1FZGl0aW9uMy5wZGY8L0FkZHJlc3M+DQogICAgICAgICAgICA8TG9jYXRpb25UeXBlPkVsZWN0cm9uaWNBZGRyZXNzPC9Mb2NhdGlvblR5cGU+DQogICAgICAgICAgPC9Mb2NhdGlvbj4NCiAgICAgICAgPC9Mb2NhdGlvbnM+DQogICAgICAgIDxPbmxpbmVBZGRyZXNzPmh0dHA6Ly93d3cub2VjZC5vcmcvZGFmL2ludi9tbmUvT0VDRC1EdWUtRGlsaWdlbmNlLUd1aWRhbmNlLU1pbmVyYWxzLUVkaXRpb24zLnBkZjwvT25saW5lQWRkcmVzcz4NCiAgICAgICAgPE9yZ2FuaXphdGlvbnM+DQogICAgICAgICAgPFBlcnNvbj4NCiAgICAgICAgICAgIDxMYXN0TmFtZT5PcmdhbmlzYXRpb24gZm9yIEVjb25vbWljIENvLW9wZXJhdGlvbiBhbmQgRGV2ZWxvcG1lbnQgKE9FQ0QpPC9MYXN0TmFtZT4NCiAgICAgICAgICA8L1BlcnNvbj4NCiAgICAgICAgPC9Pcmdhbml6YXRpb25zPg0KICAgICAgICA8UGFnZUNvdW50QzU+PCFbQ0RBVEFbPGM+MTIwPC9jPg0KPGluPnRydWU8L2luPg0KPG9zPjEyMDwvb3M+DQo8cHM+MTIwPC9wcz5dXT48L1BhZ2VDb3VudEM1Pg0KICAgICAgICA8UGFnZUNvdW50PjEyMDwvUGFnZUNvdW50Pg0KICAgICAgICA8UGxhY2VPZlB1YmxpY2F0aW9uPlBhcmlzIChGUik8L1BsYWNlT2ZQdWJsaWNhdGlvbj4NCiAgICAgICAgPFB1Ymxpc2hlcnM+DQogICAgICAgICAgPFB1Ymxpc2hlcj4NCiAgICAgICAgICAgIDxOYW1lPk9FQ0QgUHVibGlzaGluZzwvTmFtZT4NCiAgICAgICAgICA8L1B1Ymxpc2hlcj4NCiAgICAgICAgPC9QdWJsaXNoZXJzPg0KICAgICAgICA8U2VxdWVuY2VOdW1iZXI+MzwvU2VxdWVuY2VOdW1iZXI+DQogICAgICAgIDxTaG9ydFRpdGxlPk9FQ0QgMjAxNiDigJMgT0VDRCBEdWUgRGlsaWdlbmNlIEd1aWRhbmNlPC9TaG9ydFRpdGxlPg0KICAgICAgICA8U291cmNlT2ZCaWJsaW9ncmFwaGljSW5mb3JtYXRpb24+Q3Jvc3NSZWY8L1NvdXJjZU9mQmlibGlvZ3JhcGhpY0luZm9ybWF0aW9uPg0KICAgICAgICA8VGl0bGU+T0VDRCBEdWUgRGlsaWdlbmNlIEd1aWRhbmNlIGZvciBSZXNwb25zaWJsZSBTdXBwbHkgQ2hhaW5zIG9mIE1pbmVyYWxzIGZyb20gQ29uZmxpY3QtQWZmZWN0ZWQgYW5kIEhpZ2gtUmlzayBBcmVhczwvVGl0bGU+DQogICAgICAgIDxZZWFyPjIwMTY8L1llYXI+DQogICAgICA8L1JlZmVyZW5jZT4NCiAgICA8L0VudHJ5Pg0KICA8L0VudHJpZXM+DQogIDxUZXh0PihPRUNEIDIwMTZi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T0VDRCAyMDE2Yik8L1RleHQ+DQogICAgPC9UZXh0VW5pdD4NCiAgPC9UZXh0VW5pdHM+DQo8L1BsYWNlaG9sZGVyPg==</w:instrText>
            </w:r>
            <w:r>
              <w:fldChar w:fldCharType="separate"/>
            </w:r>
            <w:bookmarkStart w:id="133" w:name="__Fieldmark__1795_187408736"/>
            <w:r>
              <w:t>(</w:t>
            </w:r>
            <w:bookmarkStart w:id="134" w:name="__Fieldmark__40459_1435017116"/>
            <w:r>
              <w:t>O</w:t>
            </w:r>
            <w:bookmarkStart w:id="135" w:name="__Fieldmark__21417_1435017116"/>
            <w:r>
              <w:t>C</w:t>
            </w:r>
            <w:bookmarkStart w:id="136" w:name="__Fieldmark__8449_1435017116"/>
            <w:r>
              <w:t>D</w:t>
            </w:r>
            <w:bookmarkStart w:id="137" w:name="__Fieldmark__2997_2621159314"/>
            <w:r>
              <w:t>E</w:t>
            </w:r>
            <w:bookmarkStart w:id="138" w:name="_CTVP00170549953040046f69285bc5ce9ad2798"/>
            <w:r>
              <w:t xml:space="preserve"> 2016b)</w:t>
            </w:r>
            <w:r>
              <w:fldChar w:fldCharType="end"/>
            </w:r>
            <w:bookmarkEnd w:id="133"/>
            <w:bookmarkEnd w:id="134"/>
            <w:bookmarkEnd w:id="135"/>
            <w:bookmarkEnd w:id="136"/>
            <w:bookmarkEnd w:id="137"/>
            <w:bookmarkEnd w:id="138"/>
            <w:r>
              <w:t>, les violations flagrantes des droits humains telles que les « </w:t>
            </w:r>
            <w:r>
              <w:rPr>
                <w:i/>
              </w:rPr>
              <w:t>violences sexuelles généralisées</w:t>
            </w:r>
            <w:r>
              <w:t xml:space="preserve"> » sont considérées comme des atteintes aux droits humains qui requièrent que les acteurs en aval de la chaîne d’approvisionnement suspendent immédiatement ou interrompent l’engagement avec les fournisseurs en amont (PMA). Ce sujet est particulièrement sensible, et spécifiquement dans les cas où existent de tels risques, les résultats d’une « auto-évaluation » ne devraient pas être considérés comme étant fiables. </w:t>
            </w:r>
          </w:p>
        </w:tc>
      </w:tr>
      <w:tr w:rsidR="008449AF" w14:paraId="129B49B6" w14:textId="77777777">
        <w:tc>
          <w:tcPr>
            <w:tcW w:w="3935" w:type="dxa"/>
            <w:shd w:val="clear" w:color="auto" w:fill="92D050"/>
            <w:tcMar>
              <w:left w:w="88" w:type="dxa"/>
            </w:tcMar>
          </w:tcPr>
          <w:p w14:paraId="7FD62932" w14:textId="77777777" w:rsidR="008449AF" w:rsidRDefault="004A5E76">
            <w:pPr>
              <w:pStyle w:val="Textoindependiente"/>
              <w:spacing w:after="0"/>
              <w:rPr>
                <w:u w:val="single"/>
              </w:rPr>
            </w:pPr>
            <w:r>
              <w:rPr>
                <w:u w:val="single"/>
              </w:rPr>
              <w:t xml:space="preserve">Critère de respect : </w:t>
            </w:r>
          </w:p>
          <w:p w14:paraId="55F758E0" w14:textId="77777777" w:rsidR="008449AF" w:rsidRDefault="004A5E76">
            <w:pPr>
              <w:pStyle w:val="Textoindependiente"/>
              <w:spacing w:after="0"/>
            </w:pPr>
            <w:r>
              <w:t xml:space="preserve">Des témoignages crédibles de tierces personnes sont apportés quant à l’absence de violations flagrantes ou d’atteintes aux droits humains telles que les violences sexuelles généralisées. </w:t>
            </w:r>
          </w:p>
        </w:tc>
        <w:tc>
          <w:tcPr>
            <w:tcW w:w="5818" w:type="dxa"/>
            <w:gridSpan w:val="2"/>
            <w:shd w:val="clear" w:color="auto" w:fill="auto"/>
            <w:tcMar>
              <w:left w:w="88" w:type="dxa"/>
            </w:tcMar>
          </w:tcPr>
          <w:p w14:paraId="0D197101" w14:textId="77777777" w:rsidR="008449AF" w:rsidRDefault="004A5E76">
            <w:pPr>
              <w:pStyle w:val="Textoindependiente2"/>
              <w:spacing w:after="80"/>
              <w:rPr>
                <w:sz w:val="21"/>
                <w:szCs w:val="21"/>
              </w:rPr>
            </w:pPr>
            <w:r>
              <w:rPr>
                <w:b/>
                <w:sz w:val="21"/>
              </w:rPr>
              <w:t>Orientation</w:t>
            </w:r>
            <w:r>
              <w:rPr>
                <w:sz w:val="21"/>
              </w:rPr>
              <w:t> : afin d’obtenir ces témoignages de tierces personnes, le PMA devrait faire appel aux sources suivantes, dans l’ordre proposé :</w:t>
            </w:r>
          </w:p>
          <w:p w14:paraId="2410EEDC" w14:textId="77777777" w:rsidR="008449AF" w:rsidRDefault="004A5E76">
            <w:pPr>
              <w:pStyle w:val="Textoindependiente2"/>
              <w:numPr>
                <w:ilvl w:val="0"/>
                <w:numId w:val="13"/>
              </w:numPr>
              <w:spacing w:after="80"/>
              <w:ind w:left="318" w:hanging="284"/>
              <w:rPr>
                <w:sz w:val="21"/>
                <w:szCs w:val="21"/>
              </w:rPr>
            </w:pPr>
            <w:r>
              <w:rPr>
                <w:sz w:val="21"/>
              </w:rPr>
              <w:t>Entités gouvernementales ou non-gouvernementales de droits humains (commission nationale des droits humains, ONG nationales ou internationales ou agences multilatérales qui travaillent sur les enjeux de droits humains). Ce sont les sources considérées comme étant les plus fiables pour les témoignages de tierces personnes. Le PMA devra demander une déclaration écrite explicitant si des cas de violations flagrantes ou d’atteintes aux droits humains sont enregistrés, connus ou suspectés.</w:t>
            </w:r>
          </w:p>
          <w:p w14:paraId="38A829F1" w14:textId="77777777" w:rsidR="008449AF" w:rsidRDefault="004A5E76">
            <w:pPr>
              <w:pStyle w:val="Textoindependiente2"/>
              <w:numPr>
                <w:ilvl w:val="0"/>
                <w:numId w:val="13"/>
              </w:numPr>
              <w:spacing w:after="80"/>
              <w:ind w:left="318" w:hanging="284"/>
              <w:rPr>
                <w:sz w:val="21"/>
                <w:szCs w:val="21"/>
              </w:rPr>
            </w:pPr>
            <w:r>
              <w:rPr>
                <w:sz w:val="21"/>
              </w:rPr>
              <w:t>Dans l’absence de telles entités de droits humains travaillant dans la région du PMA, le PMA devra essayer d’obtenir une déclaration de la cour de justice de la juridiction correspondante sur le dépôt de tels cas.</w:t>
            </w:r>
          </w:p>
          <w:p w14:paraId="265DC8FC" w14:textId="77777777" w:rsidR="008449AF" w:rsidRDefault="004A5E76">
            <w:pPr>
              <w:pStyle w:val="Textoindependiente2"/>
              <w:numPr>
                <w:ilvl w:val="0"/>
                <w:numId w:val="13"/>
              </w:numPr>
              <w:spacing w:after="0"/>
              <w:ind w:left="318" w:hanging="284"/>
              <w:rPr>
                <w:sz w:val="21"/>
                <w:szCs w:val="21"/>
              </w:rPr>
            </w:pPr>
            <w:r>
              <w:rPr>
                <w:sz w:val="21"/>
              </w:rPr>
              <w:t xml:space="preserve">Si aucun des témoignages précédents ne peuvent être obtenus, le PMA devra contacter directement les médias locaux, </w:t>
            </w:r>
            <w:r>
              <w:t xml:space="preserve">sollicitant un résumé des cas judiciaires récents. </w:t>
            </w:r>
            <w:r>
              <w:rPr>
                <w:sz w:val="21"/>
              </w:rPr>
              <w:t xml:space="preserve"> </w:t>
            </w:r>
          </w:p>
          <w:p w14:paraId="76F43B7E" w14:textId="77777777" w:rsidR="008449AF" w:rsidRDefault="004A5E76">
            <w:pPr>
              <w:pStyle w:val="Textoindependiente2"/>
              <w:spacing w:after="0"/>
              <w:rPr>
                <w:sz w:val="21"/>
                <w:szCs w:val="21"/>
              </w:rPr>
            </w:pPr>
            <w:r>
              <w:rPr>
                <w:sz w:val="21"/>
              </w:rPr>
              <w:t>Dans le rapport CRAFT, le PMA devra analyser et commenter les témoignages obtenus en indiquant si les cas rapportés traduisent des cas criminels isolés ou s’ils doivent plutôt être considérés comme des violations ou des atteintes généralisées et systématiques aux droits humains.</w:t>
            </w:r>
          </w:p>
        </w:tc>
      </w:tr>
      <w:tr w:rsidR="008449AF" w14:paraId="5E9D0669" w14:textId="77777777">
        <w:tc>
          <w:tcPr>
            <w:tcW w:w="3935" w:type="dxa"/>
            <w:shd w:val="clear" w:color="auto" w:fill="FF7C80"/>
            <w:tcMar>
              <w:left w:w="88" w:type="dxa"/>
            </w:tcMar>
          </w:tcPr>
          <w:p w14:paraId="6A67852F" w14:textId="77777777" w:rsidR="008449AF" w:rsidRDefault="004A5E76">
            <w:pPr>
              <w:pStyle w:val="Textoindependiente"/>
              <w:spacing w:after="0"/>
              <w:rPr>
                <w:u w:val="single"/>
              </w:rPr>
            </w:pPr>
            <w:r>
              <w:rPr>
                <w:u w:val="single"/>
              </w:rPr>
              <w:t xml:space="preserve">Critère de non-respect nº 1 : </w:t>
            </w:r>
          </w:p>
          <w:p w14:paraId="206D5383" w14:textId="77777777" w:rsidR="008449AF" w:rsidRDefault="004A5E76">
            <w:pPr>
              <w:pStyle w:val="Textoindependiente"/>
              <w:spacing w:after="0"/>
              <w:rPr>
                <w:u w:val="single"/>
              </w:rPr>
            </w:pPr>
            <w:r>
              <w:t>La documentation fournie par le PMA (le rapport CRAFT) ne fait pas référence à des efforts déployés par le PMA pour obtenir des témoignages de tierces personnes relatives aux violations flagrantes et aux atteintes aux droits humains telles que les violences sexuelles généralisées.</w:t>
            </w:r>
          </w:p>
        </w:tc>
        <w:tc>
          <w:tcPr>
            <w:tcW w:w="5818" w:type="dxa"/>
            <w:gridSpan w:val="2"/>
            <w:shd w:val="clear" w:color="auto" w:fill="auto"/>
            <w:tcMar>
              <w:left w:w="88" w:type="dxa"/>
            </w:tcMar>
          </w:tcPr>
          <w:p w14:paraId="1D299099" w14:textId="77777777" w:rsidR="008449AF" w:rsidRDefault="004A5E76">
            <w:pPr>
              <w:pStyle w:val="Textoindependiente2"/>
              <w:spacing w:after="0"/>
              <w:rPr>
                <w:b/>
                <w:sz w:val="21"/>
                <w:szCs w:val="21"/>
              </w:rPr>
            </w:pPr>
            <w:r>
              <w:rPr>
                <w:b/>
                <w:sz w:val="21"/>
              </w:rPr>
              <w:t>Orientation</w:t>
            </w:r>
            <w:r>
              <w:rPr>
                <w:sz w:val="21"/>
              </w:rPr>
              <w:t> : dans ce cas de non-respect, il est raisonnable de considérer que la conscience des risques qu’a le PMA n’est pas à la hauteur des attentes de potentiels ACHETEURS.</w:t>
            </w:r>
          </w:p>
        </w:tc>
      </w:tr>
      <w:tr w:rsidR="008449AF" w14:paraId="75E1E91B" w14:textId="77777777">
        <w:tc>
          <w:tcPr>
            <w:tcW w:w="3935" w:type="dxa"/>
            <w:shd w:val="clear" w:color="auto" w:fill="FF7C80"/>
            <w:tcMar>
              <w:left w:w="88" w:type="dxa"/>
            </w:tcMar>
          </w:tcPr>
          <w:p w14:paraId="490BD943" w14:textId="77777777" w:rsidR="008449AF" w:rsidRDefault="004A5E76">
            <w:pPr>
              <w:pStyle w:val="Textoindependiente"/>
              <w:spacing w:after="0"/>
              <w:rPr>
                <w:u w:val="single"/>
              </w:rPr>
            </w:pPr>
            <w:r>
              <w:rPr>
                <w:u w:val="single"/>
              </w:rPr>
              <w:t xml:space="preserve">Critère de non-respect nº 2 : </w:t>
            </w:r>
          </w:p>
          <w:p w14:paraId="669AC77D" w14:textId="77777777" w:rsidR="008449AF" w:rsidRDefault="004A5E76">
            <w:pPr>
              <w:pStyle w:val="Textoindependiente"/>
              <w:spacing w:after="0"/>
              <w:rPr>
                <w:u w:val="single"/>
              </w:rPr>
            </w:pPr>
            <w:r>
              <w:t>Les témoignages de tierces personnes indiquent des violations flagrantes ou des atteintes aux droits humains telles que les violences sexuelles généralisées liées au PMA.</w:t>
            </w:r>
          </w:p>
        </w:tc>
        <w:tc>
          <w:tcPr>
            <w:tcW w:w="5818" w:type="dxa"/>
            <w:gridSpan w:val="2"/>
            <w:shd w:val="clear" w:color="auto" w:fill="auto"/>
            <w:tcMar>
              <w:left w:w="88" w:type="dxa"/>
            </w:tcMar>
          </w:tcPr>
          <w:p w14:paraId="5AE3F2AE" w14:textId="77777777" w:rsidR="008449AF" w:rsidRDefault="004A5E76">
            <w:pPr>
              <w:pStyle w:val="Textoindependiente2"/>
              <w:spacing w:after="0"/>
              <w:rPr>
                <w:b/>
                <w:sz w:val="21"/>
                <w:szCs w:val="21"/>
              </w:rPr>
            </w:pPr>
            <w:r>
              <w:rPr>
                <w:b/>
                <w:sz w:val="21"/>
              </w:rPr>
              <w:t>Orientation</w:t>
            </w:r>
            <w:r>
              <w:rPr>
                <w:sz w:val="21"/>
              </w:rPr>
              <w:t> : dans ce cas de non-respect, la présence de risques de l’Annexe II limite les possibilités d’engagement avec des ACHETEURS, étant donné que ces derniers auront l’obligation de se désengager.</w:t>
            </w:r>
          </w:p>
        </w:tc>
      </w:tr>
      <w:tr w:rsidR="008449AF" w14:paraId="070F2501" w14:textId="77777777">
        <w:tc>
          <w:tcPr>
            <w:tcW w:w="3935" w:type="dxa"/>
            <w:shd w:val="clear" w:color="auto" w:fill="FF7C80"/>
            <w:tcMar>
              <w:left w:w="88" w:type="dxa"/>
            </w:tcMar>
          </w:tcPr>
          <w:p w14:paraId="76B8A039" w14:textId="77777777" w:rsidR="008449AF" w:rsidRDefault="004A5E76">
            <w:pPr>
              <w:pStyle w:val="Textoindependiente"/>
              <w:spacing w:after="0"/>
              <w:rPr>
                <w:u w:val="single"/>
              </w:rPr>
            </w:pPr>
            <w:r>
              <w:rPr>
                <w:u w:val="single"/>
              </w:rPr>
              <w:t xml:space="preserve">Critère de non-respect nº 3 : </w:t>
            </w:r>
          </w:p>
          <w:p w14:paraId="23E7AECF" w14:textId="77777777" w:rsidR="008449AF" w:rsidRDefault="004A5E76">
            <w:pPr>
              <w:pStyle w:val="Textoindependiente"/>
              <w:spacing w:after="0"/>
              <w:rPr>
                <w:u w:val="single"/>
              </w:rPr>
            </w:pPr>
            <w:r>
              <w:t>Le rapport CRAFT du PMA ne contient pas d’analyse des témoignages obtenus.</w:t>
            </w:r>
          </w:p>
        </w:tc>
        <w:tc>
          <w:tcPr>
            <w:tcW w:w="5818" w:type="dxa"/>
            <w:gridSpan w:val="2"/>
            <w:shd w:val="clear" w:color="auto" w:fill="auto"/>
            <w:tcMar>
              <w:left w:w="88" w:type="dxa"/>
            </w:tcMar>
          </w:tcPr>
          <w:p w14:paraId="0A29F7AC" w14:textId="77777777" w:rsidR="008449AF" w:rsidRDefault="004A5E76">
            <w:pPr>
              <w:pStyle w:val="Textoindependiente2"/>
              <w:spacing w:after="0"/>
              <w:rPr>
                <w:b/>
                <w:sz w:val="21"/>
                <w:szCs w:val="21"/>
              </w:rPr>
            </w:pPr>
            <w:r>
              <w:rPr>
                <w:b/>
                <w:sz w:val="21"/>
              </w:rPr>
              <w:t>Orientation</w:t>
            </w:r>
            <w:r>
              <w:rPr>
                <w:sz w:val="21"/>
              </w:rPr>
              <w:t> : dans ce cas de non-respect, il est raisonnable de considérer que la conscience des risques qu’a le PMA n’est pas à la hauteur des attentes de potentiels ACHETEURS.</w:t>
            </w:r>
          </w:p>
        </w:tc>
      </w:tr>
    </w:tbl>
    <w:p w14:paraId="6B0B4E95" w14:textId="77777777" w:rsidR="008449AF" w:rsidRDefault="004A5E76">
      <w:pPr>
        <w:spacing w:after="160" w:line="259" w:lineRule="auto"/>
        <w:rPr>
          <w:rFonts w:eastAsiaTheme="minorEastAsia"/>
        </w:rPr>
      </w:pPr>
      <w:r>
        <w:lastRenderedPageBreak/>
        <w:br w:type="page"/>
      </w:r>
    </w:p>
    <w:tbl>
      <w:tblPr>
        <w:tblStyle w:val="Tablaconcuadrcula"/>
        <w:tblW w:w="9754" w:type="dxa"/>
        <w:tblCellMar>
          <w:left w:w="133" w:type="dxa"/>
        </w:tblCellMar>
        <w:tblLook w:val="04A0" w:firstRow="1" w:lastRow="0" w:firstColumn="1" w:lastColumn="0" w:noHBand="0" w:noVBand="1"/>
      </w:tblPr>
      <w:tblGrid>
        <w:gridCol w:w="4078"/>
        <w:gridCol w:w="1700"/>
        <w:gridCol w:w="3976"/>
      </w:tblGrid>
      <w:tr w:rsidR="008449AF" w14:paraId="5AE1335E" w14:textId="77777777">
        <w:tc>
          <w:tcPr>
            <w:tcW w:w="5777" w:type="dxa"/>
            <w:gridSpan w:val="2"/>
            <w:tcBorders>
              <w:top w:val="nil"/>
              <w:left w:val="nil"/>
              <w:right w:val="nil"/>
            </w:tcBorders>
            <w:shd w:val="clear" w:color="auto" w:fill="auto"/>
            <w:vAlign w:val="bottom"/>
          </w:tcPr>
          <w:p w14:paraId="2BD2A550" w14:textId="77777777" w:rsidR="008449AF" w:rsidRDefault="004A5E76">
            <w:pPr>
              <w:pStyle w:val="Textoindependiente"/>
              <w:keepNext/>
              <w:pageBreakBefore/>
              <w:spacing w:after="0"/>
              <w:jc w:val="left"/>
            </w:pPr>
            <w:r>
              <w:rPr>
                <w:b/>
              </w:rPr>
              <w:lastRenderedPageBreak/>
              <w:t xml:space="preserve">M.3/1.1.5/E.1 </w:t>
            </w:r>
            <w:r>
              <w:rPr>
                <w:b/>
                <w:sz w:val="18"/>
              </w:rPr>
              <w:t xml:space="preserve"> </w:t>
            </w:r>
            <w:r>
              <w:rPr>
                <w:i/>
                <w:color w:val="7F7F7F" w:themeColor="text1" w:themeTint="80"/>
              </w:rPr>
              <w:t xml:space="preserve">(aborde </w:t>
            </w:r>
            <w:r>
              <w:fldChar w:fldCharType="begin"/>
            </w:r>
            <w:r>
              <w:instrText>ADDIN CITAVI.PLACEHOLDER 8aaa0b23-a220-4d28-a726-6eb35d8197c2 PFBsYWNlaG9sZGVyPg0KICA8QWRkSW5WZXJzaW9uPjUuNy4wLjA8L0FkZEluVmVyc2lvbj4NCiAgPElkPjhhYWEwYjIzLWEyMjAtNGQyOC1hNzI2LTZlYjM1ZDgxOTdjMjwvSWQ+DQogIDxFbnRyaWVzPg0KICAgIDxFbnRyeT4NCiAgICAgIDxJZD41OWRkN2NjNi03MmM5LTRiNzUtYjY5Yy0zMDQyODRlYTk3MjQ8L0lkPg0KICAgICAgPE5vUGFyPnRydWU8L05vUGFyPg0KICAgICAgPFJlZmVyZW5jZUlkPmFhNmZkOTAyLWUxMTEtNDIyNS1iYjVmLWI2OTcyNjMyYmI3YjwvUmVmZXJlbmNlSWQ+DQogICAgICA8UmFuZ2U+DQogICAgICAgIDxTdGFydD4wPC9TdGFydD4NCiAgICAgICAgPExlbmd0aD4xMDwvTGVuZ3RoPg0KICAgICAgPC9SYW5nZT4NCiAgICAgIDxSZWZlcmVuY2U+DQogICAgICAgIDxSZWZlcmVuY2VUeXBlSWQ+Qm9vazwvUmVmZXJlbmNlVHlwZUlkPg0KICAgICAgICA8QXV0aG9ycz4NCiAgICAgICAgICA8UGVyc29uPg0KICAgICAgICAgICAgPExhc3ROYW1lPk9FQ0Q8L0xhc3ROYW1lPg0KICAgICAgICAgIDwvUGVyc29uPg0KICAgICAgICA8L0F1dGhvcnM+DQogICAgICAgIDxBY2Nlc3NEYXRlPjIwLzA0LzIwMTc8L0FjY2Vzc0RhdGU+DQogICAgICAgIDxEb2k+MTAuMTc4Ny85Nzg5MjY0MjUyNDc5LWVuPC9Eb2k+DQogICAgICAgIDxFZGl0aW9uPlRoaXJkIEVkaXRpb248L0VkaXRpb24+DQogICAgICAgIDxJZD5hYTZmZDkwMi1lMTExLTQyMjUtYmI1Zi1iNjk3MjYzMmJiN2I8L0lkPg0KICAgICAgICA8SXNibj45Nzg5MjY0MjUyNDc5PC9Jc2JuPg0KICAgICAgICA8TG9jYXRpb25zPg0KICAgICAgICAgIDxMb2NhdGlvbj4NCiAgICAgICAgICAgIDxBZGRyZXNzPjEwLjE3ODcvOTc4OTI2NDI1MjQ3OS1lbjwvQWRkcmVzcz4NCiAgICAgICAgICAgIDxMb2NhdGlvblR5cGU+RWxlY3Ryb25pY0FkZHJlc3M8L0xvY2F0aW9uVHlwZT4NCiAgICAgICAgICA8L0xvY2F0aW9uPg0KICAgICAgICAgIDxMb2NhdGlvbj4NCiAgICAgICAgICAgIDxBZGRyZXNzPk9FQ0QgMjAxNiAtIE9FQ0QgRHVlIERpbGlnZW5jZSBHdWlkYW5jZS5wZGY8L0FkZHJlc3M+DQogICAgICAgICAgICA8TG9jYXRpb25UeXBlPkVsZWN0cm9uaWNBZGRyZXNzPC9Mb2NhdGlvblR5cGU+DQogICAgICAgICAgPC9Mb2NhdGlvbj4NCiAgICAgICAgICA8TG9jYXRpb24+DQogICAgICAgICAgICA8QWRkcmVzcz5odHRwOi8vd3d3Lm9lY2Qub3JnL2RhZi9pbnYvbW5lL09FQ0QtRHVlLURpbGlnZW5jZS1HdWlkYW5jZS1NaW5lcmFscy1FZGl0aW9uMy5wZGY8L0FkZHJlc3M+DQogICAgICAgICAgICA8TG9jYXRpb25UeXBlPkVsZWN0cm9uaWNBZGRyZXNzPC9Mb2NhdGlvblR5cGU+DQogICAgICAgICAgPC9Mb2NhdGlvbj4NCiAgICAgICAgPC9Mb2NhdGlvbnM+DQogICAgICAgIDxPbmxpbmVBZGRyZXNzPmh0dHA6Ly93d3cub2VjZC5vcmcvZGFmL2ludi9tbmUvT0VDRC1EdWUtRGlsaWdlbmNlLUd1aWRhbmNlLU1pbmVyYWxzLUVkaXRpb24zLnBkZjwvT25saW5lQWRkcmVzcz4NCiAgICAgICAgPE9yZ2FuaXphdGlvbnM+DQogICAgICAgICAgPFBlcnNvbj4NCiAgICAgICAgICAgIDxMYXN0TmFtZT5PcmdhbmlzYXRpb24gZm9yIEVjb25vbWljIENvLW9wZXJhdGlvbiBhbmQgRGV2ZWxvcG1lbnQgKE9FQ0QpPC9MYXN0TmFtZT4NCiAgICAgICAgICA8L1BlcnNvbj4NCiAgICAgICAgPC9Pcmdhbml6YXRpb25zPg0KICAgICAgICA8UGFnZUNvdW50QzU+PCFbQ0RBVEFbPGM+MTIwPC9jPg0KPGluPnRydWU8L2luPg0KPG9zPjEyMDwvb3M+DQo8cHM+MTIwPC9wcz5dXT48L1BhZ2VDb3VudEM1Pg0KICAgICAgICA8UGFnZUNvdW50PjEyMDwvUGFnZUNvdW50Pg0KICAgICAgICA8UGxhY2VPZlB1YmxpY2F0aW9uPlBhcmlzIChGUik8L1BsYWNlT2ZQdWJsaWNhdGlvbj4NCiAgICAgICAgPFB1Ymxpc2hlcnM+DQogICAgICAgICAgPFB1Ymxpc2hlcj4NCiAgICAgICAgICAgIDxOYW1lPk9FQ0QgUHVibGlzaGluZzwvTmFtZT4NCiAgICAgICAgICA8L1B1Ymxpc2hlcj4NCiAgICAgICAgPC9QdWJsaXNoZXJzPg0KICAgICAgICA8U2VxdWVuY2VOdW1iZXI+MzwvU2VxdWVuY2VOdW1iZXI+DQogICAgICAgIDxTaG9ydFRpdGxlPk9FQ0QgMjAxNiDigJMgT0VDRCBEdWUgRGlsaWdlbmNlIEd1aWRhbmNlPC9TaG9ydFRpdGxlPg0KICAgICAgICA8U291cmNlT2ZCaWJsaW9ncmFwaGljSW5mb3JtYXRpb24+Q3Jvc3NSZWY8L1NvdXJjZU9mQmlibGlvZ3JhcGhpY0luZm9ybWF0aW9uPg0KICAgICAgICA8VGl0bGU+T0VDRCBEdWUgRGlsaWdlbmNlIEd1aWRhbmNlIGZvciBSZXNwb25zaWJsZSBTdXBwbHkgQ2hhaW5zIG9mIE1pbmVyYWxzIGZyb20gQ29uZmxpY3QtQWZmZWN0ZWQgYW5kIEhpZ2gtUmlzayBBcmVhczwvVGl0bGU+DQogICAgICAgIDxZZWFyPjIwMTY8L1llYXI+DQogICAgICA8L1JlZmVyZW5jZT4NCiAgICA8L0VudHJ5Pg0KICA8L0VudHJpZXM+DQogIDxUZXh0Pk9FQ0QgMjAxNmI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0VDRCAyMDE2YjwvVGV4dD4NCiAgICA8L1RleHRVbml0Pg0KICA8L1RleHRVbml0cz4NCjwvUGxhY2Vob2xkZXI+</w:instrText>
            </w:r>
            <w:r>
              <w:fldChar w:fldCharType="separate"/>
            </w:r>
            <w:bookmarkStart w:id="139" w:name="__Fieldmark__1870_187408736"/>
            <w:r>
              <w:rPr>
                <w:i/>
                <w:color w:val="7F7F7F" w:themeColor="text1" w:themeTint="80"/>
              </w:rPr>
              <w:t>O</w:t>
            </w:r>
            <w:bookmarkStart w:id="140" w:name="__Fieldmark__40530_1435017116"/>
            <w:r>
              <w:rPr>
                <w:i/>
                <w:color w:val="7F7F7F" w:themeColor="text1" w:themeTint="80"/>
              </w:rPr>
              <w:t>C</w:t>
            </w:r>
            <w:bookmarkStart w:id="141" w:name="__Fieldmark__21484_1435017116"/>
            <w:r>
              <w:rPr>
                <w:i/>
                <w:color w:val="7F7F7F" w:themeColor="text1" w:themeTint="80"/>
              </w:rPr>
              <w:t>D</w:t>
            </w:r>
            <w:bookmarkStart w:id="142" w:name="__Fieldmark__8512_1435017116"/>
            <w:r>
              <w:rPr>
                <w:i/>
                <w:color w:val="7F7F7F" w:themeColor="text1" w:themeTint="80"/>
              </w:rPr>
              <w:t>E</w:t>
            </w:r>
            <w:bookmarkStart w:id="143" w:name="__Fieldmark__3078_2621159314"/>
            <w:r>
              <w:rPr>
                <w:i/>
                <w:color w:val="7F7F7F" w:themeColor="text1" w:themeTint="80"/>
              </w:rPr>
              <w:t xml:space="preserve"> </w:t>
            </w:r>
            <w:bookmarkStart w:id="144" w:name="_CTVP0018aaa0b23a2204d28a7266eb35d8197c2"/>
            <w:r>
              <w:rPr>
                <w:i/>
                <w:color w:val="7F7F7F" w:themeColor="text1" w:themeTint="80"/>
              </w:rPr>
              <w:t>2016b</w:t>
            </w:r>
            <w:r>
              <w:fldChar w:fldCharType="end"/>
            </w:r>
            <w:bookmarkEnd w:id="139"/>
            <w:bookmarkEnd w:id="140"/>
            <w:bookmarkEnd w:id="141"/>
            <w:bookmarkEnd w:id="142"/>
            <w:bookmarkEnd w:id="143"/>
            <w:bookmarkEnd w:id="144"/>
            <w:r>
              <w:rPr>
                <w:i/>
                <w:color w:val="7F7F7F" w:themeColor="text1" w:themeTint="80"/>
              </w:rPr>
              <w:t>, Annexe II, par. 1.i)</w:t>
            </w:r>
          </w:p>
        </w:tc>
        <w:tc>
          <w:tcPr>
            <w:tcW w:w="3976" w:type="dxa"/>
            <w:tcBorders>
              <w:top w:val="nil"/>
              <w:left w:val="nil"/>
              <w:right w:val="nil"/>
            </w:tcBorders>
            <w:shd w:val="clear" w:color="auto" w:fill="auto"/>
          </w:tcPr>
          <w:p w14:paraId="4B1CB937" w14:textId="77777777" w:rsidR="008449AF" w:rsidRDefault="004A5E76">
            <w:pPr>
              <w:keepNext/>
              <w:shd w:val="clear" w:color="auto" w:fill="003399"/>
              <w:rPr>
                <w:color w:val="FFFFFF" w:themeColor="background1"/>
                <w:sz w:val="18"/>
              </w:rPr>
            </w:pPr>
            <w:r>
              <w:rPr>
                <w:b/>
                <w:color w:val="FFFFFF" w:themeColor="background1"/>
                <w:sz w:val="18"/>
              </w:rPr>
              <w:t>1. Catégorie</w:t>
            </w:r>
            <w:r>
              <w:rPr>
                <w:color w:val="FFFFFF" w:themeColor="background1"/>
                <w:sz w:val="18"/>
              </w:rPr>
              <w:t> : Droits humains et droits du travailleur</w:t>
            </w:r>
          </w:p>
          <w:p w14:paraId="27FA53F1" w14:textId="77777777" w:rsidR="008449AF" w:rsidRDefault="004A5E76">
            <w:pPr>
              <w:keepNext/>
              <w:shd w:val="clear" w:color="auto" w:fill="003399"/>
              <w:rPr>
                <w:color w:val="FFFFFF" w:themeColor="background1"/>
                <w:sz w:val="18"/>
              </w:rPr>
            </w:pPr>
            <w:r>
              <w:rPr>
                <w:b/>
                <w:color w:val="FFFFFF" w:themeColor="background1"/>
                <w:sz w:val="18"/>
              </w:rPr>
              <w:t>1.1 Enjeu</w:t>
            </w:r>
            <w:r>
              <w:rPr>
                <w:color w:val="FFFFFF" w:themeColor="background1"/>
                <w:sz w:val="18"/>
              </w:rPr>
              <w:t> : Graves atteintes aux droits humains</w:t>
            </w:r>
          </w:p>
          <w:p w14:paraId="4972F9AD" w14:textId="77777777" w:rsidR="008449AF" w:rsidRDefault="004A5E76">
            <w:pPr>
              <w:keepNext/>
              <w:shd w:val="clear" w:color="auto" w:fill="003399"/>
              <w:rPr>
                <w:color w:val="FFFFFF" w:themeColor="background1"/>
                <w:sz w:val="18"/>
              </w:rPr>
            </w:pPr>
            <w:r>
              <w:rPr>
                <w:b/>
                <w:color w:val="FFFFFF" w:themeColor="background1"/>
                <w:sz w:val="18"/>
              </w:rPr>
              <w:t>1.1.5 Sous-enjeu</w:t>
            </w:r>
            <w:r>
              <w:rPr>
                <w:color w:val="FFFFFF" w:themeColor="background1"/>
                <w:sz w:val="18"/>
              </w:rPr>
              <w:t> : Pratiques disciplinaires et violence</w:t>
            </w:r>
          </w:p>
        </w:tc>
      </w:tr>
      <w:tr w:rsidR="008449AF" w14:paraId="21857033" w14:textId="77777777">
        <w:tc>
          <w:tcPr>
            <w:tcW w:w="9753" w:type="dxa"/>
            <w:gridSpan w:val="3"/>
            <w:shd w:val="clear" w:color="auto" w:fill="auto"/>
            <w:tcMar>
              <w:left w:w="88" w:type="dxa"/>
            </w:tcMar>
          </w:tcPr>
          <w:p w14:paraId="0C7C8EF8" w14:textId="77777777" w:rsidR="008449AF" w:rsidRDefault="004A5E76">
            <w:pPr>
              <w:pStyle w:val="Textoindependiente"/>
              <w:spacing w:after="0"/>
              <w:rPr>
                <w:color w:val="FFFFFF" w:themeColor="background1"/>
                <w:sz w:val="18"/>
              </w:rPr>
            </w:pPr>
            <w:r>
              <w:rPr>
                <w:b/>
              </w:rPr>
              <w:t>Il est raisonnable de croire que le PMA n’est pas en lien avec la perpétration de toute forme de torture ou de traitement cruel, inhumain et dégradant.</w:t>
            </w:r>
          </w:p>
        </w:tc>
      </w:tr>
      <w:tr w:rsidR="008449AF" w14:paraId="5F7C776D" w14:textId="77777777">
        <w:tc>
          <w:tcPr>
            <w:tcW w:w="9753" w:type="dxa"/>
            <w:gridSpan w:val="3"/>
            <w:shd w:val="clear" w:color="auto" w:fill="auto"/>
            <w:tcMar>
              <w:left w:w="88" w:type="dxa"/>
            </w:tcMar>
          </w:tcPr>
          <w:p w14:paraId="172E1F89" w14:textId="3EE1E0E0" w:rsidR="008449AF" w:rsidRDefault="004A5E76">
            <w:pPr>
              <w:pStyle w:val="Textoindependiente2"/>
              <w:spacing w:after="0"/>
            </w:pPr>
            <w:r>
              <w:rPr>
                <w:b/>
              </w:rPr>
              <w:t>Orientation</w:t>
            </w:r>
            <w:r>
              <w:t> : cette exigence fait l’emphase sur la « perpétration ». Elle vise à obtenir une certitude raisonnable que la production du PMA est obtenue sans la perpétration d’aucune des atteintes aux droits humains mentionnées ci-dessus, ni contre les mineurs ni contre aucune autre personne (la communauté). Avec cette exigence, il ne s’agit pas d’exclure les PMA dont les mineurs sont victimes de telles atteintes aux droits humains du fait de tierces personnes.</w:t>
            </w:r>
          </w:p>
        </w:tc>
      </w:tr>
      <w:tr w:rsidR="008449AF" w14:paraId="1E2FA83C" w14:textId="77777777">
        <w:tc>
          <w:tcPr>
            <w:tcW w:w="4077" w:type="dxa"/>
            <w:shd w:val="clear" w:color="auto" w:fill="92D050"/>
            <w:tcMar>
              <w:left w:w="88" w:type="dxa"/>
            </w:tcMar>
          </w:tcPr>
          <w:p w14:paraId="44FE7454" w14:textId="77777777" w:rsidR="008449AF" w:rsidRDefault="004A5E76">
            <w:pPr>
              <w:pStyle w:val="Textoindependiente"/>
              <w:spacing w:after="0"/>
              <w:rPr>
                <w:u w:val="single"/>
              </w:rPr>
            </w:pPr>
            <w:r>
              <w:rPr>
                <w:u w:val="single"/>
              </w:rPr>
              <w:t xml:space="preserve">Critère de respect : </w:t>
            </w:r>
          </w:p>
          <w:p w14:paraId="70C18B49" w14:textId="77777777" w:rsidR="008449AF" w:rsidRDefault="004A5E76">
            <w:pPr>
              <w:pStyle w:val="Textoindependiente"/>
              <w:spacing w:after="0"/>
            </w:pPr>
            <w:r>
              <w:t xml:space="preserve">Des témoignages crédibles concernant les cas de torture ou de traitement cruel, inhumain et dégradant sur le site de la mine et ses alentours ont été recherchés et s’ils existent, le PMA assure que les auteurs avérés ou présumés sont exclus de sa chaîne d’approvisionnement. </w:t>
            </w:r>
          </w:p>
        </w:tc>
        <w:tc>
          <w:tcPr>
            <w:tcW w:w="5676" w:type="dxa"/>
            <w:gridSpan w:val="2"/>
            <w:shd w:val="clear" w:color="auto" w:fill="auto"/>
            <w:tcMar>
              <w:left w:w="88" w:type="dxa"/>
            </w:tcMar>
          </w:tcPr>
          <w:p w14:paraId="4C096861" w14:textId="77777777" w:rsidR="008449AF" w:rsidRDefault="004A5E76">
            <w:pPr>
              <w:pStyle w:val="Textoindependiente2"/>
              <w:spacing w:after="0"/>
            </w:pPr>
            <w:r>
              <w:rPr>
                <w:b/>
              </w:rPr>
              <w:t>Orientation</w:t>
            </w:r>
            <w:r>
              <w:t> : afin d’obtenir les témoignages concernant l’existence de telles atteintes graves aux droit humains, le PMA devra chercher le soutien d’une entité indépendante de droits humains qui opère localement (commission nationale des droits humains, ONG internationale ou agence multilatérale qui travaille sur les enjeux de droits humains, institution religieuse ou similaire), dans laquelle ce type de plaintes relatives aux droits humains puissent être déposées (de façon anonyme si cela s’avère nécessaire pour la protection des victimes) et sont regroupées.</w:t>
            </w:r>
          </w:p>
          <w:p w14:paraId="1FF62AA1" w14:textId="77777777" w:rsidR="008449AF" w:rsidRDefault="004A5E76">
            <w:pPr>
              <w:pStyle w:val="Textoindependiente2"/>
              <w:spacing w:after="0"/>
            </w:pPr>
            <w:r>
              <w:t xml:space="preserve">Le PMA devra analyser les plaintes obtenues (si elles existent) et exclure (le cas échéant) tout acteur lié à la perpétration de telles atteintes aux droits humains dans sa chaîne d’approvisionnement. </w:t>
            </w:r>
          </w:p>
          <w:p w14:paraId="41CE30B7" w14:textId="77777777" w:rsidR="008449AF" w:rsidRDefault="004A5E76">
            <w:pPr>
              <w:pStyle w:val="Textoindependiente2"/>
              <w:spacing w:after="0"/>
            </w:pPr>
            <w:r>
              <w:t>Dans son rapport CRAFT, le PMA devra décrire les résultats de l’analyse et les mesures prises pour l’atténuation et la correction (le cas échéant) et confirmer que les auteurs présumés ont été et continueront d’être exclus de sa chaîne d’approvisionnement.</w:t>
            </w:r>
          </w:p>
        </w:tc>
      </w:tr>
      <w:tr w:rsidR="008449AF" w14:paraId="6C0ED481" w14:textId="77777777">
        <w:tc>
          <w:tcPr>
            <w:tcW w:w="4077" w:type="dxa"/>
            <w:shd w:val="clear" w:color="auto" w:fill="FF7C80"/>
            <w:tcMar>
              <w:left w:w="88" w:type="dxa"/>
            </w:tcMar>
          </w:tcPr>
          <w:p w14:paraId="2555D1C7" w14:textId="77777777" w:rsidR="008449AF" w:rsidRDefault="004A5E76">
            <w:pPr>
              <w:pStyle w:val="Textoindependiente"/>
              <w:spacing w:after="0"/>
              <w:rPr>
                <w:u w:val="single"/>
              </w:rPr>
            </w:pPr>
            <w:r>
              <w:rPr>
                <w:u w:val="single"/>
              </w:rPr>
              <w:t xml:space="preserve">Critère de non-respect nº 1 : </w:t>
            </w:r>
          </w:p>
          <w:p w14:paraId="685D79CF" w14:textId="77777777" w:rsidR="008449AF" w:rsidRDefault="004A5E76">
            <w:pPr>
              <w:pStyle w:val="Textoindependiente"/>
              <w:spacing w:after="0"/>
            </w:pPr>
            <w:r>
              <w:t>Aucun point indépendant n’a été établi pour recevoir les plaintes anonymes contre les atteintes graves aux droits humains.</w:t>
            </w:r>
          </w:p>
        </w:tc>
        <w:tc>
          <w:tcPr>
            <w:tcW w:w="5676" w:type="dxa"/>
            <w:gridSpan w:val="2"/>
            <w:shd w:val="clear" w:color="auto" w:fill="auto"/>
            <w:tcMar>
              <w:left w:w="88" w:type="dxa"/>
            </w:tcMar>
          </w:tcPr>
          <w:p w14:paraId="6516F514" w14:textId="77777777" w:rsidR="008449AF" w:rsidRDefault="004A5E76">
            <w:pPr>
              <w:pStyle w:val="Textoindependiente2"/>
              <w:spacing w:after="0"/>
            </w:pPr>
            <w:r>
              <w:rPr>
                <w:b/>
              </w:rPr>
              <w:t>Orientation</w:t>
            </w:r>
            <w:r>
              <w:t> : dans ce cas de non-respect, la déclaration du PMA (dans le rapport CRAFT) n’est pas vérifiable.</w:t>
            </w:r>
          </w:p>
          <w:p w14:paraId="3CC4FC46" w14:textId="77777777" w:rsidR="008449AF" w:rsidRDefault="008449AF">
            <w:pPr>
              <w:pStyle w:val="Textoindependiente2"/>
              <w:spacing w:after="0"/>
            </w:pPr>
          </w:p>
        </w:tc>
      </w:tr>
      <w:tr w:rsidR="008449AF" w14:paraId="2D8D4B3B" w14:textId="77777777">
        <w:tc>
          <w:tcPr>
            <w:tcW w:w="4077" w:type="dxa"/>
            <w:shd w:val="clear" w:color="auto" w:fill="FF7C80"/>
            <w:tcMar>
              <w:left w:w="88" w:type="dxa"/>
            </w:tcMar>
          </w:tcPr>
          <w:p w14:paraId="0FFB5938" w14:textId="77777777" w:rsidR="008449AF" w:rsidRDefault="004A5E76">
            <w:pPr>
              <w:pStyle w:val="Textoindependiente"/>
              <w:spacing w:after="0"/>
              <w:rPr>
                <w:u w:val="single"/>
              </w:rPr>
            </w:pPr>
            <w:r>
              <w:rPr>
                <w:u w:val="single"/>
              </w:rPr>
              <w:t xml:space="preserve">Critère de non-respect nº 2 : </w:t>
            </w:r>
          </w:p>
          <w:p w14:paraId="389A72AA" w14:textId="77777777" w:rsidR="008449AF" w:rsidRDefault="004A5E76">
            <w:pPr>
              <w:pStyle w:val="Textoindependiente"/>
              <w:spacing w:after="0"/>
            </w:pPr>
            <w:r>
              <w:t>Le rapport CRAFT du PMA ne contient pas d’analyse des témoignages obtenus ou déclare une absence de plaintes.</w:t>
            </w:r>
          </w:p>
        </w:tc>
        <w:tc>
          <w:tcPr>
            <w:tcW w:w="5676" w:type="dxa"/>
            <w:gridSpan w:val="2"/>
            <w:shd w:val="clear" w:color="auto" w:fill="auto"/>
            <w:tcMar>
              <w:left w:w="88" w:type="dxa"/>
            </w:tcMar>
          </w:tcPr>
          <w:p w14:paraId="182DBBE0" w14:textId="77777777" w:rsidR="008449AF" w:rsidRDefault="004A5E76">
            <w:pPr>
              <w:pStyle w:val="Textoindependiente2"/>
              <w:spacing w:after="0"/>
            </w:pPr>
            <w:r>
              <w:rPr>
                <w:b/>
              </w:rPr>
              <w:t>Orientation</w:t>
            </w:r>
            <w:r>
              <w:t> : dans ce cas de non-respect, il est raisonnable de considérer que la conscience des risques qu’a le PMA n’est pas à la hauteur des attentes de potentiels ACHETEURS.</w:t>
            </w:r>
          </w:p>
        </w:tc>
      </w:tr>
      <w:tr w:rsidR="008449AF" w14:paraId="0CBED4CE" w14:textId="77777777">
        <w:tc>
          <w:tcPr>
            <w:tcW w:w="4077" w:type="dxa"/>
            <w:shd w:val="clear" w:color="auto" w:fill="FF7C80"/>
            <w:tcMar>
              <w:left w:w="88" w:type="dxa"/>
            </w:tcMar>
          </w:tcPr>
          <w:p w14:paraId="208BDB85" w14:textId="77777777" w:rsidR="008449AF" w:rsidRDefault="004A5E76">
            <w:pPr>
              <w:pStyle w:val="Textoindependiente"/>
              <w:spacing w:after="0"/>
              <w:rPr>
                <w:u w:val="single"/>
              </w:rPr>
            </w:pPr>
            <w:r>
              <w:rPr>
                <w:u w:val="single"/>
              </w:rPr>
              <w:t xml:space="preserve">Critère de non-respect nº 3 : </w:t>
            </w:r>
          </w:p>
          <w:p w14:paraId="307142ED" w14:textId="77777777" w:rsidR="008449AF" w:rsidRDefault="004A5E76">
            <w:pPr>
              <w:pStyle w:val="Textoindependiente"/>
              <w:spacing w:after="0"/>
            </w:pPr>
            <w:r>
              <w:t>Le PMA ne peut pas confirmer (dans le rapport CRAFT) que les auteurs présumés aient été exclus de sa chaîne d’approvisionnement.</w:t>
            </w:r>
          </w:p>
        </w:tc>
        <w:tc>
          <w:tcPr>
            <w:tcW w:w="5676" w:type="dxa"/>
            <w:gridSpan w:val="2"/>
            <w:shd w:val="clear" w:color="auto" w:fill="auto"/>
            <w:tcMar>
              <w:left w:w="88" w:type="dxa"/>
            </w:tcMar>
          </w:tcPr>
          <w:p w14:paraId="04214E20" w14:textId="77777777" w:rsidR="008449AF" w:rsidRDefault="004A5E76">
            <w:pPr>
              <w:pStyle w:val="Textoindependiente2"/>
              <w:spacing w:after="0"/>
            </w:pPr>
            <w:r>
              <w:rPr>
                <w:b/>
              </w:rPr>
              <w:t>Orientation</w:t>
            </w:r>
            <w:r>
              <w:t> : dans ce cas de non-respect, la présence de risques de l’Annexe II limite les possibilités d’engagement avec des ACHETEURS, étant donné que ces derniers auront l’obligation de se désengager.</w:t>
            </w:r>
          </w:p>
        </w:tc>
      </w:tr>
    </w:tbl>
    <w:p w14:paraId="0FF698A3" w14:textId="77777777" w:rsidR="008449AF" w:rsidRDefault="004A5E76">
      <w:pPr>
        <w:spacing w:after="160" w:line="259" w:lineRule="auto"/>
        <w:rPr>
          <w:rFonts w:eastAsiaTheme="minorEastAsia"/>
        </w:rPr>
      </w:pPr>
      <w:r>
        <w:br w:type="page"/>
      </w:r>
    </w:p>
    <w:tbl>
      <w:tblPr>
        <w:tblStyle w:val="Tablaconcuadrcula"/>
        <w:tblW w:w="9754" w:type="dxa"/>
        <w:tblCellMar>
          <w:left w:w="133" w:type="dxa"/>
        </w:tblCellMar>
        <w:tblLook w:val="04A0" w:firstRow="1" w:lastRow="0" w:firstColumn="1" w:lastColumn="0" w:noHBand="0" w:noVBand="1"/>
      </w:tblPr>
      <w:tblGrid>
        <w:gridCol w:w="3652"/>
        <w:gridCol w:w="2126"/>
        <w:gridCol w:w="3976"/>
      </w:tblGrid>
      <w:tr w:rsidR="008449AF" w14:paraId="7D3C6F76" w14:textId="77777777">
        <w:tc>
          <w:tcPr>
            <w:tcW w:w="5777" w:type="dxa"/>
            <w:gridSpan w:val="2"/>
            <w:tcBorders>
              <w:top w:val="nil"/>
              <w:left w:val="nil"/>
              <w:right w:val="nil"/>
            </w:tcBorders>
            <w:shd w:val="clear" w:color="auto" w:fill="auto"/>
            <w:vAlign w:val="bottom"/>
          </w:tcPr>
          <w:p w14:paraId="024A68BB" w14:textId="77777777" w:rsidR="008449AF" w:rsidRDefault="004A5E76">
            <w:pPr>
              <w:pStyle w:val="Textoindependiente"/>
              <w:keepNext/>
              <w:pageBreakBefore/>
              <w:spacing w:after="0"/>
              <w:jc w:val="left"/>
            </w:pPr>
            <w:r>
              <w:rPr>
                <w:b/>
              </w:rPr>
              <w:lastRenderedPageBreak/>
              <w:t xml:space="preserve">M.3/2.1.7/E.1 </w:t>
            </w:r>
            <w:r>
              <w:rPr>
                <w:i/>
                <w:color w:val="7F7F7F" w:themeColor="text1" w:themeTint="80"/>
              </w:rPr>
              <w:t xml:space="preserve">(aborde le périmètre de  </w:t>
            </w:r>
            <w:r>
              <w:fldChar w:fldCharType="begin"/>
            </w:r>
            <w:r>
              <w:instrText>ADDIN CITAVI.PLACEHOLDER b58a74aa-8ad5-4109-b12e-ae0a0f524a08 PFBsYWNlaG9sZGVyPg0KICA8QWRkSW5WZXJzaW9uPjUuNy4wLjA8L0FkZEluVmVyc2lvbj4NCiAgPElkPmI1OGE3NGFhLThhZDUtNDEwOS1iMTJlLWFlMGEwZjUyNGEwODwvSWQ+DQogIDxFbnRyaWVzPg0KICAgIDxFbnRyeT4NCiAgICAgIDxJZD5mN2Q0OWZlMi0xMWMxLTQxZDAtOWQxYy1hZmZlYjY5MzFjNDc8L0lkPg0KICAgICAgPE5vUGFyPnRydWU8L05vUGFyPg0KICAgICAgPFJlZmVyZW5jZUlkPmFhNmZkOTAyLWUxMTEtNDIyNS1iYjVmLWI2OTcyNjMyYmI3YjwvUmVmZXJlbmNlSWQ+DQogICAgICA8UmFuZ2U+DQogICAgICAgIDxTdGFydD4wPC9TdGFydD4NCiAgICAgICAgPExlbmd0aD4xMDwvTGVuZ3RoPg0KICAgICAgPC9SYW5nZT4NCiAgICAgIDxSZWZlcmVuY2U+DQogICAgICAgIDxSZWZlcmVuY2VUeXBlSWQ+Qm9vazwvUmVmZXJlbmNlVHlwZUlkPg0KICAgICAgICA8QXV0aG9ycz4NCiAgICAgICAgICA8UGVyc29uPg0KICAgICAgICAgICAgPExhc3ROYW1lPk9FQ0Q8L0xhc3ROYW1lPg0KICAgICAgICAgIDwvUGVyc29uPg0KICAgICAgICA8L0F1dGhvcnM+DQogICAgICAgIDxBY2Nlc3NEYXRlPjIwLzA0LzIwMTc8L0FjY2Vzc0RhdGU+DQogICAgICAgIDxEb2k+MTAuMTc4Ny85Nzg5MjY0MjUyNDc5LWVuPC9Eb2k+DQogICAgICAgIDxFZGl0aW9uPlRoaXJkIEVkaXRpb248L0VkaXRpb24+DQogICAgICAgIDxJZD5hYTZmZDkwMi1lMTExLTQyMjUtYmI1Zi1iNjk3MjYzMmJiN2I8L0lkPg0KICAgICAgICA8SXNibj45Nzg5MjY0MjUyNDc5PC9Jc2JuPg0KICAgICAgICA8TG9jYXRpb25zPg0KICAgICAgICAgIDxMb2NhdGlvbj4NCiAgICAgICAgICAgIDxBZGRyZXNzPjEwLjE3ODcvOTc4OTI2NDI1MjQ3OS1lbjwvQWRkcmVzcz4NCiAgICAgICAgICAgIDxMb2NhdGlvblR5cGU+RWxlY3Ryb25pY0FkZHJlc3M8L0xvY2F0aW9uVHlwZT4NCiAgICAgICAgICA8L0xvY2F0aW9uPg0KICAgICAgICAgIDxMb2NhdGlvbj4NCiAgICAgICAgICAgIDxBZGRyZXNzPk9FQ0QgMjAxNiAtIE9FQ0QgRHVlIERpbGlnZW5jZSBHdWlkYW5jZS5wZGY8L0FkZHJlc3M+DQogICAgICAgICAgICA8TG9jYXRpb25UeXBlPkVsZWN0cm9uaWNBZGRyZXNzPC9Mb2NhdGlvblR5cGU+DQogICAgICAgICAgPC9Mb2NhdGlvbj4NCiAgICAgICAgICA8TG9jYXRpb24+DQogICAgICAgICAgICA8QWRkcmVzcz5odHRwOi8vd3d3Lm9lY2Qub3JnL2RhZi9pbnYvbW5lL09FQ0QtRHVlLURpbGlnZW5jZS1HdWlkYW5jZS1NaW5lcmFscy1FZGl0aW9uMy5wZGY8L0FkZHJlc3M+DQogICAgICAgICAgICA8TG9jYXRpb25UeXBlPkVsZWN0cm9uaWNBZGRyZXNzPC9Mb2NhdGlvblR5cGU+DQogICAgICAgICAgPC9Mb2NhdGlvbj4NCiAgICAgICAgPC9Mb2NhdGlvbnM+DQogICAgICAgIDxPbmxpbmVBZGRyZXNzPmh0dHA6Ly93d3cub2VjZC5vcmcvZGFmL2ludi9tbmUvT0VDRC1EdWUtRGlsaWdlbmNlLUd1aWRhbmNlLU1pbmVyYWxzLUVkaXRpb24zLnBkZjwvT25saW5lQWRkcmVzcz4NCiAgICAgICAgPE9yZ2FuaXphdGlvbnM+DQogICAgICAgICAgPFBlcnNvbj4NCiAgICAgICAgICAgIDxMYXN0TmFtZT5PcmdhbmlzYXRpb24gZm9yIEVjb25vbWljIENvLW9wZXJhdGlvbiBhbmQgRGV2ZWxvcG1lbnQgKE9FQ0QpPC9MYXN0TmFtZT4NCiAgICAgICAgICA8L1BlcnNvbj4NCiAgICAgICAgPC9Pcmdhbml6YXRpb25zPg0KICAgICAgICA8UGFnZUNvdW50QzU+PCFbQ0RBVEFbPGM+MTIwPC9jPg0KPGluPnRydWU8L2luPg0KPG9zPjEyMDwvb3M+DQo8cHM+MTIwPC9wcz5dXT48L1BhZ2VDb3VudEM1Pg0KICAgICAgICA8UGFnZUNvdW50PjEyMDwvUGFnZUNvdW50Pg0KICAgICAgICA8UGxhY2VPZlB1YmxpY2F0aW9uPlBhcmlzIChGUik8L1BsYWNlT2ZQdWJsaWNhdGlvbj4NCiAgICAgICAgPFB1Ymxpc2hlcnM+DQogICAgICAgICAgPFB1Ymxpc2hlcj4NCiAgICAgICAgICAgIDxOYW1lPk9FQ0QgUHVibGlzaGluZzwvTmFtZT4NCiAgICAgICAgICA8L1B1Ymxpc2hlcj4NCiAgICAgICAgPC9QdWJsaXNoZXJzPg0KICAgICAgICA8U2VxdWVuY2VOdW1iZXI+MzwvU2VxdWVuY2VOdW1iZXI+DQogICAgICAgIDxTaG9ydFRpdGxlPk9FQ0QgMjAxNiDigJMgT0VDRCBEdWUgRGlsaWdlbmNlIEd1aWRhbmNlPC9TaG9ydFRpdGxlPg0KICAgICAgICA8U291cmNlT2ZCaWJsaW9ncmFwaGljSW5mb3JtYXRpb24+Q3Jvc3NSZWY8L1NvdXJjZU9mQmlibGlvZ3JhcGhpY0luZm9ybWF0aW9uPg0KICAgICAgICA8VGl0bGU+T0VDRCBEdWUgRGlsaWdlbmNlIEd1aWRhbmNlIGZvciBSZXNwb25zaWJsZSBTdXBwbHkgQ2hhaW5zIG9mIE1pbmVyYWxzIGZyb20gQ29uZmxpY3QtQWZmZWN0ZWQgYW5kIEhpZ2gtUmlzayBBcmVhczwvVGl0bGU+DQogICAgICAgIDxZZWFyPjIwMTY8L1llYXI+DQogICAgICA8L1JlZmVyZW5jZT4NCiAgICA8L0VudHJ5Pg0KICA8L0VudHJpZXM+DQogIDxUZXh0Pk9FQ0QgMjAxNmI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0VDRCAyMDE2YjwvVGV4dD4NCiAgICA8L1RleHRVbml0Pg0KICA8L1RleHRVbml0cz4NCjwvUGxhY2Vob2xkZXI+</w:instrText>
            </w:r>
            <w:r>
              <w:fldChar w:fldCharType="separate"/>
            </w:r>
            <w:bookmarkStart w:id="145" w:name="__Fieldmark__1947_187408736"/>
            <w:r>
              <w:rPr>
                <w:i/>
                <w:color w:val="7F7F7F" w:themeColor="text1" w:themeTint="80"/>
              </w:rPr>
              <w:t>O</w:t>
            </w:r>
            <w:bookmarkStart w:id="146" w:name="__Fieldmark__40603_1435017116"/>
            <w:r>
              <w:rPr>
                <w:i/>
                <w:color w:val="7F7F7F" w:themeColor="text1" w:themeTint="80"/>
              </w:rPr>
              <w:t>C</w:t>
            </w:r>
            <w:bookmarkStart w:id="147" w:name="__Fieldmark__21553_1435017116"/>
            <w:r>
              <w:rPr>
                <w:i/>
                <w:color w:val="7F7F7F" w:themeColor="text1" w:themeTint="80"/>
              </w:rPr>
              <w:t>D</w:t>
            </w:r>
            <w:bookmarkStart w:id="148" w:name="__Fieldmark__8577_1435017116"/>
            <w:r>
              <w:rPr>
                <w:i/>
                <w:color w:val="7F7F7F" w:themeColor="text1" w:themeTint="80"/>
              </w:rPr>
              <w:t>E</w:t>
            </w:r>
            <w:bookmarkStart w:id="149" w:name="__Fieldmark__3143_2621159314"/>
            <w:r>
              <w:rPr>
                <w:i/>
                <w:color w:val="7F7F7F" w:themeColor="text1" w:themeTint="80"/>
              </w:rPr>
              <w:t xml:space="preserve"> 2016b</w:t>
            </w:r>
            <w:r>
              <w:fldChar w:fldCharType="end"/>
            </w:r>
            <w:bookmarkEnd w:id="145"/>
            <w:bookmarkEnd w:id="146"/>
            <w:bookmarkEnd w:id="147"/>
            <w:bookmarkEnd w:id="148"/>
            <w:bookmarkEnd w:id="149"/>
            <w:r>
              <w:rPr>
                <w:i/>
                <w:color w:val="7F7F7F" w:themeColor="text1" w:themeTint="80"/>
              </w:rPr>
              <w:t>)</w:t>
            </w:r>
          </w:p>
        </w:tc>
        <w:tc>
          <w:tcPr>
            <w:tcW w:w="3976" w:type="dxa"/>
            <w:tcBorders>
              <w:top w:val="nil"/>
              <w:left w:val="nil"/>
              <w:right w:val="nil"/>
            </w:tcBorders>
            <w:shd w:val="clear" w:color="auto" w:fill="auto"/>
          </w:tcPr>
          <w:p w14:paraId="7BA0744B" w14:textId="77777777" w:rsidR="008449AF" w:rsidRDefault="004A5E76">
            <w:pPr>
              <w:keepNext/>
              <w:shd w:val="clear" w:color="auto" w:fill="FF9933"/>
              <w:rPr>
                <w:color w:val="FFFFFF" w:themeColor="background1"/>
                <w:sz w:val="18"/>
              </w:rPr>
            </w:pPr>
            <w:r>
              <w:rPr>
                <w:b/>
                <w:color w:val="FFFFFF" w:themeColor="background1"/>
                <w:sz w:val="18"/>
              </w:rPr>
              <w:t>2. Catégorie</w:t>
            </w:r>
            <w:r>
              <w:rPr>
                <w:color w:val="FFFFFF" w:themeColor="background1"/>
                <w:sz w:val="18"/>
              </w:rPr>
              <w:t> : Bien-être social</w:t>
            </w:r>
          </w:p>
          <w:p w14:paraId="559A6173" w14:textId="77777777" w:rsidR="008449AF" w:rsidRDefault="004A5E76">
            <w:pPr>
              <w:keepNext/>
              <w:shd w:val="clear" w:color="auto" w:fill="FF9933"/>
              <w:rPr>
                <w:b/>
                <w:color w:val="FFFFFF" w:themeColor="background1"/>
                <w:sz w:val="18"/>
              </w:rPr>
            </w:pPr>
            <w:r>
              <w:rPr>
                <w:b/>
                <w:color w:val="FFFFFF" w:themeColor="background1"/>
                <w:sz w:val="18"/>
              </w:rPr>
              <w:t xml:space="preserve">2.1 Enjeu : </w:t>
            </w:r>
            <w:r>
              <w:rPr>
                <w:color w:val="FFFFFF" w:themeColor="background1"/>
                <w:sz w:val="18"/>
              </w:rPr>
              <w:t>Droits communautaires</w:t>
            </w:r>
            <w:r>
              <w:rPr>
                <w:b/>
                <w:color w:val="FFFFFF" w:themeColor="background1"/>
                <w:sz w:val="18"/>
              </w:rPr>
              <w:t xml:space="preserve"> </w:t>
            </w:r>
          </w:p>
          <w:p w14:paraId="1E996174" w14:textId="77777777" w:rsidR="008449AF" w:rsidRDefault="004A5E76">
            <w:pPr>
              <w:keepNext/>
              <w:shd w:val="clear" w:color="auto" w:fill="FF9933"/>
              <w:rPr>
                <w:color w:val="FFFFFF" w:themeColor="background1"/>
                <w:sz w:val="18"/>
              </w:rPr>
            </w:pPr>
            <w:r>
              <w:rPr>
                <w:b/>
                <w:color w:val="FFFFFF" w:themeColor="background1"/>
                <w:sz w:val="18"/>
              </w:rPr>
              <w:t xml:space="preserve">2.1.7 Sous-enjeu : </w:t>
            </w:r>
            <w:r>
              <w:rPr>
                <w:color w:val="FFFFFF" w:themeColor="background1"/>
                <w:sz w:val="18"/>
              </w:rPr>
              <w:t>Zone de conflit ou à haut risque</w:t>
            </w:r>
          </w:p>
        </w:tc>
      </w:tr>
      <w:tr w:rsidR="008449AF" w14:paraId="44F750E9" w14:textId="77777777">
        <w:tc>
          <w:tcPr>
            <w:tcW w:w="9753" w:type="dxa"/>
            <w:gridSpan w:val="3"/>
            <w:shd w:val="clear" w:color="auto" w:fill="auto"/>
            <w:tcMar>
              <w:left w:w="88" w:type="dxa"/>
            </w:tcMar>
          </w:tcPr>
          <w:p w14:paraId="128CF748" w14:textId="77777777" w:rsidR="008449AF" w:rsidRDefault="004A5E76">
            <w:pPr>
              <w:pStyle w:val="Textoindependiente"/>
              <w:spacing w:after="0"/>
              <w:rPr>
                <w:color w:val="FFFFFF" w:themeColor="background1"/>
                <w:sz w:val="18"/>
              </w:rPr>
            </w:pPr>
            <w:r>
              <w:rPr>
                <w:b/>
              </w:rPr>
              <w:t>Le PMA fait des efforts pour déterminer si ses opérations sont situées dans une zone de conflit ou à haut risque (ZCHR).</w:t>
            </w:r>
          </w:p>
        </w:tc>
      </w:tr>
      <w:tr w:rsidR="008449AF" w14:paraId="7CBBA2A4" w14:textId="77777777">
        <w:tc>
          <w:tcPr>
            <w:tcW w:w="9753" w:type="dxa"/>
            <w:gridSpan w:val="3"/>
            <w:shd w:val="clear" w:color="auto" w:fill="auto"/>
            <w:tcMar>
              <w:left w:w="88" w:type="dxa"/>
            </w:tcMar>
          </w:tcPr>
          <w:p w14:paraId="5EE7C69F" w14:textId="7C9E1ED4" w:rsidR="008449AF" w:rsidRDefault="004A5E76">
            <w:pPr>
              <w:pStyle w:val="Textoindependiente2"/>
              <w:spacing w:after="0"/>
            </w:pPr>
            <w:r>
              <w:rPr>
                <w:b/>
              </w:rPr>
              <w:t>Orientation</w:t>
            </w:r>
            <w:r>
              <w:t> : les PMA peuvent rejoindre un système CRAFT indépendamment du fait que leurs opérations ont lieu dans une ZCHR ou non. Cette exigence vise à assurer que le PMA a connaissance des risques liés aux ZCHR. De plus, selon le résultat de l’analyse liée aux ZCHR, certaines exigences peuvent ou non s’appliquer.</w:t>
            </w:r>
          </w:p>
        </w:tc>
      </w:tr>
      <w:tr w:rsidR="008449AF" w14:paraId="0F88ABC9" w14:textId="77777777">
        <w:tc>
          <w:tcPr>
            <w:tcW w:w="3651" w:type="dxa"/>
            <w:shd w:val="clear" w:color="auto" w:fill="92D050"/>
            <w:tcMar>
              <w:left w:w="88" w:type="dxa"/>
            </w:tcMar>
          </w:tcPr>
          <w:p w14:paraId="455B6876" w14:textId="77777777" w:rsidR="008449AF" w:rsidRDefault="004A5E76">
            <w:pPr>
              <w:pStyle w:val="Textoindependiente"/>
              <w:spacing w:after="0"/>
              <w:rPr>
                <w:u w:val="single"/>
              </w:rPr>
            </w:pPr>
            <w:r>
              <w:rPr>
                <w:u w:val="single"/>
              </w:rPr>
              <w:t xml:space="preserve">Critère de respect nº 1 : </w:t>
            </w:r>
          </w:p>
          <w:p w14:paraId="5EC34C82" w14:textId="77777777" w:rsidR="008449AF" w:rsidRDefault="004A5E76">
            <w:pPr>
              <w:pStyle w:val="Textoindependiente"/>
              <w:spacing w:after="0"/>
              <w:rPr>
                <w:b/>
              </w:rPr>
            </w:pPr>
            <w:r>
              <w:t>Le PMA confirme que la personne responsable a réalisé un exercice d’évaluation (pour le moins annuellement, à moins que les conditions de conflit n’évoluent) afin de déterminer si les circonstances qui définissent les ZCHR selon la définition de l’OCDE s’appliquent. Les résultats de cet exercice sont présentés en détail (dans le rapport CRAFT). Si les conditions en rapport avec les ZCHR existent, elles doivent également être présentées en détail.</w:t>
            </w:r>
          </w:p>
        </w:tc>
        <w:tc>
          <w:tcPr>
            <w:tcW w:w="6102" w:type="dxa"/>
            <w:gridSpan w:val="2"/>
            <w:shd w:val="clear" w:color="auto" w:fill="auto"/>
            <w:tcMar>
              <w:left w:w="88" w:type="dxa"/>
            </w:tcMar>
          </w:tcPr>
          <w:p w14:paraId="055B08AC" w14:textId="14F97FA5" w:rsidR="008449AF" w:rsidRDefault="004A5E76">
            <w:pPr>
              <w:pStyle w:val="Textoindependiente2"/>
              <w:spacing w:after="0"/>
            </w:pPr>
            <w:r>
              <w:rPr>
                <w:b/>
              </w:rPr>
              <w:t>Orientation</w:t>
            </w:r>
            <w:r>
              <w:t> : définition des ZCHR selon l’OCDE : « </w:t>
            </w:r>
            <w:r>
              <w:rPr>
                <w:rStyle w:val="CitaCar"/>
                <w:color w:val="7F7F7F" w:themeColor="text1" w:themeTint="80"/>
              </w:rPr>
              <w:t>Les zones de conflit se caractérisent par l’existence d’un conflit armé, d’une violence généralisée ou d’autres risques d’atteinte aux populations. Il existe plusieurs types de conflits armés : internationaux (impliquant deux ou plusieurs États) ou non, guerres de libération, insurrections, guerres civiles, etc. Les zones à haut risque peuvent comprendre les zones d’instabilité politique ou de répression, de faiblesse des institutions, d’insécurité, d’effondrement des infrastructures civiles ou de violence généralisée. Ces zones se caractérisent souvent par des atteintes systématiques aux droits de l’homme et des violations du droit national et international. »</w:t>
            </w:r>
          </w:p>
          <w:p w14:paraId="1068621D" w14:textId="77777777" w:rsidR="008449AF" w:rsidRDefault="004A5E76">
            <w:pPr>
              <w:pStyle w:val="Textoindependiente2"/>
              <w:spacing w:after="0"/>
              <w:rPr>
                <w:b/>
              </w:rPr>
            </w:pPr>
            <w:r>
              <w:t>La documentation relative aux conditions en rapport avec les ZCHR ne divulgue pas nécessairement les détails qui peuvent exposer le PMA ou les personnes responsables à la répression. Dans ce cas, seule l’existence de la condition doit être détaillée.</w:t>
            </w:r>
          </w:p>
        </w:tc>
      </w:tr>
      <w:tr w:rsidR="008449AF" w14:paraId="7894050A" w14:textId="77777777">
        <w:tc>
          <w:tcPr>
            <w:tcW w:w="3651" w:type="dxa"/>
            <w:shd w:val="clear" w:color="auto" w:fill="92D050"/>
            <w:tcMar>
              <w:left w:w="88" w:type="dxa"/>
            </w:tcMar>
          </w:tcPr>
          <w:p w14:paraId="0932E8CF" w14:textId="77777777" w:rsidR="008449AF" w:rsidRDefault="004A5E76">
            <w:pPr>
              <w:pStyle w:val="Textoindependiente"/>
              <w:spacing w:after="0"/>
              <w:rPr>
                <w:u w:val="single"/>
              </w:rPr>
            </w:pPr>
            <w:r>
              <w:rPr>
                <w:u w:val="single"/>
              </w:rPr>
              <w:t xml:space="preserve">Critère de respect nº 2 : </w:t>
            </w:r>
          </w:p>
          <w:p w14:paraId="0119F5D1" w14:textId="77777777" w:rsidR="008449AF" w:rsidRDefault="004A5E76">
            <w:pPr>
              <w:pStyle w:val="Textoindependiente"/>
              <w:spacing w:after="0"/>
              <w:rPr>
                <w:b/>
              </w:rPr>
            </w:pPr>
            <w:r>
              <w:t>Le PMA peut faire référence à des sources officielles ou à au moins deux institutions ou personnes qui ont été consultées afin de déterminer si la zone d’opération du PMA est une ZCHR ou non.</w:t>
            </w:r>
          </w:p>
        </w:tc>
        <w:tc>
          <w:tcPr>
            <w:tcW w:w="6102" w:type="dxa"/>
            <w:gridSpan w:val="2"/>
            <w:shd w:val="clear" w:color="auto" w:fill="auto"/>
            <w:tcMar>
              <w:left w:w="88" w:type="dxa"/>
            </w:tcMar>
          </w:tcPr>
          <w:p w14:paraId="5BF7F145" w14:textId="42A29271" w:rsidR="008449AF" w:rsidRDefault="004A5E76">
            <w:pPr>
              <w:pStyle w:val="Textoindependiente2"/>
              <w:spacing w:after="0"/>
            </w:pPr>
            <w:r>
              <w:rPr>
                <w:b/>
              </w:rPr>
              <w:t>Orientation</w:t>
            </w:r>
            <w:r>
              <w:t> : selon ce que le PMA considère pertinent et en fonction des relations de confiance qui existent, il devrait demander l’aide de fonctionnaires ou du personnel gouvernemental, non-gouvernemental, d’institutions multilatérales ou d’entreprises privées afin de déterminer s’ils considèrent que le PMA opère dans une ZCHR. Les institutions typiques à consulter sont la commission nationale des droits humains, les organisations multilatérales pour la protection des droits humains, la Croix-Rouge, des ONG nationales ou internationales qui travaillent sur les enjeux de droits humains ou qui soutiennent le développement du secteur de l’AMAPE, des entreprises du secteur privé impliquées dans l’activité minière ou le commerce de métaux précieux, des entités gouvernementales ou d’autres PMA qui ont déjà réalisé un tel exercice et publié leur rapport CRAFT.</w:t>
            </w:r>
          </w:p>
          <w:p w14:paraId="51EFD38F" w14:textId="71D8C70C" w:rsidR="008449AF" w:rsidRDefault="004A5E76">
            <w:pPr>
              <w:pStyle w:val="Textoindependiente2"/>
              <w:spacing w:after="0"/>
              <w:rPr>
                <w:b/>
              </w:rPr>
            </w:pPr>
            <w:r>
              <w:t>Si le PMA a pu obtenir cette information à partir de ressources, cartes, ou autres, de source officielle ou d’une source fiable en ligne, cela pourra constituer une autre preuve appuyant le respect de l’exigence.</w:t>
            </w:r>
          </w:p>
        </w:tc>
      </w:tr>
      <w:tr w:rsidR="008449AF" w14:paraId="634DCE18" w14:textId="77777777">
        <w:tc>
          <w:tcPr>
            <w:tcW w:w="3651" w:type="dxa"/>
            <w:shd w:val="clear" w:color="auto" w:fill="FF7C80"/>
            <w:tcMar>
              <w:left w:w="88" w:type="dxa"/>
            </w:tcMar>
          </w:tcPr>
          <w:p w14:paraId="619246A5" w14:textId="77777777" w:rsidR="008449AF" w:rsidRDefault="004A5E76">
            <w:pPr>
              <w:pStyle w:val="Textoindependiente"/>
              <w:shd w:val="clear" w:color="auto" w:fill="FF7C80"/>
              <w:spacing w:after="0"/>
              <w:rPr>
                <w:u w:val="single"/>
              </w:rPr>
            </w:pPr>
            <w:r>
              <w:rPr>
                <w:u w:val="single"/>
              </w:rPr>
              <w:t xml:space="preserve">Critère de non-respect : </w:t>
            </w:r>
          </w:p>
          <w:p w14:paraId="43AD0514" w14:textId="77777777" w:rsidR="008449AF" w:rsidRDefault="004A5E76">
            <w:pPr>
              <w:pStyle w:val="Textoindependiente"/>
              <w:shd w:val="clear" w:color="auto" w:fill="FF7C80"/>
              <w:spacing w:after="0"/>
              <w:rPr>
                <w:b/>
              </w:rPr>
            </w:pPr>
            <w:r>
              <w:t xml:space="preserve">La documentation fournie par le PMA (le rapport CRAFT) ne fait pas référence à des efforts déployés par le PMA pour déterminer si ses opérations se déroulent dans une ZCHR. En particulier : aucune mention d’exercice interne pour analyser la définition des ZCHR de l’OCDE et </w:t>
            </w:r>
            <w:r>
              <w:lastRenderedPageBreak/>
              <w:t xml:space="preserve">aucune consultation d’informateurs externes n’est détaillée. </w:t>
            </w:r>
          </w:p>
        </w:tc>
        <w:tc>
          <w:tcPr>
            <w:tcW w:w="6102" w:type="dxa"/>
            <w:gridSpan w:val="2"/>
            <w:shd w:val="clear" w:color="auto" w:fill="auto"/>
            <w:tcMar>
              <w:left w:w="88" w:type="dxa"/>
            </w:tcMar>
          </w:tcPr>
          <w:p w14:paraId="5FA8A1A3" w14:textId="77777777" w:rsidR="008449AF" w:rsidRDefault="004A5E76">
            <w:pPr>
              <w:pStyle w:val="Textoindependiente2"/>
              <w:spacing w:after="0"/>
              <w:rPr>
                <w:b/>
              </w:rPr>
            </w:pPr>
            <w:r>
              <w:rPr>
                <w:b/>
              </w:rPr>
              <w:lastRenderedPageBreak/>
              <w:t>Orientation</w:t>
            </w:r>
            <w:r>
              <w:t> : dans le cas du non-respect, il est raisonnable de considérer que la conscience des risques qu’a le PMA n’est pas à la hauteur des attentes de potentiels ACHETEURS.</w:t>
            </w:r>
          </w:p>
        </w:tc>
      </w:tr>
    </w:tbl>
    <w:p w14:paraId="3AE84D6E" w14:textId="77777777" w:rsidR="008449AF" w:rsidRDefault="004A5E76">
      <w:pPr>
        <w:spacing w:after="160" w:line="259" w:lineRule="auto"/>
        <w:rPr>
          <w:rFonts w:eastAsiaTheme="minorEastAsia"/>
        </w:rPr>
      </w:pPr>
      <w:r>
        <w:lastRenderedPageBreak/>
        <w:br w:type="page"/>
      </w:r>
    </w:p>
    <w:tbl>
      <w:tblPr>
        <w:tblStyle w:val="Tablaconcuadrcula"/>
        <w:tblW w:w="9754" w:type="dxa"/>
        <w:tblCellMar>
          <w:left w:w="133" w:type="dxa"/>
        </w:tblCellMar>
        <w:tblLook w:val="04A0" w:firstRow="1" w:lastRow="0" w:firstColumn="1" w:lastColumn="0" w:noHBand="0" w:noVBand="1"/>
      </w:tblPr>
      <w:tblGrid>
        <w:gridCol w:w="4078"/>
        <w:gridCol w:w="1700"/>
        <w:gridCol w:w="3976"/>
      </w:tblGrid>
      <w:tr w:rsidR="008449AF" w14:paraId="5A66018E" w14:textId="77777777">
        <w:tc>
          <w:tcPr>
            <w:tcW w:w="5777" w:type="dxa"/>
            <w:gridSpan w:val="2"/>
            <w:tcBorders>
              <w:top w:val="nil"/>
              <w:left w:val="nil"/>
              <w:right w:val="nil"/>
            </w:tcBorders>
            <w:shd w:val="clear" w:color="auto" w:fill="auto"/>
            <w:vAlign w:val="bottom"/>
          </w:tcPr>
          <w:p w14:paraId="7CEF3F36" w14:textId="77777777" w:rsidR="008449AF" w:rsidRDefault="004A5E76">
            <w:pPr>
              <w:pStyle w:val="Textoindependiente"/>
              <w:keepNext/>
              <w:pageBreakBefore/>
              <w:spacing w:after="0"/>
              <w:jc w:val="left"/>
            </w:pPr>
            <w:r>
              <w:rPr>
                <w:b/>
              </w:rPr>
              <w:lastRenderedPageBreak/>
              <w:t xml:space="preserve">M.3/2.1.8/E.1 </w:t>
            </w:r>
            <w:r>
              <w:rPr>
                <w:i/>
                <w:color w:val="7F7F7F" w:themeColor="text1" w:themeTint="80"/>
              </w:rPr>
              <w:t xml:space="preserve">(aborde </w:t>
            </w:r>
            <w:r>
              <w:fldChar w:fldCharType="begin"/>
            </w:r>
            <w:r>
              <w:instrText>ADDIN CITAVI.PLACEHOLDER b647c4f4-f242-4098-9657-3d86c889ed5b PFBsYWNlaG9sZGVyPg0KICA8QWRkSW5WZXJzaW9uPjUuNy4wLjA8L0FkZEluVmVyc2lvbj4NCiAgPElkPmI2NDdjNGY0LWYyNDItNDA5OC05NjU3LTNkODZjODg5ZWQ1YjwvSWQ+DQogIDxFbnRyaWVzPg0KICAgIDxFbnRyeT4NCiAgICAgIDxJZD5mN2Q0OWZlMi0xMWMxLTQxZDAtOWQxYy1hZmZlYjY5MzFjNDc8L0lkPg0KICAgICAgPE5vUGFyPnRydWU8L05vUGFyPg0KICAgICAgPFJlZmVyZW5jZUlkPmFhNmZkOTAyLWUxMTEtNDIyNS1iYjVmLWI2OTcyNjMyYmI3YjwvUmVmZXJlbmNlSWQ+DQogICAgICA8UmFuZ2U+DQogICAgICAgIDxTdGFydD4wPC9TdGFydD4NCiAgICAgICAgPExlbmd0aD4xMDwvTGVuZ3RoPg0KICAgICAgPC9SYW5nZT4NCiAgICAgIDxSZWZlcmVuY2U+DQogICAgICAgIDxSZWZlcmVuY2VUeXBlSWQ+Qm9vazwvUmVmZXJlbmNlVHlwZUlkPg0KICAgICAgICA8QXV0aG9ycz4NCiAgICAgICAgICA8UGVyc29uPg0KICAgICAgICAgICAgPExhc3ROYW1lPk9FQ0Q8L0xhc3ROYW1lPg0KICAgICAgICAgIDwvUGVyc29uPg0KICAgICAgICA8L0F1dGhvcnM+DQogICAgICAgIDxBY2Nlc3NEYXRlPjIwLzA0LzIwMTc8L0FjY2Vzc0RhdGU+DQogICAgICAgIDxEb2k+MTAuMTc4Ny85Nzg5MjY0MjUyNDc5LWVuPC9Eb2k+DQogICAgICAgIDxFZGl0aW9uPlRoaXJkIEVkaXRpb248L0VkaXRpb24+DQogICAgICAgIDxJZD5hYTZmZDkwMi1lMTExLTQyMjUtYmI1Zi1iNjk3MjYzMmJiN2I8L0lkPg0KICAgICAgICA8SXNibj45Nzg5MjY0MjUyNDc5PC9Jc2JuPg0KICAgICAgICA8TG9jYXRpb25zPg0KICAgICAgICAgIDxMb2NhdGlvbj4NCiAgICAgICAgICAgIDxBZGRyZXNzPjEwLjE3ODcvOTc4OTI2NDI1MjQ3OS1lbjwvQWRkcmVzcz4NCiAgICAgICAgICAgIDxMb2NhdGlvblR5cGU+RWxlY3Ryb25pY0FkZHJlc3M8L0xvY2F0aW9uVHlwZT4NCiAgICAgICAgICA8L0xvY2F0aW9uPg0KICAgICAgICAgIDxMb2NhdGlvbj4NCiAgICAgICAgICAgIDxBZGRyZXNzPk9FQ0QgMjAxNiAtIE9FQ0QgRHVlIERpbGlnZW5jZSBHdWlkYW5jZS5wZGY8L0FkZHJlc3M+DQogICAgICAgICAgICA8TG9jYXRpb25UeXBlPkVsZWN0cm9uaWNBZGRyZXNzPC9Mb2NhdGlvblR5cGU+DQogICAgICAgICAgPC9Mb2NhdGlvbj4NCiAgICAgICAgICA8TG9jYXRpb24+DQogICAgICAgICAgICA8QWRkcmVzcz5odHRwOi8vd3d3Lm9lY2Qub3JnL2RhZi9pbnYvbW5lL09FQ0QtRHVlLURpbGlnZW5jZS1HdWlkYW5jZS1NaW5lcmFscy1FZGl0aW9uMy5wZGY8L0FkZHJlc3M+DQogICAgICAgICAgICA8TG9jYXRpb25UeXBlPkVsZWN0cm9uaWNBZGRyZXNzPC9Mb2NhdGlvblR5cGU+DQogICAgICAgICAgPC9Mb2NhdGlvbj4NCiAgICAgICAgPC9Mb2NhdGlvbnM+DQogICAgICAgIDxPbmxpbmVBZGRyZXNzPmh0dHA6Ly93d3cub2VjZC5vcmcvZGFmL2ludi9tbmUvT0VDRC1EdWUtRGlsaWdlbmNlLUd1aWRhbmNlLU1pbmVyYWxzLUVkaXRpb24zLnBkZjwvT25saW5lQWRkcmVzcz4NCiAgICAgICAgPE9yZ2FuaXphdGlvbnM+DQogICAgICAgICAgPFBlcnNvbj4NCiAgICAgICAgICAgIDxMYXN0TmFtZT5PcmdhbmlzYXRpb24gZm9yIEVjb25vbWljIENvLW9wZXJhdGlvbiBhbmQgRGV2ZWxvcG1lbnQgKE9FQ0QpPC9MYXN0TmFtZT4NCiAgICAgICAgICA8L1BlcnNvbj4NCiAgICAgICAgPC9Pcmdhbml6YXRpb25zPg0KICAgICAgICA8UGFnZUNvdW50QzU+PCFbQ0RBVEFbPGM+MTIwPC9jPg0KPGluPnRydWU8L2luPg0KPG9zPjEyMDwvb3M+DQo8cHM+MTIwPC9wcz5dXT48L1BhZ2VDb3VudEM1Pg0KICAgICAgICA8UGFnZUNvdW50PjEyMDwvUGFnZUNvdW50Pg0KICAgICAgICA8UGxhY2VPZlB1YmxpY2F0aW9uPlBhcmlzIChGUik8L1BsYWNlT2ZQdWJsaWNhdGlvbj4NCiAgICAgICAgPFB1Ymxpc2hlcnM+DQogICAgICAgICAgPFB1Ymxpc2hlcj4NCiAgICAgICAgICAgIDxOYW1lPk9FQ0QgUHVibGlzaGluZzwvTmFtZT4NCiAgICAgICAgICA8L1B1Ymxpc2hlcj4NCiAgICAgICAgPC9QdWJsaXNoZXJzPg0KICAgICAgICA8U2VxdWVuY2VOdW1iZXI+MzwvU2VxdWVuY2VOdW1iZXI+DQogICAgICAgIDxTaG9ydFRpdGxlPk9FQ0QgMjAxNiDigJMgT0VDRCBEdWUgRGlsaWdlbmNlIEd1aWRhbmNlPC9TaG9ydFRpdGxlPg0KICAgICAgICA8U291cmNlT2ZCaWJsaW9ncmFwaGljSW5mb3JtYXRpb24+Q3Jvc3NSZWY8L1NvdXJjZU9mQmlibGlvZ3JhcGhpY0luZm9ybWF0aW9uPg0KICAgICAgICA8VGl0bGU+T0VDRCBEdWUgRGlsaWdlbmNlIEd1aWRhbmNlIGZvciBSZXNwb25zaWJsZSBTdXBwbHkgQ2hhaW5zIG9mIE1pbmVyYWxzIGZyb20gQ29uZmxpY3QtQWZmZWN0ZWQgYW5kIEhpZ2gtUmlzayBBcmVhczwvVGl0bGU+DQogICAgICAgIDxZZWFyPjIwMTY8L1llYXI+DQogICAgICA8L1JlZmVyZW5jZT4NCiAgICA8L0VudHJ5Pg0KICA8L0VudHJpZXM+DQogIDxUZXh0Pk9FQ0QgMjAxNmI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0VDRCAyMDE2YjwvVGV4dD4NCiAgICA8L1RleHRVbml0Pg0KICA8L1RleHRVbml0cz4NCjwvUGxhY2Vob2xkZXI+</w:instrText>
            </w:r>
            <w:r>
              <w:fldChar w:fldCharType="separate"/>
            </w:r>
            <w:bookmarkStart w:id="150" w:name="__Fieldmark__2032_187408736"/>
            <w:r>
              <w:rPr>
                <w:i/>
                <w:color w:val="7F7F7F" w:themeColor="text1" w:themeTint="80"/>
              </w:rPr>
              <w:t>O</w:t>
            </w:r>
            <w:bookmarkStart w:id="151" w:name="__Fieldmark__40685_1435017116"/>
            <w:r>
              <w:rPr>
                <w:i/>
                <w:color w:val="7F7F7F" w:themeColor="text1" w:themeTint="80"/>
              </w:rPr>
              <w:t>C</w:t>
            </w:r>
            <w:bookmarkStart w:id="152" w:name="__Fieldmark__21612_1435017116"/>
            <w:r>
              <w:rPr>
                <w:i/>
                <w:color w:val="7F7F7F" w:themeColor="text1" w:themeTint="80"/>
              </w:rPr>
              <w:t>D</w:t>
            </w:r>
            <w:bookmarkStart w:id="153" w:name="__Fieldmark__8632_1435017116"/>
            <w:r>
              <w:rPr>
                <w:i/>
                <w:color w:val="7F7F7F" w:themeColor="text1" w:themeTint="80"/>
              </w:rPr>
              <w:t>E</w:t>
            </w:r>
            <w:bookmarkStart w:id="154" w:name="__Fieldmark__3204_2621159314"/>
            <w:r>
              <w:rPr>
                <w:i/>
                <w:color w:val="7F7F7F" w:themeColor="text1" w:themeTint="80"/>
              </w:rPr>
              <w:t xml:space="preserve"> </w:t>
            </w:r>
            <w:bookmarkStart w:id="155" w:name="_CTVP001b647c4f4f242409896573d86c889ed5b"/>
            <w:r>
              <w:rPr>
                <w:i/>
                <w:color w:val="7F7F7F" w:themeColor="text1" w:themeTint="80"/>
              </w:rPr>
              <w:t>2016b</w:t>
            </w:r>
            <w:r>
              <w:fldChar w:fldCharType="end"/>
            </w:r>
            <w:bookmarkEnd w:id="150"/>
            <w:bookmarkEnd w:id="151"/>
            <w:bookmarkEnd w:id="152"/>
            <w:bookmarkEnd w:id="153"/>
            <w:bookmarkEnd w:id="154"/>
            <w:bookmarkEnd w:id="155"/>
            <w:r>
              <w:rPr>
                <w:i/>
                <w:color w:val="7F7F7F" w:themeColor="text1" w:themeTint="80"/>
              </w:rPr>
              <w:t>, Annexe II, par. 1.v)</w:t>
            </w:r>
          </w:p>
        </w:tc>
        <w:tc>
          <w:tcPr>
            <w:tcW w:w="3976" w:type="dxa"/>
            <w:tcBorders>
              <w:top w:val="nil"/>
              <w:left w:val="nil"/>
              <w:right w:val="nil"/>
            </w:tcBorders>
            <w:shd w:val="clear" w:color="auto" w:fill="auto"/>
          </w:tcPr>
          <w:p w14:paraId="0158FB0C" w14:textId="77777777" w:rsidR="008449AF" w:rsidRDefault="004A5E76">
            <w:pPr>
              <w:keepNext/>
              <w:shd w:val="clear" w:color="auto" w:fill="FF9933"/>
            </w:pPr>
            <w:r>
              <w:rPr>
                <w:b/>
                <w:color w:val="FFFFFF" w:themeColor="background1"/>
                <w:sz w:val="18"/>
              </w:rPr>
              <w:t>2. Catégorie</w:t>
            </w:r>
            <w:r>
              <w:rPr>
                <w:color w:val="FFFFFF" w:themeColor="background1"/>
                <w:sz w:val="18"/>
              </w:rPr>
              <w:t> : Bien-être social</w:t>
            </w:r>
          </w:p>
          <w:p w14:paraId="4DA3BBB9" w14:textId="77777777" w:rsidR="008449AF" w:rsidRDefault="004A5E76">
            <w:pPr>
              <w:keepNext/>
              <w:shd w:val="clear" w:color="auto" w:fill="FF9933"/>
            </w:pPr>
            <w:r>
              <w:rPr>
                <w:b/>
                <w:color w:val="FFFFFF" w:themeColor="background1"/>
                <w:sz w:val="18"/>
              </w:rPr>
              <w:t>2.1 Enjeu</w:t>
            </w:r>
            <w:r>
              <w:rPr>
                <w:color w:val="FFFFFF" w:themeColor="background1"/>
                <w:sz w:val="18"/>
              </w:rPr>
              <w:t> : Droits communautaires</w:t>
            </w:r>
          </w:p>
          <w:p w14:paraId="1D65832C" w14:textId="77777777" w:rsidR="008449AF" w:rsidRDefault="004A5E76">
            <w:pPr>
              <w:keepNext/>
              <w:shd w:val="clear" w:color="auto" w:fill="FF9933"/>
            </w:pPr>
            <w:r>
              <w:rPr>
                <w:b/>
                <w:color w:val="FFFFFF" w:themeColor="background1"/>
                <w:sz w:val="18"/>
              </w:rPr>
              <w:t>2.1.8 Sous-enjeu</w:t>
            </w:r>
            <w:r>
              <w:rPr>
                <w:color w:val="FFFFFF" w:themeColor="background1"/>
                <w:sz w:val="18"/>
              </w:rPr>
              <w:t> : Forces de sécurité</w:t>
            </w:r>
          </w:p>
        </w:tc>
      </w:tr>
      <w:tr w:rsidR="008449AF" w14:paraId="3B0EDC0E" w14:textId="77777777">
        <w:tc>
          <w:tcPr>
            <w:tcW w:w="9753" w:type="dxa"/>
            <w:gridSpan w:val="3"/>
            <w:shd w:val="clear" w:color="auto" w:fill="auto"/>
            <w:tcMar>
              <w:left w:w="88" w:type="dxa"/>
            </w:tcMar>
          </w:tcPr>
          <w:p w14:paraId="165684DF" w14:textId="77777777" w:rsidR="008449AF" w:rsidRDefault="004A5E76">
            <w:pPr>
              <w:pStyle w:val="Textoindependiente"/>
              <w:keepNext/>
              <w:spacing w:after="0"/>
            </w:pPr>
            <w:r>
              <w:rPr>
                <w:b/>
              </w:rPr>
              <w:t>Si le PMA est situé en ZCHR :</w:t>
            </w:r>
          </w:p>
          <w:p w14:paraId="10342227" w14:textId="096B1B2B" w:rsidR="008449AF" w:rsidRDefault="004A5E76">
            <w:pPr>
              <w:pStyle w:val="Textoindependiente"/>
              <w:spacing w:after="0"/>
            </w:pPr>
            <w:r>
              <w:rPr>
                <w:b/>
              </w:rPr>
              <w:t>Il est raisonnable de croire que le PMA n’est pas lié à la perpétration de crimes de guerre ou autres violations flagrantes du droit humanitaire international, de crimes contre l’humanité ou génocide.</w:t>
            </w:r>
          </w:p>
        </w:tc>
      </w:tr>
      <w:tr w:rsidR="008449AF" w14:paraId="04977E2D" w14:textId="77777777">
        <w:tc>
          <w:tcPr>
            <w:tcW w:w="9753" w:type="dxa"/>
            <w:gridSpan w:val="3"/>
            <w:shd w:val="clear" w:color="auto" w:fill="auto"/>
            <w:tcMar>
              <w:left w:w="88" w:type="dxa"/>
            </w:tcMar>
          </w:tcPr>
          <w:p w14:paraId="441CCD2B" w14:textId="77777777" w:rsidR="008449AF" w:rsidRDefault="004A5E76">
            <w:pPr>
              <w:pStyle w:val="Textoindependiente2"/>
              <w:spacing w:after="0"/>
            </w:pPr>
            <w:r>
              <w:rPr>
                <w:b/>
              </w:rPr>
              <w:t>Orientation</w:t>
            </w:r>
            <w:r>
              <w:t> : cette exigence ne s’applique que si le PMA est situé dans une ZCHR (voir l’exigence M.3/2.1.7/E.1).</w:t>
            </w:r>
          </w:p>
          <w:p w14:paraId="1FF7BA6C" w14:textId="666D4A89" w:rsidR="008449AF" w:rsidRDefault="004A5E76">
            <w:pPr>
              <w:pStyle w:val="Textoindependiente2"/>
              <w:spacing w:after="0"/>
            </w:pPr>
            <w:r>
              <w:t>Étant donné que les enquêtes et les procès sur les crimes de guerre sont la plupart du temps des processus lents et complexes, l’objectif de l’exigence est d’obtenir une « certitude raisonnable » que le PMA n’est contrôlé par aucune des parties du conflit (étatique, non-étatique, militaire, paramilitaire, insurgée, privée, etc.) impliquées dans la perpétration de crimes de guerre ou autres violations flagrantes du droit humanitaire international, les crimes contre l’humanité ou le génocide.</w:t>
            </w:r>
          </w:p>
          <w:p w14:paraId="7DB785DE" w14:textId="09D156F2" w:rsidR="008449AF" w:rsidRDefault="004A5E76">
            <w:pPr>
              <w:pStyle w:val="Textoindependiente2"/>
              <w:spacing w:after="0"/>
            </w:pPr>
            <w:r>
              <w:t xml:space="preserve">Avec cette exigence, il ne s’agit pas d’exclure les PMA dont les mineurs sont victimes de tels conflits armés. Cependant, si les mineurs et leur site minier sont contrôlés par de telles parties du conflit suspectées d’être impliquées dans des crimes de guerre ou des violations du droit humanitaire international, même contre la volonté des mineurs, il pourrait être impossible de différencier si le site est affecté par le conflit ou non. </w:t>
            </w:r>
          </w:p>
        </w:tc>
      </w:tr>
      <w:tr w:rsidR="008449AF" w14:paraId="2C590ABE" w14:textId="77777777">
        <w:tc>
          <w:tcPr>
            <w:tcW w:w="4077" w:type="dxa"/>
            <w:shd w:val="clear" w:color="auto" w:fill="92D050"/>
            <w:tcMar>
              <w:left w:w="88" w:type="dxa"/>
            </w:tcMar>
          </w:tcPr>
          <w:p w14:paraId="42D046CF" w14:textId="77777777" w:rsidR="008449AF" w:rsidRDefault="004A5E76">
            <w:pPr>
              <w:pStyle w:val="Textoindependiente"/>
              <w:spacing w:after="0"/>
              <w:rPr>
                <w:u w:val="single"/>
              </w:rPr>
            </w:pPr>
            <w:r>
              <w:rPr>
                <w:u w:val="single"/>
              </w:rPr>
              <w:t xml:space="preserve">Critère de respect : </w:t>
            </w:r>
          </w:p>
          <w:p w14:paraId="4B395175" w14:textId="77777777" w:rsidR="008449AF" w:rsidRDefault="004A5E76">
            <w:pPr>
              <w:pStyle w:val="Textoindependiente"/>
              <w:spacing w:after="0"/>
              <w:rPr>
                <w:b/>
                <w:color w:val="7F7F7F" w:themeColor="text1" w:themeTint="80"/>
              </w:rPr>
            </w:pPr>
            <w:r>
              <w:t>Le PMA peut prouver que sa chaîne d’approvisionnement interne n’est pas contrôlée par, ni ne bénéficie à aucune des parties du conflit suspectées d’être impliquées dans des crimes de guerre ou autres violations graves du droit humanitaire international, les crimes contre l’humanité ou le génocide.</w:t>
            </w:r>
          </w:p>
        </w:tc>
        <w:tc>
          <w:tcPr>
            <w:tcW w:w="5676" w:type="dxa"/>
            <w:gridSpan w:val="2"/>
            <w:shd w:val="clear" w:color="auto" w:fill="auto"/>
            <w:tcMar>
              <w:left w:w="88" w:type="dxa"/>
            </w:tcMar>
          </w:tcPr>
          <w:p w14:paraId="70F6E2AC" w14:textId="77777777" w:rsidR="008449AF" w:rsidRDefault="004A5E76">
            <w:pPr>
              <w:pStyle w:val="Textoindependiente2"/>
              <w:spacing w:after="0"/>
            </w:pPr>
            <w:r>
              <w:rPr>
                <w:b/>
              </w:rPr>
              <w:t>Orientation :</w:t>
            </w:r>
            <w:r>
              <w:t xml:space="preserve"> étant donné que l’on peut difficilement s’attendre à une auto-accusation de la part des acteurs de la chaîne d’approvisionnement interne d’être impliqués dans de tels crimes et atteintes, le critère de respect ne peut être validé que par une évaluation indépendante :</w:t>
            </w:r>
          </w:p>
          <w:p w14:paraId="4A62D346" w14:textId="77777777" w:rsidR="008449AF" w:rsidRDefault="004A5E76">
            <w:pPr>
              <w:pStyle w:val="Textoindependiente2"/>
              <w:numPr>
                <w:ilvl w:val="0"/>
                <w:numId w:val="14"/>
              </w:numPr>
              <w:spacing w:after="0"/>
              <w:ind w:left="318" w:hanging="284"/>
            </w:pPr>
            <w:r>
              <w:t>Dans les régions géographiques dans lesquelles existent des programmes ou des mécanismes crédibles de signalement des sites miniers hors conflit, le PMA devrait demander une évaluation du site et inclure ses conclusions dans le rapport CRAFT.</w:t>
            </w:r>
          </w:p>
          <w:p w14:paraId="4C5008C2" w14:textId="77777777" w:rsidR="008449AF" w:rsidRDefault="004A5E76">
            <w:pPr>
              <w:pStyle w:val="Textoindependiente2"/>
              <w:numPr>
                <w:ilvl w:val="0"/>
                <w:numId w:val="14"/>
              </w:numPr>
              <w:spacing w:after="0"/>
              <w:ind w:left="318" w:hanging="284"/>
            </w:pPr>
            <w:r>
              <w:t xml:space="preserve">Là où de tels programmes ou mécanismes n’existent pas, le PMA devra entrer en contact avec les entités crédibles gouvernementales ou non-gouvernementales chargées des droits humains et les entités internationales des droits humains crédibles (commission nationale des droits humains, Croix-Rouge, ONG nationales ou internationales qui travaillent sur les enjeux de droits humains) pour leur demander des déclarations ou des opinions à ce sujet. </w:t>
            </w:r>
          </w:p>
          <w:p w14:paraId="356CDCA2" w14:textId="77777777" w:rsidR="008449AF" w:rsidRDefault="004A5E76">
            <w:pPr>
              <w:pStyle w:val="Textoindependiente2"/>
              <w:spacing w:after="0"/>
            </w:pPr>
            <w:r>
              <w:t xml:space="preserve">Le PMA devra annexer tous les documents reçus à son rapport CRAFT et indiquer toutes les institutions contactées (qu’elles aient répondu ou non). </w:t>
            </w:r>
          </w:p>
        </w:tc>
      </w:tr>
      <w:tr w:rsidR="008449AF" w14:paraId="036FE27C" w14:textId="77777777">
        <w:tc>
          <w:tcPr>
            <w:tcW w:w="4077" w:type="dxa"/>
            <w:shd w:val="clear" w:color="auto" w:fill="FF7C80"/>
            <w:tcMar>
              <w:left w:w="88" w:type="dxa"/>
            </w:tcMar>
          </w:tcPr>
          <w:p w14:paraId="6EFDF755" w14:textId="77777777" w:rsidR="008449AF" w:rsidRDefault="004A5E76">
            <w:pPr>
              <w:pStyle w:val="Textoindependiente"/>
              <w:spacing w:after="0"/>
              <w:rPr>
                <w:u w:val="single"/>
              </w:rPr>
            </w:pPr>
            <w:r>
              <w:rPr>
                <w:u w:val="single"/>
              </w:rPr>
              <w:t xml:space="preserve">Critère de non-respect nº 1 : </w:t>
            </w:r>
          </w:p>
          <w:p w14:paraId="20066FB1" w14:textId="77777777" w:rsidR="008449AF" w:rsidRDefault="004A5E76">
            <w:pPr>
              <w:pStyle w:val="Textoindependiente"/>
              <w:spacing w:after="0"/>
              <w:rPr>
                <w:b/>
                <w:color w:val="7F7F7F" w:themeColor="text1" w:themeTint="80"/>
              </w:rPr>
            </w:pPr>
            <w:r>
              <w:t>Le PMA ne fournit pas les conclusions de l’évaluation dans son rapport CRAFT.</w:t>
            </w:r>
          </w:p>
        </w:tc>
        <w:tc>
          <w:tcPr>
            <w:tcW w:w="5676" w:type="dxa"/>
            <w:gridSpan w:val="2"/>
            <w:shd w:val="clear" w:color="auto" w:fill="auto"/>
            <w:tcMar>
              <w:left w:w="88" w:type="dxa"/>
            </w:tcMar>
          </w:tcPr>
          <w:p w14:paraId="31F79DDD" w14:textId="77777777" w:rsidR="008449AF" w:rsidRDefault="008449AF">
            <w:pPr>
              <w:pStyle w:val="Textoindependiente2"/>
              <w:spacing w:after="0"/>
            </w:pPr>
          </w:p>
        </w:tc>
      </w:tr>
      <w:tr w:rsidR="008449AF" w14:paraId="1C4103E9" w14:textId="77777777">
        <w:tc>
          <w:tcPr>
            <w:tcW w:w="4077" w:type="dxa"/>
            <w:shd w:val="clear" w:color="auto" w:fill="FF7C80"/>
            <w:tcMar>
              <w:left w:w="88" w:type="dxa"/>
            </w:tcMar>
          </w:tcPr>
          <w:p w14:paraId="76504F30" w14:textId="77777777" w:rsidR="008449AF" w:rsidRDefault="004A5E76">
            <w:pPr>
              <w:pStyle w:val="Textoindependiente"/>
              <w:spacing w:after="0"/>
              <w:rPr>
                <w:u w:val="single"/>
              </w:rPr>
            </w:pPr>
            <w:r>
              <w:rPr>
                <w:u w:val="single"/>
              </w:rPr>
              <w:t xml:space="preserve">Critère de non-respect nº 2 : </w:t>
            </w:r>
          </w:p>
          <w:p w14:paraId="01FAE1B9" w14:textId="77777777" w:rsidR="008449AF" w:rsidRDefault="004A5E76">
            <w:pPr>
              <w:pStyle w:val="Textoindependiente"/>
              <w:spacing w:after="0"/>
              <w:rPr>
                <w:b/>
                <w:color w:val="7F7F7F" w:themeColor="text1" w:themeTint="80"/>
              </w:rPr>
            </w:pPr>
            <w:r>
              <w:t xml:space="preserve">Les preuves rassemblées ne confirment pas qu’il est raisonnable de croire que le PMA n’est pas lié à des parties du conflit suspectées de la perpétration de crimes de guerre ou autres violations flagrantes du droit humanitaire international, les crimes contre l’humanité ou le génocide. </w:t>
            </w:r>
          </w:p>
        </w:tc>
        <w:tc>
          <w:tcPr>
            <w:tcW w:w="5676" w:type="dxa"/>
            <w:gridSpan w:val="2"/>
            <w:shd w:val="clear" w:color="auto" w:fill="auto"/>
            <w:tcMar>
              <w:left w:w="88" w:type="dxa"/>
            </w:tcMar>
          </w:tcPr>
          <w:p w14:paraId="10B21E4C" w14:textId="77777777" w:rsidR="008449AF" w:rsidRDefault="004A5E76">
            <w:pPr>
              <w:pStyle w:val="Textoindependiente2"/>
              <w:spacing w:after="0"/>
            </w:pPr>
            <w:r>
              <w:t>Orientation : dans le cas où les deux critères de non-respect sont présents, il n’y a pas de certitude raisonnable que le PMA n’est pas lié à de tels crimes et violations du droit humanitaire international.</w:t>
            </w:r>
          </w:p>
        </w:tc>
      </w:tr>
    </w:tbl>
    <w:p w14:paraId="053FB1E7" w14:textId="77777777" w:rsidR="008449AF" w:rsidRDefault="004A5E76">
      <w:pPr>
        <w:spacing w:after="160" w:line="259" w:lineRule="auto"/>
        <w:rPr>
          <w:rFonts w:eastAsiaTheme="minorEastAsia"/>
        </w:rPr>
      </w:pPr>
      <w:r>
        <w:br w:type="page"/>
      </w:r>
    </w:p>
    <w:tbl>
      <w:tblPr>
        <w:tblStyle w:val="Tablaconcuadrcula"/>
        <w:tblW w:w="9754" w:type="dxa"/>
        <w:tblCellMar>
          <w:left w:w="133" w:type="dxa"/>
        </w:tblCellMar>
        <w:tblLook w:val="04A0" w:firstRow="1" w:lastRow="0" w:firstColumn="1" w:lastColumn="0" w:noHBand="0" w:noVBand="1"/>
      </w:tblPr>
      <w:tblGrid>
        <w:gridCol w:w="4078"/>
        <w:gridCol w:w="1700"/>
        <w:gridCol w:w="3976"/>
      </w:tblGrid>
      <w:tr w:rsidR="008449AF" w14:paraId="2FCAFD82" w14:textId="77777777">
        <w:tc>
          <w:tcPr>
            <w:tcW w:w="5777" w:type="dxa"/>
            <w:gridSpan w:val="2"/>
            <w:tcBorders>
              <w:top w:val="nil"/>
              <w:left w:val="nil"/>
              <w:right w:val="nil"/>
            </w:tcBorders>
            <w:shd w:val="clear" w:color="auto" w:fill="auto"/>
            <w:vAlign w:val="bottom"/>
          </w:tcPr>
          <w:p w14:paraId="77989D7E" w14:textId="77777777" w:rsidR="008449AF" w:rsidRDefault="004A5E76">
            <w:pPr>
              <w:pStyle w:val="Textoindependiente"/>
              <w:keepNext/>
              <w:pageBreakBefore/>
              <w:spacing w:after="0"/>
              <w:jc w:val="left"/>
            </w:pPr>
            <w:r>
              <w:rPr>
                <w:b/>
              </w:rPr>
              <w:lastRenderedPageBreak/>
              <w:t xml:space="preserve">M.3/2.1.8/E.2 </w:t>
            </w:r>
            <w:r>
              <w:rPr>
                <w:i/>
                <w:color w:val="7F7F7F" w:themeColor="text1" w:themeTint="80"/>
              </w:rPr>
              <w:t xml:space="preserve">(aborde </w:t>
            </w:r>
            <w:r>
              <w:fldChar w:fldCharType="begin"/>
            </w:r>
            <w:r>
              <w:instrText>ADDIN CITAVI.PLACEHOLDER 82c36395-caf9-4fa7-98ba-61b6188790ba PFBsYWNlaG9sZGVyPg0KICA8QWRkSW5WZXJzaW9uPjUuNy4wLjA8L0FkZEluVmVyc2lvbj4NCiAgPElkPjgyYzM2Mzk1LWNhZjktNGZhNy05OGJhLTYxYjYxODg3OTBiYTwvSWQ+DQogIDxFbnRyaWVzPg0KICAgIDxFbnRyeT4NCiAgICAgIDxJZD45M2E4MjFlNS04MDRmLTQwMGQtOGU1MC1mZTE5NTMxZWMxOTI8L0lkPg0KICAgICAgPE5vUGFyPnRydWU8L05vUGFyPg0KICAgICAgPFJlZmVyZW5jZUlkPmFhNmZkOTAyLWUxMTEtNDIyNS1iYjVmLWI2OTcyNjMyYmI3YjwvUmVmZXJlbmNlSWQ+DQogICAgICA8UmFuZ2U+DQogICAgICAgIDxTdGFydD4wPC9TdGFydD4NCiAgICAgICAgPExlbmd0aD4xMDwvTGVuZ3RoPg0KICAgICAgPC9SYW5nZT4NCiAgICAgIDxSZWZlcmVuY2U+DQogICAgICAgIDxSZWZlcmVuY2VUeXBlSWQ+Qm9vazwvUmVmZXJlbmNlVHlwZUlkPg0KICAgICAgICA8QXV0aG9ycz4NCiAgICAgICAgICA8UGVyc29uPg0KICAgICAgICAgICAgPExhc3ROYW1lPk9FQ0Q8L0xhc3ROYW1lPg0KICAgICAgICAgIDwvUGVyc29uPg0KICAgICAgICA8L0F1dGhvcnM+DQogICAgICAgIDxBY2Nlc3NEYXRlPjIwLzA0LzIwMTc8L0FjY2Vzc0RhdGU+DQogICAgICAgIDxEb2k+MTAuMTc4Ny85Nzg5MjY0MjUyNDc5LWVuPC9Eb2k+DQogICAgICAgIDxFZGl0aW9uPlRoaXJkIEVkaXRpb248L0VkaXRpb24+DQogICAgICAgIDxJZD5hYTZmZDkwMi1lMTExLTQyMjUtYmI1Zi1iNjk3MjYzMmJiN2I8L0lkPg0KICAgICAgICA8SXNibj45Nzg5MjY0MjUyNDc5PC9Jc2JuPg0KICAgICAgICA8TG9jYXRpb25zPg0KICAgICAgICAgIDxMb2NhdGlvbj4NCiAgICAgICAgICAgIDxBZGRyZXNzPjEwLjE3ODcvOTc4OTI2NDI1MjQ3OS1lbjwvQWRkcmVzcz4NCiAgICAgICAgICAgIDxMb2NhdGlvblR5cGU+RWxlY3Ryb25pY0FkZHJlc3M8L0xvY2F0aW9uVHlwZT4NCiAgICAgICAgICA8L0xvY2F0aW9uPg0KICAgICAgICAgIDxMb2NhdGlvbj4NCiAgICAgICAgICAgIDxBZGRyZXNzPk9FQ0QgMjAxNiAtIE9FQ0QgRHVlIERpbGlnZW5jZSBHdWlkYW5jZS5wZGY8L0FkZHJlc3M+DQogICAgICAgICAgICA8TG9jYXRpb25UeXBlPkVsZWN0cm9uaWNBZGRyZXNzPC9Mb2NhdGlvblR5cGU+DQogICAgICAgICAgPC9Mb2NhdGlvbj4NCiAgICAgICAgICA8TG9jYXRpb24+DQogICAgICAgICAgICA8QWRkcmVzcz5odHRwOi8vd3d3Lm9lY2Qub3JnL2RhZi9pbnYvbW5lL09FQ0QtRHVlLURpbGlnZW5jZS1HdWlkYW5jZS1NaW5lcmFscy1FZGl0aW9uMy5wZGY8L0FkZHJlc3M+DQogICAgICAgICAgICA8TG9jYXRpb25UeXBlPkVsZWN0cm9uaWNBZGRyZXNzPC9Mb2NhdGlvblR5cGU+DQogICAgICAgICAgPC9Mb2NhdGlvbj4NCiAgICAgICAgPC9Mb2NhdGlvbnM+DQogICAgICAgIDxPbmxpbmVBZGRyZXNzPmh0dHA6Ly93d3cub2VjZC5vcmcvZGFmL2ludi9tbmUvT0VDRC1EdWUtRGlsaWdlbmNlLUd1aWRhbmNlLU1pbmVyYWxzLUVkaXRpb24zLnBkZjwvT25saW5lQWRkcmVzcz4NCiAgICAgICAgPE9yZ2FuaXphdGlvbnM+DQogICAgICAgICAgPFBlcnNvbj4NCiAgICAgICAgICAgIDxMYXN0TmFtZT5PcmdhbmlzYXRpb24gZm9yIEVjb25vbWljIENvLW9wZXJhdGlvbiBhbmQgRGV2ZWxvcG1lbnQgKE9FQ0QpPC9MYXN0TmFtZT4NCiAgICAgICAgICA8L1BlcnNvbj4NCiAgICAgICAgPC9Pcmdhbml6YXRpb25zPg0KICAgICAgICA8UGFnZUNvdW50QzU+PCFbQ0RBVEFbPGM+MTIwPC9jPg0KPGluPnRydWU8L2luPg0KPG9zPjEyMDwvb3M+DQo8cHM+MTIwPC9wcz5dXT48L1BhZ2VDb3VudEM1Pg0KICAgICAgICA8UGFnZUNvdW50PjEyMDwvUGFnZUNvdW50Pg0KICAgICAgICA8UGxhY2VPZlB1YmxpY2F0aW9uPlBhcmlzIChGUik8L1BsYWNlT2ZQdWJsaWNhdGlvbj4NCiAgICAgICAgPFB1Ymxpc2hlcnM+DQogICAgICAgICAgPFB1Ymxpc2hlcj4NCiAgICAgICAgICAgIDxOYW1lPk9FQ0QgUHVibGlzaGluZzwvTmFtZT4NCiAgICAgICAgICA8L1B1Ymxpc2hlcj4NCiAgICAgICAgPC9QdWJsaXNoZXJzPg0KICAgICAgICA8U2VxdWVuY2VOdW1iZXI+MzwvU2VxdWVuY2VOdW1iZXI+DQogICAgICAgIDxTaG9ydFRpdGxlPk9FQ0QgMjAxNiDigJMgT0VDRCBEdWUgRGlsaWdlbmNlIEd1aWRhbmNlPC9TaG9ydFRpdGxlPg0KICAgICAgICA8U291cmNlT2ZCaWJsaW9ncmFwaGljSW5mb3JtYXRpb24+Q3Jvc3NSZWY8L1NvdXJjZU9mQmlibGlvZ3JhcGhpY0luZm9ybWF0aW9uPg0KICAgICAgICA8VGl0bGU+T0VDRCBEdWUgRGlsaWdlbmNlIEd1aWRhbmNlIGZvciBSZXNwb25zaWJsZSBTdXBwbHkgQ2hhaW5zIG9mIE1pbmVyYWxzIGZyb20gQ29uZmxpY3QtQWZmZWN0ZWQgYW5kIEhpZ2gtUmlzayBBcmVhczwvVGl0bGU+DQogICAgICAgIDxZZWFyPjIwMTY8L1llYXI+DQogICAgICA8L1JlZmVyZW5jZT4NCiAgICA8L0VudHJ5Pg0KICA8L0VudHJpZXM+DQogIDxUZXh0Pk9FQ0QgMjAxNmI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0VDRCAyMDE2YjwvVGV4dD4NCiAgICA8L1RleHRVbml0Pg0KICA8L1RleHRVbml0cz4NCjwvUGxhY2Vob2xkZXI+</w:instrText>
            </w:r>
            <w:r>
              <w:fldChar w:fldCharType="separate"/>
            </w:r>
            <w:bookmarkStart w:id="156" w:name="__Fieldmark__2110_187408736"/>
            <w:r>
              <w:rPr>
                <w:i/>
                <w:color w:val="7F7F7F" w:themeColor="text1" w:themeTint="80"/>
              </w:rPr>
              <w:t>O</w:t>
            </w:r>
            <w:bookmarkStart w:id="157" w:name="__Fieldmark__40759_1435017116"/>
            <w:r>
              <w:rPr>
                <w:i/>
                <w:color w:val="7F7F7F" w:themeColor="text1" w:themeTint="80"/>
              </w:rPr>
              <w:t>C</w:t>
            </w:r>
            <w:bookmarkStart w:id="158" w:name="__Fieldmark__21674_1435017116"/>
            <w:r>
              <w:rPr>
                <w:i/>
                <w:color w:val="7F7F7F" w:themeColor="text1" w:themeTint="80"/>
              </w:rPr>
              <w:t>D</w:t>
            </w:r>
            <w:bookmarkStart w:id="159" w:name="__Fieldmark__8690_1435017116"/>
            <w:r>
              <w:rPr>
                <w:i/>
                <w:color w:val="7F7F7F" w:themeColor="text1" w:themeTint="80"/>
              </w:rPr>
              <w:t>E</w:t>
            </w:r>
            <w:bookmarkStart w:id="160" w:name="__Fieldmark__3269_2621159314"/>
            <w:r>
              <w:rPr>
                <w:i/>
                <w:color w:val="7F7F7F" w:themeColor="text1" w:themeTint="80"/>
              </w:rPr>
              <w:t xml:space="preserve"> </w:t>
            </w:r>
            <w:bookmarkStart w:id="161" w:name="_CTVP00182c36395caf94fa798ba61b6188790ba"/>
            <w:r>
              <w:rPr>
                <w:i/>
                <w:color w:val="7F7F7F" w:themeColor="text1" w:themeTint="80"/>
              </w:rPr>
              <w:t>2016b</w:t>
            </w:r>
            <w:r>
              <w:fldChar w:fldCharType="end"/>
            </w:r>
            <w:bookmarkEnd w:id="156"/>
            <w:bookmarkEnd w:id="157"/>
            <w:bookmarkEnd w:id="158"/>
            <w:bookmarkEnd w:id="159"/>
            <w:bookmarkEnd w:id="160"/>
            <w:bookmarkEnd w:id="161"/>
            <w:r>
              <w:rPr>
                <w:i/>
                <w:color w:val="7F7F7F" w:themeColor="text1" w:themeTint="80"/>
              </w:rPr>
              <w:t>, Annexe II, par. 3.i)</w:t>
            </w:r>
          </w:p>
        </w:tc>
        <w:tc>
          <w:tcPr>
            <w:tcW w:w="3976" w:type="dxa"/>
            <w:tcBorders>
              <w:top w:val="nil"/>
              <w:left w:val="nil"/>
              <w:right w:val="nil"/>
            </w:tcBorders>
            <w:shd w:val="clear" w:color="auto" w:fill="auto"/>
          </w:tcPr>
          <w:p w14:paraId="34DEDBEB" w14:textId="77777777" w:rsidR="008449AF" w:rsidRDefault="004A5E76">
            <w:pPr>
              <w:keepNext/>
              <w:shd w:val="clear" w:color="auto" w:fill="FF9933"/>
            </w:pPr>
            <w:r>
              <w:rPr>
                <w:b/>
                <w:color w:val="FFFFFF" w:themeColor="background1"/>
                <w:sz w:val="18"/>
              </w:rPr>
              <w:t>2. Catégorie</w:t>
            </w:r>
            <w:r>
              <w:rPr>
                <w:color w:val="FFFFFF" w:themeColor="background1"/>
                <w:sz w:val="18"/>
              </w:rPr>
              <w:t> : Bien-être social</w:t>
            </w:r>
          </w:p>
          <w:p w14:paraId="64A784A2" w14:textId="77777777" w:rsidR="008449AF" w:rsidRDefault="004A5E76">
            <w:pPr>
              <w:keepNext/>
              <w:shd w:val="clear" w:color="auto" w:fill="FF9933"/>
            </w:pPr>
            <w:r>
              <w:rPr>
                <w:b/>
                <w:color w:val="FFFFFF" w:themeColor="background1"/>
                <w:sz w:val="18"/>
              </w:rPr>
              <w:t>2.1 Enjeu</w:t>
            </w:r>
            <w:r>
              <w:rPr>
                <w:color w:val="FFFFFF" w:themeColor="background1"/>
                <w:sz w:val="18"/>
              </w:rPr>
              <w:t> : Droits communautaires</w:t>
            </w:r>
          </w:p>
          <w:p w14:paraId="099838E2" w14:textId="77777777" w:rsidR="008449AF" w:rsidRDefault="004A5E76">
            <w:pPr>
              <w:keepNext/>
              <w:shd w:val="clear" w:color="auto" w:fill="FF9933"/>
            </w:pPr>
            <w:r>
              <w:rPr>
                <w:b/>
                <w:color w:val="FFFFFF" w:themeColor="background1"/>
                <w:sz w:val="18"/>
              </w:rPr>
              <w:t>2.1.8 Sous-enjeu</w:t>
            </w:r>
            <w:r>
              <w:rPr>
                <w:color w:val="FFFFFF" w:themeColor="background1"/>
                <w:sz w:val="18"/>
              </w:rPr>
              <w:t> : Forces de sécurité</w:t>
            </w:r>
          </w:p>
        </w:tc>
      </w:tr>
      <w:tr w:rsidR="008449AF" w14:paraId="2DE6C16E" w14:textId="77777777">
        <w:tc>
          <w:tcPr>
            <w:tcW w:w="9753" w:type="dxa"/>
            <w:gridSpan w:val="3"/>
            <w:shd w:val="clear" w:color="auto" w:fill="auto"/>
            <w:tcMar>
              <w:left w:w="88" w:type="dxa"/>
            </w:tcMar>
          </w:tcPr>
          <w:p w14:paraId="196C420A" w14:textId="77777777" w:rsidR="008449AF" w:rsidRDefault="004A5E76">
            <w:pPr>
              <w:pStyle w:val="Textoindependiente"/>
              <w:keepNext/>
              <w:spacing w:after="0"/>
            </w:pPr>
            <w:r>
              <w:rPr>
                <w:b/>
              </w:rPr>
              <w:t>Si le PMA est situé en ZCHR :</w:t>
            </w:r>
          </w:p>
          <w:p w14:paraId="692E3CFE" w14:textId="77777777" w:rsidR="008449AF" w:rsidRDefault="004A5E76">
            <w:pPr>
              <w:pStyle w:val="Textoindependiente"/>
              <w:spacing w:after="0"/>
            </w:pPr>
            <w:r>
              <w:rPr>
                <w:b/>
              </w:rPr>
              <w:t>Il est raisonnable de croire que le site de la mine du PMA et ses voies d’accès ne sont pas contrôlées illégalement par des groupes armés non-étatiques.</w:t>
            </w:r>
          </w:p>
        </w:tc>
      </w:tr>
      <w:tr w:rsidR="008449AF" w14:paraId="61DFC0C8" w14:textId="77777777">
        <w:tc>
          <w:tcPr>
            <w:tcW w:w="9753" w:type="dxa"/>
            <w:gridSpan w:val="3"/>
            <w:shd w:val="clear" w:color="auto" w:fill="auto"/>
            <w:tcMar>
              <w:left w:w="88" w:type="dxa"/>
            </w:tcMar>
          </w:tcPr>
          <w:p w14:paraId="089754AF" w14:textId="77777777" w:rsidR="008449AF" w:rsidRDefault="004A5E76">
            <w:pPr>
              <w:pStyle w:val="Textoindependiente2"/>
              <w:spacing w:after="0"/>
            </w:pPr>
            <w:r>
              <w:rPr>
                <w:b/>
              </w:rPr>
              <w:t>Orientation</w:t>
            </w:r>
            <w:r>
              <w:t> : cette exigence ne s’applique que si le PMA est situé dans une ZCHR (voir l’exigence M.3/2.1.7/E.1).</w:t>
            </w:r>
          </w:p>
          <w:p w14:paraId="30986822" w14:textId="3F0127FA" w:rsidR="008449AF" w:rsidRDefault="004A5E76">
            <w:pPr>
              <w:pStyle w:val="Textoindependiente2"/>
              <w:spacing w:after="0"/>
            </w:pPr>
            <w:r>
              <w:t>La différence principale avec l’exigence M.3/2.1.8/E.1 est que l’exigence M.3/2.1.8/E.1 sur les crimes de guerre s’applique à l’ensemble des forces de sécurité (étatiques ou non-étatiques) alors que l’exigence M.3/2.1.8/E.2 se concentre spécifiquement sur le contrôle illégal par des groupes armés non-étatiques dans les ZCHR. Précisions : Le contrôle des sites miniers et des voies d’accès par des groupes armés étatiques (par exemple la police, l’armée) ou par des groupes armés non-étatiques qui opèrent légalement (par exemple entreprises de sécurité) est hors du périmètre d’action de l’exigence M.3/2.1.8/E.2 et sera abordé dans le Module 4.</w:t>
            </w:r>
          </w:p>
        </w:tc>
      </w:tr>
      <w:tr w:rsidR="008449AF" w14:paraId="18E96D8D" w14:textId="77777777">
        <w:tc>
          <w:tcPr>
            <w:tcW w:w="4077" w:type="dxa"/>
            <w:shd w:val="clear" w:color="auto" w:fill="92D050"/>
            <w:tcMar>
              <w:left w:w="88" w:type="dxa"/>
            </w:tcMar>
          </w:tcPr>
          <w:p w14:paraId="5FF3B017" w14:textId="77777777" w:rsidR="008449AF" w:rsidRDefault="004A5E76">
            <w:pPr>
              <w:pStyle w:val="Textoindependiente"/>
              <w:spacing w:after="0"/>
              <w:rPr>
                <w:u w:val="single"/>
              </w:rPr>
            </w:pPr>
            <w:r>
              <w:rPr>
                <w:u w:val="single"/>
              </w:rPr>
              <w:t xml:space="preserve">Critère de respect : </w:t>
            </w:r>
          </w:p>
          <w:p w14:paraId="22B750BA" w14:textId="77777777" w:rsidR="008449AF" w:rsidRDefault="004A5E76">
            <w:pPr>
              <w:pStyle w:val="Textoindependiente"/>
              <w:spacing w:after="0"/>
            </w:pPr>
            <w:r>
              <w:t>Les preuves que le site minier du PMA et sa chaîne d’approvisionnement interne ne sont pas contrôlés illégalement par des groupes armés non-étatiques sont apportées.</w:t>
            </w:r>
          </w:p>
        </w:tc>
        <w:tc>
          <w:tcPr>
            <w:tcW w:w="5676" w:type="dxa"/>
            <w:gridSpan w:val="2"/>
            <w:shd w:val="clear" w:color="auto" w:fill="auto"/>
            <w:tcMar>
              <w:left w:w="88" w:type="dxa"/>
            </w:tcMar>
          </w:tcPr>
          <w:p w14:paraId="6DA0B866" w14:textId="77777777" w:rsidR="008449AF" w:rsidRDefault="004A5E76">
            <w:pPr>
              <w:pStyle w:val="Textoindependiente2"/>
              <w:spacing w:after="0"/>
            </w:pPr>
            <w:r>
              <w:rPr>
                <w:b/>
              </w:rPr>
              <w:t>Orientation</w:t>
            </w:r>
            <w:r>
              <w:t xml:space="preserve"> : de la même façon que pour l’exigence M.3/2.1.8/E.1, si le PMA est illégalement contrôlé, les groupes non-étatiques qui réalisent ce contrôle admettront très peu probablement l’existence du contrôle illégal. Par conséquent, la conformité avec l’exigence pourra seulement être établie par une évaluation indépendante, de la même façon que pour l’exigence 1 : </w:t>
            </w:r>
          </w:p>
          <w:p w14:paraId="49CF102C" w14:textId="77777777" w:rsidR="008449AF" w:rsidRDefault="004A5E76">
            <w:pPr>
              <w:pStyle w:val="Textoindependiente2"/>
              <w:numPr>
                <w:ilvl w:val="0"/>
                <w:numId w:val="15"/>
              </w:numPr>
              <w:spacing w:after="0"/>
              <w:ind w:left="318" w:hanging="284"/>
            </w:pPr>
            <w:r>
              <w:t>Dans les régions géographiques dans lesquelles existent des programmes ou des mécanismes crédibles de signalement des sites miniers hors conflit, le PMA devrait demander une évaluation du site et inclure ses conclusions dans le rapport CRAFT.</w:t>
            </w:r>
          </w:p>
          <w:p w14:paraId="27AC5036" w14:textId="77777777" w:rsidR="008449AF" w:rsidRDefault="004A5E76">
            <w:pPr>
              <w:pStyle w:val="Textoindependiente2"/>
              <w:numPr>
                <w:ilvl w:val="0"/>
                <w:numId w:val="15"/>
              </w:numPr>
              <w:spacing w:after="0"/>
              <w:ind w:left="318" w:hanging="284"/>
            </w:pPr>
            <w:r>
              <w:t>Là où de tels programmes ou mécanismes n’existent pas, le PMA devra entrer en contact avec les entités crédibles gouvernementales ou non-gouvernementales en charge des droits humains et les entités internationales des droits humains crédibles (commission nationale des droits humains, Croix-Rouge, ONG nationales ou internationales qui travaillent sur les enjeux de droits humains) pour leur demander des déclarations ou des opinions à ce sujet.</w:t>
            </w:r>
          </w:p>
          <w:p w14:paraId="188DF47F" w14:textId="77777777" w:rsidR="008449AF" w:rsidRDefault="004A5E76">
            <w:pPr>
              <w:pStyle w:val="Textoindependiente2"/>
              <w:spacing w:after="0"/>
            </w:pPr>
            <w:r>
              <w:t>Le PMA devra annexer tous les documents reçus à son rapport CRAFT et indiquer toutes les institutions contactées (qu’elles aient répondu ou non).</w:t>
            </w:r>
          </w:p>
        </w:tc>
      </w:tr>
      <w:tr w:rsidR="008449AF" w14:paraId="27500382" w14:textId="77777777">
        <w:tc>
          <w:tcPr>
            <w:tcW w:w="4077" w:type="dxa"/>
            <w:shd w:val="clear" w:color="auto" w:fill="FF7C80"/>
            <w:tcMar>
              <w:left w:w="88" w:type="dxa"/>
            </w:tcMar>
          </w:tcPr>
          <w:p w14:paraId="4E1C83A7" w14:textId="77777777" w:rsidR="008449AF" w:rsidRDefault="004A5E76">
            <w:pPr>
              <w:pStyle w:val="Textoindependiente"/>
              <w:spacing w:after="0"/>
              <w:rPr>
                <w:u w:val="single"/>
              </w:rPr>
            </w:pPr>
            <w:r>
              <w:rPr>
                <w:u w:val="single"/>
              </w:rPr>
              <w:t xml:space="preserve">Critère de non-respect nº 1 : </w:t>
            </w:r>
          </w:p>
          <w:p w14:paraId="36F377CF" w14:textId="77777777" w:rsidR="008449AF" w:rsidRDefault="004A5E76">
            <w:pPr>
              <w:pStyle w:val="Textoindependiente"/>
              <w:spacing w:after="0"/>
              <w:rPr>
                <w:u w:val="single"/>
              </w:rPr>
            </w:pPr>
            <w:r>
              <w:t>Le PMA ne fournit pas les conclusions d’une évaluation externe dans son rapport CRAFT.</w:t>
            </w:r>
          </w:p>
        </w:tc>
        <w:tc>
          <w:tcPr>
            <w:tcW w:w="5676" w:type="dxa"/>
            <w:gridSpan w:val="2"/>
            <w:shd w:val="clear" w:color="auto" w:fill="auto"/>
            <w:tcMar>
              <w:left w:w="88" w:type="dxa"/>
            </w:tcMar>
          </w:tcPr>
          <w:p w14:paraId="35480762" w14:textId="77777777" w:rsidR="008449AF" w:rsidRDefault="008449AF">
            <w:pPr>
              <w:pStyle w:val="Textoindependiente2"/>
              <w:spacing w:after="0"/>
            </w:pPr>
          </w:p>
        </w:tc>
      </w:tr>
      <w:tr w:rsidR="008449AF" w14:paraId="759054B5" w14:textId="77777777">
        <w:tc>
          <w:tcPr>
            <w:tcW w:w="4077" w:type="dxa"/>
            <w:shd w:val="clear" w:color="auto" w:fill="FF7C80"/>
            <w:tcMar>
              <w:left w:w="88" w:type="dxa"/>
            </w:tcMar>
          </w:tcPr>
          <w:p w14:paraId="43A361F3" w14:textId="77777777" w:rsidR="008449AF" w:rsidRDefault="004A5E76">
            <w:pPr>
              <w:pStyle w:val="Textoindependiente"/>
              <w:spacing w:after="0"/>
              <w:rPr>
                <w:u w:val="single"/>
              </w:rPr>
            </w:pPr>
            <w:r>
              <w:rPr>
                <w:u w:val="single"/>
              </w:rPr>
              <w:t xml:space="preserve">Critère de non-respect nº 2 : </w:t>
            </w:r>
          </w:p>
          <w:p w14:paraId="6DF18B4E" w14:textId="77777777" w:rsidR="008449AF" w:rsidRDefault="004A5E76">
            <w:pPr>
              <w:pStyle w:val="Textoindependiente"/>
              <w:spacing w:after="0"/>
              <w:rPr>
                <w:u w:val="single"/>
              </w:rPr>
            </w:pPr>
            <w:r>
              <w:t>Le rapport de l’évaluation externe ne confirme pas qu’il est raisonnable de croire que le site minier du PMA et la chaîne d’approvisionnement interne ne sont pas contrôlés illégalement par des groupes armés non-étatiques.</w:t>
            </w:r>
          </w:p>
        </w:tc>
        <w:tc>
          <w:tcPr>
            <w:tcW w:w="5676" w:type="dxa"/>
            <w:gridSpan w:val="2"/>
            <w:shd w:val="clear" w:color="auto" w:fill="auto"/>
            <w:tcMar>
              <w:left w:w="88" w:type="dxa"/>
            </w:tcMar>
          </w:tcPr>
          <w:p w14:paraId="667A1BFB" w14:textId="77777777" w:rsidR="008449AF" w:rsidRDefault="004A5E76">
            <w:pPr>
              <w:pStyle w:val="Textoindependiente2"/>
              <w:spacing w:after="0"/>
            </w:pPr>
            <w:r>
              <w:rPr>
                <w:b/>
              </w:rPr>
              <w:t>Orientation</w:t>
            </w:r>
            <w:r>
              <w:t> : dans le cas où les deux critères de non-respect sont présents, il n’y a pas de certitude raisonnable que le PMA n’est pas lié à de tels crimes et violations du droit humanitaire international.</w:t>
            </w:r>
          </w:p>
        </w:tc>
      </w:tr>
    </w:tbl>
    <w:p w14:paraId="3D0E8C81" w14:textId="77777777" w:rsidR="008449AF" w:rsidRDefault="004A5E76">
      <w:pPr>
        <w:spacing w:after="160" w:line="259" w:lineRule="auto"/>
        <w:rPr>
          <w:rFonts w:eastAsiaTheme="minorEastAsia"/>
        </w:rPr>
      </w:pPr>
      <w:r>
        <w:br w:type="page"/>
      </w:r>
    </w:p>
    <w:tbl>
      <w:tblPr>
        <w:tblStyle w:val="Tablaconcuadrcula"/>
        <w:tblW w:w="9754" w:type="dxa"/>
        <w:tblCellMar>
          <w:left w:w="133" w:type="dxa"/>
        </w:tblCellMar>
        <w:tblLook w:val="04A0" w:firstRow="1" w:lastRow="0" w:firstColumn="1" w:lastColumn="0" w:noHBand="0" w:noVBand="1"/>
      </w:tblPr>
      <w:tblGrid>
        <w:gridCol w:w="4078"/>
        <w:gridCol w:w="1700"/>
        <w:gridCol w:w="3976"/>
      </w:tblGrid>
      <w:tr w:rsidR="008449AF" w14:paraId="2E9E5FA0" w14:textId="77777777">
        <w:trPr>
          <w:trHeight w:val="199"/>
        </w:trPr>
        <w:tc>
          <w:tcPr>
            <w:tcW w:w="5777" w:type="dxa"/>
            <w:gridSpan w:val="2"/>
            <w:tcBorders>
              <w:top w:val="nil"/>
              <w:left w:val="nil"/>
              <w:right w:val="nil"/>
            </w:tcBorders>
            <w:shd w:val="clear" w:color="auto" w:fill="auto"/>
            <w:vAlign w:val="bottom"/>
          </w:tcPr>
          <w:p w14:paraId="7231084D" w14:textId="77777777" w:rsidR="008449AF" w:rsidRDefault="004A5E76">
            <w:pPr>
              <w:pStyle w:val="Textoindependiente"/>
              <w:keepNext/>
              <w:pageBreakBefore/>
              <w:spacing w:after="0"/>
              <w:jc w:val="left"/>
            </w:pPr>
            <w:r>
              <w:rPr>
                <w:b/>
              </w:rPr>
              <w:lastRenderedPageBreak/>
              <w:t xml:space="preserve">M.3/5.1.4/E.1 </w:t>
            </w:r>
            <w:r>
              <w:rPr>
                <w:i/>
                <w:color w:val="7F7F7F" w:themeColor="text1" w:themeTint="80"/>
              </w:rPr>
              <w:t xml:space="preserve">(aborde </w:t>
            </w:r>
            <w:r>
              <w:fldChar w:fldCharType="begin"/>
            </w:r>
            <w:r>
              <w:instrText>ADDIN CITAVI.PLACEHOLDER d0a8da49-88ed-452c-8152-0438eeafa7b2 PFBsYWNlaG9sZGVyPg0KICA8QWRkSW5WZXJzaW9uPjUuNy4wLjA8L0FkZEluVmVyc2lvbj4NCiAgPElkPmQwYThkYTQ5LTg4ZWQtNDUyYy04MTUyLTA0MzhlZWFmYTdiMjwvSWQ+DQogIDxFbnRyaWVzPg0KICAgIDxFbnRyeT4NCiAgICAgIDxJZD5lOWM3MWFiZi00Yjc3LTQ5Y2ItODU2OS1jOTFkYzRmZWU1MDk8L0lkPg0KICAgICAgPE5vUGFyPnRydWU8L05vUGFyPg0KICAgICAgPFJlZmVyZW5jZUlkPmFhNmZkOTAyLWUxMTEtNDIyNS1iYjVmLWI2OTcyNjMyYmI3YjwvUmVmZXJlbmNlSWQ+DQogICAgICA8UmFuZ2U+DQogICAgICAgIDxTdGFydD4wPC9TdGFydD4NCiAgICAgICAgPExlbmd0aD4xMDwvTGVuZ3RoPg0KICAgICAgPC9SYW5nZT4NCiAgICAgIDxSZWZlcmVuY2U+DQogICAgICAgIDxSZWZlcmVuY2VUeXBlSWQ+Qm9vazwvUmVmZXJlbmNlVHlwZUlkPg0KICAgICAgICA8QXV0aG9ycz4NCiAgICAgICAgICA8UGVyc29uPg0KICAgICAgICAgICAgPExhc3ROYW1lPk9FQ0Q8L0xhc3ROYW1lPg0KICAgICAgICAgIDwvUGVyc29uPg0KICAgICAgICA8L0F1dGhvcnM+DQogICAgICAgIDxBY2Nlc3NEYXRlPjIwLzA0LzIwMTc8L0FjY2Vzc0RhdGU+DQogICAgICAgIDxEb2k+MTAuMTc4Ny85Nzg5MjY0MjUyNDc5LWVuPC9Eb2k+DQogICAgICAgIDxFZGl0aW9uPlRoaXJkIEVkaXRpb248L0VkaXRpb24+DQogICAgICAgIDxJZD5hYTZmZDkwMi1lMTExLTQyMjUtYmI1Zi1iNjk3MjYzMmJiN2I8L0lkPg0KICAgICAgICA8SXNibj45Nzg5MjY0MjUyNDc5PC9Jc2JuPg0KICAgICAgICA8TG9jYXRpb25zPg0KICAgICAgICAgIDxMb2NhdGlvbj4NCiAgICAgICAgICAgIDxBZGRyZXNzPjEwLjE3ODcvOTc4OTI2NDI1MjQ3OS1lbjwvQWRkcmVzcz4NCiAgICAgICAgICAgIDxMb2NhdGlvblR5cGU+RWxlY3Ryb25pY0FkZHJlc3M8L0xvY2F0aW9uVHlwZT4NCiAgICAgICAgICA8L0xvY2F0aW9uPg0KICAgICAgICAgIDxMb2NhdGlvbj4NCiAgICAgICAgICAgIDxBZGRyZXNzPk9FQ0QgMjAxNiAtIE9FQ0QgRHVlIERpbGlnZW5jZSBHdWlkYW5jZS5wZGY8L0FkZHJlc3M+DQogICAgICAgICAgICA8TG9jYXRpb25UeXBlPkVsZWN0cm9uaWNBZGRyZXNzPC9Mb2NhdGlvblR5cGU+DQogICAgICAgICAgPC9Mb2NhdGlvbj4NCiAgICAgICAgICA8TG9jYXRpb24+DQogICAgICAgICAgICA8QWRkcmVzcz5odHRwOi8vd3d3Lm9lY2Qub3JnL2RhZi9pbnYvbW5lL09FQ0QtRHVlLURpbGlnZW5jZS1HdWlkYW5jZS1NaW5lcmFscy1FZGl0aW9uMy5wZGY8L0FkZHJlc3M+DQogICAgICAgICAgICA8TG9jYXRpb25UeXBlPkVsZWN0cm9uaWNBZGRyZXNzPC9Mb2NhdGlvblR5cGU+DQogICAgICAgICAgPC9Mb2NhdGlvbj4NCiAgICAgICAgPC9Mb2NhdGlvbnM+DQogICAgICAgIDxPbmxpbmVBZGRyZXNzPmh0dHA6Ly93d3cub2VjZC5vcmcvZGFmL2ludi9tbmUvT0VDRC1EdWUtRGlsaWdlbmNlLUd1aWRhbmNlLU1pbmVyYWxzLUVkaXRpb24zLnBkZjwvT25saW5lQWRkcmVzcz4NCiAgICAgICAgPE9yZ2FuaXphdGlvbnM+DQogICAgICAgICAgPFBlcnNvbj4NCiAgICAgICAgICAgIDxMYXN0TmFtZT5PcmdhbmlzYXRpb24gZm9yIEVjb25vbWljIENvLW9wZXJhdGlvbiBhbmQgRGV2ZWxvcG1lbnQgKE9FQ0QpPC9MYXN0TmFtZT4NCiAgICAgICAgICA8L1BlcnNvbj4NCiAgICAgICAgPC9Pcmdhbml6YXRpb25zPg0KICAgICAgICA8UGFnZUNvdW50QzU+PCFbQ0RBVEFbPGM+MTIwPC9jPg0KPGluPnRydWU8L2luPg0KPG9zPjEyMDwvb3M+DQo8cHM+MTIwPC9wcz5dXT48L1BhZ2VDb3VudEM1Pg0KICAgICAgICA8UGFnZUNvdW50PjEyMDwvUGFnZUNvdW50Pg0KICAgICAgICA8UGxhY2VPZlB1YmxpY2F0aW9uPlBhcmlzIChGUik8L1BsYWNlT2ZQdWJsaWNhdGlvbj4NCiAgICAgICAgPFB1Ymxpc2hlcnM+DQogICAgICAgICAgPFB1Ymxpc2hlcj4NCiAgICAgICAgICAgIDxOYW1lPk9FQ0QgUHVibGlzaGluZzwvTmFtZT4NCiAgICAgICAgICA8L1B1Ymxpc2hlcj4NCiAgICAgICAgPC9QdWJsaXNoZXJzPg0KICAgICAgICA8U2VxdWVuY2VOdW1iZXI+MzwvU2VxdWVuY2VOdW1iZXI+DQogICAgICAgIDxTaG9ydFRpdGxlPk9FQ0QgMjAxNiDigJMgT0VDRCBEdWUgRGlsaWdlbmNlIEd1aWRhbmNlPC9TaG9ydFRpdGxlPg0KICAgICAgICA8U291cmNlT2ZCaWJsaW9ncmFwaGljSW5mb3JtYXRpb24+Q3Jvc3NSZWY8L1NvdXJjZU9mQmlibGlvZ3JhcGhpY0luZm9ybWF0aW9uPg0KICAgICAgICA8VGl0bGU+T0VDRCBEdWUgRGlsaWdlbmNlIEd1aWRhbmNlIGZvciBSZXNwb25zaWJsZSBTdXBwbHkgQ2hhaW5zIG9mIE1pbmVyYWxzIGZyb20gQ29uZmxpY3QtQWZmZWN0ZWQgYW5kIEhpZ2gtUmlzayBBcmVhczwvVGl0bGU+DQogICAgICAgIDxZZWFyPjIwMTY8L1llYXI+DQogICAgICA8L1JlZmVyZW5jZT4NCiAgICA8L0VudHJ5Pg0KICA8L0VudHJpZXM+DQogIDxUZXh0Pk9FQ0QgMjAxNmI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0VDRCAyMDE2YjwvVGV4dD4NCiAgICA8L1RleHRVbml0Pg0KICA8L1RleHRVbml0cz4NCjwvUGxhY2Vob2xkZXI+</w:instrText>
            </w:r>
            <w:r>
              <w:fldChar w:fldCharType="separate"/>
            </w:r>
            <w:bookmarkStart w:id="162" w:name="__Fieldmark__2183_187408736"/>
            <w:r>
              <w:rPr>
                <w:i/>
                <w:color w:val="7F7F7F" w:themeColor="text1" w:themeTint="80"/>
              </w:rPr>
              <w:t>O</w:t>
            </w:r>
            <w:bookmarkStart w:id="163" w:name="__Fieldmark__40828_1435017116"/>
            <w:r>
              <w:rPr>
                <w:i/>
                <w:color w:val="7F7F7F" w:themeColor="text1" w:themeTint="80"/>
              </w:rPr>
              <w:t>C</w:t>
            </w:r>
            <w:bookmarkStart w:id="164" w:name="__Fieldmark__21736_1435017116"/>
            <w:r>
              <w:rPr>
                <w:i/>
                <w:color w:val="7F7F7F" w:themeColor="text1" w:themeTint="80"/>
              </w:rPr>
              <w:t>D</w:t>
            </w:r>
            <w:bookmarkStart w:id="165" w:name="__Fieldmark__8748_1435017116"/>
            <w:r>
              <w:rPr>
                <w:i/>
                <w:color w:val="7F7F7F" w:themeColor="text1" w:themeTint="80"/>
              </w:rPr>
              <w:t>E</w:t>
            </w:r>
            <w:bookmarkStart w:id="166" w:name="__Fieldmark__3334_2621159314"/>
            <w:r>
              <w:rPr>
                <w:i/>
                <w:color w:val="7F7F7F" w:themeColor="text1" w:themeTint="80"/>
              </w:rPr>
              <w:t xml:space="preserve"> </w:t>
            </w:r>
            <w:bookmarkStart w:id="167" w:name="_CTVP001d0a8da4988ed452c81520438eeafa7b2"/>
            <w:r>
              <w:rPr>
                <w:i/>
                <w:color w:val="7F7F7F" w:themeColor="text1" w:themeTint="80"/>
              </w:rPr>
              <w:t>2016b</w:t>
            </w:r>
            <w:r>
              <w:fldChar w:fldCharType="end"/>
            </w:r>
            <w:bookmarkEnd w:id="162"/>
            <w:bookmarkEnd w:id="163"/>
            <w:bookmarkEnd w:id="164"/>
            <w:bookmarkEnd w:id="165"/>
            <w:bookmarkEnd w:id="166"/>
            <w:bookmarkEnd w:id="167"/>
            <w:r>
              <w:rPr>
                <w:i/>
                <w:color w:val="7F7F7F" w:themeColor="text1" w:themeTint="80"/>
              </w:rPr>
              <w:t>, Annexe II, par. 3.ii)</w:t>
            </w:r>
          </w:p>
        </w:tc>
        <w:tc>
          <w:tcPr>
            <w:tcW w:w="3976" w:type="dxa"/>
            <w:tcBorders>
              <w:top w:val="nil"/>
              <w:left w:val="nil"/>
              <w:right w:val="nil"/>
            </w:tcBorders>
            <w:shd w:val="clear" w:color="auto" w:fill="auto"/>
          </w:tcPr>
          <w:p w14:paraId="5E187133" w14:textId="77777777" w:rsidR="008449AF" w:rsidRDefault="004A5E76">
            <w:pPr>
              <w:keepNext/>
              <w:shd w:val="clear" w:color="auto" w:fill="0099FF"/>
              <w:rPr>
                <w:color w:val="FFFFFF" w:themeColor="background1"/>
                <w:sz w:val="18"/>
              </w:rPr>
            </w:pPr>
            <w:r>
              <w:rPr>
                <w:b/>
                <w:color w:val="FFFFFF" w:themeColor="background1"/>
                <w:sz w:val="18"/>
              </w:rPr>
              <w:t>5. Catégorie</w:t>
            </w:r>
            <w:r>
              <w:rPr>
                <w:color w:val="FFFFFF" w:themeColor="background1"/>
                <w:sz w:val="18"/>
              </w:rPr>
              <w:t> : Gouvernance d’entreprise</w:t>
            </w:r>
          </w:p>
          <w:p w14:paraId="6ABB9BD9" w14:textId="77777777" w:rsidR="008449AF" w:rsidRDefault="004A5E76">
            <w:pPr>
              <w:keepNext/>
              <w:shd w:val="clear" w:color="auto" w:fill="0099FF"/>
              <w:rPr>
                <w:i/>
                <w:color w:val="FFFFFF" w:themeColor="background1"/>
              </w:rPr>
            </w:pPr>
            <w:r>
              <w:rPr>
                <w:b/>
                <w:color w:val="FFFFFF" w:themeColor="background1"/>
                <w:sz w:val="18"/>
              </w:rPr>
              <w:t>5.1 Enjeu</w:t>
            </w:r>
            <w:r>
              <w:rPr>
                <w:color w:val="FFFFFF" w:themeColor="background1"/>
                <w:sz w:val="18"/>
              </w:rPr>
              <w:t> : Pratiques commerciales</w:t>
            </w:r>
            <w:r>
              <w:rPr>
                <w:i/>
                <w:color w:val="FFFFFF" w:themeColor="background1"/>
              </w:rPr>
              <w:t xml:space="preserve"> </w:t>
            </w:r>
          </w:p>
          <w:p w14:paraId="3A56CA5F" w14:textId="77777777" w:rsidR="008449AF" w:rsidRDefault="004A5E76">
            <w:pPr>
              <w:keepNext/>
              <w:shd w:val="clear" w:color="auto" w:fill="0099FF"/>
              <w:rPr>
                <w:color w:val="FFFFFF" w:themeColor="background1"/>
                <w:sz w:val="18"/>
              </w:rPr>
            </w:pPr>
            <w:r>
              <w:rPr>
                <w:b/>
                <w:color w:val="FFFFFF" w:themeColor="background1"/>
                <w:sz w:val="18"/>
              </w:rPr>
              <w:t>5.1.4 Sous-enjeu</w:t>
            </w:r>
            <w:r>
              <w:rPr>
                <w:color w:val="FFFFFF" w:themeColor="background1"/>
                <w:sz w:val="18"/>
              </w:rPr>
              <w:t> : Extorsion</w:t>
            </w:r>
          </w:p>
        </w:tc>
      </w:tr>
      <w:tr w:rsidR="008449AF" w14:paraId="371A8272" w14:textId="77777777">
        <w:tc>
          <w:tcPr>
            <w:tcW w:w="9753" w:type="dxa"/>
            <w:gridSpan w:val="3"/>
            <w:shd w:val="clear" w:color="auto" w:fill="auto"/>
            <w:tcMar>
              <w:left w:w="88" w:type="dxa"/>
            </w:tcMar>
          </w:tcPr>
          <w:p w14:paraId="0CC7510C" w14:textId="77777777" w:rsidR="008449AF" w:rsidRDefault="004A5E76">
            <w:pPr>
              <w:pStyle w:val="Textoindependiente"/>
              <w:keepNext/>
              <w:spacing w:after="0"/>
              <w:rPr>
                <w:b/>
              </w:rPr>
            </w:pPr>
            <w:r>
              <w:rPr>
                <w:b/>
              </w:rPr>
              <w:t>Si le PMA est situé en ZCHR :</w:t>
            </w:r>
          </w:p>
          <w:p w14:paraId="557CFD9E" w14:textId="77777777" w:rsidR="008449AF" w:rsidRDefault="004A5E76">
            <w:pPr>
              <w:pStyle w:val="Textoindependiente"/>
              <w:spacing w:after="0"/>
              <w:rPr>
                <w:color w:val="FFFFFF" w:themeColor="background1"/>
                <w:sz w:val="18"/>
              </w:rPr>
            </w:pPr>
            <w:r>
              <w:rPr>
                <w:b/>
              </w:rPr>
              <w:t>Il est raisonnable de croire que le PMA entreprend des efforts raisonnables pour éviter que la production de son site minier et de sa chaîne d’approvisionnement interne ne fassent l’objet d’une taxation illégale ou d’extorsion d’argent ou de minerais par des groupes armés non-étatiques.</w:t>
            </w:r>
          </w:p>
        </w:tc>
      </w:tr>
      <w:tr w:rsidR="008449AF" w14:paraId="68DEEA2A" w14:textId="77777777">
        <w:tc>
          <w:tcPr>
            <w:tcW w:w="9753" w:type="dxa"/>
            <w:gridSpan w:val="3"/>
            <w:shd w:val="clear" w:color="auto" w:fill="auto"/>
            <w:tcMar>
              <w:left w:w="88" w:type="dxa"/>
            </w:tcMar>
          </w:tcPr>
          <w:p w14:paraId="0F0B2669" w14:textId="77777777" w:rsidR="008449AF" w:rsidRDefault="004A5E76">
            <w:pPr>
              <w:pStyle w:val="Textoindependiente2"/>
              <w:spacing w:after="0"/>
            </w:pPr>
            <w:r>
              <w:rPr>
                <w:b/>
              </w:rPr>
              <w:t>Orientation</w:t>
            </w:r>
            <w:r>
              <w:t xml:space="preserve"> : cette exigence ne s’applique que si le PMA est situé dans une ZCHR (voir l’exigence M.3/2.1.7/E.1). L’objectif de cette exigence est de garantir que la production minière du PMA ne participe pas à soutenir directement ou indirectement des groupes armés non-étatiques. </w:t>
            </w:r>
          </w:p>
          <w:p w14:paraId="39CD3933" w14:textId="77777777" w:rsidR="008449AF" w:rsidRDefault="004A5E76">
            <w:pPr>
              <w:pStyle w:val="Textoindependiente2"/>
              <w:spacing w:after="0"/>
            </w:pPr>
            <w:r>
              <w:t>L’exigence ne peut être remplie que si le PMA n’est contrôlé par aucun groupe armé non-étatique (c’est-à-dire que le PMA est conforme à l’exigence M.3/2.1.8/E.2 (forces de sécurité)).</w:t>
            </w:r>
          </w:p>
          <w:p w14:paraId="53DC9AE8" w14:textId="78A87B3E" w:rsidR="008449AF" w:rsidRDefault="004A5E76">
            <w:pPr>
              <w:pStyle w:val="Textoindependiente2"/>
              <w:spacing w:after="0"/>
            </w:pPr>
            <w:r>
              <w:t xml:space="preserve">Ce sujet est particulièrement sensible étant donné que la plupart du temps, tous les commerces et en particulier les opérations minières (artisanales ou industrielles, petites ou grandes, formelles ou informelles) dans les ZCHR </w:t>
            </w:r>
            <w:r w:rsidR="00A21B54" w:rsidRPr="00A21B54">
              <w:t>sont confrontés au dilemme de devoir choisir entre accepter de payer l '«argent de protection» ou refuser de le faire et devenir une autre partie du conflit pour défendre leurs</w:t>
            </w:r>
            <w:r>
              <w:t xml:space="preserve">si elles payent leur protection en argent ou si elles deviennent un acteur supplémentaire du conflit en défendant leur propriété. Par ailleurs, il n’est pas rare que le fait de refuser de payer cette « protection » implique un risque important pour l’intégrité physique des victimes. </w:t>
            </w:r>
          </w:p>
          <w:p w14:paraId="355D300E" w14:textId="77777777" w:rsidR="007E4E1A" w:rsidRDefault="007E4E1A">
            <w:pPr>
              <w:pStyle w:val="Textoindependiente2"/>
              <w:spacing w:after="0"/>
            </w:pPr>
          </w:p>
          <w:p w14:paraId="11183611" w14:textId="4760E6C5" w:rsidR="007E4E1A" w:rsidRDefault="007E4E1A" w:rsidP="007E4E1A">
            <w:pPr>
              <w:pStyle w:val="Textoindependiente2"/>
              <w:spacing w:after="0"/>
            </w:pPr>
            <w:r w:rsidRPr="007E4E1A">
              <w:t>Dans le cas de P</w:t>
            </w:r>
            <w:r>
              <w:t>MA</w:t>
            </w:r>
            <w:r w:rsidRPr="007E4E1A">
              <w:t xml:space="preserve"> en Statut d’aspirant  avec le présentateur, les esquémas CRAFT pueden desempeñar un rol important, al involucrarse avec des autoridades gubernamentales et un acteur de l'acteur additionnel en tant qu'appareil au </w:t>
            </w:r>
            <w:r>
              <w:t>PMA</w:t>
            </w:r>
            <w:r w:rsidRPr="007E4E1A">
              <w:t>.</w:t>
            </w:r>
          </w:p>
        </w:tc>
      </w:tr>
      <w:tr w:rsidR="008449AF" w14:paraId="6CC1F3A8" w14:textId="77777777">
        <w:tc>
          <w:tcPr>
            <w:tcW w:w="4077" w:type="dxa"/>
            <w:shd w:val="clear" w:color="auto" w:fill="92D050"/>
            <w:tcMar>
              <w:left w:w="88" w:type="dxa"/>
            </w:tcMar>
          </w:tcPr>
          <w:p w14:paraId="4ACA2BBE" w14:textId="77777777" w:rsidR="008449AF" w:rsidRDefault="004A5E76">
            <w:pPr>
              <w:pStyle w:val="Textoindependiente"/>
              <w:spacing w:after="0"/>
              <w:rPr>
                <w:u w:val="single"/>
              </w:rPr>
            </w:pPr>
            <w:r>
              <w:rPr>
                <w:u w:val="single"/>
              </w:rPr>
              <w:t xml:space="preserve">Critère de respect : </w:t>
            </w:r>
          </w:p>
          <w:p w14:paraId="48FCF3BC" w14:textId="77777777" w:rsidR="008449AF" w:rsidRDefault="004A5E76">
            <w:pPr>
              <w:pStyle w:val="Textoindependiente"/>
              <w:spacing w:after="0"/>
            </w:pPr>
            <w:r>
              <w:t xml:space="preserve">Le PMA devra établir une politique interne exigeant de l’ensemble de ses membres de s’abstenir de réaliser des paiements considérés comme de l’extorsion ou une taxation illégale. Les membres du PMA devront reconnaître le caractère contraignant de cette politique et le PMA devra garantir que les auteurs présumés ou avérés sont exclus ou suspendus de sa chaîne d’approvisionnement. </w:t>
            </w:r>
          </w:p>
        </w:tc>
        <w:tc>
          <w:tcPr>
            <w:tcW w:w="5676" w:type="dxa"/>
            <w:gridSpan w:val="2"/>
            <w:shd w:val="clear" w:color="auto" w:fill="auto"/>
            <w:tcMar>
              <w:left w:w="88" w:type="dxa"/>
            </w:tcMar>
          </w:tcPr>
          <w:p w14:paraId="2B1F59BA" w14:textId="77777777" w:rsidR="008449AF" w:rsidRDefault="004A5E76">
            <w:pPr>
              <w:pStyle w:val="Textoindependiente2"/>
              <w:spacing w:after="0"/>
            </w:pPr>
            <w:r>
              <w:rPr>
                <w:b/>
              </w:rPr>
              <w:t>Orientation</w:t>
            </w:r>
            <w:r>
              <w:t> : dans son rapport CRAFT, le PMA devra décrire la politique et rendre compte de sa mise en œuvre.</w:t>
            </w:r>
          </w:p>
        </w:tc>
      </w:tr>
      <w:tr w:rsidR="008449AF" w14:paraId="4B47B6CB" w14:textId="77777777">
        <w:tc>
          <w:tcPr>
            <w:tcW w:w="4077" w:type="dxa"/>
            <w:shd w:val="clear" w:color="auto" w:fill="FF7C80"/>
            <w:tcMar>
              <w:left w:w="88" w:type="dxa"/>
            </w:tcMar>
          </w:tcPr>
          <w:p w14:paraId="67AD71FC" w14:textId="77777777" w:rsidR="008449AF" w:rsidRDefault="004A5E76">
            <w:pPr>
              <w:pStyle w:val="Textoindependiente"/>
              <w:spacing w:after="0"/>
              <w:rPr>
                <w:u w:val="single"/>
              </w:rPr>
            </w:pPr>
            <w:r>
              <w:rPr>
                <w:u w:val="single"/>
              </w:rPr>
              <w:t xml:space="preserve">Critère de non-respect : </w:t>
            </w:r>
          </w:p>
          <w:p w14:paraId="03FAB76D" w14:textId="77777777" w:rsidR="008449AF" w:rsidRDefault="004A5E76">
            <w:pPr>
              <w:pStyle w:val="Textoindependiente"/>
              <w:spacing w:after="0"/>
              <w:rPr>
                <w:u w:val="single"/>
              </w:rPr>
            </w:pPr>
            <w:r>
              <w:t>Un ou plusieurs des membres du PMA ont été reconnus coupables par une cour d’être impliqués dans le financement ou le soutien direct ou indirect à des groupes armés non-étatiques, et le PMA n’a pas pris de mesures correctives pour éviter la répétition.</w:t>
            </w:r>
          </w:p>
        </w:tc>
        <w:tc>
          <w:tcPr>
            <w:tcW w:w="5676" w:type="dxa"/>
            <w:gridSpan w:val="2"/>
            <w:shd w:val="clear" w:color="auto" w:fill="auto"/>
            <w:tcMar>
              <w:left w:w="88" w:type="dxa"/>
            </w:tcMar>
          </w:tcPr>
          <w:p w14:paraId="445B9322" w14:textId="77777777" w:rsidR="008449AF" w:rsidRDefault="004A5E76">
            <w:pPr>
              <w:pStyle w:val="Textoindependiente2"/>
              <w:spacing w:after="0"/>
            </w:pPr>
            <w:r>
              <w:rPr>
                <w:b/>
              </w:rPr>
              <w:t>Orientation</w:t>
            </w:r>
            <w:r>
              <w:t> : afin d’obtenir les informations pertinentes, les sources suivantes pourront être contactées dans l’ordre suivant :</w:t>
            </w:r>
          </w:p>
          <w:p w14:paraId="08286495" w14:textId="77777777" w:rsidR="008449AF" w:rsidRDefault="004A5E76">
            <w:pPr>
              <w:pStyle w:val="Textoindependiente2"/>
              <w:numPr>
                <w:ilvl w:val="0"/>
                <w:numId w:val="16"/>
              </w:numPr>
              <w:spacing w:after="0"/>
              <w:ind w:left="318" w:hanging="284"/>
            </w:pPr>
            <w:r>
              <w:t xml:space="preserve">les entités compétentes chargées de faire respecter la loi (tribunal, police, etc.) </w:t>
            </w:r>
          </w:p>
          <w:p w14:paraId="10A76AD1" w14:textId="77777777" w:rsidR="008449AF" w:rsidRDefault="004A5E76">
            <w:pPr>
              <w:pStyle w:val="Textoindependiente2"/>
              <w:numPr>
                <w:ilvl w:val="0"/>
                <w:numId w:val="16"/>
              </w:numPr>
              <w:spacing w:after="0"/>
              <w:ind w:left="318" w:hanging="284"/>
            </w:pPr>
            <w:r>
              <w:t xml:space="preserve">si aucune information ne peut être obtenue auprès des entités chargées de faire respecter la loi, le PMA devra contacter directement les médias locaux, sollicitant un résumé des cas judiciaires récents. </w:t>
            </w:r>
          </w:p>
          <w:p w14:paraId="01B9A0BB" w14:textId="77777777" w:rsidR="008449AF" w:rsidRDefault="004A5E76">
            <w:pPr>
              <w:pStyle w:val="Textoindependiente2"/>
              <w:numPr>
                <w:ilvl w:val="0"/>
                <w:numId w:val="16"/>
              </w:numPr>
              <w:spacing w:after="0"/>
              <w:ind w:left="318" w:hanging="284"/>
            </w:pPr>
            <w:r>
              <w:t>d’autres sources considérées comme bien informées et crédibles.</w:t>
            </w:r>
          </w:p>
          <w:p w14:paraId="4957E061" w14:textId="77777777" w:rsidR="008449AF" w:rsidRDefault="004A5E76">
            <w:pPr>
              <w:pStyle w:val="Textoindependiente2"/>
              <w:spacing w:after="0"/>
              <w:rPr>
                <w:b/>
              </w:rPr>
            </w:pPr>
            <w:r>
              <w:t>Dans le rapport CRAFT, le PMA devra analyser et commenter les réponses obtenues. Les cas basés sur des accusations provenant de membres du PMA ou les cas résolus pour lesquels des membres du PMA apparaissent comme témoins ne devraient pas être pris en compte pour déterminer le non-respect.</w:t>
            </w:r>
          </w:p>
        </w:tc>
      </w:tr>
    </w:tbl>
    <w:p w14:paraId="193C5427" w14:textId="77777777" w:rsidR="008449AF" w:rsidRDefault="008449AF">
      <w:pPr>
        <w:spacing w:after="160" w:line="259" w:lineRule="auto"/>
        <w:rPr>
          <w:rFonts w:eastAsiaTheme="minorEastAsia"/>
        </w:rPr>
      </w:pPr>
    </w:p>
    <w:p w14:paraId="3A751DCE" w14:textId="77777777" w:rsidR="008449AF" w:rsidRDefault="008449AF">
      <w:pPr>
        <w:spacing w:after="160" w:line="259" w:lineRule="auto"/>
        <w:rPr>
          <w:rFonts w:eastAsiaTheme="minorEastAsia"/>
        </w:rPr>
      </w:pPr>
    </w:p>
    <w:p w14:paraId="3A05462C" w14:textId="77777777" w:rsidR="008449AF" w:rsidRDefault="004A5E76">
      <w:pPr>
        <w:spacing w:after="160" w:line="259" w:lineRule="auto"/>
        <w:jc w:val="center"/>
        <w:rPr>
          <w:rFonts w:eastAsiaTheme="minorEastAsia"/>
        </w:rPr>
      </w:pPr>
      <w:r>
        <w:br w:type="page"/>
      </w:r>
    </w:p>
    <w:tbl>
      <w:tblPr>
        <w:tblStyle w:val="Tablaconcuadrcula"/>
        <w:tblW w:w="9963" w:type="dxa"/>
        <w:tblCellMar>
          <w:left w:w="133" w:type="dxa"/>
        </w:tblCellMar>
        <w:tblLook w:val="04A0" w:firstRow="1" w:lastRow="0" w:firstColumn="1" w:lastColumn="0" w:noHBand="0" w:noVBand="1"/>
      </w:tblPr>
      <w:tblGrid>
        <w:gridCol w:w="5738"/>
        <w:gridCol w:w="4225"/>
      </w:tblGrid>
      <w:tr w:rsidR="008449AF" w14:paraId="674BC64F" w14:textId="77777777">
        <w:tc>
          <w:tcPr>
            <w:tcW w:w="5737" w:type="dxa"/>
            <w:tcBorders>
              <w:top w:val="nil"/>
              <w:left w:val="nil"/>
              <w:right w:val="nil"/>
            </w:tcBorders>
            <w:shd w:val="clear" w:color="auto" w:fill="auto"/>
            <w:vAlign w:val="bottom"/>
          </w:tcPr>
          <w:p w14:paraId="7761D3C2" w14:textId="77777777" w:rsidR="008449AF" w:rsidRDefault="004A5E76">
            <w:pPr>
              <w:pStyle w:val="Textoindependiente"/>
              <w:keepNext/>
              <w:pageBreakBefore/>
              <w:spacing w:after="0"/>
              <w:jc w:val="left"/>
              <w:rPr>
                <w:b/>
              </w:rPr>
            </w:pPr>
            <w:r>
              <w:rPr>
                <w:b/>
              </w:rPr>
              <w:lastRenderedPageBreak/>
              <w:t>M.3/5.2.1/E.1</w:t>
            </w:r>
          </w:p>
        </w:tc>
        <w:tc>
          <w:tcPr>
            <w:tcW w:w="4225" w:type="dxa"/>
            <w:tcBorders>
              <w:top w:val="nil"/>
              <w:left w:val="nil"/>
              <w:right w:val="nil"/>
            </w:tcBorders>
            <w:shd w:val="clear" w:color="auto" w:fill="auto"/>
          </w:tcPr>
          <w:p w14:paraId="7F05A824" w14:textId="77777777" w:rsidR="008449AF" w:rsidRDefault="004A5E76">
            <w:pPr>
              <w:keepNext/>
              <w:shd w:val="clear" w:color="auto" w:fill="0099FF"/>
              <w:rPr>
                <w:color w:val="FFFFFF" w:themeColor="background1"/>
                <w:sz w:val="18"/>
              </w:rPr>
            </w:pPr>
            <w:r>
              <w:rPr>
                <w:b/>
                <w:color w:val="FFFFFF" w:themeColor="background1"/>
                <w:sz w:val="18"/>
              </w:rPr>
              <w:t>5. Catégorie</w:t>
            </w:r>
            <w:r>
              <w:rPr>
                <w:color w:val="FFFFFF" w:themeColor="background1"/>
                <w:sz w:val="18"/>
              </w:rPr>
              <w:t> : Gouvernance d’entreprise</w:t>
            </w:r>
          </w:p>
          <w:p w14:paraId="17107839" w14:textId="77777777" w:rsidR="008449AF" w:rsidRDefault="004A5E76">
            <w:pPr>
              <w:keepNext/>
              <w:shd w:val="clear" w:color="auto" w:fill="0099FF"/>
              <w:rPr>
                <w:color w:val="FFFFFF" w:themeColor="background1"/>
                <w:sz w:val="18"/>
              </w:rPr>
            </w:pPr>
            <w:r>
              <w:rPr>
                <w:b/>
                <w:color w:val="FFFFFF" w:themeColor="background1"/>
                <w:sz w:val="18"/>
              </w:rPr>
              <w:t>5.2 Enjeu</w:t>
            </w:r>
            <w:r>
              <w:rPr>
                <w:color w:val="FFFFFF" w:themeColor="background1"/>
                <w:sz w:val="18"/>
              </w:rPr>
              <w:t> : Pratiques de gestion</w:t>
            </w:r>
          </w:p>
          <w:p w14:paraId="6DE0E205" w14:textId="77777777" w:rsidR="008449AF" w:rsidRDefault="004A5E76">
            <w:pPr>
              <w:keepNext/>
              <w:shd w:val="clear" w:color="auto" w:fill="0099FF"/>
              <w:rPr>
                <w:color w:val="FFFFFF" w:themeColor="background1"/>
                <w:sz w:val="18"/>
              </w:rPr>
            </w:pPr>
            <w:r>
              <w:rPr>
                <w:b/>
                <w:color w:val="FFFFFF" w:themeColor="background1"/>
                <w:sz w:val="18"/>
              </w:rPr>
              <w:t>5.2.1 Sous-enjeu</w:t>
            </w:r>
            <w:r>
              <w:rPr>
                <w:color w:val="FFFFFF" w:themeColor="background1"/>
                <w:sz w:val="18"/>
              </w:rPr>
              <w:t> : Conformité légale</w:t>
            </w:r>
          </w:p>
        </w:tc>
      </w:tr>
      <w:tr w:rsidR="008449AF" w14:paraId="68BCA28E" w14:textId="77777777">
        <w:tc>
          <w:tcPr>
            <w:tcW w:w="9962" w:type="dxa"/>
            <w:gridSpan w:val="2"/>
            <w:shd w:val="clear" w:color="auto" w:fill="auto"/>
            <w:tcMar>
              <w:left w:w="88" w:type="dxa"/>
            </w:tcMar>
          </w:tcPr>
          <w:p w14:paraId="6103C580" w14:textId="77777777" w:rsidR="008449AF" w:rsidRDefault="004A5E76">
            <w:pPr>
              <w:pStyle w:val="Textoindependiente"/>
              <w:spacing w:after="0"/>
              <w:rPr>
                <w:color w:val="FFFFFF" w:themeColor="background1"/>
                <w:sz w:val="18"/>
              </w:rPr>
            </w:pPr>
            <w:r>
              <w:rPr>
                <w:b/>
              </w:rPr>
              <w:t>Le PMA doit être légitime.</w:t>
            </w:r>
          </w:p>
        </w:tc>
      </w:tr>
      <w:tr w:rsidR="008449AF" w14:paraId="4607BB3D" w14:textId="77777777">
        <w:tc>
          <w:tcPr>
            <w:tcW w:w="9962" w:type="dxa"/>
            <w:gridSpan w:val="2"/>
            <w:shd w:val="clear" w:color="auto" w:fill="auto"/>
            <w:tcMar>
              <w:left w:w="88" w:type="dxa"/>
            </w:tcMar>
          </w:tcPr>
          <w:p w14:paraId="27B5005F" w14:textId="77777777" w:rsidR="008449AF" w:rsidRDefault="004A5E76">
            <w:pPr>
              <w:pStyle w:val="Textoindependiente2"/>
              <w:spacing w:after="0"/>
            </w:pPr>
            <w:r>
              <w:rPr>
                <w:b/>
              </w:rPr>
              <w:t>Orientation</w:t>
            </w:r>
            <w:r>
              <w:t> : voir Module 2 (Légitimité du PMA)</w:t>
            </w:r>
          </w:p>
          <w:p w14:paraId="65DC0DBB" w14:textId="77777777" w:rsidR="008449AF" w:rsidRDefault="008449AF"/>
        </w:tc>
      </w:tr>
    </w:tbl>
    <w:p w14:paraId="31A6FA1D" w14:textId="77777777" w:rsidR="008449AF" w:rsidRDefault="008449AF">
      <w:pPr>
        <w:pStyle w:val="Textoindependiente"/>
      </w:pPr>
    </w:p>
    <w:tbl>
      <w:tblPr>
        <w:tblStyle w:val="Tablaconcuadrcula"/>
        <w:tblW w:w="9963" w:type="dxa"/>
        <w:tblCellMar>
          <w:left w:w="133" w:type="dxa"/>
        </w:tblCellMar>
        <w:tblLook w:val="04A0" w:firstRow="1" w:lastRow="0" w:firstColumn="1" w:lastColumn="0" w:noHBand="0" w:noVBand="1"/>
      </w:tblPr>
      <w:tblGrid>
        <w:gridCol w:w="5778"/>
        <w:gridCol w:w="4185"/>
      </w:tblGrid>
      <w:tr w:rsidR="008449AF" w14:paraId="7ED91AA1" w14:textId="77777777">
        <w:tc>
          <w:tcPr>
            <w:tcW w:w="5777" w:type="dxa"/>
            <w:tcBorders>
              <w:top w:val="nil"/>
              <w:left w:val="nil"/>
              <w:right w:val="nil"/>
            </w:tcBorders>
            <w:shd w:val="clear" w:color="auto" w:fill="auto"/>
            <w:vAlign w:val="bottom"/>
          </w:tcPr>
          <w:p w14:paraId="6DD5F40A" w14:textId="77777777" w:rsidR="008449AF" w:rsidRDefault="004A5E76">
            <w:pPr>
              <w:pStyle w:val="Textoindependiente"/>
              <w:keepNext/>
              <w:spacing w:after="0"/>
              <w:jc w:val="left"/>
              <w:rPr>
                <w:b/>
              </w:rPr>
            </w:pPr>
            <w:r>
              <w:rPr>
                <w:b/>
              </w:rPr>
              <w:t>M.3/5.2.3/E.1</w:t>
            </w:r>
          </w:p>
        </w:tc>
        <w:tc>
          <w:tcPr>
            <w:tcW w:w="4185" w:type="dxa"/>
            <w:tcBorders>
              <w:top w:val="nil"/>
              <w:left w:val="nil"/>
              <w:right w:val="nil"/>
            </w:tcBorders>
            <w:shd w:val="clear" w:color="auto" w:fill="auto"/>
          </w:tcPr>
          <w:p w14:paraId="440004BD" w14:textId="77777777" w:rsidR="008449AF" w:rsidRDefault="004A5E76">
            <w:pPr>
              <w:keepNext/>
              <w:shd w:val="clear" w:color="auto" w:fill="0099FF"/>
              <w:rPr>
                <w:color w:val="FFFFFF" w:themeColor="background1"/>
                <w:sz w:val="18"/>
              </w:rPr>
            </w:pPr>
            <w:r>
              <w:rPr>
                <w:b/>
                <w:color w:val="FFFFFF" w:themeColor="background1"/>
                <w:sz w:val="18"/>
              </w:rPr>
              <w:t>5. Catégorie</w:t>
            </w:r>
            <w:r>
              <w:rPr>
                <w:color w:val="FFFFFF" w:themeColor="background1"/>
                <w:sz w:val="18"/>
              </w:rPr>
              <w:t> : Gouvernance d’entreprise</w:t>
            </w:r>
          </w:p>
          <w:p w14:paraId="4FC2B015" w14:textId="77777777" w:rsidR="008449AF" w:rsidRDefault="004A5E76">
            <w:pPr>
              <w:keepNext/>
              <w:shd w:val="clear" w:color="auto" w:fill="0099FF"/>
              <w:rPr>
                <w:color w:val="FFFFFF" w:themeColor="background1"/>
                <w:sz w:val="18"/>
              </w:rPr>
            </w:pPr>
            <w:r>
              <w:rPr>
                <w:b/>
                <w:color w:val="FFFFFF" w:themeColor="background1"/>
                <w:sz w:val="18"/>
              </w:rPr>
              <w:t>5.2 Enjeu</w:t>
            </w:r>
            <w:r>
              <w:rPr>
                <w:color w:val="FFFFFF" w:themeColor="background1"/>
                <w:sz w:val="18"/>
              </w:rPr>
              <w:t> : Pratiques de gestion</w:t>
            </w:r>
          </w:p>
          <w:p w14:paraId="7AEA0545" w14:textId="77777777" w:rsidR="008449AF" w:rsidRDefault="004A5E76">
            <w:pPr>
              <w:keepNext/>
              <w:shd w:val="clear" w:color="auto" w:fill="0099FF"/>
              <w:rPr>
                <w:color w:val="FFFFFF" w:themeColor="background1"/>
                <w:sz w:val="18"/>
              </w:rPr>
            </w:pPr>
            <w:r>
              <w:rPr>
                <w:b/>
                <w:color w:val="FFFFFF" w:themeColor="background1"/>
                <w:sz w:val="18"/>
              </w:rPr>
              <w:t>5.2.3 Sous-enjeu</w:t>
            </w:r>
            <w:r>
              <w:rPr>
                <w:color w:val="FFFFFF" w:themeColor="background1"/>
                <w:sz w:val="18"/>
              </w:rPr>
              <w:t> : Évaluation d’impact et système de gestion</w:t>
            </w:r>
          </w:p>
        </w:tc>
      </w:tr>
      <w:tr w:rsidR="008449AF" w14:paraId="3F7EB3E5" w14:textId="77777777">
        <w:tc>
          <w:tcPr>
            <w:tcW w:w="9962" w:type="dxa"/>
            <w:gridSpan w:val="2"/>
            <w:shd w:val="clear" w:color="auto" w:fill="auto"/>
            <w:tcMar>
              <w:left w:w="88" w:type="dxa"/>
            </w:tcMar>
          </w:tcPr>
          <w:p w14:paraId="69DF8859" w14:textId="77777777" w:rsidR="008449AF" w:rsidRDefault="004A5E76">
            <w:pPr>
              <w:pStyle w:val="Textoindependiente"/>
              <w:spacing w:after="0"/>
              <w:rPr>
                <w:color w:val="FFFFFF" w:themeColor="background1"/>
                <w:sz w:val="18"/>
              </w:rPr>
            </w:pPr>
            <w:r>
              <w:rPr>
                <w:b/>
              </w:rPr>
              <w:t>Le PMA doit respecter les exigences d’affiliation des systèmes CRAFT.</w:t>
            </w:r>
          </w:p>
        </w:tc>
      </w:tr>
      <w:tr w:rsidR="008449AF" w14:paraId="3B187F8F" w14:textId="77777777">
        <w:tc>
          <w:tcPr>
            <w:tcW w:w="9962" w:type="dxa"/>
            <w:gridSpan w:val="2"/>
            <w:shd w:val="clear" w:color="auto" w:fill="auto"/>
            <w:tcMar>
              <w:left w:w="88" w:type="dxa"/>
            </w:tcMar>
          </w:tcPr>
          <w:p w14:paraId="7AC831CD" w14:textId="77777777" w:rsidR="008449AF" w:rsidRDefault="004A5E76">
            <w:pPr>
              <w:pStyle w:val="Textoindependiente2"/>
              <w:spacing w:after="0"/>
            </w:pPr>
            <w:r>
              <w:rPr>
                <w:b/>
              </w:rPr>
              <w:t>Orientation</w:t>
            </w:r>
            <w:r>
              <w:t> : voir Module 1 (Périmètre d’action et affiliation)</w:t>
            </w:r>
          </w:p>
          <w:p w14:paraId="6D2B8EF7" w14:textId="77777777" w:rsidR="008449AF" w:rsidRDefault="008449AF"/>
        </w:tc>
      </w:tr>
    </w:tbl>
    <w:p w14:paraId="35E26518" w14:textId="77777777" w:rsidR="008449AF" w:rsidRDefault="008449AF">
      <w:pPr>
        <w:pStyle w:val="Textoindependiente"/>
      </w:pPr>
    </w:p>
    <w:tbl>
      <w:tblPr>
        <w:tblStyle w:val="Tablaconcuadrcula"/>
        <w:tblW w:w="9963" w:type="dxa"/>
        <w:tblCellMar>
          <w:left w:w="133" w:type="dxa"/>
        </w:tblCellMar>
        <w:tblLook w:val="04A0" w:firstRow="1" w:lastRow="0" w:firstColumn="1" w:lastColumn="0" w:noHBand="0" w:noVBand="1"/>
      </w:tblPr>
      <w:tblGrid>
        <w:gridCol w:w="5778"/>
        <w:gridCol w:w="4185"/>
      </w:tblGrid>
      <w:tr w:rsidR="008449AF" w14:paraId="67554D1F" w14:textId="77777777">
        <w:tc>
          <w:tcPr>
            <w:tcW w:w="5777" w:type="dxa"/>
            <w:tcBorders>
              <w:top w:val="nil"/>
              <w:left w:val="nil"/>
              <w:right w:val="nil"/>
            </w:tcBorders>
            <w:shd w:val="clear" w:color="auto" w:fill="auto"/>
            <w:vAlign w:val="bottom"/>
          </w:tcPr>
          <w:p w14:paraId="494D22E2" w14:textId="77777777" w:rsidR="008449AF" w:rsidRDefault="004A5E76">
            <w:pPr>
              <w:pStyle w:val="Textoindependiente"/>
              <w:keepNext/>
              <w:spacing w:after="0"/>
              <w:jc w:val="left"/>
              <w:rPr>
                <w:b/>
              </w:rPr>
            </w:pPr>
            <w:r>
              <w:rPr>
                <w:b/>
              </w:rPr>
              <w:t>M.3/5.2.11/E.1</w:t>
            </w:r>
          </w:p>
        </w:tc>
        <w:tc>
          <w:tcPr>
            <w:tcW w:w="4185" w:type="dxa"/>
            <w:tcBorders>
              <w:top w:val="nil"/>
              <w:left w:val="nil"/>
              <w:right w:val="nil"/>
            </w:tcBorders>
            <w:shd w:val="clear" w:color="auto" w:fill="auto"/>
          </w:tcPr>
          <w:p w14:paraId="2F4017C9" w14:textId="77777777" w:rsidR="008449AF" w:rsidRDefault="004A5E76">
            <w:pPr>
              <w:keepNext/>
              <w:shd w:val="clear" w:color="auto" w:fill="0099FF"/>
              <w:rPr>
                <w:color w:val="FFFFFF" w:themeColor="background1"/>
                <w:sz w:val="18"/>
              </w:rPr>
            </w:pPr>
            <w:r>
              <w:rPr>
                <w:b/>
                <w:color w:val="FFFFFF" w:themeColor="background1"/>
                <w:sz w:val="18"/>
              </w:rPr>
              <w:t>5. Catégorie</w:t>
            </w:r>
            <w:r>
              <w:rPr>
                <w:color w:val="FFFFFF" w:themeColor="background1"/>
                <w:sz w:val="18"/>
              </w:rPr>
              <w:t> : Gouvernance d’entreprise</w:t>
            </w:r>
          </w:p>
          <w:p w14:paraId="48DD5223" w14:textId="77777777" w:rsidR="008449AF" w:rsidRDefault="004A5E76">
            <w:pPr>
              <w:keepNext/>
              <w:shd w:val="clear" w:color="auto" w:fill="0099FF"/>
              <w:rPr>
                <w:color w:val="FFFFFF" w:themeColor="background1"/>
                <w:sz w:val="18"/>
              </w:rPr>
            </w:pPr>
            <w:r>
              <w:rPr>
                <w:b/>
                <w:color w:val="FFFFFF" w:themeColor="background1"/>
                <w:sz w:val="18"/>
              </w:rPr>
              <w:t>5.2 Enjeu</w:t>
            </w:r>
            <w:r>
              <w:rPr>
                <w:color w:val="FFFFFF" w:themeColor="background1"/>
                <w:sz w:val="18"/>
              </w:rPr>
              <w:t> : Pratiques de gestion</w:t>
            </w:r>
          </w:p>
          <w:p w14:paraId="6DA4D391" w14:textId="77777777" w:rsidR="008449AF" w:rsidRDefault="004A5E76">
            <w:pPr>
              <w:keepNext/>
              <w:shd w:val="clear" w:color="auto" w:fill="0099FF"/>
              <w:rPr>
                <w:color w:val="FFFFFF" w:themeColor="background1"/>
                <w:sz w:val="18"/>
              </w:rPr>
            </w:pPr>
            <w:r>
              <w:rPr>
                <w:b/>
                <w:color w:val="FFFFFF" w:themeColor="background1"/>
                <w:sz w:val="18"/>
              </w:rPr>
              <w:t>5.2.11 Sous-enjeu</w:t>
            </w:r>
            <w:r>
              <w:rPr>
                <w:color w:val="FFFFFF" w:themeColor="background1"/>
                <w:sz w:val="18"/>
              </w:rPr>
              <w:t xml:space="preserve"> : Personne responsable </w:t>
            </w:r>
          </w:p>
        </w:tc>
      </w:tr>
      <w:tr w:rsidR="008449AF" w14:paraId="1AD5AF90" w14:textId="77777777">
        <w:tc>
          <w:tcPr>
            <w:tcW w:w="9962" w:type="dxa"/>
            <w:gridSpan w:val="2"/>
            <w:shd w:val="clear" w:color="auto" w:fill="auto"/>
            <w:tcMar>
              <w:left w:w="88" w:type="dxa"/>
            </w:tcMar>
          </w:tcPr>
          <w:p w14:paraId="4E7C8A62" w14:textId="77777777" w:rsidR="008449AF" w:rsidRDefault="004A5E76">
            <w:pPr>
              <w:pStyle w:val="Textoindependiente"/>
              <w:spacing w:after="0"/>
              <w:rPr>
                <w:color w:val="FFFFFF" w:themeColor="background1"/>
                <w:sz w:val="18"/>
              </w:rPr>
            </w:pPr>
            <w:r>
              <w:rPr>
                <w:b/>
              </w:rPr>
              <w:t>Le PMA doit nommer une personne responsable de la norme.</w:t>
            </w:r>
          </w:p>
        </w:tc>
      </w:tr>
      <w:tr w:rsidR="008449AF" w14:paraId="19D217F6" w14:textId="77777777">
        <w:tc>
          <w:tcPr>
            <w:tcW w:w="9962" w:type="dxa"/>
            <w:gridSpan w:val="2"/>
            <w:shd w:val="clear" w:color="auto" w:fill="auto"/>
            <w:tcMar>
              <w:left w:w="88" w:type="dxa"/>
            </w:tcMar>
          </w:tcPr>
          <w:p w14:paraId="12BCF89D" w14:textId="77777777" w:rsidR="008449AF" w:rsidRDefault="004A5E76">
            <w:pPr>
              <w:pStyle w:val="Textoindependiente2"/>
              <w:spacing w:after="0"/>
            </w:pPr>
            <w:r>
              <w:rPr>
                <w:b/>
              </w:rPr>
              <w:t>Orientation</w:t>
            </w:r>
            <w:r>
              <w:t> : voir Module 1 (Périmètre d’action et affiliation)</w:t>
            </w:r>
          </w:p>
          <w:p w14:paraId="769A5594" w14:textId="77777777" w:rsidR="008449AF" w:rsidRDefault="008449AF"/>
        </w:tc>
      </w:tr>
    </w:tbl>
    <w:p w14:paraId="2BEE0253" w14:textId="77777777" w:rsidR="008449AF" w:rsidRDefault="008449AF">
      <w:pPr>
        <w:spacing w:after="160"/>
      </w:pPr>
    </w:p>
    <w:p w14:paraId="64DBE857" w14:textId="77777777" w:rsidR="008449AF" w:rsidRDefault="004A5E76">
      <w:pPr>
        <w:spacing w:after="160"/>
      </w:pPr>
      <w:r>
        <w:br w:type="page"/>
      </w:r>
    </w:p>
    <w:p w14:paraId="636D48AA" w14:textId="2BC4235D" w:rsidR="008449AF" w:rsidRDefault="004A5E76">
      <w:pPr>
        <w:pStyle w:val="Ttulo1"/>
      </w:pPr>
      <w:bookmarkStart w:id="168" w:name="_Toc505606302"/>
      <w:bookmarkStart w:id="169" w:name="_Toc508012388"/>
      <w:bookmarkEnd w:id="168"/>
      <w:r>
        <w:lastRenderedPageBreak/>
        <w:t>MODULE 4 : « RISQUES DE L’ANNEXE II » QUI REQUIÈRENT UN DÉSENGAGEMENT APRÈS MESURES D’ATTÉNUATION INFRUCTUEUSES</w:t>
      </w:r>
      <w:bookmarkEnd w:id="169"/>
    </w:p>
    <w:p w14:paraId="728993A5" w14:textId="77777777" w:rsidR="008449AF" w:rsidRDefault="008449AF">
      <w:pPr>
        <w:pStyle w:val="Textoindependiente"/>
      </w:pPr>
    </w:p>
    <w:p w14:paraId="22F224BE" w14:textId="77777777" w:rsidR="008449AF" w:rsidRDefault="004A5E76">
      <w:pPr>
        <w:pStyle w:val="Ttulo2"/>
      </w:pPr>
      <w:bookmarkStart w:id="170" w:name="_Toc505606303"/>
      <w:bookmarkStart w:id="171" w:name="_Toc508012389"/>
      <w:bookmarkEnd w:id="170"/>
      <w:r>
        <w:t>Préface</w:t>
      </w:r>
      <w:bookmarkEnd w:id="171"/>
    </w:p>
    <w:p w14:paraId="3E7853FB" w14:textId="122F0733" w:rsidR="008449AF" w:rsidRDefault="004A5E76">
      <w:pPr>
        <w:pStyle w:val="Textoindependiente"/>
      </w:pPr>
      <w:r>
        <w:t>L’annexe II du GDD de l’OCDE fournit un « </w:t>
      </w:r>
      <w:r>
        <w:rPr>
          <w:i/>
        </w:rPr>
        <w:t>Modèle de politique pour une chaîne d’approvisionnement globale responsable en minerais provenant de zones de conflit ou à haut risque</w:t>
      </w:r>
      <w:r>
        <w:t> », visant à fournir une référence commune pour tous les acteurs de l’ensemble de la chaîne d’approvisionnement en minerais. Les risques associés à la chaîne d’approvisionnement mentionnés explicitement à l’Annexe II du GDD de l’OCDE sont communément appelés « </w:t>
      </w:r>
      <w:r>
        <w:rPr>
          <w:b/>
        </w:rPr>
        <w:t>risques de l’Annexe II</w:t>
      </w:r>
      <w:r>
        <w:t> ».</w:t>
      </w:r>
    </w:p>
    <w:p w14:paraId="293A9E8D" w14:textId="77777777" w:rsidR="008449AF" w:rsidRDefault="004A5E76">
      <w:pPr>
        <w:pStyle w:val="Textoindependiente"/>
      </w:pPr>
      <w:r>
        <w:t>Ce module aborde les risques de l’Annexe II pour lesquels le GDD de l’OCDE recommande de suspendre ou d’interrompre l’engagement avec les fournisseurs en amont après l’échec des tentatives d’atténuation. Toutes les exigences de ce module ont donc des critères de respect, de progression ou de non-respect de l’exigence.</w:t>
      </w:r>
    </w:p>
    <w:p w14:paraId="48E13CF2" w14:textId="77777777" w:rsidR="008449AF" w:rsidRDefault="004A5E76">
      <w:pPr>
        <w:pStyle w:val="Sinespaciado"/>
        <w:spacing w:line="240" w:lineRule="auto"/>
        <w:ind w:left="360"/>
      </w:pPr>
      <w:r>
        <w:t xml:space="preserve">Chacune des exigences est respectée lorsque : </w:t>
      </w:r>
    </w:p>
    <w:p w14:paraId="03EBF2D3" w14:textId="3124F1AE" w:rsidR="008449AF" w:rsidRDefault="004A5E76">
      <w:pPr>
        <w:pStyle w:val="Sinespaciado"/>
        <w:numPr>
          <w:ilvl w:val="0"/>
          <w:numId w:val="8"/>
        </w:numPr>
        <w:spacing w:line="240" w:lineRule="auto"/>
        <w:ind w:left="1080"/>
      </w:pPr>
      <w:r>
        <w:t xml:space="preserve">les </w:t>
      </w:r>
      <w:r>
        <w:rPr>
          <w:b/>
        </w:rPr>
        <w:t>critères de respect « risque atténué »</w:t>
      </w:r>
      <w:r>
        <w:t xml:space="preserve"> sont remplis, ou</w:t>
      </w:r>
    </w:p>
    <w:p w14:paraId="0DCF3324" w14:textId="680790A5" w:rsidR="008449AF" w:rsidRDefault="004A5E76">
      <w:pPr>
        <w:pStyle w:val="Sinespaciado"/>
        <w:numPr>
          <w:ilvl w:val="0"/>
          <w:numId w:val="8"/>
        </w:numPr>
        <w:spacing w:line="240" w:lineRule="auto"/>
        <w:ind w:left="1080"/>
      </w:pPr>
      <w:r>
        <w:t xml:space="preserve">les </w:t>
      </w:r>
      <w:r>
        <w:rPr>
          <w:b/>
        </w:rPr>
        <w:t>critères de progression « processus d’atténuation en progression satisfaisante »</w:t>
      </w:r>
      <w:r>
        <w:t xml:space="preserve"> montrent des progrès mesurables au cours de la période de déclaration écoulée</w:t>
      </w:r>
      <w:r>
        <w:rPr>
          <w:rStyle w:val="Ancredenotedebasdepage"/>
        </w:rPr>
        <w:footnoteReference w:id="15"/>
      </w:r>
      <w:r>
        <w:t xml:space="preserve"> et qu’existe pour le moins un engagement à réaliser une mesure d’atténuation supplémentaire pour la période suivante ;</w:t>
      </w:r>
    </w:p>
    <w:p w14:paraId="60E99F2D" w14:textId="77777777" w:rsidR="008449AF" w:rsidRDefault="004A5E76">
      <w:pPr>
        <w:pStyle w:val="Sinespaciado"/>
        <w:numPr>
          <w:ilvl w:val="0"/>
          <w:numId w:val="8"/>
        </w:numPr>
        <w:spacing w:line="240" w:lineRule="auto"/>
        <w:ind w:left="1080"/>
      </w:pPr>
      <w:r>
        <w:t xml:space="preserve">aucun des </w:t>
      </w:r>
      <w:r>
        <w:rPr>
          <w:b/>
        </w:rPr>
        <w:t>critères de non-respect</w:t>
      </w:r>
      <w:r>
        <w:t xml:space="preserve"> ne s’applique.</w:t>
      </w:r>
    </w:p>
    <w:p w14:paraId="7D8C7CE7" w14:textId="77777777" w:rsidR="008449AF" w:rsidRDefault="008449AF">
      <w:pPr>
        <w:pStyle w:val="Sinespaciado"/>
      </w:pPr>
    </w:p>
    <w:p w14:paraId="11A097EA" w14:textId="43780C90" w:rsidR="008449AF" w:rsidRDefault="004A5E76">
      <w:pPr>
        <w:pStyle w:val="Textoindependiente"/>
      </w:pPr>
      <w:r>
        <w:t>Le Module est considéré « </w:t>
      </w:r>
      <w:r>
        <w:rPr>
          <w:b/>
        </w:rPr>
        <w:t>respecté</w:t>
      </w:r>
      <w:r>
        <w:t> » (c’est-à-dire que le PMA peut obtenir le statut d’</w:t>
      </w:r>
      <w:r>
        <w:rPr>
          <w:b/>
        </w:rPr>
        <w:t>affilié</w:t>
      </w:r>
      <w:r>
        <w:t xml:space="preserve">) si aucun critère de non-respect ne s’applique pour aucune des exigences (c’est-à-dire que toutes les exigences peuvent être déclarées de façon vérifiable comme étant respectées ou en progression). </w:t>
      </w:r>
    </w:p>
    <w:p w14:paraId="58F0B85C" w14:textId="77777777" w:rsidR="008449AF" w:rsidRDefault="008449AF">
      <w:pPr>
        <w:pStyle w:val="Sinespaciado"/>
      </w:pPr>
    </w:p>
    <w:p w14:paraId="25DD7EC9" w14:textId="77777777" w:rsidR="008449AF" w:rsidRDefault="004A5E76">
      <w:pPr>
        <w:pStyle w:val="Ttulo2"/>
      </w:pPr>
      <w:bookmarkStart w:id="172" w:name="_Toc505606304"/>
      <w:bookmarkStart w:id="173" w:name="_Toc508012390"/>
      <w:bookmarkEnd w:id="172"/>
      <w:r>
        <w:t>Exigences</w:t>
      </w:r>
      <w:bookmarkEnd w:id="173"/>
    </w:p>
    <w:p w14:paraId="3D55A4EF" w14:textId="21F1C13D" w:rsidR="008449AF" w:rsidRDefault="004A5E76">
      <w:pPr>
        <w:pStyle w:val="Textoindependiente"/>
      </w:pPr>
      <w:r>
        <w:t>Les exigences qui abordent les risques de l’Annexe II sont structurées d’après les enjeux du « </w:t>
      </w:r>
      <w:r>
        <w:rPr>
          <w:rStyle w:val="Textoennegrita"/>
          <w:b w:val="0"/>
        </w:rPr>
        <w:t>Programme de durabilité pour les ressources minières »</w:t>
      </w:r>
      <w:r>
        <w:rPr>
          <w:rStyle w:val="Ancredenotedebasdepage"/>
        </w:rPr>
        <w:footnoteReference w:id="16"/>
      </w:r>
      <w:r>
        <w:t xml:space="preserve"> présenté en Annexe 2. </w:t>
      </w:r>
    </w:p>
    <w:p w14:paraId="19A53C58" w14:textId="77777777" w:rsidR="008449AF" w:rsidRDefault="004A5E76">
      <w:pPr>
        <w:pStyle w:val="Textoindependiente"/>
      </w:pPr>
      <w:r>
        <w:t>Les Modules 1 et 2 s’appliquent. Toutes les exigences du Module 3 (risques qui requièrent un désengagement immédiat) doivent être respectées, ainsi que les exigences suivantes.</w:t>
      </w:r>
    </w:p>
    <w:p w14:paraId="7308B570" w14:textId="77777777" w:rsidR="008449AF" w:rsidRDefault="008449AF">
      <w:pPr>
        <w:pStyle w:val="Textoindependiente"/>
      </w:pPr>
    </w:p>
    <w:p w14:paraId="30256FBE" w14:textId="77777777" w:rsidR="008449AF" w:rsidRDefault="004A5E76">
      <w:pPr>
        <w:spacing w:after="160" w:line="259" w:lineRule="auto"/>
        <w:rPr>
          <w:rFonts w:eastAsiaTheme="minorEastAsia"/>
        </w:rPr>
      </w:pPr>
      <w:r>
        <w:br w:type="page"/>
      </w:r>
    </w:p>
    <w:tbl>
      <w:tblPr>
        <w:tblStyle w:val="Tablaconcuadrcula"/>
        <w:tblW w:w="9963" w:type="dxa"/>
        <w:tblCellMar>
          <w:left w:w="133" w:type="dxa"/>
        </w:tblCellMar>
        <w:tblLook w:val="04A0" w:firstRow="1" w:lastRow="0" w:firstColumn="1" w:lastColumn="0" w:noHBand="0" w:noVBand="1"/>
      </w:tblPr>
      <w:tblGrid>
        <w:gridCol w:w="3793"/>
        <w:gridCol w:w="1985"/>
        <w:gridCol w:w="4185"/>
      </w:tblGrid>
      <w:tr w:rsidR="008449AF" w14:paraId="78308578" w14:textId="77777777">
        <w:tc>
          <w:tcPr>
            <w:tcW w:w="5777" w:type="dxa"/>
            <w:gridSpan w:val="2"/>
            <w:tcBorders>
              <w:top w:val="nil"/>
              <w:left w:val="nil"/>
              <w:right w:val="nil"/>
            </w:tcBorders>
            <w:shd w:val="clear" w:color="auto" w:fill="auto"/>
            <w:vAlign w:val="bottom"/>
          </w:tcPr>
          <w:p w14:paraId="273C8EC9" w14:textId="77777777" w:rsidR="008449AF" w:rsidRDefault="004A5E76">
            <w:pPr>
              <w:pStyle w:val="Textoindependiente"/>
              <w:keepNext/>
              <w:pageBreakBefore/>
              <w:spacing w:after="0"/>
              <w:jc w:val="left"/>
            </w:pPr>
            <w:r>
              <w:rPr>
                <w:b/>
              </w:rPr>
              <w:lastRenderedPageBreak/>
              <w:t xml:space="preserve">M.4/2.1.8/E.1 </w:t>
            </w:r>
            <w:r>
              <w:rPr>
                <w:i/>
                <w:color w:val="7F7F7F" w:themeColor="text1" w:themeTint="80"/>
              </w:rPr>
              <w:t xml:space="preserve">(aborde </w:t>
            </w:r>
            <w:r>
              <w:fldChar w:fldCharType="begin"/>
            </w:r>
            <w:r>
              <w:instrText>ADDIN CITAVI.PLACEHOLDER 8f9bde99-17bc-4567-b24e-96e54602b1c6 PFBsYWNlaG9sZGVyPg0KICA8QWRkSW5WZXJzaW9uPjUuNy4wLjA8L0FkZEluVmVyc2lvbj4NCiAgPElkPjhmOWJkZTk5LTE3YmMtNDU2Ny1iMjRlLTk2ZTU0NjAyYjFjNjwvSWQ+DQogIDxFbnRyaWVzPg0KICAgIDxFbnRyeT4NCiAgICAgIDxJZD5mZmQxYjI1ZC01ZDZmLTQ5ODAtYmY0Zi1jZmRkMzM2NzIzOGU8L0lkPg0KICAgICAgPE5vUGFyPnRydWU8L05vUGFyPg0KICAgICAgPFJlZmVyZW5jZUlkPmFhNmZkOTAyLWUxMTEtNDIyNS1iYjVmLWI2OTcyNjMyYmI3YjwvUmVmZXJlbmNlSWQ+DQogICAgICA8UmFuZ2U+DQogICAgICAgIDxTdGFydD4wPC9TdGFydD4NCiAgICAgICAgPExlbmd0aD4xMDwvTGVuZ3RoPg0KICAgICAgPC9SYW5nZT4NCiAgICAgIDxSZWZlcmVuY2U+DQogICAgICAgIDxSZWZlcmVuY2VUeXBlSWQ+Qm9vazwvUmVmZXJlbmNlVHlwZUlkPg0KICAgICAgICA8QXV0aG9ycz4NCiAgICAgICAgICA8UGVyc29uPg0KICAgICAgICAgICAgPExhc3ROYW1lPk9FQ0Q8L0xhc3ROYW1lPg0KICAgICAgICAgIDwvUGVyc29uPg0KICAgICAgICA8L0F1dGhvcnM+DQogICAgICAgIDxBY2Nlc3NEYXRlPjIwLzA0LzIwMTc8L0FjY2Vzc0RhdGU+DQogICAgICAgIDxEb2k+MTAuMTc4Ny85Nzg5MjY0MjUyNDc5LWVuPC9Eb2k+DQogICAgICAgIDxFZGl0aW9uPlRoaXJkIEVkaXRpb248L0VkaXRpb24+DQogICAgICAgIDxJZD5hYTZmZDkwMi1lMTExLTQyMjUtYmI1Zi1iNjk3MjYzMmJiN2I8L0lkPg0KICAgICAgICA8SXNibj45Nzg5MjY0MjUyNDc5PC9Jc2JuPg0KICAgICAgICA8TG9jYXRpb25zPg0KICAgICAgICAgIDxMb2NhdGlvbj4NCiAgICAgICAgICAgIDxBZGRyZXNzPjEwLjE3ODcvOTc4OTI2NDI1MjQ3OS1lbjwvQWRkcmVzcz4NCiAgICAgICAgICAgIDxMb2NhdGlvblR5cGU+RWxlY3Ryb25pY0FkZHJlc3M8L0xvY2F0aW9uVHlwZT4NCiAgICAgICAgICA8L0xvY2F0aW9uPg0KICAgICAgICAgIDxMb2NhdGlvbj4NCiAgICAgICAgICAgIDxBZGRyZXNzPk9FQ0QgMjAxNiAtIE9FQ0QgRHVlIERpbGlnZW5jZSBHdWlkYW5jZS5wZGY8L0FkZHJlc3M+DQogICAgICAgICAgICA8TG9jYXRpb25UeXBlPkVsZWN0cm9uaWNBZGRyZXNzPC9Mb2NhdGlvblR5cGU+DQogICAgICAgICAgPC9Mb2NhdGlvbj4NCiAgICAgICAgICA8TG9jYXRpb24+DQogICAgICAgICAgICA8QWRkcmVzcz5odHRwOi8vd3d3Lm9lY2Qub3JnL2RhZi9pbnYvbW5lL09FQ0QtRHVlLURpbGlnZW5jZS1HdWlkYW5jZS1NaW5lcmFscy1FZGl0aW9uMy5wZGY8L0FkZHJlc3M+DQogICAgICAgICAgICA8TG9jYXRpb25UeXBlPkVsZWN0cm9uaWNBZGRyZXNzPC9Mb2NhdGlvblR5cGU+DQogICAgICAgICAgPC9Mb2NhdGlvbj4NCiAgICAgICAgPC9Mb2NhdGlvbnM+DQogICAgICAgIDxPbmxpbmVBZGRyZXNzPmh0dHA6Ly93d3cub2VjZC5vcmcvZGFmL2ludi9tbmUvT0VDRC1EdWUtRGlsaWdlbmNlLUd1aWRhbmNlLU1pbmVyYWxzLUVkaXRpb24zLnBkZjwvT25saW5lQWRkcmVzcz4NCiAgICAgICAgPE9yZ2FuaXphdGlvbnM+DQogICAgICAgICAgPFBlcnNvbj4NCiAgICAgICAgICAgIDxMYXN0TmFtZT5PcmdhbmlzYXRpb24gZm9yIEVjb25vbWljIENvLW9wZXJhdGlvbiBhbmQgRGV2ZWxvcG1lbnQgKE9FQ0QpPC9MYXN0TmFtZT4NCiAgICAgICAgICA8L1BlcnNvbj4NCiAgICAgICAgPC9Pcmdhbml6YXRpb25zPg0KICAgICAgICA8UGFnZUNvdW50QzU+PCFbQ0RBVEFbPGM+MTIwPC9jPg0KPGluPnRydWU8L2luPg0KPG9zPjEyMDwvb3M+DQo8cHM+MTIwPC9wcz5dXT48L1BhZ2VDb3VudEM1Pg0KICAgICAgICA8UGFnZUNvdW50PjEyMDwvUGFnZUNvdW50Pg0KICAgICAgICA8UGxhY2VPZlB1YmxpY2F0aW9uPlBhcmlzIChGUik8L1BsYWNlT2ZQdWJsaWNhdGlvbj4NCiAgICAgICAgPFB1Ymxpc2hlcnM+DQogICAgICAgICAgPFB1Ymxpc2hlcj4NCiAgICAgICAgICAgIDxOYW1lPk9FQ0QgUHVibGlzaGluZzwvTmFtZT4NCiAgICAgICAgICA8L1B1Ymxpc2hlcj4NCiAgICAgICAgPC9QdWJsaXNoZXJzPg0KICAgICAgICA8U2VxdWVuY2VOdW1iZXI+MzwvU2VxdWVuY2VOdW1iZXI+DQogICAgICAgIDxTaG9ydFRpdGxlPk9FQ0QgMjAxNiDigJMgT0VDRCBEdWUgRGlsaWdlbmNlIEd1aWRhbmNlPC9TaG9ydFRpdGxlPg0KICAgICAgICA8U291cmNlT2ZCaWJsaW9ncmFwaGljSW5mb3JtYXRpb24+Q3Jvc3NSZWY8L1NvdXJjZU9mQmlibGlvZ3JhcGhpY0luZm9ybWF0aW9uPg0KICAgICAgICA8VGl0bGU+T0VDRCBEdWUgRGlsaWdlbmNlIEd1aWRhbmNlIGZvciBSZXNwb25zaWJsZSBTdXBwbHkgQ2hhaW5zIG9mIE1pbmVyYWxzIGZyb20gQ29uZmxpY3QtQWZmZWN0ZWQgYW5kIEhpZ2gtUmlzayBBcmVhczwvVGl0bGU+DQogICAgICAgIDxZZWFyPjIwMTY8L1llYXI+DQogICAgICA8L1JlZmVyZW5jZT4NCiAgICA8L0VudHJ5Pg0KICA8L0VudHJpZXM+DQogIDxUZXh0Pk9FQ0QgMjAxNmI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0VDRCAyMDE2YjwvVGV4dD4NCiAgICA8L1RleHRVbml0Pg0KICA8L1RleHRVbml0cz4NCjwvUGxhY2Vob2xkZXI+</w:instrText>
            </w:r>
            <w:r>
              <w:fldChar w:fldCharType="separate"/>
            </w:r>
            <w:bookmarkStart w:id="184" w:name="__Fieldmark__2408_187408736"/>
            <w:r>
              <w:rPr>
                <w:i/>
                <w:color w:val="7F7F7F" w:themeColor="text1" w:themeTint="80"/>
              </w:rPr>
              <w:t>O</w:t>
            </w:r>
            <w:bookmarkStart w:id="185" w:name="__Fieldmark__41039_1435017116"/>
            <w:r>
              <w:rPr>
                <w:i/>
                <w:color w:val="7F7F7F" w:themeColor="text1" w:themeTint="80"/>
              </w:rPr>
              <w:t>C</w:t>
            </w:r>
            <w:bookmarkStart w:id="186" w:name="__Fieldmark__21927_1435017116"/>
            <w:r>
              <w:rPr>
                <w:i/>
                <w:color w:val="7F7F7F" w:themeColor="text1" w:themeTint="80"/>
              </w:rPr>
              <w:t>D</w:t>
            </w:r>
            <w:bookmarkStart w:id="187" w:name="__Fieldmark__8929_1435017116"/>
            <w:r>
              <w:rPr>
                <w:i/>
                <w:color w:val="7F7F7F" w:themeColor="text1" w:themeTint="80"/>
              </w:rPr>
              <w:t>E</w:t>
            </w:r>
            <w:bookmarkStart w:id="188" w:name="__Fieldmark__3536_2621159314"/>
            <w:r>
              <w:rPr>
                <w:i/>
                <w:color w:val="7F7F7F" w:themeColor="text1" w:themeTint="80"/>
              </w:rPr>
              <w:t xml:space="preserve"> </w:t>
            </w:r>
            <w:bookmarkStart w:id="189" w:name="_CTVP0018f9bde9917bc4567b24e96e54602b1c6"/>
            <w:r>
              <w:rPr>
                <w:i/>
                <w:color w:val="7F7F7F" w:themeColor="text1" w:themeTint="80"/>
              </w:rPr>
              <w:t>2016b</w:t>
            </w:r>
            <w:r>
              <w:fldChar w:fldCharType="end"/>
            </w:r>
            <w:bookmarkEnd w:id="184"/>
            <w:bookmarkEnd w:id="185"/>
            <w:bookmarkEnd w:id="186"/>
            <w:bookmarkEnd w:id="187"/>
            <w:bookmarkEnd w:id="188"/>
            <w:bookmarkEnd w:id="189"/>
            <w:r>
              <w:rPr>
                <w:i/>
                <w:color w:val="7F7F7F" w:themeColor="text1" w:themeTint="80"/>
              </w:rPr>
              <w:t>, Annexe II, par. 5)</w:t>
            </w:r>
          </w:p>
        </w:tc>
        <w:tc>
          <w:tcPr>
            <w:tcW w:w="4185" w:type="dxa"/>
            <w:tcBorders>
              <w:top w:val="nil"/>
              <w:left w:val="nil"/>
              <w:right w:val="nil"/>
            </w:tcBorders>
            <w:shd w:val="clear" w:color="auto" w:fill="auto"/>
          </w:tcPr>
          <w:p w14:paraId="593E88CA" w14:textId="77777777" w:rsidR="008449AF" w:rsidRDefault="004A5E76">
            <w:pPr>
              <w:keepNext/>
              <w:shd w:val="clear" w:color="auto" w:fill="FF9933"/>
              <w:rPr>
                <w:color w:val="FFFFFF" w:themeColor="background1"/>
                <w:sz w:val="18"/>
              </w:rPr>
            </w:pPr>
            <w:r>
              <w:rPr>
                <w:b/>
                <w:color w:val="FFFFFF" w:themeColor="background1"/>
                <w:sz w:val="18"/>
              </w:rPr>
              <w:t>2. Catégorie</w:t>
            </w:r>
            <w:r>
              <w:rPr>
                <w:color w:val="FFFFFF" w:themeColor="background1"/>
                <w:sz w:val="18"/>
              </w:rPr>
              <w:t> : Bien-être social</w:t>
            </w:r>
          </w:p>
          <w:p w14:paraId="4F128A12" w14:textId="77777777" w:rsidR="008449AF" w:rsidRDefault="004A5E76">
            <w:pPr>
              <w:keepNext/>
              <w:shd w:val="clear" w:color="auto" w:fill="FF9933"/>
              <w:rPr>
                <w:color w:val="FFFFFF" w:themeColor="background1"/>
                <w:sz w:val="18"/>
              </w:rPr>
            </w:pPr>
            <w:r>
              <w:rPr>
                <w:b/>
                <w:color w:val="FFFFFF" w:themeColor="background1"/>
                <w:sz w:val="18"/>
              </w:rPr>
              <w:t>2.1 Enjeu</w:t>
            </w:r>
            <w:r>
              <w:rPr>
                <w:color w:val="FFFFFF" w:themeColor="background1"/>
                <w:sz w:val="18"/>
              </w:rPr>
              <w:t> : Droits communautaires</w:t>
            </w:r>
          </w:p>
          <w:p w14:paraId="1547A278" w14:textId="77777777" w:rsidR="008449AF" w:rsidRDefault="004A5E76">
            <w:pPr>
              <w:keepNext/>
              <w:shd w:val="clear" w:color="auto" w:fill="FF9933"/>
              <w:rPr>
                <w:color w:val="FFFFFF" w:themeColor="background1"/>
                <w:sz w:val="18"/>
              </w:rPr>
            </w:pPr>
            <w:r>
              <w:rPr>
                <w:b/>
                <w:color w:val="FFFFFF" w:themeColor="background1"/>
                <w:sz w:val="18"/>
              </w:rPr>
              <w:t>2.1.8 Sous-enjeu</w:t>
            </w:r>
            <w:r>
              <w:rPr>
                <w:color w:val="FFFFFF" w:themeColor="background1"/>
                <w:sz w:val="18"/>
              </w:rPr>
              <w:t> : Forces de sécurité</w:t>
            </w:r>
          </w:p>
        </w:tc>
      </w:tr>
      <w:tr w:rsidR="008449AF" w14:paraId="7A5C9B67" w14:textId="77777777">
        <w:tc>
          <w:tcPr>
            <w:tcW w:w="9962" w:type="dxa"/>
            <w:gridSpan w:val="3"/>
            <w:shd w:val="clear" w:color="auto" w:fill="auto"/>
            <w:tcMar>
              <w:left w:w="88" w:type="dxa"/>
            </w:tcMar>
          </w:tcPr>
          <w:p w14:paraId="787D4F6A" w14:textId="77777777" w:rsidR="008449AF" w:rsidRDefault="004A5E76">
            <w:pPr>
              <w:pStyle w:val="Textoindependiente"/>
              <w:spacing w:after="0"/>
              <w:rPr>
                <w:color w:val="FFFFFF" w:themeColor="background1"/>
                <w:sz w:val="18"/>
              </w:rPr>
            </w:pPr>
            <w:r>
              <w:rPr>
                <w:b/>
              </w:rPr>
              <w:t>Il est raisonnable de croire que le PMA fait le plus d’efforts possibles pour éliminer le soutien direct ou indirect à des forces de sécurité publiques ou privées qui taxent illégalement, extorquent ou contrôlent son site minier, sa chaîne d’approvisionnement interne ou ses points de vente.</w:t>
            </w:r>
          </w:p>
        </w:tc>
      </w:tr>
      <w:tr w:rsidR="008449AF" w14:paraId="51396C6C" w14:textId="77777777">
        <w:tc>
          <w:tcPr>
            <w:tcW w:w="9962" w:type="dxa"/>
            <w:gridSpan w:val="3"/>
            <w:shd w:val="clear" w:color="auto" w:fill="auto"/>
            <w:tcMar>
              <w:left w:w="88" w:type="dxa"/>
            </w:tcMar>
          </w:tcPr>
          <w:p w14:paraId="4DC2AF09" w14:textId="525456FD" w:rsidR="008449AF" w:rsidRDefault="004A5E76">
            <w:pPr>
              <w:pStyle w:val="Textoindependiente2"/>
              <w:spacing w:after="0"/>
            </w:pPr>
            <w:r>
              <w:rPr>
                <w:b/>
              </w:rPr>
              <w:t>Orientation</w:t>
            </w:r>
            <w:r>
              <w:t> : la formulation de l’exigence s’accorde avec les risques de l’Annexe II, même si du point de vue du PMA, le mot « soutien » peut ne pas refléter totalement leur perception de la situation. Dans le langage courant, l’objectif de l’exigence est d’exprimer que le PMA se défend du mieux qu’il peut contre la taxation illégale, l’extorsion et le contrôle par des forces de sécurité.</w:t>
            </w:r>
          </w:p>
          <w:p w14:paraId="40C1C669" w14:textId="17DD2D71" w:rsidR="008449AF" w:rsidRDefault="004A5E76">
            <w:pPr>
              <w:pStyle w:val="Textoindependiente2"/>
              <w:spacing w:after="0"/>
            </w:pPr>
            <w:r>
              <w:t xml:space="preserve">Les situations particulières de taxation illégale, d’extorsion ou de contrôle par des forces de sécurité publiques ou privées qui agissent au nom des forces publiques sont difficiles à gérer pour les PMA sans une aide externe, étant donné que la résistance contre la force publique (même si elle agit illégalement) est susceptible de déclencher des actions légales contre les personnes « désobéissantes ». Il est donc d’importance vitale que le PMA cherche un soutien à ce sujet de la part des systèmes CRAFT ou des ACHETEURS. </w:t>
            </w:r>
          </w:p>
          <w:p w14:paraId="64E57153" w14:textId="75E62F4C" w:rsidR="008449AF" w:rsidRDefault="004A5E76">
            <w:pPr>
              <w:pStyle w:val="Textoindependiente2"/>
              <w:spacing w:after="0"/>
            </w:pPr>
            <w:r>
              <w:t xml:space="preserve">Le CRAFT ne cherche pas à inciter à la désobéissance face aux forces de sécurité publiques ou privées lorsque le PMA a l’impression d’être taxé illégalement ou contrôlé. Il s’agit plutôt pour les PMA de chercher des conseils et un soutien auprès des systèmes CRAFT et pour les acteurs en aval de la chaîne d’approvisionnement, de mettre en œuvre des </w:t>
            </w:r>
            <w:r>
              <w:rPr>
                <w:b/>
              </w:rPr>
              <w:t>plans de gestion des risques</w:t>
            </w:r>
            <w:r>
              <w:t xml:space="preserve"> cohérents et dans le respect de la loi.  </w:t>
            </w:r>
          </w:p>
        </w:tc>
      </w:tr>
      <w:tr w:rsidR="008449AF" w14:paraId="2C36D0E5" w14:textId="77777777">
        <w:tc>
          <w:tcPr>
            <w:tcW w:w="3792" w:type="dxa"/>
            <w:shd w:val="clear" w:color="auto" w:fill="92D050"/>
            <w:tcMar>
              <w:left w:w="88" w:type="dxa"/>
            </w:tcMar>
          </w:tcPr>
          <w:p w14:paraId="23013AF6" w14:textId="234AB0C8" w:rsidR="008449AF" w:rsidRDefault="004A5E76">
            <w:pPr>
              <w:pStyle w:val="Textoindependiente"/>
              <w:spacing w:after="0"/>
              <w:jc w:val="left"/>
            </w:pPr>
            <w:r>
              <w:rPr>
                <w:u w:val="single"/>
              </w:rPr>
              <w:t>Critère de respect (« atténué ») :</w:t>
            </w:r>
          </w:p>
          <w:p w14:paraId="013FAD0A" w14:textId="77777777" w:rsidR="008449AF" w:rsidRDefault="004A5E76">
            <w:pPr>
              <w:pStyle w:val="Textoindependiente"/>
              <w:spacing w:after="0"/>
              <w:rPr>
                <w:b/>
                <w:color w:val="7F7F7F" w:themeColor="text1" w:themeTint="80"/>
              </w:rPr>
            </w:pPr>
            <w:r>
              <w:t xml:space="preserve">Le PMA (ses membres, le site minier et la chaîne d’approvisionnement interne) n’est pas illégalement taxé, extorqué ou contrôlé par des forces de sécurité publiques ou privées. </w:t>
            </w:r>
          </w:p>
        </w:tc>
        <w:tc>
          <w:tcPr>
            <w:tcW w:w="6170" w:type="dxa"/>
            <w:gridSpan w:val="2"/>
            <w:shd w:val="clear" w:color="auto" w:fill="auto"/>
            <w:tcMar>
              <w:left w:w="88" w:type="dxa"/>
            </w:tcMar>
          </w:tcPr>
          <w:p w14:paraId="02DDF88E" w14:textId="77777777" w:rsidR="008449AF" w:rsidRDefault="004A5E76">
            <w:pPr>
              <w:pStyle w:val="Textoindependiente2"/>
              <w:spacing w:after="0"/>
            </w:pPr>
            <w:r>
              <w:rPr>
                <w:b/>
              </w:rPr>
              <w:t>Orientation</w:t>
            </w:r>
            <w:r>
              <w:t> : le critère de respect s’applique si le risque de taxation illégale, d’extorsion ou de contrôle est d’emblée absent ou s’il a été atténué jusqu’à pouvoir être considéré absent.</w:t>
            </w:r>
          </w:p>
          <w:p w14:paraId="1895219A" w14:textId="77777777" w:rsidR="008449AF" w:rsidRDefault="004A5E76">
            <w:pPr>
              <w:pStyle w:val="Textoindependiente2"/>
              <w:spacing w:after="0"/>
              <w:rPr>
                <w:b/>
              </w:rPr>
            </w:pPr>
            <w:r>
              <w:t>Cette situation devra être expliquée dans le rapport CRAFT.</w:t>
            </w:r>
          </w:p>
        </w:tc>
      </w:tr>
      <w:tr w:rsidR="008449AF" w14:paraId="48A0EBC1" w14:textId="77777777">
        <w:tc>
          <w:tcPr>
            <w:tcW w:w="3792" w:type="dxa"/>
            <w:shd w:val="clear" w:color="auto" w:fill="CCFF66"/>
            <w:tcMar>
              <w:left w:w="88" w:type="dxa"/>
            </w:tcMar>
          </w:tcPr>
          <w:p w14:paraId="4DF8B85F" w14:textId="78B175E4" w:rsidR="008449AF" w:rsidRDefault="004A5E76">
            <w:pPr>
              <w:pStyle w:val="Textoindependiente"/>
              <w:spacing w:after="0"/>
              <w:jc w:val="left"/>
            </w:pPr>
            <w:r>
              <w:rPr>
                <w:u w:val="single"/>
              </w:rPr>
              <w:t>Critères de progression (« processus d’atténuation en progression satisfaisante ») :</w:t>
            </w:r>
            <w:r>
              <w:t xml:space="preserve"> </w:t>
            </w:r>
          </w:p>
          <w:p w14:paraId="59C5E82B" w14:textId="4B04A776" w:rsidR="008449AF" w:rsidRDefault="004A5E76">
            <w:pPr>
              <w:pStyle w:val="Textoindependiente"/>
              <w:spacing w:after="0"/>
            </w:pPr>
            <w:r>
              <w:t>Le PMA cherche conseil et soutien à l’extérieur afin de mettre en place un plan de gestion des risques.</w:t>
            </w:r>
          </w:p>
          <w:p w14:paraId="18689F14" w14:textId="77777777" w:rsidR="008449AF" w:rsidRDefault="004A5E76">
            <w:pPr>
              <w:pStyle w:val="Textoindependiente"/>
              <w:spacing w:after="0"/>
              <w:jc w:val="center"/>
            </w:pPr>
            <w:r>
              <w:t>--- ou ---</w:t>
            </w:r>
          </w:p>
          <w:p w14:paraId="00AB737F" w14:textId="77777777" w:rsidR="008449AF" w:rsidRDefault="004A5E76">
            <w:pPr>
              <w:pStyle w:val="Textoindependiente"/>
              <w:spacing w:after="0"/>
              <w:rPr>
                <w:u w:val="single"/>
              </w:rPr>
            </w:pPr>
            <w:r>
              <w:t>Un plan de gestion des risques est en place et le PMA peut montrer qu’il est mis en œuvre et qu’un suivi est réalisé avec des améliorations mesurables.</w:t>
            </w:r>
          </w:p>
        </w:tc>
        <w:tc>
          <w:tcPr>
            <w:tcW w:w="6170" w:type="dxa"/>
            <w:gridSpan w:val="2"/>
            <w:shd w:val="clear" w:color="auto" w:fill="auto"/>
            <w:tcMar>
              <w:left w:w="88" w:type="dxa"/>
            </w:tcMar>
          </w:tcPr>
          <w:p w14:paraId="4C7A8F93" w14:textId="77777777" w:rsidR="008449AF" w:rsidRDefault="004A5E76">
            <w:pPr>
              <w:pStyle w:val="Textoindependiente2"/>
              <w:spacing w:after="0"/>
            </w:pPr>
            <w:r>
              <w:rPr>
                <w:b/>
              </w:rPr>
              <w:t>Orientation</w:t>
            </w:r>
            <w:r>
              <w:t> : les efforts d’atténuation des risques du PMA face aux forces de sécurité publiques ou privées devrait toujours s’accompagner d’une assistance légale afin de respecter la loi. Il est peu probable que les PMA aient les moyens d’accéder à une assistance légale.</w:t>
            </w:r>
          </w:p>
          <w:p w14:paraId="14E2DC56" w14:textId="6AB80B90" w:rsidR="008449AF" w:rsidRDefault="004A5E76">
            <w:pPr>
              <w:pStyle w:val="Textoindependiente2"/>
              <w:spacing w:after="0"/>
            </w:pPr>
            <w:r>
              <w:t>Même s’il peut arriver dans des cas exceptionnels que le PMA engage lui-même un avocat, le scénario « normal » est que les systèmes de chaîne d’approvisionnement ou les acheteurs légaux en aval apportent un soutien externe. Les systèmes CRAFT peuvent jouer un rôle dans cette situation.</w:t>
            </w:r>
          </w:p>
          <w:p w14:paraId="5E2B9DB1" w14:textId="77777777" w:rsidR="008449AF" w:rsidRDefault="004A5E76">
            <w:pPr>
              <w:pStyle w:val="Textoindependiente2"/>
              <w:spacing w:after="0"/>
            </w:pPr>
            <w:r>
              <w:t>La recherche d’un tel soutien pour mettre en œuvre un plan de gestion des risques, ou sa mise en œuvre avec des avancées mesurables sont considérées comme respect des critères de progression satisfaisante.</w:t>
            </w:r>
          </w:p>
          <w:p w14:paraId="4A4D6FF5" w14:textId="77777777" w:rsidR="008449AF" w:rsidRDefault="004A5E76">
            <w:pPr>
              <w:pStyle w:val="Textoindependiente2"/>
              <w:spacing w:after="0"/>
            </w:pPr>
            <w:r>
              <w:t xml:space="preserve">Le rapport CRAFT devra : </w:t>
            </w:r>
          </w:p>
          <w:p w14:paraId="17CCEFFC" w14:textId="77777777" w:rsidR="008449AF" w:rsidRDefault="004A5E76">
            <w:pPr>
              <w:pStyle w:val="Textoindependiente2"/>
              <w:numPr>
                <w:ilvl w:val="0"/>
                <w:numId w:val="17"/>
              </w:numPr>
              <w:spacing w:after="0"/>
              <w:ind w:left="318" w:hanging="284"/>
            </w:pPr>
            <w:r>
              <w:t>décrire les mesures prises durant la période écoulée, et</w:t>
            </w:r>
          </w:p>
          <w:p w14:paraId="2C1F5231" w14:textId="77777777" w:rsidR="008449AF" w:rsidRDefault="004A5E76">
            <w:pPr>
              <w:pStyle w:val="Textoindependiente2"/>
              <w:numPr>
                <w:ilvl w:val="0"/>
                <w:numId w:val="17"/>
              </w:numPr>
              <w:spacing w:after="0"/>
              <w:ind w:left="318" w:hanging="284"/>
              <w:rPr>
                <w:b/>
              </w:rPr>
            </w:pPr>
            <w:r>
              <w:t>décrire et s’engager à la mise en œuvre des mesures envisagées pour la période à venir.</w:t>
            </w:r>
          </w:p>
        </w:tc>
      </w:tr>
      <w:tr w:rsidR="008449AF" w14:paraId="0BF9F3AC" w14:textId="77777777">
        <w:tc>
          <w:tcPr>
            <w:tcW w:w="3792" w:type="dxa"/>
            <w:shd w:val="clear" w:color="auto" w:fill="FF7C80"/>
            <w:tcMar>
              <w:left w:w="88" w:type="dxa"/>
            </w:tcMar>
          </w:tcPr>
          <w:p w14:paraId="60812FAA" w14:textId="77777777" w:rsidR="008449AF" w:rsidRDefault="004A5E76">
            <w:pPr>
              <w:pStyle w:val="Textoindependiente"/>
              <w:spacing w:after="0"/>
              <w:rPr>
                <w:u w:val="single"/>
              </w:rPr>
            </w:pPr>
            <w:r>
              <w:rPr>
                <w:u w:val="single"/>
              </w:rPr>
              <w:t>Critère de non-respect :</w:t>
            </w:r>
          </w:p>
          <w:p w14:paraId="570E83D1" w14:textId="77777777" w:rsidR="008449AF" w:rsidRDefault="004A5E76">
            <w:pPr>
              <w:pStyle w:val="Textoindependiente"/>
              <w:spacing w:after="0"/>
              <w:rPr>
                <w:u w:val="single"/>
              </w:rPr>
            </w:pPr>
            <w:r>
              <w:t>Un plan de gestion des risques a été accordé entre le PMA et ses ACHETEURS, mais le PMA ne fait pas d’efforts pour se conformer au plan.</w:t>
            </w:r>
          </w:p>
        </w:tc>
        <w:tc>
          <w:tcPr>
            <w:tcW w:w="6170" w:type="dxa"/>
            <w:gridSpan w:val="2"/>
            <w:shd w:val="clear" w:color="auto" w:fill="auto"/>
            <w:tcMar>
              <w:left w:w="88" w:type="dxa"/>
            </w:tcMar>
          </w:tcPr>
          <w:p w14:paraId="62E3DAD1" w14:textId="77777777" w:rsidR="008449AF" w:rsidRDefault="004A5E76">
            <w:pPr>
              <w:pStyle w:val="Textoindependiente2"/>
              <w:spacing w:after="0"/>
            </w:pPr>
            <w:r>
              <w:rPr>
                <w:b/>
              </w:rPr>
              <w:t>Orientation</w:t>
            </w:r>
            <w:r>
              <w:t xml:space="preserve"> : le critère de non-respect ne s’applique que si l’acteur en aval de la chaîne d’approvisionnement (ou le système CRAFT) s’est engagé auprès du PMA et qu’un plan de gestion des risques a été défini. </w:t>
            </w:r>
          </w:p>
          <w:p w14:paraId="5A4E615C" w14:textId="31A08F2C" w:rsidR="008449AF" w:rsidRDefault="004A5E76">
            <w:pPr>
              <w:pStyle w:val="Textoindependiente2"/>
              <w:spacing w:after="0"/>
            </w:pPr>
            <w:r>
              <w:t>Le critère de non-respect cherche à refléter les situations dans lesquelles le PMA pourrait suivre (sans s’exposer à un risque de persécution) mais ne suit pas le plan de gestion des risques agréé mutuellement.</w:t>
            </w:r>
          </w:p>
        </w:tc>
      </w:tr>
    </w:tbl>
    <w:p w14:paraId="0F05BA85" w14:textId="77777777" w:rsidR="008449AF" w:rsidRDefault="004A5E76">
      <w:pPr>
        <w:spacing w:after="160" w:line="259" w:lineRule="auto"/>
        <w:rPr>
          <w:rFonts w:eastAsiaTheme="minorEastAsia"/>
        </w:rPr>
      </w:pPr>
      <w:r>
        <w:lastRenderedPageBreak/>
        <w:br w:type="page"/>
      </w:r>
    </w:p>
    <w:tbl>
      <w:tblPr>
        <w:tblStyle w:val="Tablaconcuadrcula"/>
        <w:tblW w:w="9963" w:type="dxa"/>
        <w:tblCellMar>
          <w:left w:w="133" w:type="dxa"/>
        </w:tblCellMar>
        <w:tblLook w:val="04A0" w:firstRow="1" w:lastRow="0" w:firstColumn="1" w:lastColumn="0" w:noHBand="0" w:noVBand="1"/>
      </w:tblPr>
      <w:tblGrid>
        <w:gridCol w:w="4077"/>
        <w:gridCol w:w="1701"/>
        <w:gridCol w:w="4185"/>
      </w:tblGrid>
      <w:tr w:rsidR="008449AF" w14:paraId="4A3DC6CB" w14:textId="77777777">
        <w:tc>
          <w:tcPr>
            <w:tcW w:w="5777" w:type="dxa"/>
            <w:gridSpan w:val="2"/>
            <w:tcBorders>
              <w:top w:val="nil"/>
              <w:left w:val="nil"/>
              <w:right w:val="nil"/>
            </w:tcBorders>
            <w:shd w:val="clear" w:color="auto" w:fill="auto"/>
            <w:vAlign w:val="bottom"/>
          </w:tcPr>
          <w:p w14:paraId="69D13A29" w14:textId="77777777" w:rsidR="008449AF" w:rsidRDefault="004A5E76">
            <w:pPr>
              <w:pStyle w:val="Textoindependiente"/>
              <w:keepNext/>
              <w:pageBreakBefore/>
              <w:spacing w:after="0"/>
              <w:jc w:val="left"/>
            </w:pPr>
            <w:r>
              <w:rPr>
                <w:b/>
              </w:rPr>
              <w:lastRenderedPageBreak/>
              <w:t xml:space="preserve">M.4/2.1.8/E.2 </w:t>
            </w:r>
            <w:r>
              <w:rPr>
                <w:i/>
                <w:color w:val="7F7F7F" w:themeColor="text1" w:themeTint="80"/>
              </w:rPr>
              <w:t xml:space="preserve">(aborde </w:t>
            </w:r>
            <w:r>
              <w:fldChar w:fldCharType="begin"/>
            </w:r>
            <w:r>
              <w:instrText>ADDIN CITAVI.PLACEHOLDER af14e956-f025-4316-ac23-803178ba20cc PFBsYWNlaG9sZGVyPg0KICA8QWRkSW5WZXJzaW9uPjUuNy4wLjA8L0FkZEluVmVyc2lvbj4NCiAgPElkPmFmMTRlOTU2LWYwMjUtNDMxNi1hYzIzLTgwMzE3OGJhMjBjYzwvSWQ+DQogIDxFbnRyaWVzPg0KICAgIDxFbnRyeT4NCiAgICAgIDxJZD5mZmQxYjI1ZC01ZDZmLTQ5ODAtYmY0Zi1jZmRkMzM2NzIzOGU8L0lkPg0KICAgICAgPE5vUGFyPnRydWU8L05vUGFyPg0KICAgICAgPFJlZmVyZW5jZUlkPmFhNmZkOTAyLWUxMTEtNDIyNS1iYjVmLWI2OTcyNjMyYmI3YjwvUmVmZXJlbmNlSWQ+DQogICAgICA8UmFuZ2U+DQogICAgICAgIDxTdGFydD4wPC9TdGFydD4NCiAgICAgICAgPExlbmd0aD4xMDwvTGVuZ3RoPg0KICAgICAgPC9SYW5nZT4NCiAgICAgIDxSZWZlcmVuY2U+DQogICAgICAgIDxSZWZlcmVuY2VUeXBlSWQ+Qm9vazwvUmVmZXJlbmNlVHlwZUlkPg0KICAgICAgICA8QXV0aG9ycz4NCiAgICAgICAgICA8UGVyc29uPg0KICAgICAgICAgICAgPExhc3ROYW1lPk9FQ0Q8L0xhc3ROYW1lPg0KICAgICAgICAgIDwvUGVyc29uPg0KICAgICAgICA8L0F1dGhvcnM+DQogICAgICAgIDxBY2Nlc3NEYXRlPjIwLzA0LzIwMTc8L0FjY2Vzc0RhdGU+DQogICAgICAgIDxEb2k+MTAuMTc4Ny85Nzg5MjY0MjUyNDc5LWVuPC9Eb2k+DQogICAgICAgIDxFZGl0aW9uPlRoaXJkIEVkaXRpb248L0VkaXRpb24+DQogICAgICAgIDxJZD5hYTZmZDkwMi1lMTExLTQyMjUtYmI1Zi1iNjk3MjYzMmJiN2I8L0lkPg0KICAgICAgICA8SXNibj45Nzg5MjY0MjUyNDc5PC9Jc2JuPg0KICAgICAgICA8TG9jYXRpb25zPg0KICAgICAgICAgIDxMb2NhdGlvbj4NCiAgICAgICAgICAgIDxBZGRyZXNzPjEwLjE3ODcvOTc4OTI2NDI1MjQ3OS1lbjwvQWRkcmVzcz4NCiAgICAgICAgICAgIDxMb2NhdGlvblR5cGU+RWxlY3Ryb25pY0FkZHJlc3M8L0xvY2F0aW9uVHlwZT4NCiAgICAgICAgICA8L0xvY2F0aW9uPg0KICAgICAgICAgIDxMb2NhdGlvbj4NCiAgICAgICAgICAgIDxBZGRyZXNzPk9FQ0QgMjAxNiAtIE9FQ0QgRHVlIERpbGlnZW5jZSBHdWlkYW5jZS5wZGY8L0FkZHJlc3M+DQogICAgICAgICAgICA8TG9jYXRpb25UeXBlPkVsZWN0cm9uaWNBZGRyZXNzPC9Mb2NhdGlvblR5cGU+DQogICAgICAgICAgPC9Mb2NhdGlvbj4NCiAgICAgICAgICA8TG9jYXRpb24+DQogICAgICAgICAgICA8QWRkcmVzcz5odHRwOi8vd3d3Lm9lY2Qub3JnL2RhZi9pbnYvbW5lL09FQ0QtRHVlLURpbGlnZW5jZS1HdWlkYW5jZS1NaW5lcmFscy1FZGl0aW9uMy5wZGY8L0FkZHJlc3M+DQogICAgICAgICAgICA8TG9jYXRpb25UeXBlPkVsZWN0cm9uaWNBZGRyZXNzPC9Mb2NhdGlvblR5cGU+DQogICAgICAgICAgPC9Mb2NhdGlvbj4NCiAgICAgICAgPC9Mb2NhdGlvbnM+DQogICAgICAgIDxPbmxpbmVBZGRyZXNzPmh0dHA6Ly93d3cub2VjZC5vcmcvZGFmL2ludi9tbmUvT0VDRC1EdWUtRGlsaWdlbmNlLUd1aWRhbmNlLU1pbmVyYWxzLUVkaXRpb24zLnBkZjwvT25saW5lQWRkcmVzcz4NCiAgICAgICAgPE9yZ2FuaXphdGlvbnM+DQogICAgICAgICAgPFBlcnNvbj4NCiAgICAgICAgICAgIDxMYXN0TmFtZT5PcmdhbmlzYXRpb24gZm9yIEVjb25vbWljIENvLW9wZXJhdGlvbiBhbmQgRGV2ZWxvcG1lbnQgKE9FQ0QpPC9MYXN0TmFtZT4NCiAgICAgICAgICA8L1BlcnNvbj4NCiAgICAgICAgPC9Pcmdhbml6YXRpb25zPg0KICAgICAgICA8UGFnZUNvdW50QzU+PCFbQ0RBVEFbPGM+MTIwPC9jPg0KPGluPnRydWU8L2luPg0KPG9zPjEyMDwvb3M+DQo8cHM+MTIwPC9wcz5dXT48L1BhZ2VDb3VudEM1Pg0KICAgICAgICA8UGFnZUNvdW50PjEyMDwvUGFnZUNvdW50Pg0KICAgICAgICA8UGxhY2VPZlB1YmxpY2F0aW9uPlBhcmlzIChGUik8L1BsYWNlT2ZQdWJsaWNhdGlvbj4NCiAgICAgICAgPFB1Ymxpc2hlcnM+DQogICAgICAgICAgPFB1Ymxpc2hlcj4NCiAgICAgICAgICAgIDxOYW1lPk9FQ0QgUHVibGlzaGluZzwvTmFtZT4NCiAgICAgICAgICA8L1B1Ymxpc2hlcj4NCiAgICAgICAgPC9QdWJsaXNoZXJzPg0KICAgICAgICA8U2VxdWVuY2VOdW1iZXI+MzwvU2VxdWVuY2VOdW1iZXI+DQogICAgICAgIDxTaG9ydFRpdGxlPk9FQ0QgMjAxNiDigJMgT0VDRCBEdWUgRGlsaWdlbmNlIEd1aWRhbmNlPC9TaG9ydFRpdGxlPg0KICAgICAgICA8U291cmNlT2ZCaWJsaW9ncmFwaGljSW5mb3JtYXRpb24+Q3Jvc3NSZWY8L1NvdXJjZU9mQmlibGlvZ3JhcGhpY0luZm9ybWF0aW9uPg0KICAgICAgICA8VGl0bGU+T0VDRCBEdWUgRGlsaWdlbmNlIEd1aWRhbmNlIGZvciBSZXNwb25zaWJsZSBTdXBwbHkgQ2hhaW5zIG9mIE1pbmVyYWxzIGZyb20gQ29uZmxpY3QtQWZmZWN0ZWQgYW5kIEhpZ2gtUmlzayBBcmVhczwvVGl0bGU+DQogICAgICAgIDxZZWFyPjIwMTY8L1llYXI+DQogICAgICA8L1JlZmVyZW5jZT4NCiAgICA8L0VudHJ5Pg0KICA8L0VudHJpZXM+DQogIDxUZXh0Pk9FQ0QgMjAxNmI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0VDRCAyMDE2YjwvVGV4dD4NCiAgICA8L1RleHRVbml0Pg0KICA8L1RleHRVbml0cz4NCjwvUGxhY2Vob2xkZXI+</w:instrText>
            </w:r>
            <w:r>
              <w:fldChar w:fldCharType="separate"/>
            </w:r>
            <w:bookmarkStart w:id="190" w:name="__Fieldmark__2496_187408736"/>
            <w:r>
              <w:rPr>
                <w:i/>
                <w:color w:val="7F7F7F" w:themeColor="text1" w:themeTint="80"/>
              </w:rPr>
              <w:t>O</w:t>
            </w:r>
            <w:bookmarkStart w:id="191" w:name="__Fieldmark__41123_1435017116"/>
            <w:r>
              <w:rPr>
                <w:i/>
                <w:color w:val="7F7F7F" w:themeColor="text1" w:themeTint="80"/>
              </w:rPr>
              <w:t>C</w:t>
            </w:r>
            <w:bookmarkStart w:id="192" w:name="__Fieldmark__22000_1435017116"/>
            <w:r>
              <w:rPr>
                <w:i/>
                <w:color w:val="7F7F7F" w:themeColor="text1" w:themeTint="80"/>
              </w:rPr>
              <w:t>D</w:t>
            </w:r>
            <w:bookmarkStart w:id="193" w:name="__Fieldmark__8998_1435017116"/>
            <w:r>
              <w:rPr>
                <w:i/>
                <w:color w:val="7F7F7F" w:themeColor="text1" w:themeTint="80"/>
              </w:rPr>
              <w:t>E</w:t>
            </w:r>
            <w:bookmarkStart w:id="194" w:name="__Fieldmark__3615_2621159314"/>
            <w:r>
              <w:rPr>
                <w:i/>
                <w:color w:val="7F7F7F" w:themeColor="text1" w:themeTint="80"/>
              </w:rPr>
              <w:t xml:space="preserve"> </w:t>
            </w:r>
            <w:bookmarkStart w:id="195" w:name="_CTVP001af14e956f0254316ac23803178ba20cc"/>
            <w:r>
              <w:rPr>
                <w:i/>
                <w:color w:val="7F7F7F" w:themeColor="text1" w:themeTint="80"/>
              </w:rPr>
              <w:t>2016b</w:t>
            </w:r>
            <w:r>
              <w:fldChar w:fldCharType="end"/>
            </w:r>
            <w:bookmarkEnd w:id="190"/>
            <w:bookmarkEnd w:id="191"/>
            <w:bookmarkEnd w:id="192"/>
            <w:bookmarkEnd w:id="193"/>
            <w:bookmarkEnd w:id="194"/>
            <w:bookmarkEnd w:id="195"/>
            <w:r>
              <w:rPr>
                <w:i/>
                <w:color w:val="7F7F7F" w:themeColor="text1" w:themeTint="80"/>
              </w:rPr>
              <w:t>, Annexe II, par. 6)</w:t>
            </w:r>
          </w:p>
        </w:tc>
        <w:tc>
          <w:tcPr>
            <w:tcW w:w="4185" w:type="dxa"/>
            <w:tcBorders>
              <w:top w:val="nil"/>
              <w:left w:val="nil"/>
              <w:right w:val="nil"/>
            </w:tcBorders>
            <w:shd w:val="clear" w:color="auto" w:fill="auto"/>
          </w:tcPr>
          <w:p w14:paraId="1AB1196E" w14:textId="77777777" w:rsidR="008449AF" w:rsidRDefault="004A5E76">
            <w:pPr>
              <w:keepNext/>
              <w:shd w:val="clear" w:color="auto" w:fill="FF9933"/>
              <w:rPr>
                <w:color w:val="FFFFFF" w:themeColor="background1"/>
                <w:sz w:val="18"/>
              </w:rPr>
            </w:pPr>
            <w:r>
              <w:rPr>
                <w:b/>
                <w:color w:val="FFFFFF" w:themeColor="background1"/>
                <w:sz w:val="18"/>
              </w:rPr>
              <w:t>2. Catégorie</w:t>
            </w:r>
            <w:r>
              <w:rPr>
                <w:color w:val="FFFFFF" w:themeColor="background1"/>
                <w:sz w:val="18"/>
              </w:rPr>
              <w:t> : Bien-être social</w:t>
            </w:r>
          </w:p>
          <w:p w14:paraId="17293EF8" w14:textId="77777777" w:rsidR="008449AF" w:rsidRDefault="004A5E76">
            <w:pPr>
              <w:keepNext/>
              <w:shd w:val="clear" w:color="auto" w:fill="FF9933"/>
              <w:rPr>
                <w:color w:val="FFFFFF" w:themeColor="background1"/>
                <w:sz w:val="18"/>
              </w:rPr>
            </w:pPr>
            <w:r>
              <w:rPr>
                <w:b/>
                <w:color w:val="FFFFFF" w:themeColor="background1"/>
                <w:sz w:val="18"/>
              </w:rPr>
              <w:t>2.1 Enjeu</w:t>
            </w:r>
            <w:r>
              <w:rPr>
                <w:color w:val="FFFFFF" w:themeColor="background1"/>
                <w:sz w:val="18"/>
              </w:rPr>
              <w:t> : Droits communautaires</w:t>
            </w:r>
          </w:p>
          <w:p w14:paraId="246177CD" w14:textId="77777777" w:rsidR="008449AF" w:rsidRDefault="004A5E76">
            <w:pPr>
              <w:keepNext/>
              <w:shd w:val="clear" w:color="auto" w:fill="FF9933"/>
              <w:rPr>
                <w:sz w:val="18"/>
              </w:rPr>
            </w:pPr>
            <w:r>
              <w:rPr>
                <w:b/>
                <w:color w:val="FFFFFF" w:themeColor="background1"/>
                <w:sz w:val="18"/>
              </w:rPr>
              <w:t>2.1.8 Sous-enjeu</w:t>
            </w:r>
            <w:r>
              <w:rPr>
                <w:color w:val="FFFFFF" w:themeColor="background1"/>
                <w:sz w:val="18"/>
              </w:rPr>
              <w:t> : Forces de sécurité</w:t>
            </w:r>
          </w:p>
        </w:tc>
      </w:tr>
      <w:tr w:rsidR="008449AF" w14:paraId="05B0D434" w14:textId="77777777">
        <w:tc>
          <w:tcPr>
            <w:tcW w:w="9962" w:type="dxa"/>
            <w:gridSpan w:val="3"/>
            <w:shd w:val="clear" w:color="auto" w:fill="auto"/>
            <w:tcMar>
              <w:left w:w="88" w:type="dxa"/>
            </w:tcMar>
          </w:tcPr>
          <w:p w14:paraId="3F0032FC" w14:textId="77777777" w:rsidR="008449AF" w:rsidRDefault="004A5E76">
            <w:pPr>
              <w:pStyle w:val="Textoindependiente"/>
              <w:spacing w:after="0"/>
              <w:rPr>
                <w:color w:val="FFFFFF" w:themeColor="background1"/>
                <w:sz w:val="18"/>
              </w:rPr>
            </w:pPr>
            <w:r>
              <w:rPr>
                <w:b/>
              </w:rPr>
              <w:t>Il est raisonnable de croire que le PMA soutient ou cherche le soutien des forces de sécurité publiques ou privées qui maintiennent la loi, dont la protection des droits humains, la sécurité des travailleurs de la mine, des équipements et des installations et la protection du site minier.</w:t>
            </w:r>
          </w:p>
        </w:tc>
      </w:tr>
      <w:tr w:rsidR="008449AF" w14:paraId="3CF90B35" w14:textId="77777777">
        <w:tc>
          <w:tcPr>
            <w:tcW w:w="9962" w:type="dxa"/>
            <w:gridSpan w:val="3"/>
            <w:shd w:val="clear" w:color="auto" w:fill="auto"/>
            <w:tcMar>
              <w:left w:w="88" w:type="dxa"/>
            </w:tcMar>
          </w:tcPr>
          <w:p w14:paraId="6BC97C85" w14:textId="77777777" w:rsidR="008449AF" w:rsidRDefault="004A5E76">
            <w:pPr>
              <w:pStyle w:val="Textoindependiente2"/>
              <w:spacing w:after="0"/>
            </w:pPr>
            <w:r>
              <w:rPr>
                <w:b/>
              </w:rPr>
              <w:t>Orientation</w:t>
            </w:r>
            <w:r>
              <w:t xml:space="preserve"> : le maintien de l’ordre public et de la loi au nom de l’État est le devoir des forces de sécurité publiques (police, armée, autres organismes d’exécution). Comme toute personne civile, les PMA (en tant que groupes constitués de personnes civiles) ont le droit de rechercher le soutien des forces publiques et ont l’obligation de collaborer avec celles-ci dans le cadre de la loi. </w:t>
            </w:r>
          </w:p>
          <w:p w14:paraId="2BBAEBE9" w14:textId="77777777" w:rsidR="008449AF" w:rsidRDefault="004A5E76">
            <w:pPr>
              <w:pStyle w:val="Textoindependiente2"/>
              <w:spacing w:after="0"/>
              <w:rPr>
                <w:b/>
              </w:rPr>
            </w:pPr>
            <w:r>
              <w:t xml:space="preserve">Les </w:t>
            </w:r>
            <w:r>
              <w:rPr>
                <w:b/>
              </w:rPr>
              <w:t>forces de sécurité privées</w:t>
            </w:r>
            <w:r>
              <w:t xml:space="preserve"> dépendent d’une autorisation de l’État pour opérer mais sont engagées directement par la partie intéressée. Comme toute personne civile, les PMA (en tant que groupes de celles-ci) ont le droit d’engager des forces de sécurité privées (même si en pratique cela n’arrive que dans des cas exceptionnels) et ont l’obligation de suivre les instructions d’autres forces de sécurité, tant que celles-ci agissent dans le cadre de la loi. </w:t>
            </w:r>
          </w:p>
        </w:tc>
      </w:tr>
      <w:tr w:rsidR="008449AF" w14:paraId="567C7F7E" w14:textId="77777777">
        <w:tc>
          <w:tcPr>
            <w:tcW w:w="4076" w:type="dxa"/>
            <w:shd w:val="clear" w:color="auto" w:fill="92D050"/>
            <w:tcMar>
              <w:left w:w="88" w:type="dxa"/>
            </w:tcMar>
          </w:tcPr>
          <w:p w14:paraId="392FC79F" w14:textId="0158D5DC" w:rsidR="008449AF" w:rsidRDefault="004A5E76">
            <w:pPr>
              <w:pStyle w:val="Textoindependiente"/>
              <w:spacing w:after="0"/>
              <w:jc w:val="left"/>
            </w:pPr>
            <w:r>
              <w:rPr>
                <w:u w:val="single"/>
              </w:rPr>
              <w:t>Critère de respect (« atténué ») :</w:t>
            </w:r>
          </w:p>
          <w:p w14:paraId="7909F0A8" w14:textId="77777777" w:rsidR="008449AF" w:rsidRDefault="004A5E76">
            <w:pPr>
              <w:pStyle w:val="Textoindependiente"/>
              <w:spacing w:after="0"/>
            </w:pPr>
            <w:r>
              <w:t>Les relations entre le PMA et les forces de sécurité publiques ou privées ne se caractérisent pas par des tensions et le PMA déclare et peut prouver (le cas échéant) qu’il collabore avec, ou cherche le soutien des forces de sécurité publiques ou privées selon les besoins et en conformité avec la loi.</w:t>
            </w:r>
          </w:p>
          <w:p w14:paraId="0D624B54" w14:textId="77777777" w:rsidR="008449AF" w:rsidRDefault="008449AF">
            <w:pPr>
              <w:rPr>
                <w:b/>
                <w:color w:val="7F7F7F" w:themeColor="text1" w:themeTint="80"/>
              </w:rPr>
            </w:pPr>
          </w:p>
        </w:tc>
        <w:tc>
          <w:tcPr>
            <w:tcW w:w="5886" w:type="dxa"/>
            <w:gridSpan w:val="2"/>
            <w:shd w:val="clear" w:color="auto" w:fill="auto"/>
            <w:tcMar>
              <w:left w:w="88" w:type="dxa"/>
            </w:tcMar>
          </w:tcPr>
          <w:p w14:paraId="0EF09762" w14:textId="0A2CC2FE" w:rsidR="008449AF" w:rsidRDefault="004A5E76">
            <w:pPr>
              <w:pStyle w:val="Textoindependiente2"/>
              <w:spacing w:after="0"/>
            </w:pPr>
            <w:r>
              <w:rPr>
                <w:b/>
              </w:rPr>
              <w:t>Orientation</w:t>
            </w:r>
            <w:r>
              <w:t> : dans son rapport CRAFT, le PMA devra décrire les « </w:t>
            </w:r>
            <w:r>
              <w:rPr>
                <w:b/>
              </w:rPr>
              <w:t>bonnes relations</w:t>
            </w:r>
            <w:r>
              <w:t xml:space="preserve"> » avec les forces de sécurité publiques ou privées. </w:t>
            </w:r>
          </w:p>
          <w:p w14:paraId="3EEC311D" w14:textId="77777777" w:rsidR="008449AF" w:rsidRDefault="004A5E76">
            <w:pPr>
              <w:pStyle w:val="Textoindependiente2"/>
              <w:spacing w:after="0"/>
              <w:rPr>
                <w:b/>
              </w:rPr>
            </w:pPr>
            <w:r>
              <w:t>Le rapport CRAFT devra fournir des informations concernant l’ensemble des forces de sécurité qui sont présentes sur le site minier et tout au long de la chaîne d’approvisionnement interne.</w:t>
            </w:r>
          </w:p>
          <w:p w14:paraId="06250D51" w14:textId="77777777" w:rsidR="008449AF" w:rsidRDefault="008449AF">
            <w:pPr>
              <w:pStyle w:val="Textoindependiente2"/>
              <w:spacing w:after="0"/>
              <w:jc w:val="center"/>
            </w:pPr>
          </w:p>
        </w:tc>
      </w:tr>
      <w:tr w:rsidR="008449AF" w14:paraId="47A5F032" w14:textId="77777777">
        <w:tc>
          <w:tcPr>
            <w:tcW w:w="4076" w:type="dxa"/>
            <w:shd w:val="clear" w:color="auto" w:fill="CCFF66"/>
            <w:tcMar>
              <w:left w:w="88" w:type="dxa"/>
            </w:tcMar>
          </w:tcPr>
          <w:p w14:paraId="0133DEEB" w14:textId="77777777" w:rsidR="008449AF" w:rsidRDefault="004A5E76">
            <w:pPr>
              <w:pStyle w:val="Textoindependiente"/>
              <w:spacing w:after="0"/>
              <w:jc w:val="left"/>
              <w:rPr>
                <w:u w:val="single"/>
              </w:rPr>
            </w:pPr>
            <w:r>
              <w:rPr>
                <w:u w:val="single"/>
              </w:rPr>
              <w:t>Critères de progression (“processus d’atténuation en progression satisfaisante”) :</w:t>
            </w:r>
            <w:r>
              <w:t xml:space="preserve"> </w:t>
            </w:r>
          </w:p>
          <w:p w14:paraId="3DFB7E31" w14:textId="72414397" w:rsidR="008449AF" w:rsidRDefault="004A5E76">
            <w:pPr>
              <w:pStyle w:val="Textoindependiente"/>
              <w:spacing w:after="0"/>
            </w:pPr>
            <w:r>
              <w:t>Les relations entre le PMA et les forces de sécurité publiques ou privées se caractérisent par des tensions, mais le PMA cherche conseil et soutien afin de mettre en place un plan de gestion des risques.</w:t>
            </w:r>
          </w:p>
          <w:p w14:paraId="7424E6B4" w14:textId="77777777" w:rsidR="008449AF" w:rsidRDefault="004A5E76">
            <w:pPr>
              <w:pStyle w:val="Textoindependiente"/>
              <w:spacing w:after="0"/>
              <w:jc w:val="center"/>
            </w:pPr>
            <w:r>
              <w:t>--- ou ---</w:t>
            </w:r>
          </w:p>
          <w:p w14:paraId="46B388F1" w14:textId="77777777" w:rsidR="008449AF" w:rsidRDefault="004A5E76">
            <w:pPr>
              <w:pStyle w:val="Textoindependiente"/>
              <w:spacing w:after="0"/>
              <w:rPr>
                <w:u w:val="single"/>
              </w:rPr>
            </w:pPr>
            <w:r>
              <w:t>Un plan de gestion des risques qui aborde ce risque est en place et le PMA peut montrer qu’il est mis en œuvre et qu’un suivi est réalisé avec des améliorations mesurables.</w:t>
            </w:r>
          </w:p>
        </w:tc>
        <w:tc>
          <w:tcPr>
            <w:tcW w:w="5886" w:type="dxa"/>
            <w:gridSpan w:val="2"/>
            <w:shd w:val="clear" w:color="auto" w:fill="auto"/>
            <w:tcMar>
              <w:left w:w="88" w:type="dxa"/>
            </w:tcMar>
          </w:tcPr>
          <w:p w14:paraId="709961A3" w14:textId="21590C19" w:rsidR="008449AF" w:rsidRDefault="004A5E76">
            <w:pPr>
              <w:pStyle w:val="Textoindependiente2"/>
              <w:spacing w:after="0"/>
            </w:pPr>
            <w:r>
              <w:rPr>
                <w:b/>
              </w:rPr>
              <w:t>Orientation :</w:t>
            </w:r>
            <w:r>
              <w:t xml:space="preserve"> dans son rapport CRAFT, le PMA devra décrire les « </w:t>
            </w:r>
            <w:r>
              <w:rPr>
                <w:b/>
              </w:rPr>
              <w:t>relations difficiles</w:t>
            </w:r>
            <w:r>
              <w:t> » avec les forces de sécurité publiques ou privées, ainsi que les efforts réalisés et les étapes suivies pour améliorer ces relations.</w:t>
            </w:r>
          </w:p>
          <w:p w14:paraId="47438D1F" w14:textId="77777777" w:rsidR="008449AF" w:rsidRDefault="008449AF">
            <w:pPr>
              <w:pStyle w:val="Textoindependiente2"/>
              <w:spacing w:after="0"/>
            </w:pPr>
          </w:p>
          <w:p w14:paraId="0589AF1D" w14:textId="77777777" w:rsidR="008449AF" w:rsidRDefault="004A5E76">
            <w:pPr>
              <w:pStyle w:val="Textoindependiente2"/>
              <w:spacing w:after="0"/>
            </w:pPr>
            <w:r>
              <w:t>Le rapport CRAFT devra fournir des informations concernant l’ensemble des forces de sécurité qui sont présentes sur le site minier et tout au long de la chaîne d’approvisionnement interne.</w:t>
            </w:r>
          </w:p>
          <w:p w14:paraId="0E0F9EA4" w14:textId="77777777" w:rsidR="008449AF" w:rsidRDefault="008449AF">
            <w:pPr>
              <w:pStyle w:val="Textoindependiente2"/>
              <w:spacing w:after="0"/>
            </w:pPr>
          </w:p>
          <w:p w14:paraId="0845A869" w14:textId="77777777" w:rsidR="008449AF" w:rsidRDefault="004A5E76">
            <w:pPr>
              <w:pStyle w:val="Textoindependiente2"/>
              <w:spacing w:after="0"/>
            </w:pPr>
            <w:r>
              <w:t>Le rapport CRAFT devra :</w:t>
            </w:r>
          </w:p>
          <w:p w14:paraId="735A8BC6" w14:textId="77777777" w:rsidR="008449AF" w:rsidRDefault="004A5E76">
            <w:pPr>
              <w:pStyle w:val="Textoindependiente2"/>
              <w:numPr>
                <w:ilvl w:val="0"/>
                <w:numId w:val="18"/>
              </w:numPr>
              <w:spacing w:after="0"/>
              <w:ind w:left="318" w:hanging="284"/>
            </w:pPr>
            <w:r>
              <w:t>décrire les mesures prises durant la période écoulée, et</w:t>
            </w:r>
          </w:p>
          <w:p w14:paraId="73B11DA4" w14:textId="77777777" w:rsidR="008449AF" w:rsidRDefault="004A5E76">
            <w:pPr>
              <w:pStyle w:val="Textoindependiente2"/>
              <w:numPr>
                <w:ilvl w:val="0"/>
                <w:numId w:val="18"/>
              </w:numPr>
              <w:spacing w:after="0"/>
              <w:ind w:left="318" w:hanging="284"/>
              <w:rPr>
                <w:b/>
              </w:rPr>
            </w:pPr>
            <w:r>
              <w:t>décrire et s’engager à mettre en œuvre les mesures envisagées pour la période à venir.</w:t>
            </w:r>
          </w:p>
          <w:p w14:paraId="6CCB2060" w14:textId="77777777" w:rsidR="008449AF" w:rsidRDefault="008449AF">
            <w:pPr>
              <w:ind w:left="33"/>
              <w:rPr>
                <w:b/>
                <w:color w:val="7F7F7F" w:themeColor="text1" w:themeTint="80"/>
              </w:rPr>
            </w:pPr>
          </w:p>
        </w:tc>
      </w:tr>
      <w:tr w:rsidR="008449AF" w14:paraId="33922D3E" w14:textId="77777777">
        <w:tc>
          <w:tcPr>
            <w:tcW w:w="4076" w:type="dxa"/>
            <w:shd w:val="clear" w:color="auto" w:fill="FF7C80"/>
            <w:tcMar>
              <w:left w:w="88" w:type="dxa"/>
            </w:tcMar>
          </w:tcPr>
          <w:p w14:paraId="43FC889A" w14:textId="77777777" w:rsidR="008449AF" w:rsidRDefault="004A5E76">
            <w:pPr>
              <w:pStyle w:val="Textoindependiente"/>
              <w:spacing w:after="0"/>
              <w:rPr>
                <w:u w:val="single"/>
              </w:rPr>
            </w:pPr>
            <w:r>
              <w:rPr>
                <w:u w:val="single"/>
              </w:rPr>
              <w:t>Critère de non-respect :</w:t>
            </w:r>
          </w:p>
          <w:p w14:paraId="4A115F00" w14:textId="77777777" w:rsidR="008449AF" w:rsidRDefault="004A5E76">
            <w:pPr>
              <w:pStyle w:val="Textoindependiente"/>
              <w:spacing w:after="0"/>
              <w:rPr>
                <w:u w:val="single"/>
              </w:rPr>
            </w:pPr>
            <w:r>
              <w:t xml:space="preserve">Le PMA refuse d’obéir aux forces de sécurité publiques ou privées (alors que celles-ci agissent dans le cadre de la loi).  </w:t>
            </w:r>
          </w:p>
        </w:tc>
        <w:tc>
          <w:tcPr>
            <w:tcW w:w="5886" w:type="dxa"/>
            <w:gridSpan w:val="2"/>
            <w:shd w:val="clear" w:color="auto" w:fill="auto"/>
            <w:tcMar>
              <w:left w:w="88" w:type="dxa"/>
            </w:tcMar>
          </w:tcPr>
          <w:p w14:paraId="177661C9" w14:textId="77777777" w:rsidR="008449AF" w:rsidRDefault="004A5E76">
            <w:pPr>
              <w:pStyle w:val="Textoindependiente2"/>
              <w:spacing w:after="0"/>
              <w:rPr>
                <w:b/>
              </w:rPr>
            </w:pPr>
            <w:r>
              <w:rPr>
                <w:b/>
              </w:rPr>
              <w:t>Orientation</w:t>
            </w:r>
            <w:r>
              <w:t> : le PMA risque de voir les acheteurs légaux se désengager ou suspendre les achats. Le PMA doit établir un plan de gestion des risques.</w:t>
            </w:r>
          </w:p>
        </w:tc>
      </w:tr>
    </w:tbl>
    <w:p w14:paraId="09DE7978" w14:textId="77777777" w:rsidR="008449AF" w:rsidRDefault="004A5E76">
      <w:pPr>
        <w:spacing w:after="160" w:line="259" w:lineRule="auto"/>
        <w:rPr>
          <w:rFonts w:eastAsiaTheme="minorEastAsia"/>
        </w:rPr>
      </w:pPr>
      <w:r>
        <w:br w:type="page"/>
      </w:r>
    </w:p>
    <w:tbl>
      <w:tblPr>
        <w:tblStyle w:val="Tablaconcuadrcula"/>
        <w:tblW w:w="9963" w:type="dxa"/>
        <w:tblCellMar>
          <w:left w:w="133" w:type="dxa"/>
        </w:tblCellMar>
        <w:tblLook w:val="04A0" w:firstRow="1" w:lastRow="0" w:firstColumn="1" w:lastColumn="0" w:noHBand="0" w:noVBand="1"/>
      </w:tblPr>
      <w:tblGrid>
        <w:gridCol w:w="4077"/>
        <w:gridCol w:w="1701"/>
        <w:gridCol w:w="4185"/>
      </w:tblGrid>
      <w:tr w:rsidR="008449AF" w14:paraId="01D6B8F9" w14:textId="77777777">
        <w:tc>
          <w:tcPr>
            <w:tcW w:w="5777" w:type="dxa"/>
            <w:gridSpan w:val="2"/>
            <w:tcBorders>
              <w:top w:val="nil"/>
              <w:left w:val="nil"/>
              <w:right w:val="nil"/>
            </w:tcBorders>
            <w:shd w:val="clear" w:color="auto" w:fill="auto"/>
            <w:vAlign w:val="bottom"/>
          </w:tcPr>
          <w:p w14:paraId="36E6B12F" w14:textId="77777777" w:rsidR="008449AF" w:rsidRDefault="004A5E76">
            <w:pPr>
              <w:pStyle w:val="Textoindependiente"/>
              <w:keepNext/>
              <w:pageBreakBefore/>
              <w:spacing w:after="0"/>
              <w:jc w:val="left"/>
            </w:pPr>
            <w:r>
              <w:rPr>
                <w:b/>
              </w:rPr>
              <w:lastRenderedPageBreak/>
              <w:t xml:space="preserve">M.4/2.1.8/E.3 </w:t>
            </w:r>
            <w:r>
              <w:rPr>
                <w:i/>
                <w:color w:val="7F7F7F" w:themeColor="text1" w:themeTint="80"/>
              </w:rPr>
              <w:t xml:space="preserve">(aborde </w:t>
            </w:r>
            <w:r>
              <w:fldChar w:fldCharType="begin"/>
            </w:r>
            <w:r>
              <w:instrText>ADDIN CITAVI.PLACEHOLDER 2722f575-0cfb-4ff4-9074-e37c63fb1ed7 PFBsYWNlaG9sZGVyPg0KICA8QWRkSW5WZXJzaW9uPjUuNy4wLjA8L0FkZEluVmVyc2lvbj4NCiAgPElkPjI3MjJmNTc1LTBjZmItNGZmNC05MDc0LWUzN2M2M2ZiMWVkNzwvSWQ+DQogIDxFbnRyaWVzPg0KICAgIDxFbnRyeT4NCiAgICAgIDxJZD5mZmQxYjI1ZC01ZDZmLTQ5ODAtYmY0Zi1jZmRkMzM2NzIzOGU8L0lkPg0KICAgICAgPE5vUGFyPnRydWU8L05vUGFyPg0KICAgICAgPFJlZmVyZW5jZUlkPmFhNmZkOTAyLWUxMTEtNDIyNS1iYjVmLWI2OTcyNjMyYmI3YjwvUmVmZXJlbmNlSWQ+DQogICAgICA8UmFuZ2U+DQogICAgICAgIDxTdGFydD4wPC9TdGFydD4NCiAgICAgICAgPExlbmd0aD4xMDwvTGVuZ3RoPg0KICAgICAgPC9SYW5nZT4NCiAgICAgIDxSZWZlcmVuY2U+DQogICAgICAgIDxSZWZlcmVuY2VUeXBlSWQ+Qm9vazwvUmVmZXJlbmNlVHlwZUlkPg0KICAgICAgICA8QXV0aG9ycz4NCiAgICAgICAgICA8UGVyc29uPg0KICAgICAgICAgICAgPExhc3ROYW1lPk9FQ0Q8L0xhc3ROYW1lPg0KICAgICAgICAgIDwvUGVyc29uPg0KICAgICAgICA8L0F1dGhvcnM+DQogICAgICAgIDxBY2Nlc3NEYXRlPjIwLzA0LzIwMTc8L0FjY2Vzc0RhdGU+DQogICAgICAgIDxEb2k+MTAuMTc4Ny85Nzg5MjY0MjUyNDc5LWVuPC9Eb2k+DQogICAgICAgIDxFZGl0aW9uPlRoaXJkIEVkaXRpb248L0VkaXRpb24+DQogICAgICAgIDxJZD5hYTZmZDkwMi1lMTExLTQyMjUtYmI1Zi1iNjk3MjYzMmJiN2I8L0lkPg0KICAgICAgICA8SXNibj45Nzg5MjY0MjUyNDc5PC9Jc2JuPg0KICAgICAgICA8TG9jYXRpb25zPg0KICAgICAgICAgIDxMb2NhdGlvbj4NCiAgICAgICAgICAgIDxBZGRyZXNzPjEwLjE3ODcvOTc4OTI2NDI1MjQ3OS1lbjwvQWRkcmVzcz4NCiAgICAgICAgICAgIDxMb2NhdGlvblR5cGU+RWxlY3Ryb25pY0FkZHJlc3M8L0xvY2F0aW9uVHlwZT4NCiAgICAgICAgICA8L0xvY2F0aW9uPg0KICAgICAgICAgIDxMb2NhdGlvbj4NCiAgICAgICAgICAgIDxBZGRyZXNzPk9FQ0QgMjAxNiAtIE9FQ0QgRHVlIERpbGlnZW5jZSBHdWlkYW5jZS5wZGY8L0FkZHJlc3M+DQogICAgICAgICAgICA8TG9jYXRpb25UeXBlPkVsZWN0cm9uaWNBZGRyZXNzPC9Mb2NhdGlvblR5cGU+DQogICAgICAgICAgPC9Mb2NhdGlvbj4NCiAgICAgICAgICA8TG9jYXRpb24+DQogICAgICAgICAgICA8QWRkcmVzcz5odHRwOi8vd3d3Lm9lY2Qub3JnL2RhZi9pbnYvbW5lL09FQ0QtRHVlLURpbGlnZW5jZS1HdWlkYW5jZS1NaW5lcmFscy1FZGl0aW9uMy5wZGY8L0FkZHJlc3M+DQogICAgICAgICAgICA8TG9jYXRpb25UeXBlPkVsZWN0cm9uaWNBZGRyZXNzPC9Mb2NhdGlvblR5cGU+DQogICAgICAgICAgPC9Mb2NhdGlvbj4NCiAgICAgICAgPC9Mb2NhdGlvbnM+DQogICAgICAgIDxPbmxpbmVBZGRyZXNzPmh0dHA6Ly93d3cub2VjZC5vcmcvZGFmL2ludi9tbmUvT0VDRC1EdWUtRGlsaWdlbmNlLUd1aWRhbmNlLU1pbmVyYWxzLUVkaXRpb24zLnBkZjwvT25saW5lQWRkcmVzcz4NCiAgICAgICAgPE9yZ2FuaXphdGlvbnM+DQogICAgICAgICAgPFBlcnNvbj4NCiAgICAgICAgICAgIDxMYXN0TmFtZT5PcmdhbmlzYXRpb24gZm9yIEVjb25vbWljIENvLW9wZXJhdGlvbiBhbmQgRGV2ZWxvcG1lbnQgKE9FQ0QpPC9MYXN0TmFtZT4NCiAgICAgICAgICA8L1BlcnNvbj4NCiAgICAgICAgPC9Pcmdhbml6YXRpb25zPg0KICAgICAgICA8UGFnZUNvdW50QzU+PCFbQ0RBVEFbPGM+MTIwPC9jPg0KPGluPnRydWU8L2luPg0KPG9zPjEyMDwvb3M+DQo8cHM+MTIwPC9wcz5dXT48L1BhZ2VDb3VudEM1Pg0KICAgICAgICA8UGFnZUNvdW50PjEyMDwvUGFnZUNvdW50Pg0KICAgICAgICA8UGxhY2VPZlB1YmxpY2F0aW9uPlBhcmlzIChGUik8L1BsYWNlT2ZQdWJsaWNhdGlvbj4NCiAgICAgICAgPFB1Ymxpc2hlcnM+DQogICAgICAgICAgPFB1Ymxpc2hlcj4NCiAgICAgICAgICAgIDxOYW1lPk9FQ0QgUHVibGlzaGluZzwvTmFtZT4NCiAgICAgICAgICA8L1B1Ymxpc2hlcj4NCiAgICAgICAgPC9QdWJsaXNoZXJzPg0KICAgICAgICA8U2VxdWVuY2VOdW1iZXI+MzwvU2VxdWVuY2VOdW1iZXI+DQogICAgICAgIDxTaG9ydFRpdGxlPk9FQ0QgMjAxNiDigJMgT0VDRCBEdWUgRGlsaWdlbmNlIEd1aWRhbmNlPC9TaG9ydFRpdGxlPg0KICAgICAgICA8U291cmNlT2ZCaWJsaW9ncmFwaGljSW5mb3JtYXRpb24+Q3Jvc3NSZWY8L1NvdXJjZU9mQmlibGlvZ3JhcGhpY0luZm9ybWF0aW9uPg0KICAgICAgICA8VGl0bGU+T0VDRCBEdWUgRGlsaWdlbmNlIEd1aWRhbmNlIGZvciBSZXNwb25zaWJsZSBTdXBwbHkgQ2hhaW5zIG9mIE1pbmVyYWxzIGZyb20gQ29uZmxpY3QtQWZmZWN0ZWQgYW5kIEhpZ2gtUmlzayBBcmVhczwvVGl0bGU+DQogICAgICAgIDxZZWFyPjIwMTY8L1llYXI+DQogICAgICA8L1JlZmVyZW5jZT4NCiAgICA8L0VudHJ5Pg0KICA8L0VudHJpZXM+DQogIDxUZXh0Pk9FQ0QgMjAxNmI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0VDRCAyMDE2YjwvVGV4dD4NCiAgICA8L1RleHRVbml0Pg0KICA8L1RleHRVbml0cz4NCjwvUGxhY2Vob2xkZXI+</w:instrText>
            </w:r>
            <w:r>
              <w:fldChar w:fldCharType="separate"/>
            </w:r>
            <w:bookmarkStart w:id="196" w:name="__Fieldmark__2585_187408736"/>
            <w:r>
              <w:rPr>
                <w:i/>
                <w:color w:val="7F7F7F" w:themeColor="text1" w:themeTint="80"/>
              </w:rPr>
              <w:t>O</w:t>
            </w:r>
            <w:bookmarkStart w:id="197" w:name="__Fieldmark__41208_1435017116"/>
            <w:r>
              <w:rPr>
                <w:i/>
                <w:color w:val="7F7F7F" w:themeColor="text1" w:themeTint="80"/>
              </w:rPr>
              <w:t>C</w:t>
            </w:r>
            <w:bookmarkStart w:id="198" w:name="__Fieldmark__22074_1435017116"/>
            <w:r>
              <w:rPr>
                <w:i/>
                <w:color w:val="7F7F7F" w:themeColor="text1" w:themeTint="80"/>
              </w:rPr>
              <w:t>D</w:t>
            </w:r>
            <w:bookmarkStart w:id="199" w:name="__Fieldmark__9068_1435017116"/>
            <w:r>
              <w:rPr>
                <w:i/>
                <w:color w:val="7F7F7F" w:themeColor="text1" w:themeTint="80"/>
              </w:rPr>
              <w:t>E</w:t>
            </w:r>
            <w:bookmarkStart w:id="200" w:name="__Fieldmark__3693_2621159314"/>
            <w:r>
              <w:rPr>
                <w:i/>
                <w:color w:val="7F7F7F" w:themeColor="text1" w:themeTint="80"/>
              </w:rPr>
              <w:t xml:space="preserve"> </w:t>
            </w:r>
            <w:bookmarkStart w:id="201" w:name="_CTVP0012722f5750cfb4ff49074e37c63fb1ed7"/>
            <w:r>
              <w:rPr>
                <w:i/>
                <w:color w:val="7F7F7F" w:themeColor="text1" w:themeTint="80"/>
              </w:rPr>
              <w:t>2016b</w:t>
            </w:r>
            <w:r>
              <w:fldChar w:fldCharType="end"/>
            </w:r>
            <w:bookmarkEnd w:id="196"/>
            <w:bookmarkEnd w:id="197"/>
            <w:bookmarkEnd w:id="198"/>
            <w:bookmarkEnd w:id="199"/>
            <w:bookmarkEnd w:id="200"/>
            <w:bookmarkEnd w:id="201"/>
            <w:r>
              <w:rPr>
                <w:i/>
                <w:color w:val="7F7F7F" w:themeColor="text1" w:themeTint="80"/>
              </w:rPr>
              <w:t>, Annexe II, par. 7)</w:t>
            </w:r>
          </w:p>
        </w:tc>
        <w:tc>
          <w:tcPr>
            <w:tcW w:w="4185" w:type="dxa"/>
            <w:tcBorders>
              <w:top w:val="nil"/>
              <w:left w:val="nil"/>
              <w:right w:val="nil"/>
            </w:tcBorders>
            <w:shd w:val="clear" w:color="auto" w:fill="auto"/>
          </w:tcPr>
          <w:p w14:paraId="4B282194" w14:textId="77777777" w:rsidR="008449AF" w:rsidRDefault="004A5E76">
            <w:pPr>
              <w:keepNext/>
              <w:shd w:val="clear" w:color="auto" w:fill="FF9933"/>
              <w:rPr>
                <w:color w:val="FFFFFF" w:themeColor="background1"/>
                <w:sz w:val="18"/>
              </w:rPr>
            </w:pPr>
            <w:r>
              <w:rPr>
                <w:b/>
                <w:color w:val="FFFFFF" w:themeColor="background1"/>
                <w:sz w:val="18"/>
              </w:rPr>
              <w:t>2. Catégorie</w:t>
            </w:r>
            <w:r>
              <w:rPr>
                <w:color w:val="FFFFFF" w:themeColor="background1"/>
                <w:sz w:val="18"/>
              </w:rPr>
              <w:t> : Bien-être social</w:t>
            </w:r>
          </w:p>
          <w:p w14:paraId="5D9D0BDF" w14:textId="77777777" w:rsidR="008449AF" w:rsidRDefault="004A5E76">
            <w:pPr>
              <w:keepNext/>
              <w:shd w:val="clear" w:color="auto" w:fill="FF9933"/>
              <w:rPr>
                <w:color w:val="FFFFFF" w:themeColor="background1"/>
                <w:sz w:val="18"/>
              </w:rPr>
            </w:pPr>
            <w:r>
              <w:rPr>
                <w:b/>
                <w:color w:val="FFFFFF" w:themeColor="background1"/>
                <w:sz w:val="18"/>
              </w:rPr>
              <w:t>2.1 Enjeu</w:t>
            </w:r>
            <w:r>
              <w:rPr>
                <w:color w:val="FFFFFF" w:themeColor="background1"/>
                <w:sz w:val="18"/>
              </w:rPr>
              <w:t> : Droits communautaires</w:t>
            </w:r>
          </w:p>
          <w:p w14:paraId="6CDD536F" w14:textId="77777777" w:rsidR="008449AF" w:rsidRDefault="004A5E76">
            <w:pPr>
              <w:keepNext/>
              <w:shd w:val="clear" w:color="auto" w:fill="FF9933"/>
              <w:rPr>
                <w:color w:val="FFFFFF" w:themeColor="background1"/>
                <w:sz w:val="18"/>
              </w:rPr>
            </w:pPr>
            <w:r>
              <w:rPr>
                <w:b/>
                <w:color w:val="FFFFFF" w:themeColor="background1"/>
                <w:sz w:val="18"/>
              </w:rPr>
              <w:t>2.1.8 Sous-enjeu</w:t>
            </w:r>
            <w:r>
              <w:rPr>
                <w:color w:val="FFFFFF" w:themeColor="background1"/>
                <w:sz w:val="18"/>
              </w:rPr>
              <w:t> : Forces de sécurité</w:t>
            </w:r>
          </w:p>
        </w:tc>
      </w:tr>
      <w:tr w:rsidR="008449AF" w14:paraId="2636C8C7" w14:textId="77777777">
        <w:tc>
          <w:tcPr>
            <w:tcW w:w="9962" w:type="dxa"/>
            <w:gridSpan w:val="3"/>
            <w:shd w:val="clear" w:color="auto" w:fill="auto"/>
            <w:tcMar>
              <w:left w:w="88" w:type="dxa"/>
            </w:tcMar>
          </w:tcPr>
          <w:p w14:paraId="2582CE73" w14:textId="7031E02A" w:rsidR="008449AF" w:rsidRDefault="004A5E76">
            <w:pPr>
              <w:pStyle w:val="Textoindependiente"/>
              <w:spacing w:after="0"/>
            </w:pPr>
            <w:r>
              <w:rPr>
                <w:b/>
              </w:rPr>
              <w:t>Il est raisonnable de croire que le PMA n’engage pas en connaissance de cause des individus ou des unités de forces de sécurité connues pour avoir été responsables d’atteintes flagrantes aux droits humains.</w:t>
            </w:r>
          </w:p>
        </w:tc>
      </w:tr>
      <w:tr w:rsidR="008449AF" w14:paraId="69143881" w14:textId="77777777">
        <w:tc>
          <w:tcPr>
            <w:tcW w:w="9962" w:type="dxa"/>
            <w:gridSpan w:val="3"/>
            <w:shd w:val="clear" w:color="auto" w:fill="auto"/>
            <w:tcMar>
              <w:left w:w="88" w:type="dxa"/>
            </w:tcMar>
          </w:tcPr>
          <w:p w14:paraId="1EC15136" w14:textId="77777777" w:rsidR="008449AF" w:rsidRDefault="004A5E76">
            <w:pPr>
              <w:pStyle w:val="Textoindependiente2"/>
              <w:spacing w:after="0"/>
            </w:pPr>
            <w:r>
              <w:rPr>
                <w:b/>
              </w:rPr>
              <w:t>Orientation</w:t>
            </w:r>
            <w:r>
              <w:t xml:space="preserve"> : dans de rares cas, les PMA engagent des services de sécurité. En engageant de tels services, le PMA peut avoir un contrôle limité sur le personnel déployé par le fournisseur du service de sécurité, et plus faible encore dans les pays où ces services à des entités privées sont fournis par les forces de sécurité publiques.  </w:t>
            </w:r>
          </w:p>
          <w:p w14:paraId="79555310" w14:textId="7C86EEAE" w:rsidR="008449AF" w:rsidRDefault="004A5E76">
            <w:pPr>
              <w:pStyle w:val="Textoindependiente2"/>
              <w:spacing w:after="0"/>
            </w:pPr>
            <w:r>
              <w:t xml:space="preserve">Le paragraphe 7 de l’Annexe II du GDD de l’OCDE fait référence aux Principes Volontaires relatifs à la Sécurité et aux Droits Humains </w:t>
            </w:r>
            <w:r>
              <w:fldChar w:fldCharType="begin"/>
            </w:r>
            <w:r>
              <w:instrText>ADDIN CITAVI.PLACEHOLDER 6df56824-9a3c-4af7-b771-aa274e7ae69b PFBsYWNlaG9sZGVyPg0KICA8QWRkSW5WZXJzaW9uPjUuNy4wLjA8L0FkZEluVmVyc2lvbj4NCiAgPElkPjZkZjU2ODI0LTlhM2MtNGFmNy1iNzcxLWFhMjc0ZTdhZTY5YjwvSWQ+DQogIDxFbnRyaWVzPg0KICAgIDxFbnRyeT4NCiAgICAgIDxJZD43ZDI4MjE5OS02YmFjLTQ0YWUtOTBiZi03Yjg3NmE4MDBlYzY8L0lkPg0KICAgICAgPFJlZmVyZW5jZUlkPjkxZDVlNDEwLTk2NGEtNDMxZC04Y2Q0LWM5NzMxNzUzOTc4NjwvUmVmZXJlbmNlSWQ+DQogICAgICA8UmFuZ2U+DQogICAgICAgIDxTdGFydD4wPC9TdGFydD4NCiAgICAgICAgPExlbmd0aD40PC9MZW5ndGg+DQogICAgICA8L1JhbmdlPg0KICAgICAgPFJlZmVyZW5jZT4NCiAgICAgICAgPFJlZmVyZW5jZVR5cGVJZD5VbnB1Ymxpc2hlZFdvcms8L1JlZmVyZW5jZVR5cGVJZD4NCiAgICAgICAgPEF1dGhvcnM+DQogICAgICAgICAgPFBlcnNvbj4NCiAgICAgICAgICAgIDxMYXN0TmFtZT5WUDwvTGFzdE5hbWU+DQogICAgICAgICAgPC9QZXJzb24+DQogICAgICAgIDwvQXV0aG9ycz4NCiAgICAgICAgPEFjY2Vzc0RhdGU+MDQvMDIvMjAxODwvQWNjZXNzRGF0ZT4NCiAgICAgICAgPElkPjkxZDVlNDEwLTk2NGEtNDMxZC04Y2Q0LWM5NzMxNzUzOTc4NjwvSWQ+DQogICAgICAgIDxMb2NhdGlvbnM+DQogICAgICAgICAgPExvY2F0aW9uPg0KICAgICAgICAgICAgPEFkZHJlc3M+dm9sdW50YXJ5X3ByaW5jaXBsZXNfZW5nbGlzaC5wZGY8L0FkZHJlc3M+DQogICAgICAgICAgICA8TG9jYXRpb25UeXBlPkVsZWN0cm9uaWNBZGRyZXNzPC9Mb2NhdGlvblR5cGU+DQogICAgICAgICAgPC9Mb2NhdGlvbj4NCiAgICAgICAgICA8TG9jYXRpb24+DQogICAgICAgICAgICA8QWRkcmVzcz5odHRwOi8vd3d3LnZvbHVudGFyeXByaW5jaXBsZXMub3JnL3dwLWNvbnRlbnQvdXBsb2Fkcy8yMDEzLzAzL3ZvbHVudGFyeV9wcmluY2lwbGVzX2VuZ2xpc2gucGRmPC9BZGRyZXNzPg0KICAgICAgICAgICAgPExvY2F0aW9uVHlwZT5FbGVjdHJvbmljQWRkcmVzczwvTG9jYXRpb25UeXBlPg0KICAgICAgICAgIDwvTG9jYXRpb24+DQogICAgICAgIDwvTG9jYXRpb25zPg0KICAgICAgICA8T25saW5lQWRkcmVzcz5odHRwOi8vd3d3LnZvbHVudGFyeXByaW5jaXBsZXMub3JnL3dwLWNvbnRlbnQvdXBsb2Fkcy8yMDEzLzAzL3ZvbHVudGFyeV9wcmluY2lwbGVzX2VuZ2xpc2gucGRmPC9PbmxpbmVBZGRyZXNzPg0KICAgICAgICA8UGFnZUNvdW50QzU+PCFbQ0RBVEFbPGM+NzwvYz4NCjxpbj50cnVlPC9pbj4NCjxvcz43PC9vcz4NCjxwcz43PC9wcz5dXT48L1BhZ2VDb3VudEM1Pg0KICAgICAgICA8UGFnZUNvdW50Pjc8L1BhZ2VDb3VudD4NCiAgICAgICAgPFNlcXVlbmNlTnVtYmVyPjc3NzwvU2VxdWVuY2VOdW1iZXI+DQogICAgICAgIDxTaG9ydFRpdGxlPlZQIOKAkyBWb2x1bnRhcnkgUHJpbmNpcGxlcyBvbiBTZWN1cml0eTwvU2hvcnRUaXRsZT4NCiAgICAgICAgPFRpdGxlPlZvbHVudGFyeSBQcmluY2lwbGVzIG9uIFNlY3VyaXR5IGFuZCBIdW1hbiBSaWdodHM8L1RpdGxlPg0KICAgICAgPC9SZWZlcmVuY2U+DQogICAgPC9FbnRyeT4NCiAgPC9FbnRyaWVzPg0KICA8VGV4dD4oVlA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WUCk8L1RleHQ+DQogICAgPC9UZXh0VW5pdD4NCiAgPC9UZXh0VW5pdHM+DQo8L1BsYWNlaG9sZGVyPg==</w:instrText>
            </w:r>
            <w:r>
              <w:fldChar w:fldCharType="separate"/>
            </w:r>
            <w:bookmarkStart w:id="202" w:name="__Fieldmark__2634_187408736"/>
            <w:r>
              <w:t>(</w:t>
            </w:r>
            <w:bookmarkStart w:id="203" w:name="__Fieldmark__41253_1435017116"/>
            <w:r>
              <w:t>P</w:t>
            </w:r>
            <w:bookmarkStart w:id="204" w:name="__Fieldmark__22100_1435017116"/>
            <w:r>
              <w:t>V</w:t>
            </w:r>
            <w:bookmarkStart w:id="205" w:name="__Fieldmark__9090_1435017116"/>
            <w:r>
              <w:t>)</w:t>
            </w:r>
            <w:bookmarkStart w:id="206" w:name="__Fieldmark__3713_2621159314"/>
            <w:r>
              <w:fldChar w:fldCharType="end"/>
            </w:r>
            <w:bookmarkStart w:id="207" w:name="_CTVP0016df568249a3c4af7b771aa274e7ae69b"/>
            <w:bookmarkEnd w:id="202"/>
            <w:bookmarkEnd w:id="203"/>
            <w:bookmarkEnd w:id="204"/>
            <w:bookmarkEnd w:id="205"/>
            <w:bookmarkEnd w:id="206"/>
            <w:bookmarkEnd w:id="207"/>
            <w:r>
              <w:t xml:space="preserve"> </w:t>
            </w:r>
            <w:r>
              <w:rPr>
                <w:rStyle w:val="Ancredenotedebasdepage"/>
              </w:rPr>
              <w:footnoteReference w:id="17"/>
            </w:r>
            <w:r>
              <w:t xml:space="preserve">. Afin d’éviter d’engager des fournisseurs de services de sécurité qui ne respectent pas les droits humains, les PMA peuvent engager des forces de sécurité à la condition que celles-ci fournissent leurs services en accord avec les PV. </w:t>
            </w:r>
          </w:p>
          <w:p w14:paraId="596093D5" w14:textId="77777777" w:rsidR="008449AF" w:rsidRDefault="004A5E76">
            <w:pPr>
              <w:pStyle w:val="Textoindependiente2"/>
              <w:spacing w:after="0"/>
              <w:rPr>
                <w:b/>
              </w:rPr>
            </w:pPr>
            <w:r>
              <w:t xml:space="preserve">Un plan de gestion des risques individuel doit être mis en place dans les cas où le respect des PV ne peut pas être accordé formellement. </w:t>
            </w:r>
          </w:p>
        </w:tc>
      </w:tr>
      <w:tr w:rsidR="008449AF" w14:paraId="787029FC" w14:textId="77777777">
        <w:tc>
          <w:tcPr>
            <w:tcW w:w="4076" w:type="dxa"/>
            <w:shd w:val="clear" w:color="auto" w:fill="92D050"/>
            <w:tcMar>
              <w:left w:w="88" w:type="dxa"/>
            </w:tcMar>
          </w:tcPr>
          <w:p w14:paraId="47C89CCE" w14:textId="3954AA03" w:rsidR="008449AF" w:rsidRDefault="004A5E76">
            <w:pPr>
              <w:pStyle w:val="Textoindependiente"/>
              <w:spacing w:after="0"/>
              <w:jc w:val="left"/>
            </w:pPr>
            <w:r>
              <w:rPr>
                <w:u w:val="single"/>
              </w:rPr>
              <w:t>Critère de respect (« atténué ») :</w:t>
            </w:r>
          </w:p>
          <w:p w14:paraId="763472E9" w14:textId="77777777" w:rsidR="008449AF" w:rsidRDefault="004A5E76">
            <w:pPr>
              <w:pStyle w:val="Textoindependiente"/>
              <w:spacing w:after="0"/>
            </w:pPr>
            <w:r>
              <w:t>Le PMA n’engage pas de services de sécurité.</w:t>
            </w:r>
          </w:p>
          <w:p w14:paraId="552939F2" w14:textId="77777777" w:rsidR="008449AF" w:rsidRDefault="004A5E76">
            <w:pPr>
              <w:pStyle w:val="Textoindependiente"/>
              <w:spacing w:after="0"/>
              <w:jc w:val="center"/>
            </w:pPr>
            <w:r>
              <w:t>--- ou ---</w:t>
            </w:r>
          </w:p>
          <w:p w14:paraId="29A0E8EF" w14:textId="77777777" w:rsidR="008449AF" w:rsidRDefault="004A5E76">
            <w:pPr>
              <w:pStyle w:val="Textoindependiente"/>
              <w:spacing w:after="0"/>
              <w:rPr>
                <w:b/>
                <w:color w:val="7F7F7F" w:themeColor="text1" w:themeTint="80"/>
              </w:rPr>
            </w:pPr>
            <w:r>
              <w:t>Le PMA cherche à obtenir une certitude raisonnable afin de garantir que les individus ou les unités des forces de sécurité engagées ne sont pas liées à des atteintes flagrantes aux droits humains.</w:t>
            </w:r>
          </w:p>
        </w:tc>
        <w:tc>
          <w:tcPr>
            <w:tcW w:w="5886" w:type="dxa"/>
            <w:gridSpan w:val="2"/>
            <w:shd w:val="clear" w:color="auto" w:fill="auto"/>
            <w:tcMar>
              <w:left w:w="88" w:type="dxa"/>
            </w:tcMar>
          </w:tcPr>
          <w:p w14:paraId="1D14E182" w14:textId="77777777" w:rsidR="008449AF" w:rsidRDefault="004A5E76">
            <w:pPr>
              <w:pStyle w:val="Textoindependiente2"/>
              <w:spacing w:after="0"/>
            </w:pPr>
            <w:r>
              <w:rPr>
                <w:b/>
              </w:rPr>
              <w:t>Orientation</w:t>
            </w:r>
            <w:r>
              <w:t> : dans son rapport CRAFT, le PMA devra indiquer s’il engage ou non des services de sécurité.</w:t>
            </w:r>
          </w:p>
          <w:p w14:paraId="451BF30C" w14:textId="77777777" w:rsidR="008449AF" w:rsidRDefault="004A5E76">
            <w:pPr>
              <w:pStyle w:val="Textoindependiente2"/>
              <w:spacing w:after="0"/>
            </w:pPr>
            <w:r>
              <w:t>Le cas échéant (si les services de sécurité sont engagés auprès de fournisseurs de services de sécurité publics ou privés) :</w:t>
            </w:r>
          </w:p>
          <w:p w14:paraId="5C47DD63" w14:textId="511E0995" w:rsidR="008449AF" w:rsidRDefault="004A5E76">
            <w:pPr>
              <w:pStyle w:val="Textoindependiente2"/>
              <w:numPr>
                <w:ilvl w:val="0"/>
                <w:numId w:val="18"/>
              </w:numPr>
              <w:spacing w:after="0"/>
              <w:ind w:left="318" w:hanging="284"/>
            </w:pPr>
            <w:r>
              <w:t>Le PMA devra insister pour que le fournisseur du service garantisse que le service sera fourni sous les Principes Volontaires relatifs à la Sécurité et aux Droits Humains (si possible par écrit).</w:t>
            </w:r>
          </w:p>
          <w:p w14:paraId="4C050A7D" w14:textId="77777777" w:rsidR="008449AF" w:rsidRDefault="004A5E76">
            <w:pPr>
              <w:pStyle w:val="Textoindependiente2"/>
              <w:numPr>
                <w:ilvl w:val="0"/>
                <w:numId w:val="18"/>
              </w:numPr>
              <w:spacing w:after="0"/>
              <w:ind w:left="318" w:hanging="284"/>
            </w:pPr>
            <w:r>
              <w:t xml:space="preserve">Le rapport CRAFT devra fournir les informations concernant les fournisseurs de services de sécurité engagés et leurs conditions d’engagement. </w:t>
            </w:r>
          </w:p>
        </w:tc>
      </w:tr>
      <w:tr w:rsidR="008449AF" w14:paraId="7530EE1B" w14:textId="77777777">
        <w:tc>
          <w:tcPr>
            <w:tcW w:w="4076" w:type="dxa"/>
            <w:shd w:val="clear" w:color="auto" w:fill="CCFF66"/>
            <w:tcMar>
              <w:left w:w="88" w:type="dxa"/>
            </w:tcMar>
          </w:tcPr>
          <w:p w14:paraId="02079AD1" w14:textId="77777777" w:rsidR="008449AF" w:rsidRDefault="004A5E76">
            <w:pPr>
              <w:pStyle w:val="Textoindependiente"/>
              <w:spacing w:after="0"/>
              <w:jc w:val="left"/>
              <w:rPr>
                <w:u w:val="single"/>
              </w:rPr>
            </w:pPr>
            <w:r>
              <w:rPr>
                <w:u w:val="single"/>
              </w:rPr>
              <w:t>Critères de progression (“processus d’atténuation en progression satisfaisante”) :</w:t>
            </w:r>
            <w:r>
              <w:t xml:space="preserve"> </w:t>
            </w:r>
          </w:p>
          <w:p w14:paraId="78CAF78C" w14:textId="77777777" w:rsidR="008449AF" w:rsidRDefault="004A5E76">
            <w:pPr>
              <w:pStyle w:val="Textoindependiente"/>
              <w:spacing w:after="0"/>
            </w:pPr>
            <w:r>
              <w:t xml:space="preserve">Le PMA cherche conseil et soutien afin de mettre en place un plan de gestion des risques.  </w:t>
            </w:r>
          </w:p>
          <w:p w14:paraId="1D87BBD6" w14:textId="77777777" w:rsidR="008449AF" w:rsidRDefault="004A5E76">
            <w:pPr>
              <w:pStyle w:val="Textoindependiente"/>
              <w:spacing w:after="0"/>
              <w:jc w:val="center"/>
            </w:pPr>
            <w:r>
              <w:t>--- ou ---</w:t>
            </w:r>
          </w:p>
          <w:p w14:paraId="7B3DC29A" w14:textId="77777777" w:rsidR="008449AF" w:rsidRDefault="004A5E76">
            <w:pPr>
              <w:pStyle w:val="Textoindependiente"/>
              <w:spacing w:after="0"/>
              <w:rPr>
                <w:u w:val="single"/>
              </w:rPr>
            </w:pPr>
            <w:r>
              <w:t>Un plan de gestion des risques qui aborde ce risque est en place et le PMA peut montrer qu’il est mis en œuvre et qu’un suivi est réalisé avec des améliorations mesurables.</w:t>
            </w:r>
          </w:p>
        </w:tc>
        <w:tc>
          <w:tcPr>
            <w:tcW w:w="5886" w:type="dxa"/>
            <w:gridSpan w:val="2"/>
            <w:shd w:val="clear" w:color="auto" w:fill="auto"/>
            <w:tcMar>
              <w:left w:w="88" w:type="dxa"/>
            </w:tcMar>
          </w:tcPr>
          <w:p w14:paraId="0B5F8130" w14:textId="73DD9571" w:rsidR="008449AF" w:rsidRDefault="004A5E76">
            <w:pPr>
              <w:pStyle w:val="Textoindependiente2"/>
              <w:spacing w:after="0"/>
            </w:pPr>
            <w:r>
              <w:rPr>
                <w:b/>
              </w:rPr>
              <w:t>Orientation :</w:t>
            </w:r>
            <w:r>
              <w:t xml:space="preserve"> si des services de sécurité sont engagés auprès de fournisseurs publics ou privés, et que le fournisseur du service ne peut ou ne veut pas garantir que ses services seront fournis sous les Principes Volontaires relatifs à la Sécurité et aux Droits Humains, le PMA devrait :</w:t>
            </w:r>
          </w:p>
          <w:p w14:paraId="69EBCFFF" w14:textId="77777777" w:rsidR="008449AF" w:rsidRDefault="004A5E76">
            <w:pPr>
              <w:pStyle w:val="Textoindependiente2"/>
              <w:numPr>
                <w:ilvl w:val="0"/>
                <w:numId w:val="18"/>
              </w:numPr>
              <w:spacing w:after="0"/>
              <w:ind w:left="318" w:hanging="284"/>
            </w:pPr>
            <w:r>
              <w:t>Chercher du soutien pour mettre en place un plan de gestion des risques et le mettre en œuvre avec des avancées mesurables.</w:t>
            </w:r>
          </w:p>
          <w:p w14:paraId="1697675F" w14:textId="77777777" w:rsidR="008449AF" w:rsidRDefault="004A5E76">
            <w:pPr>
              <w:pStyle w:val="Textoindependiente2"/>
              <w:spacing w:after="0"/>
            </w:pPr>
            <w:r>
              <w:t>Le rapport CRAFT devra :</w:t>
            </w:r>
          </w:p>
          <w:p w14:paraId="4965530B" w14:textId="77777777" w:rsidR="008449AF" w:rsidRDefault="004A5E76">
            <w:pPr>
              <w:pStyle w:val="Textoindependiente2"/>
              <w:numPr>
                <w:ilvl w:val="0"/>
                <w:numId w:val="18"/>
              </w:numPr>
              <w:spacing w:after="0"/>
              <w:ind w:left="318" w:hanging="284"/>
            </w:pPr>
            <w:r>
              <w:t>décrire les mesures prises durant la période écoulée, et</w:t>
            </w:r>
          </w:p>
          <w:p w14:paraId="4F2FBB4A" w14:textId="77777777" w:rsidR="008449AF" w:rsidRDefault="004A5E76">
            <w:pPr>
              <w:pStyle w:val="Textoindependiente2"/>
              <w:numPr>
                <w:ilvl w:val="0"/>
                <w:numId w:val="18"/>
              </w:numPr>
              <w:spacing w:after="0"/>
              <w:ind w:left="318" w:hanging="284"/>
            </w:pPr>
            <w:r>
              <w:t>décrire et s’engager à la mise en œuvre des mesures envisagées pour la période à venir.</w:t>
            </w:r>
          </w:p>
        </w:tc>
      </w:tr>
      <w:tr w:rsidR="008449AF" w14:paraId="780F9E3B" w14:textId="77777777">
        <w:tc>
          <w:tcPr>
            <w:tcW w:w="4076" w:type="dxa"/>
            <w:shd w:val="clear" w:color="auto" w:fill="FF7C80"/>
            <w:tcMar>
              <w:left w:w="88" w:type="dxa"/>
            </w:tcMar>
          </w:tcPr>
          <w:p w14:paraId="712B750C" w14:textId="77777777" w:rsidR="008449AF" w:rsidRDefault="004A5E76">
            <w:pPr>
              <w:pStyle w:val="Textoindependiente"/>
              <w:spacing w:after="0"/>
              <w:rPr>
                <w:u w:val="single"/>
              </w:rPr>
            </w:pPr>
            <w:r>
              <w:rPr>
                <w:u w:val="single"/>
              </w:rPr>
              <w:t>Critère de non-respect :</w:t>
            </w:r>
          </w:p>
          <w:p w14:paraId="2B363549" w14:textId="77777777" w:rsidR="008449AF" w:rsidRDefault="004A5E76">
            <w:pPr>
              <w:pStyle w:val="Textoindependiente"/>
              <w:spacing w:after="0"/>
              <w:rPr>
                <w:u w:val="single"/>
              </w:rPr>
            </w:pPr>
            <w:r>
              <w:t>Le PMA engage en connaissance de cause et intentionnellement des fournisseurs de services de sécurité connus pour leurs pratiques abusives.</w:t>
            </w:r>
          </w:p>
        </w:tc>
        <w:tc>
          <w:tcPr>
            <w:tcW w:w="5886" w:type="dxa"/>
            <w:gridSpan w:val="2"/>
            <w:shd w:val="clear" w:color="auto" w:fill="auto"/>
            <w:tcMar>
              <w:left w:w="88" w:type="dxa"/>
            </w:tcMar>
          </w:tcPr>
          <w:p w14:paraId="59A708F6" w14:textId="77777777" w:rsidR="008449AF" w:rsidRDefault="004A5E76">
            <w:pPr>
              <w:pStyle w:val="Textoindependiente2"/>
              <w:spacing w:after="0"/>
              <w:rPr>
                <w:b/>
              </w:rPr>
            </w:pPr>
            <w:r>
              <w:rPr>
                <w:b/>
              </w:rPr>
              <w:t>Orientation</w:t>
            </w:r>
            <w:r>
              <w:t> : le PMA risque de voir les acheteurs légaux se désengager ou suspendre les achats. Le PMA doit établir un plan de gestion des risques.</w:t>
            </w:r>
          </w:p>
        </w:tc>
      </w:tr>
    </w:tbl>
    <w:p w14:paraId="0A36279C" w14:textId="77777777" w:rsidR="008449AF" w:rsidRDefault="004A5E76">
      <w:pPr>
        <w:spacing w:after="160" w:line="259" w:lineRule="auto"/>
        <w:rPr>
          <w:rFonts w:eastAsiaTheme="minorEastAsia"/>
        </w:rPr>
      </w:pPr>
      <w:r>
        <w:br w:type="page"/>
      </w:r>
    </w:p>
    <w:tbl>
      <w:tblPr>
        <w:tblStyle w:val="Tablaconcuadrcula"/>
        <w:tblW w:w="9963" w:type="dxa"/>
        <w:tblCellMar>
          <w:left w:w="133" w:type="dxa"/>
        </w:tblCellMar>
        <w:tblLook w:val="04A0" w:firstRow="1" w:lastRow="0" w:firstColumn="1" w:lastColumn="0" w:noHBand="0" w:noVBand="1"/>
      </w:tblPr>
      <w:tblGrid>
        <w:gridCol w:w="4077"/>
        <w:gridCol w:w="1701"/>
        <w:gridCol w:w="4185"/>
      </w:tblGrid>
      <w:tr w:rsidR="008449AF" w14:paraId="4FD399BA" w14:textId="77777777">
        <w:tc>
          <w:tcPr>
            <w:tcW w:w="5777" w:type="dxa"/>
            <w:gridSpan w:val="2"/>
            <w:tcBorders>
              <w:top w:val="nil"/>
              <w:left w:val="nil"/>
              <w:right w:val="nil"/>
            </w:tcBorders>
            <w:shd w:val="clear" w:color="auto" w:fill="auto"/>
            <w:vAlign w:val="bottom"/>
          </w:tcPr>
          <w:p w14:paraId="5A9A4DFB" w14:textId="77777777" w:rsidR="008449AF" w:rsidRDefault="004A5E76">
            <w:pPr>
              <w:pStyle w:val="Textoindependiente"/>
              <w:keepNext/>
              <w:pageBreakBefore/>
              <w:spacing w:after="0"/>
              <w:jc w:val="left"/>
            </w:pPr>
            <w:r>
              <w:rPr>
                <w:b/>
              </w:rPr>
              <w:lastRenderedPageBreak/>
              <w:t xml:space="preserve">M.4/2.1.8/E.4 </w:t>
            </w:r>
            <w:r>
              <w:rPr>
                <w:i/>
                <w:color w:val="7F7F7F" w:themeColor="text1" w:themeTint="80"/>
              </w:rPr>
              <w:t xml:space="preserve">(aborde </w:t>
            </w:r>
            <w:r>
              <w:fldChar w:fldCharType="begin"/>
            </w:r>
            <w:r>
              <w:instrText>ADDIN CITAVI.PLACEHOLDER 447184af-ff82-49ae-8729-0bd858bd780f PFBsYWNlaG9sZGVyPg0KICA8QWRkSW5WZXJzaW9uPjUuNy4wLjA8L0FkZEluVmVyc2lvbj4NCiAgPElkPjQ0NzE4NGFmLWZmODItNDlhZS04NzI5LTBiZDg1OGJkNzgwZjwvSWQ+DQogIDxFbnRyaWVzPg0KICAgIDxFbnRyeT4NCiAgICAgIDxJZD5mZmQxYjI1ZC01ZDZmLTQ5ODAtYmY0Zi1jZmRkMzM2NzIzOGU8L0lkPg0KICAgICAgPE5vUGFyPnRydWU8L05vUGFyPg0KICAgICAgPFJlZmVyZW5jZUlkPmFhNmZkOTAyLWUxMTEtNDIyNS1iYjVmLWI2OTcyNjMyYmI3YjwvUmVmZXJlbmNlSWQ+DQogICAgICA8UmFuZ2U+DQogICAgICAgIDxTdGFydD4wPC9TdGFydD4NCiAgICAgICAgPExlbmd0aD4xMDwvTGVuZ3RoPg0KICAgICAgPC9SYW5nZT4NCiAgICAgIDxSZWZlcmVuY2U+DQogICAgICAgIDxSZWZlcmVuY2VUeXBlSWQ+Qm9vazwvUmVmZXJlbmNlVHlwZUlkPg0KICAgICAgICA8QXV0aG9ycz4NCiAgICAgICAgICA8UGVyc29uPg0KICAgICAgICAgICAgPExhc3ROYW1lPk9FQ0Q8L0xhc3ROYW1lPg0KICAgICAgICAgIDwvUGVyc29uPg0KICAgICAgICA8L0F1dGhvcnM+DQogICAgICAgIDxBY2Nlc3NEYXRlPjIwLzA0LzIwMTc8L0FjY2Vzc0RhdGU+DQogICAgICAgIDxEb2k+MTAuMTc4Ny85Nzg5MjY0MjUyNDc5LWVuPC9Eb2k+DQogICAgICAgIDxFZGl0aW9uPlRoaXJkIEVkaXRpb248L0VkaXRpb24+DQogICAgICAgIDxJZD5hYTZmZDkwMi1lMTExLTQyMjUtYmI1Zi1iNjk3MjYzMmJiN2I8L0lkPg0KICAgICAgICA8SXNibj45Nzg5MjY0MjUyNDc5PC9Jc2JuPg0KICAgICAgICA8TG9jYXRpb25zPg0KICAgICAgICAgIDxMb2NhdGlvbj4NCiAgICAgICAgICAgIDxBZGRyZXNzPjEwLjE3ODcvOTc4OTI2NDI1MjQ3OS1lbjwvQWRkcmVzcz4NCiAgICAgICAgICAgIDxMb2NhdGlvblR5cGU+RWxlY3Ryb25pY0FkZHJlc3M8L0xvY2F0aW9uVHlwZT4NCiAgICAgICAgICA8L0xvY2F0aW9uPg0KICAgICAgICAgIDxMb2NhdGlvbj4NCiAgICAgICAgICAgIDxBZGRyZXNzPk9FQ0QgMjAxNiAtIE9FQ0QgRHVlIERpbGlnZW5jZSBHdWlkYW5jZS5wZGY8L0FkZHJlc3M+DQogICAgICAgICAgICA8TG9jYXRpb25UeXBlPkVsZWN0cm9uaWNBZGRyZXNzPC9Mb2NhdGlvblR5cGU+DQogICAgICAgICAgPC9Mb2NhdGlvbj4NCiAgICAgICAgICA8TG9jYXRpb24+DQogICAgICAgICAgICA8QWRkcmVzcz5odHRwOi8vd3d3Lm9lY2Qub3JnL2RhZi9pbnYvbW5lL09FQ0QtRHVlLURpbGlnZW5jZS1HdWlkYW5jZS1NaW5lcmFscy1FZGl0aW9uMy5wZGY8L0FkZHJlc3M+DQogICAgICAgICAgICA8TG9jYXRpb25UeXBlPkVsZWN0cm9uaWNBZGRyZXNzPC9Mb2NhdGlvblR5cGU+DQogICAgICAgICAgPC9Mb2NhdGlvbj4NCiAgICAgICAgPC9Mb2NhdGlvbnM+DQogICAgICAgIDxPbmxpbmVBZGRyZXNzPmh0dHA6Ly93d3cub2VjZC5vcmcvZGFmL2ludi9tbmUvT0VDRC1EdWUtRGlsaWdlbmNlLUd1aWRhbmNlLU1pbmVyYWxzLUVkaXRpb24zLnBkZjwvT25saW5lQWRkcmVzcz4NCiAgICAgICAgPE9yZ2FuaXphdGlvbnM+DQogICAgICAgICAgPFBlcnNvbj4NCiAgICAgICAgICAgIDxMYXN0TmFtZT5PcmdhbmlzYXRpb24gZm9yIEVjb25vbWljIENvLW9wZXJhdGlvbiBhbmQgRGV2ZWxvcG1lbnQgKE9FQ0QpPC9MYXN0TmFtZT4NCiAgICAgICAgICA8L1BlcnNvbj4NCiAgICAgICAgPC9Pcmdhbml6YXRpb25zPg0KICAgICAgICA8UGFnZUNvdW50QzU+PCFbQ0RBVEFbPGM+MTIwPC9jPg0KPGluPnRydWU8L2luPg0KPG9zPjEyMDwvb3M+DQo8cHM+MTIwPC9wcz5dXT48L1BhZ2VDb3VudEM1Pg0KICAgICAgICA8UGFnZUNvdW50PjEyMDwvUGFnZUNvdW50Pg0KICAgICAgICA8UGxhY2VPZlB1YmxpY2F0aW9uPlBhcmlzIChGUik8L1BsYWNlT2ZQdWJsaWNhdGlvbj4NCiAgICAgICAgPFB1Ymxpc2hlcnM+DQogICAgICAgICAgPFB1Ymxpc2hlcj4NCiAgICAgICAgICAgIDxOYW1lPk9FQ0QgUHVibGlzaGluZzwvTmFtZT4NCiAgICAgICAgICA8L1B1Ymxpc2hlcj4NCiAgICAgICAgPC9QdWJsaXNoZXJzPg0KICAgICAgICA8U2VxdWVuY2VOdW1iZXI+MzwvU2VxdWVuY2VOdW1iZXI+DQogICAgICAgIDxTaG9ydFRpdGxlPk9FQ0QgMjAxNiDigJMgT0VDRCBEdWUgRGlsaWdlbmNlIEd1aWRhbmNlPC9TaG9ydFRpdGxlPg0KICAgICAgICA8U291cmNlT2ZCaWJsaW9ncmFwaGljSW5mb3JtYXRpb24+Q3Jvc3NSZWY8L1NvdXJjZU9mQmlibGlvZ3JhcGhpY0luZm9ybWF0aW9uPg0KICAgICAgICA8VGl0bGU+T0VDRCBEdWUgRGlsaWdlbmNlIEd1aWRhbmNlIGZvciBSZXNwb25zaWJsZSBTdXBwbHkgQ2hhaW5zIG9mIE1pbmVyYWxzIGZyb20gQ29uZmxpY3QtQWZmZWN0ZWQgYW5kIEhpZ2gtUmlzayBBcmVhczwvVGl0bGU+DQogICAgICAgIDxZZWFyPjIwMTY8L1llYXI+DQogICAgICA8L1JlZmVyZW5jZT4NCiAgICA8L0VudHJ5Pg0KICA8L0VudHJpZXM+DQogIDxUZXh0Pk9FQ0QgMjAxNmI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0VDRCAyMDE2YjwvVGV4dD4NCiAgICA8L1RleHRVbml0Pg0KICA8L1RleHRVbml0cz4NCjwvUGxhY2Vob2xkZXI+</w:instrText>
            </w:r>
            <w:r>
              <w:fldChar w:fldCharType="separate"/>
            </w:r>
            <w:bookmarkStart w:id="208" w:name="__Fieldmark__2748_187408736"/>
            <w:r>
              <w:rPr>
                <w:i/>
                <w:color w:val="7F7F7F" w:themeColor="text1" w:themeTint="80"/>
              </w:rPr>
              <w:t>O</w:t>
            </w:r>
            <w:bookmarkStart w:id="209" w:name="__Fieldmark__41362_1435017116"/>
            <w:r>
              <w:rPr>
                <w:i/>
                <w:color w:val="7F7F7F" w:themeColor="text1" w:themeTint="80"/>
              </w:rPr>
              <w:t>C</w:t>
            </w:r>
            <w:bookmarkStart w:id="210" w:name="__Fieldmark__22173_1435017116"/>
            <w:r>
              <w:rPr>
                <w:i/>
                <w:color w:val="7F7F7F" w:themeColor="text1" w:themeTint="80"/>
              </w:rPr>
              <w:t>D</w:t>
            </w:r>
            <w:bookmarkStart w:id="211" w:name="__Fieldmark__9159_1435017116"/>
            <w:r>
              <w:rPr>
                <w:i/>
                <w:color w:val="7F7F7F" w:themeColor="text1" w:themeTint="80"/>
              </w:rPr>
              <w:t>E</w:t>
            </w:r>
            <w:bookmarkStart w:id="212" w:name="__Fieldmark__3790_2621159314"/>
            <w:r>
              <w:rPr>
                <w:i/>
                <w:color w:val="7F7F7F" w:themeColor="text1" w:themeTint="80"/>
              </w:rPr>
              <w:t xml:space="preserve"> </w:t>
            </w:r>
            <w:bookmarkStart w:id="213" w:name="_CTVP001447184afff8249ae87290bd858bd780f"/>
            <w:r>
              <w:rPr>
                <w:i/>
                <w:color w:val="7F7F7F" w:themeColor="text1" w:themeTint="80"/>
              </w:rPr>
              <w:t>2016b</w:t>
            </w:r>
            <w:r>
              <w:fldChar w:fldCharType="end"/>
            </w:r>
            <w:bookmarkEnd w:id="208"/>
            <w:bookmarkEnd w:id="209"/>
            <w:bookmarkEnd w:id="210"/>
            <w:bookmarkEnd w:id="211"/>
            <w:bookmarkEnd w:id="212"/>
            <w:bookmarkEnd w:id="213"/>
            <w:r>
              <w:rPr>
                <w:i/>
                <w:color w:val="7F7F7F" w:themeColor="text1" w:themeTint="80"/>
              </w:rPr>
              <w:t>, Annexe II, par. 8)</w:t>
            </w:r>
          </w:p>
        </w:tc>
        <w:tc>
          <w:tcPr>
            <w:tcW w:w="4185" w:type="dxa"/>
            <w:tcBorders>
              <w:top w:val="nil"/>
              <w:left w:val="nil"/>
              <w:right w:val="nil"/>
            </w:tcBorders>
            <w:shd w:val="clear" w:color="auto" w:fill="auto"/>
          </w:tcPr>
          <w:p w14:paraId="6CAE8CDE" w14:textId="77777777" w:rsidR="008449AF" w:rsidRDefault="004A5E76">
            <w:pPr>
              <w:keepNext/>
              <w:shd w:val="clear" w:color="auto" w:fill="FF9933"/>
              <w:rPr>
                <w:color w:val="FFFFFF" w:themeColor="background1"/>
                <w:sz w:val="18"/>
              </w:rPr>
            </w:pPr>
            <w:r>
              <w:rPr>
                <w:b/>
                <w:color w:val="FFFFFF" w:themeColor="background1"/>
                <w:sz w:val="18"/>
              </w:rPr>
              <w:t>2. Catégorie</w:t>
            </w:r>
            <w:r>
              <w:rPr>
                <w:color w:val="FFFFFF" w:themeColor="background1"/>
                <w:sz w:val="18"/>
              </w:rPr>
              <w:t> : Bien-être social</w:t>
            </w:r>
          </w:p>
          <w:p w14:paraId="7F5F160F" w14:textId="77777777" w:rsidR="008449AF" w:rsidRDefault="004A5E76">
            <w:pPr>
              <w:keepNext/>
              <w:shd w:val="clear" w:color="auto" w:fill="FF9933"/>
              <w:rPr>
                <w:color w:val="FFFFFF" w:themeColor="background1"/>
                <w:sz w:val="18"/>
              </w:rPr>
            </w:pPr>
            <w:r>
              <w:rPr>
                <w:b/>
                <w:color w:val="FFFFFF" w:themeColor="background1"/>
                <w:sz w:val="18"/>
              </w:rPr>
              <w:t>2.1 Enjeu</w:t>
            </w:r>
            <w:r>
              <w:rPr>
                <w:color w:val="FFFFFF" w:themeColor="background1"/>
                <w:sz w:val="18"/>
              </w:rPr>
              <w:t> : Droits communautaires</w:t>
            </w:r>
          </w:p>
          <w:p w14:paraId="7DDE2F90" w14:textId="77777777" w:rsidR="008449AF" w:rsidRDefault="004A5E76">
            <w:pPr>
              <w:keepNext/>
              <w:shd w:val="clear" w:color="auto" w:fill="FF9933"/>
              <w:rPr>
                <w:sz w:val="18"/>
              </w:rPr>
            </w:pPr>
            <w:r>
              <w:rPr>
                <w:b/>
                <w:color w:val="FFFFFF" w:themeColor="background1"/>
                <w:sz w:val="18"/>
              </w:rPr>
              <w:t>2.1.8 Sous-enjeu</w:t>
            </w:r>
            <w:r>
              <w:rPr>
                <w:color w:val="FFFFFF" w:themeColor="background1"/>
                <w:sz w:val="18"/>
              </w:rPr>
              <w:t> : Forces de sécurité</w:t>
            </w:r>
          </w:p>
        </w:tc>
      </w:tr>
      <w:tr w:rsidR="008449AF" w14:paraId="12924B82" w14:textId="77777777">
        <w:tc>
          <w:tcPr>
            <w:tcW w:w="9962" w:type="dxa"/>
            <w:gridSpan w:val="3"/>
            <w:shd w:val="clear" w:color="auto" w:fill="auto"/>
            <w:tcMar>
              <w:left w:w="88" w:type="dxa"/>
            </w:tcMar>
          </w:tcPr>
          <w:p w14:paraId="03BD5C80" w14:textId="77777777" w:rsidR="008449AF" w:rsidRDefault="004A5E76">
            <w:pPr>
              <w:pStyle w:val="Textoindependiente"/>
              <w:spacing w:after="0"/>
              <w:rPr>
                <w:color w:val="FFFFFF" w:themeColor="background1"/>
                <w:sz w:val="18"/>
              </w:rPr>
            </w:pPr>
            <w:r>
              <w:rPr>
                <w:b/>
              </w:rPr>
              <w:t>Il est raisonnable de croire que le PMA encouragera tous les efforts ou prendra toutes les mesures viables permettant de garantir que les paiements des forces de sécurité publiques pour la fourniture de services de sécurité sont réalisés de la façon la plus transparente, proportionnelle et responsable possible.</w:t>
            </w:r>
          </w:p>
        </w:tc>
      </w:tr>
      <w:tr w:rsidR="008449AF" w14:paraId="102BBACB" w14:textId="77777777">
        <w:trPr>
          <w:trHeight w:val="383"/>
        </w:trPr>
        <w:tc>
          <w:tcPr>
            <w:tcW w:w="9962" w:type="dxa"/>
            <w:gridSpan w:val="3"/>
            <w:shd w:val="clear" w:color="auto" w:fill="auto"/>
            <w:tcMar>
              <w:left w:w="88" w:type="dxa"/>
            </w:tcMar>
          </w:tcPr>
          <w:p w14:paraId="116765C3" w14:textId="77777777" w:rsidR="008449AF" w:rsidRDefault="004A5E76">
            <w:pPr>
              <w:pStyle w:val="Textoindependiente2"/>
              <w:spacing w:after="0"/>
            </w:pPr>
            <w:r>
              <w:rPr>
                <w:b/>
              </w:rPr>
              <w:t>Orientation</w:t>
            </w:r>
            <w:r>
              <w:t xml:space="preserve"> : cette exigence concerne les paiements légaux des forces de sécurité tel que l’exigent certains pays (dans certains cas, cela est même obligatoire) pour la fourniture de services de sécurité en tant que service public. </w:t>
            </w:r>
          </w:p>
          <w:p w14:paraId="46B7B1C5" w14:textId="77777777" w:rsidR="008449AF" w:rsidRDefault="004A5E76">
            <w:pPr>
              <w:pStyle w:val="Textoindependiente2"/>
              <w:spacing w:after="0"/>
              <w:rPr>
                <w:b/>
              </w:rPr>
            </w:pPr>
            <w:r>
              <w:t xml:space="preserve">Les PMA n’ont en général pas la capacité de négocier la proportionnalité des paiements. </w:t>
            </w:r>
          </w:p>
        </w:tc>
      </w:tr>
      <w:tr w:rsidR="008449AF" w14:paraId="010FCC44" w14:textId="77777777">
        <w:tc>
          <w:tcPr>
            <w:tcW w:w="4076" w:type="dxa"/>
            <w:shd w:val="clear" w:color="auto" w:fill="92D050"/>
            <w:tcMar>
              <w:left w:w="88" w:type="dxa"/>
            </w:tcMar>
          </w:tcPr>
          <w:p w14:paraId="78A9CA9F" w14:textId="1F437831" w:rsidR="008449AF" w:rsidRDefault="004A5E76">
            <w:pPr>
              <w:pStyle w:val="Textoindependiente"/>
              <w:spacing w:after="0"/>
              <w:jc w:val="left"/>
            </w:pPr>
            <w:r>
              <w:rPr>
                <w:u w:val="single"/>
              </w:rPr>
              <w:t>Critère de respect (« atténué ») :</w:t>
            </w:r>
          </w:p>
          <w:p w14:paraId="24CF1D8A" w14:textId="77777777" w:rsidR="008449AF" w:rsidRDefault="004A5E76">
            <w:pPr>
              <w:pStyle w:val="Textoindependiente"/>
              <w:spacing w:after="0"/>
            </w:pPr>
            <w:r>
              <w:t>Le PMA n’est pas obligé de payer les services fournis par les forces de sécurité publiques.</w:t>
            </w:r>
          </w:p>
          <w:p w14:paraId="38AD00A3" w14:textId="77777777" w:rsidR="008449AF" w:rsidRDefault="004A5E76">
            <w:pPr>
              <w:pStyle w:val="Textoindependiente"/>
              <w:spacing w:after="0"/>
              <w:jc w:val="center"/>
            </w:pPr>
            <w:r>
              <w:t>--- ou ---</w:t>
            </w:r>
          </w:p>
          <w:p w14:paraId="5FFE4E52" w14:textId="77777777" w:rsidR="008449AF" w:rsidRDefault="004A5E76">
            <w:pPr>
              <w:pStyle w:val="Textoindependiente"/>
              <w:spacing w:after="0"/>
              <w:rPr>
                <w:b/>
                <w:color w:val="7F7F7F" w:themeColor="text1" w:themeTint="80"/>
              </w:rPr>
            </w:pPr>
            <w:r>
              <w:t>Le PMA réalise les paiements aux forces de sécurité dans le respect de la loi et avec des reçus permettant de le justifier.</w:t>
            </w:r>
          </w:p>
        </w:tc>
        <w:tc>
          <w:tcPr>
            <w:tcW w:w="5886" w:type="dxa"/>
            <w:gridSpan w:val="2"/>
            <w:shd w:val="clear" w:color="auto" w:fill="auto"/>
            <w:tcMar>
              <w:left w:w="88" w:type="dxa"/>
            </w:tcMar>
          </w:tcPr>
          <w:p w14:paraId="3A0F8937" w14:textId="77777777" w:rsidR="008449AF" w:rsidRDefault="004A5E76">
            <w:pPr>
              <w:pStyle w:val="Textoindependiente2"/>
              <w:spacing w:after="0"/>
              <w:rPr>
                <w:b/>
              </w:rPr>
            </w:pPr>
            <w:r>
              <w:rPr>
                <w:b/>
              </w:rPr>
              <w:t>Orientation</w:t>
            </w:r>
            <w:r>
              <w:t xml:space="preserve"> : si les paiements pour les services de sécurité sont exigés par la loi, le PMA devra demander un reçu pour chacun des paiements réalisés. Dans son rapport CRAFT, le PMA devra divulguer les montants versés ou indiquer que les reçus sont disponibles sur demande, selon ce qui lui semble le plus adapté. </w:t>
            </w:r>
          </w:p>
        </w:tc>
      </w:tr>
      <w:tr w:rsidR="008449AF" w14:paraId="1A7AB600" w14:textId="77777777">
        <w:tc>
          <w:tcPr>
            <w:tcW w:w="4076" w:type="dxa"/>
            <w:shd w:val="clear" w:color="auto" w:fill="CCFF66"/>
            <w:tcMar>
              <w:left w:w="88" w:type="dxa"/>
            </w:tcMar>
          </w:tcPr>
          <w:p w14:paraId="561BF28A" w14:textId="77777777" w:rsidR="008449AF" w:rsidRDefault="004A5E76">
            <w:pPr>
              <w:pStyle w:val="Textoindependiente"/>
              <w:spacing w:after="0"/>
              <w:jc w:val="left"/>
              <w:rPr>
                <w:u w:val="single"/>
              </w:rPr>
            </w:pPr>
            <w:r>
              <w:rPr>
                <w:u w:val="single"/>
              </w:rPr>
              <w:t>Critères de progression (“processus d’atténuation en progression satisfaisante”) :</w:t>
            </w:r>
            <w:r>
              <w:t xml:space="preserve"> </w:t>
            </w:r>
          </w:p>
          <w:p w14:paraId="09348DED" w14:textId="77777777" w:rsidR="008449AF" w:rsidRDefault="004A5E76">
            <w:pPr>
              <w:pStyle w:val="Textoindependiente"/>
              <w:spacing w:after="0"/>
            </w:pPr>
            <w:r>
              <w:t>Le PMA réalise les paiements aux forces de sécurité dans le respect de la loi et enregistre les paiements réalisés.</w:t>
            </w:r>
          </w:p>
          <w:p w14:paraId="40356A5B" w14:textId="77777777" w:rsidR="008449AF" w:rsidRDefault="004A5E76">
            <w:pPr>
              <w:pStyle w:val="Textoindependiente"/>
              <w:spacing w:after="0"/>
              <w:jc w:val="center"/>
            </w:pPr>
            <w:r>
              <w:t>--- ou ---</w:t>
            </w:r>
          </w:p>
          <w:p w14:paraId="5C3DF3CF" w14:textId="77777777" w:rsidR="008449AF" w:rsidRDefault="004A5E76">
            <w:pPr>
              <w:pStyle w:val="Textoindependiente"/>
              <w:spacing w:after="0"/>
              <w:rPr>
                <w:u w:val="single"/>
              </w:rPr>
            </w:pPr>
            <w:r>
              <w:t>Un plan de gestion des risques qui aborde ce risque est en place et le PMA peut montrer qu’il est mis en œuvre et qu’un suivi est réalisé avec des améliorations mesurables.</w:t>
            </w:r>
          </w:p>
        </w:tc>
        <w:tc>
          <w:tcPr>
            <w:tcW w:w="5886" w:type="dxa"/>
            <w:gridSpan w:val="2"/>
            <w:shd w:val="clear" w:color="auto" w:fill="auto"/>
            <w:tcMar>
              <w:left w:w="88" w:type="dxa"/>
            </w:tcMar>
          </w:tcPr>
          <w:p w14:paraId="4FBF225E" w14:textId="77777777" w:rsidR="008449AF" w:rsidRDefault="004A5E76">
            <w:pPr>
              <w:pStyle w:val="Textoindependiente2"/>
              <w:spacing w:after="0"/>
            </w:pPr>
            <w:r>
              <w:rPr>
                <w:b/>
              </w:rPr>
              <w:t>Orientation :</w:t>
            </w:r>
            <w:r>
              <w:t xml:space="preserve"> si le PMA paye mais n’obtient pas de reçus, ou obtient des reçus incomplets pour les paiements légaux exigés pour la fourniture de services publics de sécurité, le PMA devra démontrer la transparence et le caractère responsable des paiements en les enregistrant dans sa comptabilité. Dans son rapport CRAFT, le PMA devra divulguer les montants versés ou indiquer que les registres internes sont disponibles sur demande, selon ce qui lui semble le plus adapté.</w:t>
            </w:r>
          </w:p>
          <w:p w14:paraId="729645A4" w14:textId="77777777" w:rsidR="008449AF" w:rsidRDefault="004A5E76">
            <w:pPr>
              <w:pStyle w:val="Textoindependiente2"/>
              <w:spacing w:after="0"/>
            </w:pPr>
            <w:r>
              <w:t>Les plans de gestion des risques devront prévoir de contacter les autorités locales ou centrales, les organisations internationales ou de la société civile afin de chercher leur participation à des solutions envisageables.</w:t>
            </w:r>
          </w:p>
          <w:p w14:paraId="09FA8816" w14:textId="77777777" w:rsidR="008449AF" w:rsidRDefault="004A5E76">
            <w:pPr>
              <w:pStyle w:val="Textoindependiente2"/>
              <w:spacing w:after="0"/>
            </w:pPr>
            <w:r>
              <w:t>Le rapport CRAFT devra :</w:t>
            </w:r>
          </w:p>
          <w:p w14:paraId="6B436FDC" w14:textId="77777777" w:rsidR="008449AF" w:rsidRDefault="004A5E76">
            <w:pPr>
              <w:pStyle w:val="Textoindependiente2"/>
              <w:numPr>
                <w:ilvl w:val="0"/>
                <w:numId w:val="18"/>
              </w:numPr>
              <w:spacing w:after="0"/>
              <w:ind w:left="318" w:hanging="284"/>
            </w:pPr>
            <w:r>
              <w:t>décrire les mesures prises durant la période écoulée, et</w:t>
            </w:r>
          </w:p>
          <w:p w14:paraId="152729C9" w14:textId="77777777" w:rsidR="008449AF" w:rsidRDefault="004A5E76">
            <w:pPr>
              <w:pStyle w:val="Textoindependiente2"/>
              <w:numPr>
                <w:ilvl w:val="0"/>
                <w:numId w:val="18"/>
              </w:numPr>
              <w:spacing w:after="0"/>
              <w:ind w:left="318" w:hanging="284"/>
              <w:rPr>
                <w:b/>
              </w:rPr>
            </w:pPr>
            <w:r>
              <w:t>décrire et s’engager à la mise en œuvre des mesures envisagées pour la période à venir.</w:t>
            </w:r>
          </w:p>
        </w:tc>
      </w:tr>
      <w:tr w:rsidR="008449AF" w14:paraId="312A42F3" w14:textId="77777777">
        <w:tc>
          <w:tcPr>
            <w:tcW w:w="4076" w:type="dxa"/>
            <w:shd w:val="clear" w:color="auto" w:fill="FF7C80"/>
            <w:tcMar>
              <w:left w:w="88" w:type="dxa"/>
            </w:tcMar>
          </w:tcPr>
          <w:p w14:paraId="70A4D764" w14:textId="77777777" w:rsidR="008449AF" w:rsidRDefault="004A5E76">
            <w:pPr>
              <w:pStyle w:val="Textoindependiente"/>
              <w:spacing w:after="0"/>
              <w:rPr>
                <w:u w:val="single"/>
              </w:rPr>
            </w:pPr>
            <w:r>
              <w:rPr>
                <w:u w:val="single"/>
              </w:rPr>
              <w:t>Critère de non-respect :</w:t>
            </w:r>
          </w:p>
          <w:p w14:paraId="7EE81CC6" w14:textId="77777777" w:rsidR="008449AF" w:rsidRDefault="004A5E76">
            <w:pPr>
              <w:pStyle w:val="Textoindependiente"/>
              <w:spacing w:after="0"/>
              <w:rPr>
                <w:u w:val="single"/>
              </w:rPr>
            </w:pPr>
            <w:r>
              <w:t xml:space="preserve">Les paiements sont réalisés, mais aucun reçu ni aucun registre interne n’est conservé. </w:t>
            </w:r>
          </w:p>
        </w:tc>
        <w:tc>
          <w:tcPr>
            <w:tcW w:w="5886" w:type="dxa"/>
            <w:gridSpan w:val="2"/>
            <w:shd w:val="clear" w:color="auto" w:fill="auto"/>
            <w:tcMar>
              <w:left w:w="88" w:type="dxa"/>
            </w:tcMar>
          </w:tcPr>
          <w:p w14:paraId="29A4C51A" w14:textId="77777777" w:rsidR="008449AF" w:rsidRDefault="004A5E76">
            <w:pPr>
              <w:pStyle w:val="Textoindependiente2"/>
              <w:spacing w:after="0"/>
              <w:rPr>
                <w:b/>
              </w:rPr>
            </w:pPr>
            <w:r>
              <w:rPr>
                <w:b/>
              </w:rPr>
              <w:t>Orientation</w:t>
            </w:r>
            <w:r>
              <w:t> : le PMA risque de voir les acheteurs légaux se désengager ou suspendre les achats. Le PMA doit établir un plan de gestion des risques.</w:t>
            </w:r>
          </w:p>
        </w:tc>
      </w:tr>
    </w:tbl>
    <w:p w14:paraId="3D572936" w14:textId="77777777" w:rsidR="008449AF" w:rsidRDefault="004A5E76">
      <w:pPr>
        <w:spacing w:after="160" w:line="259" w:lineRule="auto"/>
        <w:rPr>
          <w:rFonts w:eastAsiaTheme="minorEastAsia"/>
        </w:rPr>
      </w:pPr>
      <w:r>
        <w:br w:type="page"/>
      </w:r>
    </w:p>
    <w:tbl>
      <w:tblPr>
        <w:tblStyle w:val="Tablaconcuadrcula"/>
        <w:tblW w:w="9963" w:type="dxa"/>
        <w:tblCellMar>
          <w:left w:w="133" w:type="dxa"/>
        </w:tblCellMar>
        <w:tblLook w:val="04A0" w:firstRow="1" w:lastRow="0" w:firstColumn="1" w:lastColumn="0" w:noHBand="0" w:noVBand="1"/>
      </w:tblPr>
      <w:tblGrid>
        <w:gridCol w:w="4077"/>
        <w:gridCol w:w="1701"/>
        <w:gridCol w:w="4185"/>
      </w:tblGrid>
      <w:tr w:rsidR="008449AF" w14:paraId="27AF93E2" w14:textId="77777777">
        <w:tc>
          <w:tcPr>
            <w:tcW w:w="5777" w:type="dxa"/>
            <w:gridSpan w:val="2"/>
            <w:tcBorders>
              <w:top w:val="nil"/>
              <w:left w:val="nil"/>
              <w:right w:val="nil"/>
            </w:tcBorders>
            <w:shd w:val="clear" w:color="auto" w:fill="auto"/>
            <w:vAlign w:val="bottom"/>
          </w:tcPr>
          <w:p w14:paraId="53D4DAA7" w14:textId="77777777" w:rsidR="008449AF" w:rsidRDefault="004A5E76">
            <w:pPr>
              <w:pStyle w:val="Textoindependiente"/>
              <w:keepNext/>
              <w:pageBreakBefore/>
              <w:spacing w:after="0"/>
              <w:jc w:val="left"/>
            </w:pPr>
            <w:r>
              <w:rPr>
                <w:b/>
              </w:rPr>
              <w:lastRenderedPageBreak/>
              <w:t xml:space="preserve">M.4/2.1.8/E.5 </w:t>
            </w:r>
            <w:r>
              <w:rPr>
                <w:i/>
                <w:color w:val="7F7F7F" w:themeColor="text1" w:themeTint="80"/>
              </w:rPr>
              <w:t xml:space="preserve">(aborde </w:t>
            </w:r>
            <w:r>
              <w:fldChar w:fldCharType="begin"/>
            </w:r>
            <w:r>
              <w:instrText>ADDIN CITAVI.PLACEHOLDER b98bd66e-e744-4648-89cf-29007af2f3c0 PFBsYWNlaG9sZGVyPg0KICA8QWRkSW5WZXJzaW9uPjUuNy4wLjA8L0FkZEluVmVyc2lvbj4NCiAgPElkPmI5OGJkNjZlLWU3NDQtNDY0OC04OWNmLTI5MDA3YWYyZjNjMDwvSWQ+DQogIDxFbnRyaWVzPg0KICAgIDxFbnRyeT4NCiAgICAgIDxJZD5mZmQxYjI1ZC01ZDZmLTQ5ODAtYmY0Zi1jZmRkMzM2NzIzOGU8L0lkPg0KICAgICAgPE5vUGFyPnRydWU8L05vUGFyPg0KICAgICAgPFJlZmVyZW5jZUlkPmFhNmZkOTAyLWUxMTEtNDIyNS1iYjVmLWI2OTcyNjMyYmI3YjwvUmVmZXJlbmNlSWQ+DQogICAgICA8UmFuZ2U+DQogICAgICAgIDxTdGFydD4wPC9TdGFydD4NCiAgICAgICAgPExlbmd0aD4xMDwvTGVuZ3RoPg0KICAgICAgPC9SYW5nZT4NCiAgICAgIDxSZWZlcmVuY2U+DQogICAgICAgIDxSZWZlcmVuY2VUeXBlSWQ+Qm9vazwvUmVmZXJlbmNlVHlwZUlkPg0KICAgICAgICA8QXV0aG9ycz4NCiAgICAgICAgICA8UGVyc29uPg0KICAgICAgICAgICAgPExhc3ROYW1lPk9FQ0Q8L0xhc3ROYW1lPg0KICAgICAgICAgIDwvUGVyc29uPg0KICAgICAgICA8L0F1dGhvcnM+DQogICAgICAgIDxBY2Nlc3NEYXRlPjIwLzA0LzIwMTc8L0FjY2Vzc0RhdGU+DQogICAgICAgIDxEb2k+MTAuMTc4Ny85Nzg5MjY0MjUyNDc5LWVuPC9Eb2k+DQogICAgICAgIDxFZGl0aW9uPlRoaXJkIEVkaXRpb248L0VkaXRpb24+DQogICAgICAgIDxJZD5hYTZmZDkwMi1lMTExLTQyMjUtYmI1Zi1iNjk3MjYzMmJiN2I8L0lkPg0KICAgICAgICA8SXNibj45Nzg5MjY0MjUyNDc5PC9Jc2JuPg0KICAgICAgICA8TG9jYXRpb25zPg0KICAgICAgICAgIDxMb2NhdGlvbj4NCiAgICAgICAgICAgIDxBZGRyZXNzPjEwLjE3ODcvOTc4OTI2NDI1MjQ3OS1lbjwvQWRkcmVzcz4NCiAgICAgICAgICAgIDxMb2NhdGlvblR5cGU+RWxlY3Ryb25pY0FkZHJlc3M8L0xvY2F0aW9uVHlwZT4NCiAgICAgICAgICA8L0xvY2F0aW9uPg0KICAgICAgICAgIDxMb2NhdGlvbj4NCiAgICAgICAgICAgIDxBZGRyZXNzPk9FQ0QgMjAxNiAtIE9FQ0QgRHVlIERpbGlnZW5jZSBHdWlkYW5jZS5wZGY8L0FkZHJlc3M+DQogICAgICAgICAgICA8TG9jYXRpb25UeXBlPkVsZWN0cm9uaWNBZGRyZXNzPC9Mb2NhdGlvblR5cGU+DQogICAgICAgICAgPC9Mb2NhdGlvbj4NCiAgICAgICAgICA8TG9jYXRpb24+DQogICAgICAgICAgICA8QWRkcmVzcz5odHRwOi8vd3d3Lm9lY2Qub3JnL2RhZi9pbnYvbW5lL09FQ0QtRHVlLURpbGlnZW5jZS1HdWlkYW5jZS1NaW5lcmFscy1FZGl0aW9uMy5wZGY8L0FkZHJlc3M+DQogICAgICAgICAgICA8TG9jYXRpb25UeXBlPkVsZWN0cm9uaWNBZGRyZXNzPC9Mb2NhdGlvblR5cGU+DQogICAgICAgICAgPC9Mb2NhdGlvbj4NCiAgICAgICAgPC9Mb2NhdGlvbnM+DQogICAgICAgIDxPbmxpbmVBZGRyZXNzPmh0dHA6Ly93d3cub2VjZC5vcmcvZGFmL2ludi9tbmUvT0VDRC1EdWUtRGlsaWdlbmNlLUd1aWRhbmNlLU1pbmVyYWxzLUVkaXRpb24zLnBkZjwvT25saW5lQWRkcmVzcz4NCiAgICAgICAgPE9yZ2FuaXphdGlvbnM+DQogICAgICAgICAgPFBlcnNvbj4NCiAgICAgICAgICAgIDxMYXN0TmFtZT5PcmdhbmlzYXRpb24gZm9yIEVjb25vbWljIENvLW9wZXJhdGlvbiBhbmQgRGV2ZWxvcG1lbnQgKE9FQ0QpPC9MYXN0TmFtZT4NCiAgICAgICAgICA8L1BlcnNvbj4NCiAgICAgICAgPC9Pcmdhbml6YXRpb25zPg0KICAgICAgICA8UGFnZUNvdW50QzU+PCFbQ0RBVEFbPGM+MTIwPC9jPg0KPGluPnRydWU8L2luPg0KPG9zPjEyMDwvb3M+DQo8cHM+MTIwPC9wcz5dXT48L1BhZ2VDb3VudEM1Pg0KICAgICAgICA8UGFnZUNvdW50PjEyMDwvUGFnZUNvdW50Pg0KICAgICAgICA8UGxhY2VPZlB1YmxpY2F0aW9uPlBhcmlzIChGUik8L1BsYWNlT2ZQdWJsaWNhdGlvbj4NCiAgICAgICAgPFB1Ymxpc2hlcnM+DQogICAgICAgICAgPFB1Ymxpc2hlcj4NCiAgICAgICAgICAgIDxOYW1lPk9FQ0QgUHVibGlzaGluZzwvTmFtZT4NCiAgICAgICAgICA8L1B1Ymxpc2hlcj4NCiAgICAgICAgPC9QdWJsaXNoZXJzPg0KICAgICAgICA8U2VxdWVuY2VOdW1iZXI+MzwvU2VxdWVuY2VOdW1iZXI+DQogICAgICAgIDxTaG9ydFRpdGxlPk9FQ0QgMjAxNiDigJMgT0VDRCBEdWUgRGlsaWdlbmNlIEd1aWRhbmNlPC9TaG9ydFRpdGxlPg0KICAgICAgICA8U291cmNlT2ZCaWJsaW9ncmFwaGljSW5mb3JtYXRpb24+Q3Jvc3NSZWY8L1NvdXJjZU9mQmlibGlvZ3JhcGhpY0luZm9ybWF0aW9uPg0KICAgICAgICA8VGl0bGU+T0VDRCBEdWUgRGlsaWdlbmNlIEd1aWRhbmNlIGZvciBSZXNwb25zaWJsZSBTdXBwbHkgQ2hhaW5zIG9mIE1pbmVyYWxzIGZyb20gQ29uZmxpY3QtQWZmZWN0ZWQgYW5kIEhpZ2gtUmlzayBBcmVhczwvVGl0bGU+DQogICAgICAgIDxZZWFyPjIwMTY8L1llYXI+DQogICAgICA8L1JlZmVyZW5jZT4NCiAgICA8L0VudHJ5Pg0KICA8L0VudHJpZXM+DQogIDxUZXh0Pk9FQ0QgMjAxNmI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0VDRCAyMDE2YjwvVGV4dD4NCiAgICA8L1RleHRVbml0Pg0KICA8L1RleHRVbml0cz4NCjwvUGxhY2Vob2xkZXI+</w:instrText>
            </w:r>
            <w:r>
              <w:fldChar w:fldCharType="separate"/>
            </w:r>
            <w:bookmarkStart w:id="214" w:name="__Fieldmark__2825_187408736"/>
            <w:r>
              <w:rPr>
                <w:i/>
                <w:color w:val="7F7F7F" w:themeColor="text1" w:themeTint="80"/>
              </w:rPr>
              <w:t>O</w:t>
            </w:r>
            <w:bookmarkStart w:id="215" w:name="__Fieldmark__41435_1435017116"/>
            <w:r>
              <w:rPr>
                <w:i/>
                <w:color w:val="7F7F7F" w:themeColor="text1" w:themeTint="80"/>
              </w:rPr>
              <w:t>C</w:t>
            </w:r>
            <w:bookmarkStart w:id="216" w:name="__Fieldmark__22242_1435017116"/>
            <w:r>
              <w:rPr>
                <w:i/>
                <w:color w:val="7F7F7F" w:themeColor="text1" w:themeTint="80"/>
              </w:rPr>
              <w:t>D</w:t>
            </w:r>
            <w:bookmarkStart w:id="217" w:name="__Fieldmark__9224_1435017116"/>
            <w:r>
              <w:rPr>
                <w:i/>
                <w:color w:val="7F7F7F" w:themeColor="text1" w:themeTint="80"/>
              </w:rPr>
              <w:t>E</w:t>
            </w:r>
            <w:bookmarkStart w:id="218" w:name="__Fieldmark__3863_2621159314"/>
            <w:r>
              <w:rPr>
                <w:i/>
                <w:color w:val="7F7F7F" w:themeColor="text1" w:themeTint="80"/>
              </w:rPr>
              <w:t xml:space="preserve"> </w:t>
            </w:r>
            <w:bookmarkStart w:id="219" w:name="_CTVP001b98bd66ee744464889cf29007af2f3c0"/>
            <w:r>
              <w:rPr>
                <w:i/>
                <w:color w:val="7F7F7F" w:themeColor="text1" w:themeTint="80"/>
              </w:rPr>
              <w:t>2016b</w:t>
            </w:r>
            <w:r>
              <w:fldChar w:fldCharType="end"/>
            </w:r>
            <w:bookmarkEnd w:id="214"/>
            <w:bookmarkEnd w:id="215"/>
            <w:bookmarkEnd w:id="216"/>
            <w:bookmarkEnd w:id="217"/>
            <w:bookmarkEnd w:id="218"/>
            <w:bookmarkEnd w:id="219"/>
            <w:r>
              <w:rPr>
                <w:i/>
                <w:color w:val="7F7F7F" w:themeColor="text1" w:themeTint="80"/>
              </w:rPr>
              <w:t>, Annexe II, par. 9)</w:t>
            </w:r>
          </w:p>
        </w:tc>
        <w:tc>
          <w:tcPr>
            <w:tcW w:w="4185" w:type="dxa"/>
            <w:tcBorders>
              <w:top w:val="nil"/>
              <w:left w:val="nil"/>
              <w:right w:val="nil"/>
            </w:tcBorders>
            <w:shd w:val="clear" w:color="auto" w:fill="auto"/>
          </w:tcPr>
          <w:p w14:paraId="27D510EF" w14:textId="77777777" w:rsidR="008449AF" w:rsidRDefault="004A5E76">
            <w:pPr>
              <w:keepNext/>
              <w:shd w:val="clear" w:color="auto" w:fill="FF9933"/>
              <w:rPr>
                <w:color w:val="FFFFFF" w:themeColor="background1"/>
                <w:sz w:val="18"/>
              </w:rPr>
            </w:pPr>
            <w:r>
              <w:rPr>
                <w:b/>
                <w:color w:val="FFFFFF" w:themeColor="background1"/>
                <w:sz w:val="18"/>
              </w:rPr>
              <w:t>2. Catégorie</w:t>
            </w:r>
            <w:r>
              <w:rPr>
                <w:color w:val="FFFFFF" w:themeColor="background1"/>
                <w:sz w:val="18"/>
              </w:rPr>
              <w:t> : Bien-être social</w:t>
            </w:r>
          </w:p>
          <w:p w14:paraId="33F7799E" w14:textId="77777777" w:rsidR="008449AF" w:rsidRDefault="004A5E76">
            <w:pPr>
              <w:keepNext/>
              <w:shd w:val="clear" w:color="auto" w:fill="FF9933"/>
              <w:rPr>
                <w:color w:val="FFFFFF" w:themeColor="background1"/>
                <w:sz w:val="18"/>
              </w:rPr>
            </w:pPr>
            <w:r>
              <w:rPr>
                <w:b/>
                <w:color w:val="FFFFFF" w:themeColor="background1"/>
                <w:sz w:val="18"/>
              </w:rPr>
              <w:t>2.1 Enjeu</w:t>
            </w:r>
            <w:r>
              <w:rPr>
                <w:color w:val="FFFFFF" w:themeColor="background1"/>
                <w:sz w:val="18"/>
              </w:rPr>
              <w:t> : Droits communautaires</w:t>
            </w:r>
          </w:p>
          <w:p w14:paraId="38015F3E" w14:textId="77777777" w:rsidR="008449AF" w:rsidRDefault="004A5E76">
            <w:pPr>
              <w:keepNext/>
              <w:shd w:val="clear" w:color="auto" w:fill="FF9933"/>
              <w:rPr>
                <w:sz w:val="18"/>
              </w:rPr>
            </w:pPr>
            <w:r>
              <w:rPr>
                <w:b/>
                <w:color w:val="FFFFFF" w:themeColor="background1"/>
                <w:sz w:val="18"/>
              </w:rPr>
              <w:t>2.1.8 Sous-enjeu</w:t>
            </w:r>
            <w:r>
              <w:rPr>
                <w:color w:val="FFFFFF" w:themeColor="background1"/>
                <w:sz w:val="18"/>
              </w:rPr>
              <w:t> : Forces de sécurité</w:t>
            </w:r>
          </w:p>
        </w:tc>
      </w:tr>
      <w:tr w:rsidR="008449AF" w14:paraId="5D2E1252" w14:textId="77777777">
        <w:tc>
          <w:tcPr>
            <w:tcW w:w="9962" w:type="dxa"/>
            <w:gridSpan w:val="3"/>
            <w:shd w:val="clear" w:color="auto" w:fill="auto"/>
            <w:tcMar>
              <w:left w:w="88" w:type="dxa"/>
            </w:tcMar>
          </w:tcPr>
          <w:p w14:paraId="15C90E16" w14:textId="7A66C1C5" w:rsidR="008449AF" w:rsidRDefault="004A5E76">
            <w:pPr>
              <w:pStyle w:val="Textoindependiente"/>
              <w:spacing w:after="0"/>
            </w:pPr>
            <w:r>
              <w:rPr>
                <w:b/>
              </w:rPr>
              <w:t>Il est raisonnable de croire que le PMA encouragera tous les efforts ou prendra toutes les mesures viables pour minimiser les impacts défavorables liés à la présence de forces de sécurité publiques ou privées sur ses sites miniers.</w:t>
            </w:r>
          </w:p>
        </w:tc>
      </w:tr>
      <w:tr w:rsidR="008449AF" w14:paraId="703C3E6D" w14:textId="77777777">
        <w:tc>
          <w:tcPr>
            <w:tcW w:w="9962" w:type="dxa"/>
            <w:gridSpan w:val="3"/>
            <w:shd w:val="clear" w:color="auto" w:fill="auto"/>
            <w:tcMar>
              <w:left w:w="88" w:type="dxa"/>
            </w:tcMar>
          </w:tcPr>
          <w:p w14:paraId="4B81B3B2" w14:textId="3DE18432" w:rsidR="008449AF" w:rsidRDefault="004A5E76">
            <w:pPr>
              <w:rPr>
                <w:color w:val="7F7F7F" w:themeColor="text1" w:themeTint="80"/>
                <w:sz w:val="20"/>
              </w:rPr>
            </w:pPr>
            <w:r>
              <w:rPr>
                <w:b/>
                <w:color w:val="7F7F7F" w:themeColor="text1" w:themeTint="80"/>
              </w:rPr>
              <w:t>Orientation</w:t>
            </w:r>
            <w:r>
              <w:rPr>
                <w:color w:val="7F7F7F" w:themeColor="text1" w:themeTint="80"/>
              </w:rPr>
              <w:t xml:space="preserve"> : l’exigence, en accord avec le paragraphe 9 de l’Annexe II du GDD de l’OCDE, est dans une certaine mesure une </w:t>
            </w:r>
            <w:r>
              <w:rPr>
                <w:rFonts w:eastAsia="Calibri"/>
                <w:color w:val="7F7F7F" w:themeColor="text1" w:themeTint="80"/>
              </w:rPr>
              <w:t>« </w:t>
            </w:r>
            <w:r>
              <w:rPr>
                <w:color w:val="7F7F7F" w:themeColor="text1" w:themeTint="80"/>
              </w:rPr>
              <w:t>prophétie auto-réalisée</w:t>
            </w:r>
            <w:r>
              <w:rPr>
                <w:rFonts w:eastAsia="Calibri"/>
                <w:color w:val="7F7F7F" w:themeColor="text1" w:themeTint="80"/>
              </w:rPr>
              <w:t> »</w:t>
            </w:r>
            <w:r>
              <w:rPr>
                <w:color w:val="7F7F7F" w:themeColor="text1" w:themeTint="80"/>
              </w:rPr>
              <w:t>, puisqu’il est très peu probable que les mineurs de l’AMAPE ne cherchent pas à encourager les efforts visant à minimiser les impacts négatifs sur leurs sites miniers. C’est pourquoi cette exigence n’inclut aucun critère de non-respect.</w:t>
            </w:r>
          </w:p>
          <w:p w14:paraId="49D7A0AF" w14:textId="77777777" w:rsidR="008449AF" w:rsidRDefault="008449AF">
            <w:pPr>
              <w:rPr>
                <w:b/>
              </w:rPr>
            </w:pPr>
          </w:p>
        </w:tc>
      </w:tr>
      <w:tr w:rsidR="008449AF" w14:paraId="6CEA2196" w14:textId="77777777">
        <w:trPr>
          <w:trHeight w:val="1236"/>
        </w:trPr>
        <w:tc>
          <w:tcPr>
            <w:tcW w:w="4076" w:type="dxa"/>
            <w:shd w:val="clear" w:color="auto" w:fill="92D050"/>
            <w:tcMar>
              <w:left w:w="88" w:type="dxa"/>
            </w:tcMar>
          </w:tcPr>
          <w:p w14:paraId="5233C82B" w14:textId="062DFDBD" w:rsidR="008449AF" w:rsidRDefault="004A5E76">
            <w:pPr>
              <w:pStyle w:val="Textoindependiente"/>
              <w:spacing w:after="0"/>
              <w:jc w:val="left"/>
            </w:pPr>
            <w:r>
              <w:rPr>
                <w:u w:val="single"/>
              </w:rPr>
              <w:t>Critère de respect (« atténué ») :</w:t>
            </w:r>
          </w:p>
          <w:p w14:paraId="2792FB1B" w14:textId="77777777" w:rsidR="008449AF" w:rsidRDefault="004A5E76">
            <w:pPr>
              <w:pStyle w:val="Textoindependiente"/>
              <w:spacing w:after="0"/>
              <w:rPr>
                <w:b/>
                <w:color w:val="7F7F7F" w:themeColor="text1" w:themeTint="80"/>
              </w:rPr>
            </w:pPr>
            <w:r>
              <w:t>Le PMA encourage tous les efforts ou prend toutes les mesures viables pour minimiser les impacts défavorables liés à la présence de forces de sécurité publiques ou privées sur ses sites miniers.</w:t>
            </w:r>
          </w:p>
        </w:tc>
        <w:tc>
          <w:tcPr>
            <w:tcW w:w="5886" w:type="dxa"/>
            <w:gridSpan w:val="2"/>
            <w:shd w:val="clear" w:color="auto" w:fill="auto"/>
            <w:tcMar>
              <w:left w:w="88" w:type="dxa"/>
            </w:tcMar>
          </w:tcPr>
          <w:p w14:paraId="4CB7FA59" w14:textId="77777777" w:rsidR="008449AF" w:rsidRDefault="004A5E76">
            <w:pPr>
              <w:pStyle w:val="Textoindependiente2"/>
              <w:spacing w:after="0"/>
            </w:pPr>
            <w:r>
              <w:rPr>
                <w:b/>
              </w:rPr>
              <w:t>Orientation</w:t>
            </w:r>
            <w:r>
              <w:t> : s’applique dans le cas où une initiative de soutien de l’AMAPE ou un système de chaîne d’approvisionnement est engagé auprès du PMA.</w:t>
            </w:r>
          </w:p>
          <w:p w14:paraId="490C035F" w14:textId="77777777" w:rsidR="008449AF" w:rsidRDefault="004A5E76">
            <w:pPr>
              <w:pStyle w:val="Textoindependiente2"/>
              <w:spacing w:after="0"/>
              <w:rPr>
                <w:b/>
              </w:rPr>
            </w:pPr>
            <w:r>
              <w:t>S’applique également si le PMA prend des mesures par lui-même visant à minimiser les impacts défavorables des forces de sécurité (par exemple en négociant une démilitarisation, en remplaçant les forces de sécurité par un comité de vigilance communautaire, en établissant un gouvernement local, etc.).</w:t>
            </w:r>
          </w:p>
        </w:tc>
      </w:tr>
      <w:tr w:rsidR="008449AF" w14:paraId="6A8EB922" w14:textId="77777777">
        <w:tc>
          <w:tcPr>
            <w:tcW w:w="4076" w:type="dxa"/>
            <w:shd w:val="clear" w:color="auto" w:fill="CCFF66"/>
            <w:tcMar>
              <w:left w:w="88" w:type="dxa"/>
            </w:tcMar>
          </w:tcPr>
          <w:p w14:paraId="6D175BAB" w14:textId="77777777" w:rsidR="008449AF" w:rsidRDefault="004A5E76">
            <w:pPr>
              <w:pStyle w:val="Textoindependiente"/>
              <w:spacing w:after="0"/>
              <w:jc w:val="left"/>
              <w:rPr>
                <w:u w:val="single"/>
              </w:rPr>
            </w:pPr>
            <w:r>
              <w:rPr>
                <w:u w:val="single"/>
              </w:rPr>
              <w:t>Critères de progression (“processus d’atténuation en progression satisfaisante”) :</w:t>
            </w:r>
            <w:r>
              <w:t xml:space="preserve"> </w:t>
            </w:r>
          </w:p>
          <w:p w14:paraId="3424A9C8" w14:textId="77777777" w:rsidR="008449AF" w:rsidRDefault="004A5E76">
            <w:pPr>
              <w:pStyle w:val="Textoindependiente"/>
              <w:spacing w:after="0"/>
              <w:rPr>
                <w:u w:val="single"/>
              </w:rPr>
            </w:pPr>
            <w:r>
              <w:t>Le PMA cherche du soutien pour minimiser les impacts défavorables liés à la présence de forces de sécurité publiques ou privées sur ses sites miniers.</w:t>
            </w:r>
          </w:p>
        </w:tc>
        <w:tc>
          <w:tcPr>
            <w:tcW w:w="5886" w:type="dxa"/>
            <w:gridSpan w:val="2"/>
            <w:shd w:val="clear" w:color="auto" w:fill="auto"/>
            <w:tcMar>
              <w:left w:w="88" w:type="dxa"/>
            </w:tcMar>
          </w:tcPr>
          <w:p w14:paraId="7D921E77" w14:textId="77777777" w:rsidR="008449AF" w:rsidRDefault="004A5E76">
            <w:pPr>
              <w:pStyle w:val="Textoindependiente2"/>
              <w:spacing w:after="0"/>
            </w:pPr>
            <w:r>
              <w:rPr>
                <w:b/>
              </w:rPr>
              <w:t>Orientation :</w:t>
            </w:r>
            <w:r>
              <w:t xml:space="preserve"> s’applique tant qu’aucune initiative de soutien de l’AMAPE et aucun système de chaîne d’approvisionnement n’est engagé auprès du PMA.</w:t>
            </w:r>
          </w:p>
          <w:p w14:paraId="69A7C000" w14:textId="77777777" w:rsidR="008449AF" w:rsidRDefault="004A5E76">
            <w:pPr>
              <w:pStyle w:val="Textoindependiente2"/>
              <w:spacing w:after="0"/>
            </w:pPr>
            <w:r>
              <w:t>Le rapport CRAFT devra :</w:t>
            </w:r>
          </w:p>
          <w:p w14:paraId="637DBB1B" w14:textId="77777777" w:rsidR="008449AF" w:rsidRDefault="004A5E76">
            <w:pPr>
              <w:pStyle w:val="Textoindependiente2"/>
              <w:numPr>
                <w:ilvl w:val="0"/>
                <w:numId w:val="18"/>
              </w:numPr>
              <w:spacing w:after="0"/>
              <w:ind w:left="318" w:hanging="284"/>
            </w:pPr>
            <w:r>
              <w:t>décrire les mesures prises durant la période écoulée, et</w:t>
            </w:r>
          </w:p>
          <w:p w14:paraId="697FE55B" w14:textId="77777777" w:rsidR="008449AF" w:rsidRDefault="004A5E76">
            <w:pPr>
              <w:pStyle w:val="Textoindependiente2"/>
              <w:numPr>
                <w:ilvl w:val="0"/>
                <w:numId w:val="18"/>
              </w:numPr>
              <w:spacing w:after="0"/>
              <w:ind w:left="318" w:hanging="284"/>
              <w:rPr>
                <w:b/>
              </w:rPr>
            </w:pPr>
            <w:r>
              <w:t>décrire et s’engager à la mise en œuvre des mesures envisagées pour la période à venir.</w:t>
            </w:r>
          </w:p>
        </w:tc>
      </w:tr>
      <w:tr w:rsidR="008449AF" w14:paraId="28C61135" w14:textId="77777777">
        <w:tc>
          <w:tcPr>
            <w:tcW w:w="4076" w:type="dxa"/>
            <w:shd w:val="clear" w:color="auto" w:fill="FF7C80"/>
            <w:tcMar>
              <w:left w:w="88" w:type="dxa"/>
            </w:tcMar>
          </w:tcPr>
          <w:p w14:paraId="00614ED5" w14:textId="77777777" w:rsidR="008449AF" w:rsidRDefault="004A5E76">
            <w:pPr>
              <w:pStyle w:val="Textoindependiente"/>
              <w:spacing w:after="0"/>
              <w:rPr>
                <w:u w:val="single"/>
              </w:rPr>
            </w:pPr>
            <w:r>
              <w:rPr>
                <w:u w:val="single"/>
              </w:rPr>
              <w:t>Critère de non-respect :</w:t>
            </w:r>
          </w:p>
          <w:p w14:paraId="3019F00F" w14:textId="77777777" w:rsidR="008449AF" w:rsidRDefault="004A5E76">
            <w:pPr>
              <w:pStyle w:val="Textoindependiente"/>
              <w:spacing w:after="0"/>
              <w:rPr>
                <w:u w:val="single"/>
              </w:rPr>
            </w:pPr>
            <w:r>
              <w:t>Aucun.</w:t>
            </w:r>
          </w:p>
        </w:tc>
        <w:tc>
          <w:tcPr>
            <w:tcW w:w="5886" w:type="dxa"/>
            <w:gridSpan w:val="2"/>
            <w:shd w:val="clear" w:color="auto" w:fill="auto"/>
            <w:tcMar>
              <w:left w:w="88" w:type="dxa"/>
            </w:tcMar>
          </w:tcPr>
          <w:p w14:paraId="6E1B4F82" w14:textId="77777777" w:rsidR="008449AF" w:rsidRDefault="004A5E76">
            <w:pPr>
              <w:pStyle w:val="Textoindependiente2"/>
              <w:spacing w:after="0"/>
              <w:rPr>
                <w:b/>
              </w:rPr>
            </w:pPr>
            <w:r>
              <w:rPr>
                <w:b/>
              </w:rPr>
              <w:t>Orientation :</w:t>
            </w:r>
            <w:r>
              <w:t xml:space="preserve"> voir les orientations générales ci-dessus.</w:t>
            </w:r>
          </w:p>
        </w:tc>
      </w:tr>
    </w:tbl>
    <w:p w14:paraId="518EF625" w14:textId="77777777" w:rsidR="008449AF" w:rsidRDefault="004A5E76">
      <w:pPr>
        <w:pStyle w:val="Textoindependiente"/>
      </w:pPr>
      <w:r>
        <w:br w:type="page"/>
      </w:r>
    </w:p>
    <w:tbl>
      <w:tblPr>
        <w:tblStyle w:val="Tablaconcuadrcula"/>
        <w:tblW w:w="9963" w:type="dxa"/>
        <w:tblCellMar>
          <w:left w:w="133" w:type="dxa"/>
        </w:tblCellMar>
        <w:tblLook w:val="04A0" w:firstRow="1" w:lastRow="0" w:firstColumn="1" w:lastColumn="0" w:noHBand="0" w:noVBand="1"/>
      </w:tblPr>
      <w:tblGrid>
        <w:gridCol w:w="4077"/>
        <w:gridCol w:w="1701"/>
        <w:gridCol w:w="4185"/>
      </w:tblGrid>
      <w:tr w:rsidR="008449AF" w14:paraId="291CE18C" w14:textId="77777777">
        <w:tc>
          <w:tcPr>
            <w:tcW w:w="5777" w:type="dxa"/>
            <w:gridSpan w:val="2"/>
            <w:tcBorders>
              <w:top w:val="nil"/>
              <w:left w:val="nil"/>
              <w:right w:val="nil"/>
            </w:tcBorders>
            <w:shd w:val="clear" w:color="auto" w:fill="auto"/>
            <w:vAlign w:val="bottom"/>
          </w:tcPr>
          <w:p w14:paraId="7485C5C0" w14:textId="77777777" w:rsidR="008449AF" w:rsidRDefault="004A5E76">
            <w:pPr>
              <w:pStyle w:val="Textoindependiente"/>
              <w:keepNext/>
              <w:pageBreakBefore/>
              <w:spacing w:after="0"/>
              <w:jc w:val="left"/>
            </w:pPr>
            <w:r>
              <w:rPr>
                <w:b/>
              </w:rPr>
              <w:lastRenderedPageBreak/>
              <w:t xml:space="preserve">M.4/2.2.1/E.1 </w:t>
            </w:r>
            <w:r>
              <w:rPr>
                <w:i/>
                <w:color w:val="7F7F7F" w:themeColor="text1" w:themeTint="80"/>
              </w:rPr>
              <w:t xml:space="preserve">(aborde </w:t>
            </w:r>
            <w:r>
              <w:fldChar w:fldCharType="begin"/>
            </w:r>
            <w:r>
              <w:instrText>ADDIN CITAVI.PLACEHOLDER f8a88a2a-a30d-4163-849d-d75eb0c2a6f5 PFBsYWNlaG9sZGVyPg0KICA8QWRkSW5WZXJzaW9uPjUuNy4wLjA8L0FkZEluVmVyc2lvbj4NCiAgPElkPmY4YTg4YTJhLWEzMGQtNDE2My04NDlkLWQ3NWViMGMyYTZmNTwvSWQ+DQogIDxFbnRyaWVzPg0KICAgIDxFbnRyeT4NCiAgICAgIDxJZD5mZmQxYjI1ZC01ZDZmLTQ5ODAtYmY0Zi1jZmRkMzM2NzIzOGU8L0lkPg0KICAgICAgPE5vUGFyPnRydWU8L05vUGFyPg0KICAgICAgPFJlZmVyZW5jZUlkPmFhNmZkOTAyLWUxMTEtNDIyNS1iYjVmLWI2OTcyNjMyYmI3YjwvUmVmZXJlbmNlSWQ+DQogICAgICA8UmFuZ2U+DQogICAgICAgIDxTdGFydD4wPC9TdGFydD4NCiAgICAgICAgPExlbmd0aD4xMDwvTGVuZ3RoPg0KICAgICAgPC9SYW5nZT4NCiAgICAgIDxSZWZlcmVuY2U+DQogICAgICAgIDxSZWZlcmVuY2VUeXBlSWQ+Qm9vazwvUmVmZXJlbmNlVHlwZUlkPg0KICAgICAgICA8QXV0aG9ycz4NCiAgICAgICAgICA8UGVyc29uPg0KICAgICAgICAgICAgPExhc3ROYW1lPk9FQ0Q8L0xhc3ROYW1lPg0KICAgICAgICAgIDwvUGVyc29uPg0KICAgICAgICA8L0F1dGhvcnM+DQogICAgICAgIDxBY2Nlc3NEYXRlPjIwLzA0LzIwMTc8L0FjY2Vzc0RhdGU+DQogICAgICAgIDxEb2k+MTAuMTc4Ny85Nzg5MjY0MjUyNDc5LWVuPC9Eb2k+DQogICAgICAgIDxFZGl0aW9uPlRoaXJkIEVkaXRpb248L0VkaXRpb24+DQogICAgICAgIDxJZD5hYTZmZDkwMi1lMTExLTQyMjUtYmI1Zi1iNjk3MjYzMmJiN2I8L0lkPg0KICAgICAgICA8SXNibj45Nzg5MjY0MjUyNDc5PC9Jc2JuPg0KICAgICAgICA8TG9jYXRpb25zPg0KICAgICAgICAgIDxMb2NhdGlvbj4NCiAgICAgICAgICAgIDxBZGRyZXNzPjEwLjE3ODcvOTc4OTI2NDI1MjQ3OS1lbjwvQWRkcmVzcz4NCiAgICAgICAgICAgIDxMb2NhdGlvblR5cGU+RWxlY3Ryb25pY0FkZHJlc3M8L0xvY2F0aW9uVHlwZT4NCiAgICAgICAgICA8L0xvY2F0aW9uPg0KICAgICAgICAgIDxMb2NhdGlvbj4NCiAgICAgICAgICAgIDxBZGRyZXNzPk9FQ0QgMjAxNiAtIE9FQ0QgRHVlIERpbGlnZW5jZSBHdWlkYW5jZS5wZGY8L0FkZHJlc3M+DQogICAgICAgICAgICA8TG9jYXRpb25UeXBlPkVsZWN0cm9uaWNBZGRyZXNzPC9Mb2NhdGlvblR5cGU+DQogICAgICAgICAgPC9Mb2NhdGlvbj4NCiAgICAgICAgICA8TG9jYXRpb24+DQogICAgICAgICAgICA8QWRkcmVzcz5odHRwOi8vd3d3Lm9lY2Qub3JnL2RhZi9pbnYvbW5lL09FQ0QtRHVlLURpbGlnZW5jZS1HdWlkYW5jZS1NaW5lcmFscy1FZGl0aW9uMy5wZGY8L0FkZHJlc3M+DQogICAgICAgICAgICA8TG9jYXRpb25UeXBlPkVsZWN0cm9uaWNBZGRyZXNzPC9Mb2NhdGlvblR5cGU+DQogICAgICAgICAgPC9Mb2NhdGlvbj4NCiAgICAgICAgPC9Mb2NhdGlvbnM+DQogICAgICAgIDxPbmxpbmVBZGRyZXNzPmh0dHA6Ly93d3cub2VjZC5vcmcvZGFmL2ludi9tbmUvT0VDRC1EdWUtRGlsaWdlbmNlLUd1aWRhbmNlLU1pbmVyYWxzLUVkaXRpb24zLnBkZjwvT25saW5lQWRkcmVzcz4NCiAgICAgICAgPE9yZ2FuaXphdGlvbnM+DQogICAgICAgICAgPFBlcnNvbj4NCiAgICAgICAgICAgIDxMYXN0TmFtZT5PcmdhbmlzYXRpb24gZm9yIEVjb25vbWljIENvLW9wZXJhdGlvbiBhbmQgRGV2ZWxvcG1lbnQgKE9FQ0QpPC9MYXN0TmFtZT4NCiAgICAgICAgICA8L1BlcnNvbj4NCiAgICAgICAgPC9Pcmdhbml6YXRpb25zPg0KICAgICAgICA8UGFnZUNvdW50QzU+PCFbQ0RBVEFbPGM+MTIwPC9jPg0KPGluPnRydWU8L2luPg0KPG9zPjEyMDwvb3M+DQo8cHM+MTIwPC9wcz5dXT48L1BhZ2VDb3VudEM1Pg0KICAgICAgICA8UGFnZUNvdW50PjEyMDwvUGFnZUNvdW50Pg0KICAgICAgICA8UGxhY2VPZlB1YmxpY2F0aW9uPlBhcmlzIChGUik8L1BsYWNlT2ZQdWJsaWNhdGlvbj4NCiAgICAgICAgPFB1Ymxpc2hlcnM+DQogICAgICAgICAgPFB1Ymxpc2hlcj4NCiAgICAgICAgICAgIDxOYW1lPk9FQ0QgUHVibGlzaGluZzwvTmFtZT4NCiAgICAgICAgICA8L1B1Ymxpc2hlcj4NCiAgICAgICAgPC9QdWJsaXNoZXJzPg0KICAgICAgICA8U2VxdWVuY2VOdW1iZXI+MzwvU2VxdWVuY2VOdW1iZXI+DQogICAgICAgIDxTaG9ydFRpdGxlPk9FQ0QgMjAxNiDigJMgT0VDRCBEdWUgRGlsaWdlbmNlIEd1aWRhbmNlPC9TaG9ydFRpdGxlPg0KICAgICAgICA8U291cmNlT2ZCaWJsaW9ncmFwaGljSW5mb3JtYXRpb24+Q3Jvc3NSZWY8L1NvdXJjZU9mQmlibGlvZ3JhcGhpY0luZm9ybWF0aW9uPg0KICAgICAgICA8VGl0bGU+T0VDRCBEdWUgRGlsaWdlbmNlIEd1aWRhbmNlIGZvciBSZXNwb25zaWJsZSBTdXBwbHkgQ2hhaW5zIG9mIE1pbmVyYWxzIGZyb20gQ29uZmxpY3QtQWZmZWN0ZWQgYW5kIEhpZ2gtUmlzayBBcmVhczwvVGl0bGU+DQogICAgICAgIDxZZWFyPjIwMTY8L1llYXI+DQogICAgICA8L1JlZmVyZW5jZT4NCiAgICA8L0VudHJ5Pg0KICA8L0VudHJpZXM+DQogIDxUZXh0Pk9FQ0QgMjAxNmI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0VDRCAyMDE2YjwvVGV4dD4NCiAgICA8L1RleHRVbml0Pg0KICA8L1RleHRVbml0cz4NCjwvUGxhY2Vob2xkZXI+</w:instrText>
            </w:r>
            <w:r>
              <w:fldChar w:fldCharType="separate"/>
            </w:r>
            <w:bookmarkStart w:id="220" w:name="__Fieldmark__2900_187408736"/>
            <w:r>
              <w:rPr>
                <w:i/>
                <w:color w:val="7F7F7F" w:themeColor="text1" w:themeTint="80"/>
              </w:rPr>
              <w:t>O</w:t>
            </w:r>
            <w:bookmarkStart w:id="221" w:name="__Fieldmark__41506_1435017116"/>
            <w:r>
              <w:rPr>
                <w:i/>
                <w:color w:val="7F7F7F" w:themeColor="text1" w:themeTint="80"/>
              </w:rPr>
              <w:t>C</w:t>
            </w:r>
            <w:bookmarkStart w:id="222" w:name="__Fieldmark__22306_1435017116"/>
            <w:r>
              <w:rPr>
                <w:i/>
                <w:color w:val="7F7F7F" w:themeColor="text1" w:themeTint="80"/>
              </w:rPr>
              <w:t>D</w:t>
            </w:r>
            <w:bookmarkStart w:id="223" w:name="__Fieldmark__9284_1435017116"/>
            <w:r>
              <w:rPr>
                <w:i/>
                <w:color w:val="7F7F7F" w:themeColor="text1" w:themeTint="80"/>
              </w:rPr>
              <w:t>E</w:t>
            </w:r>
            <w:bookmarkStart w:id="224" w:name="__Fieldmark__3936_2621159314"/>
            <w:r>
              <w:rPr>
                <w:i/>
                <w:color w:val="7F7F7F" w:themeColor="text1" w:themeTint="80"/>
              </w:rPr>
              <w:t xml:space="preserve"> </w:t>
            </w:r>
            <w:bookmarkStart w:id="225" w:name="_CTVP001f8a88a2aa30d4163849dd75eb0c2a6f5"/>
            <w:r>
              <w:rPr>
                <w:i/>
                <w:color w:val="7F7F7F" w:themeColor="text1" w:themeTint="80"/>
              </w:rPr>
              <w:t>2016b</w:t>
            </w:r>
            <w:r>
              <w:fldChar w:fldCharType="end"/>
            </w:r>
            <w:bookmarkEnd w:id="220"/>
            <w:bookmarkEnd w:id="221"/>
            <w:bookmarkEnd w:id="222"/>
            <w:bookmarkEnd w:id="223"/>
            <w:bookmarkEnd w:id="224"/>
            <w:bookmarkEnd w:id="225"/>
            <w:r>
              <w:rPr>
                <w:i/>
                <w:color w:val="7F7F7F" w:themeColor="text1" w:themeTint="80"/>
              </w:rPr>
              <w:t>, Annexe II, par. 11)</w:t>
            </w:r>
          </w:p>
        </w:tc>
        <w:tc>
          <w:tcPr>
            <w:tcW w:w="4185" w:type="dxa"/>
            <w:tcBorders>
              <w:top w:val="nil"/>
              <w:left w:val="nil"/>
              <w:right w:val="nil"/>
            </w:tcBorders>
            <w:shd w:val="clear" w:color="auto" w:fill="auto"/>
          </w:tcPr>
          <w:p w14:paraId="4B004E8F" w14:textId="77777777" w:rsidR="008449AF" w:rsidRDefault="004A5E76">
            <w:pPr>
              <w:keepNext/>
              <w:shd w:val="clear" w:color="auto" w:fill="FF9933"/>
              <w:rPr>
                <w:color w:val="FFFFFF" w:themeColor="background1"/>
                <w:sz w:val="18"/>
              </w:rPr>
            </w:pPr>
            <w:r>
              <w:rPr>
                <w:b/>
                <w:color w:val="FFFFFF" w:themeColor="background1"/>
                <w:sz w:val="18"/>
              </w:rPr>
              <w:t>2. Catégorie</w:t>
            </w:r>
            <w:r>
              <w:rPr>
                <w:color w:val="FFFFFF" w:themeColor="background1"/>
                <w:sz w:val="18"/>
              </w:rPr>
              <w:t> : Bien-être social</w:t>
            </w:r>
          </w:p>
          <w:p w14:paraId="65D2AEDF" w14:textId="77777777" w:rsidR="008449AF" w:rsidRDefault="004A5E76">
            <w:pPr>
              <w:keepNext/>
              <w:shd w:val="clear" w:color="auto" w:fill="FF9933"/>
              <w:rPr>
                <w:color w:val="FFFFFF" w:themeColor="background1"/>
                <w:sz w:val="18"/>
              </w:rPr>
            </w:pPr>
            <w:r>
              <w:rPr>
                <w:b/>
                <w:color w:val="FFFFFF" w:themeColor="background1"/>
                <w:sz w:val="18"/>
              </w:rPr>
              <w:t>2.2 Enjeu</w:t>
            </w:r>
            <w:r>
              <w:rPr>
                <w:color w:val="FFFFFF" w:themeColor="background1"/>
                <w:sz w:val="18"/>
              </w:rPr>
              <w:t> : Valeur ajoutée</w:t>
            </w:r>
          </w:p>
          <w:p w14:paraId="5E8B8291" w14:textId="77777777" w:rsidR="008449AF" w:rsidRDefault="004A5E76">
            <w:pPr>
              <w:keepNext/>
              <w:shd w:val="clear" w:color="auto" w:fill="FF9933"/>
              <w:rPr>
                <w:sz w:val="18"/>
              </w:rPr>
            </w:pPr>
            <w:r>
              <w:rPr>
                <w:b/>
                <w:color w:val="FFFFFF" w:themeColor="background1"/>
                <w:sz w:val="18"/>
              </w:rPr>
              <w:t>2.2.1 Sous-enjeu</w:t>
            </w:r>
            <w:r>
              <w:rPr>
                <w:color w:val="FFFFFF" w:themeColor="background1"/>
                <w:sz w:val="18"/>
              </w:rPr>
              <w:t> : Paiement de taxes et ITIE</w:t>
            </w:r>
          </w:p>
        </w:tc>
      </w:tr>
      <w:tr w:rsidR="008449AF" w14:paraId="744336BD" w14:textId="77777777">
        <w:tc>
          <w:tcPr>
            <w:tcW w:w="9962" w:type="dxa"/>
            <w:gridSpan w:val="3"/>
            <w:shd w:val="clear" w:color="auto" w:fill="auto"/>
            <w:tcMar>
              <w:left w:w="88" w:type="dxa"/>
            </w:tcMar>
          </w:tcPr>
          <w:p w14:paraId="54058EC6" w14:textId="77777777" w:rsidR="008449AF" w:rsidRDefault="004A5E76">
            <w:pPr>
              <w:pStyle w:val="Textoindependiente"/>
              <w:spacing w:after="0"/>
              <w:rPr>
                <w:color w:val="FFFFFF" w:themeColor="background1"/>
                <w:sz w:val="18"/>
              </w:rPr>
            </w:pPr>
            <w:r>
              <w:rPr>
                <w:b/>
              </w:rPr>
              <w:t>Il est raisonnable de croire que le PMA réalise tous les efforts raisonnables afin d’éviter les fausses déclarations de taxes, droits et redevances payés aux gouvernements pour l’extraction, le commerce, la manipulation, le transport et l’exportation de minerais.</w:t>
            </w:r>
          </w:p>
        </w:tc>
      </w:tr>
      <w:tr w:rsidR="008449AF" w14:paraId="4E05B456" w14:textId="77777777">
        <w:tc>
          <w:tcPr>
            <w:tcW w:w="9962" w:type="dxa"/>
            <w:gridSpan w:val="3"/>
            <w:shd w:val="clear" w:color="auto" w:fill="auto"/>
            <w:tcMar>
              <w:left w:w="88" w:type="dxa"/>
            </w:tcMar>
          </w:tcPr>
          <w:p w14:paraId="5197F7AE" w14:textId="77777777" w:rsidR="008449AF" w:rsidRDefault="004A5E76">
            <w:pPr>
              <w:pStyle w:val="Textoindependiente2"/>
              <w:spacing w:after="0"/>
              <w:rPr>
                <w:b/>
              </w:rPr>
            </w:pPr>
            <w:r>
              <w:rPr>
                <w:b/>
              </w:rPr>
              <w:t>Orientation</w:t>
            </w:r>
            <w:r>
              <w:t> : la capacité à prouver le paiement en bonne et due forme des taxes, droits et redevances est étroitement liée au statut de légitimité du PMA. Par exemple, des cas de pays sont documentés dans la littérature scientifique, dans lesquels les mineurs de l’AMAPE ont l’obligation légale de payer des taxes et des droits même sans avoir obtenu de statut totalement légal. De tels paiements constituent des preuves importantes pour démontrer la légitimité du PMA.</w:t>
            </w:r>
          </w:p>
        </w:tc>
      </w:tr>
      <w:tr w:rsidR="008449AF" w14:paraId="275AF1B3" w14:textId="77777777">
        <w:tc>
          <w:tcPr>
            <w:tcW w:w="4076" w:type="dxa"/>
            <w:shd w:val="clear" w:color="auto" w:fill="92D050"/>
            <w:tcMar>
              <w:left w:w="88" w:type="dxa"/>
            </w:tcMar>
          </w:tcPr>
          <w:p w14:paraId="4BE4372F" w14:textId="2104006A" w:rsidR="008449AF" w:rsidRDefault="004A5E76">
            <w:pPr>
              <w:pStyle w:val="Textoindependiente"/>
              <w:spacing w:after="0"/>
              <w:jc w:val="left"/>
            </w:pPr>
            <w:r>
              <w:rPr>
                <w:u w:val="single"/>
              </w:rPr>
              <w:t>Critère de respect (« atténué ») :</w:t>
            </w:r>
          </w:p>
          <w:p w14:paraId="0D25EE27" w14:textId="77777777" w:rsidR="008449AF" w:rsidRDefault="004A5E76">
            <w:pPr>
              <w:pStyle w:val="Textoindependiente"/>
              <w:spacing w:after="0"/>
              <w:rPr>
                <w:b/>
                <w:color w:val="7F7F7F" w:themeColor="text1" w:themeTint="80"/>
              </w:rPr>
            </w:pPr>
            <w:r>
              <w:t>Le PMA et ses membres gardent un registre et les reçus des taxes, droits et redevances payés conformément à la loi.</w:t>
            </w:r>
          </w:p>
        </w:tc>
        <w:tc>
          <w:tcPr>
            <w:tcW w:w="5886" w:type="dxa"/>
            <w:gridSpan w:val="2"/>
            <w:shd w:val="clear" w:color="auto" w:fill="auto"/>
            <w:tcMar>
              <w:left w:w="88" w:type="dxa"/>
            </w:tcMar>
          </w:tcPr>
          <w:p w14:paraId="032E0D1D" w14:textId="77777777" w:rsidR="008449AF" w:rsidRDefault="004A5E76">
            <w:pPr>
              <w:pStyle w:val="Textoindependiente2"/>
              <w:spacing w:after="0"/>
            </w:pPr>
            <w:r>
              <w:rPr>
                <w:b/>
              </w:rPr>
              <w:t>Orientation</w:t>
            </w:r>
            <w:r>
              <w:t> : il peut être exagéré de s’attendre à ce que tous les membres individuels du PMA conservent un registre détaillé de tels paiements. Néanmoins, les registres et les reçus prouvant le respect des exigences de paiement de taxes, droits et redevances devraient être conservés de façon à être à disposition pour une éventuelle vérification, tout au moins au niveau du ou des points de vente du PMA (c’est-à-dire les membres du PMA qui vendent l’or et les minerais à des acteurs en aval de la chaîne d’approvisionnement).</w:t>
            </w:r>
          </w:p>
          <w:p w14:paraId="18B9B4D4" w14:textId="77777777" w:rsidR="008449AF" w:rsidRDefault="004A5E76">
            <w:pPr>
              <w:pStyle w:val="Textoindependiente2"/>
              <w:spacing w:after="0"/>
              <w:rPr>
                <w:b/>
              </w:rPr>
            </w:pPr>
            <w:r>
              <w:t>Les paiements de taxes, droits et redevances doivent être cohérents avec le statut déclaré de légitimité.</w:t>
            </w:r>
          </w:p>
        </w:tc>
      </w:tr>
      <w:tr w:rsidR="008449AF" w14:paraId="348627D9" w14:textId="77777777">
        <w:tc>
          <w:tcPr>
            <w:tcW w:w="4076" w:type="dxa"/>
            <w:shd w:val="clear" w:color="auto" w:fill="CCFF66"/>
            <w:tcMar>
              <w:left w:w="88" w:type="dxa"/>
            </w:tcMar>
          </w:tcPr>
          <w:p w14:paraId="66F731D9" w14:textId="77777777" w:rsidR="008449AF" w:rsidRDefault="004A5E76">
            <w:pPr>
              <w:pStyle w:val="Textoindependiente"/>
              <w:spacing w:after="0"/>
              <w:jc w:val="left"/>
              <w:rPr>
                <w:u w:val="single"/>
              </w:rPr>
            </w:pPr>
            <w:r>
              <w:rPr>
                <w:u w:val="single"/>
              </w:rPr>
              <w:t>Critères de progression (“processus d’atténuation en progression satisfaisante”) :</w:t>
            </w:r>
            <w:r>
              <w:t xml:space="preserve"> </w:t>
            </w:r>
          </w:p>
          <w:p w14:paraId="34403929" w14:textId="77777777" w:rsidR="008449AF" w:rsidRDefault="004A5E76">
            <w:pPr>
              <w:pStyle w:val="Textoindependiente"/>
              <w:spacing w:after="0"/>
            </w:pPr>
            <w:r>
              <w:t>Le PMA et ses membres font des efforts pour améliorer leur capacité à prouver que les taxes, droits et redevances sont payés selon la loi.</w:t>
            </w:r>
          </w:p>
          <w:p w14:paraId="1EDD9FE1" w14:textId="77777777" w:rsidR="008449AF" w:rsidRDefault="004A5E76">
            <w:pPr>
              <w:pStyle w:val="Textoindependiente"/>
              <w:spacing w:after="0"/>
              <w:jc w:val="center"/>
            </w:pPr>
            <w:r>
              <w:t>--- ou ---</w:t>
            </w:r>
          </w:p>
          <w:p w14:paraId="374B473E" w14:textId="77777777" w:rsidR="008449AF" w:rsidRDefault="004A5E76">
            <w:pPr>
              <w:pStyle w:val="Textoindependiente"/>
              <w:spacing w:after="0"/>
              <w:rPr>
                <w:u w:val="single"/>
              </w:rPr>
            </w:pPr>
            <w:r>
              <w:t>Un plan de gestion des risques qui aborde ce risque est en place et le PMA peut montrer qu’il est mis en œuvre et qu’un suivi est réalisé avec des améliorations mesurables.</w:t>
            </w:r>
          </w:p>
        </w:tc>
        <w:tc>
          <w:tcPr>
            <w:tcW w:w="5886" w:type="dxa"/>
            <w:gridSpan w:val="2"/>
            <w:shd w:val="clear" w:color="auto" w:fill="auto"/>
            <w:tcMar>
              <w:left w:w="88" w:type="dxa"/>
            </w:tcMar>
          </w:tcPr>
          <w:p w14:paraId="5DF8DA75" w14:textId="77777777" w:rsidR="008449AF" w:rsidRDefault="004A5E76">
            <w:pPr>
              <w:pStyle w:val="Textoindependiente2"/>
              <w:spacing w:after="0"/>
            </w:pPr>
            <w:r>
              <w:rPr>
                <w:b/>
              </w:rPr>
              <w:t>Orientation :</w:t>
            </w:r>
            <w:r>
              <w:t xml:space="preserve"> le rapport CRAFT devra :</w:t>
            </w:r>
          </w:p>
          <w:p w14:paraId="2EE1988A" w14:textId="77777777" w:rsidR="008449AF" w:rsidRDefault="004A5E76">
            <w:pPr>
              <w:pStyle w:val="Textoindependiente2"/>
              <w:numPr>
                <w:ilvl w:val="0"/>
                <w:numId w:val="18"/>
              </w:numPr>
              <w:spacing w:after="0"/>
              <w:ind w:left="318" w:hanging="284"/>
            </w:pPr>
            <w:r>
              <w:t>décrire les mesures prises durant la période écoulée, et</w:t>
            </w:r>
          </w:p>
          <w:p w14:paraId="1FA5BE67" w14:textId="77777777" w:rsidR="008449AF" w:rsidRDefault="004A5E76">
            <w:pPr>
              <w:pStyle w:val="Textoindependiente2"/>
              <w:numPr>
                <w:ilvl w:val="0"/>
                <w:numId w:val="18"/>
              </w:numPr>
              <w:spacing w:after="0"/>
              <w:ind w:left="318" w:hanging="284"/>
              <w:rPr>
                <w:b/>
              </w:rPr>
            </w:pPr>
            <w:r>
              <w:t>décrire et s’engager à la mise en œuvre des mesures envisagées pour la période à venir.</w:t>
            </w:r>
          </w:p>
        </w:tc>
      </w:tr>
      <w:tr w:rsidR="008449AF" w14:paraId="26A40D7E" w14:textId="77777777">
        <w:tc>
          <w:tcPr>
            <w:tcW w:w="4076" w:type="dxa"/>
            <w:shd w:val="clear" w:color="auto" w:fill="FF7C80"/>
            <w:tcMar>
              <w:left w:w="88" w:type="dxa"/>
            </w:tcMar>
          </w:tcPr>
          <w:p w14:paraId="19B36CAD" w14:textId="77777777" w:rsidR="008449AF" w:rsidRDefault="004A5E76">
            <w:pPr>
              <w:pStyle w:val="Textoindependiente"/>
              <w:spacing w:after="0"/>
              <w:rPr>
                <w:u w:val="single"/>
              </w:rPr>
            </w:pPr>
            <w:r>
              <w:rPr>
                <w:u w:val="single"/>
              </w:rPr>
              <w:t>Critère de non-respect :</w:t>
            </w:r>
          </w:p>
          <w:p w14:paraId="135CEF35" w14:textId="77777777" w:rsidR="008449AF" w:rsidRDefault="004A5E76">
            <w:pPr>
              <w:pStyle w:val="Textoindependiente"/>
              <w:spacing w:after="0"/>
              <w:rPr>
                <w:u w:val="single"/>
              </w:rPr>
            </w:pPr>
            <w:r>
              <w:t>Le PMA ne peut pas rendre compte ou démontrer les paiements de taxes, droits et redevances, ni ne peut montrer une disposition à, ou une intention de le faire.</w:t>
            </w:r>
          </w:p>
        </w:tc>
        <w:tc>
          <w:tcPr>
            <w:tcW w:w="5886" w:type="dxa"/>
            <w:gridSpan w:val="2"/>
            <w:shd w:val="clear" w:color="auto" w:fill="auto"/>
            <w:tcMar>
              <w:left w:w="88" w:type="dxa"/>
            </w:tcMar>
          </w:tcPr>
          <w:p w14:paraId="6F518D3B" w14:textId="77777777" w:rsidR="008449AF" w:rsidRDefault="004A5E76">
            <w:pPr>
              <w:pStyle w:val="Textoindependiente2"/>
              <w:spacing w:after="0"/>
              <w:rPr>
                <w:b/>
              </w:rPr>
            </w:pPr>
            <w:r>
              <w:rPr>
                <w:b/>
              </w:rPr>
              <w:t>Orientation</w:t>
            </w:r>
            <w:r>
              <w:t> : le PMA risque de voir les acheteurs légaux se désengager ou suspendre les achats. Le PMA doit établir un plan de gestion des risques.</w:t>
            </w:r>
          </w:p>
        </w:tc>
      </w:tr>
    </w:tbl>
    <w:p w14:paraId="7EA65464" w14:textId="77777777" w:rsidR="008449AF" w:rsidRDefault="004A5E76">
      <w:pPr>
        <w:spacing w:after="160" w:line="259" w:lineRule="auto"/>
        <w:rPr>
          <w:rFonts w:eastAsiaTheme="minorEastAsia"/>
        </w:rPr>
      </w:pPr>
      <w:r>
        <w:br w:type="page"/>
      </w:r>
    </w:p>
    <w:tbl>
      <w:tblPr>
        <w:tblStyle w:val="Tablaconcuadrcula"/>
        <w:tblW w:w="9963" w:type="dxa"/>
        <w:tblCellMar>
          <w:left w:w="133" w:type="dxa"/>
        </w:tblCellMar>
        <w:tblLook w:val="04A0" w:firstRow="1" w:lastRow="0" w:firstColumn="1" w:lastColumn="0" w:noHBand="0" w:noVBand="1"/>
      </w:tblPr>
      <w:tblGrid>
        <w:gridCol w:w="4077"/>
        <w:gridCol w:w="1701"/>
        <w:gridCol w:w="4185"/>
      </w:tblGrid>
      <w:tr w:rsidR="008449AF" w14:paraId="5F0AEB96" w14:textId="77777777">
        <w:tc>
          <w:tcPr>
            <w:tcW w:w="5777" w:type="dxa"/>
            <w:gridSpan w:val="2"/>
            <w:tcBorders>
              <w:top w:val="nil"/>
              <w:left w:val="nil"/>
              <w:right w:val="nil"/>
            </w:tcBorders>
            <w:shd w:val="clear" w:color="auto" w:fill="auto"/>
            <w:vAlign w:val="bottom"/>
          </w:tcPr>
          <w:p w14:paraId="4E007451" w14:textId="77777777" w:rsidR="008449AF" w:rsidRDefault="004A5E76">
            <w:pPr>
              <w:pStyle w:val="Textoindependiente"/>
              <w:keepNext/>
              <w:pageBreakBefore/>
              <w:spacing w:after="0"/>
              <w:jc w:val="left"/>
            </w:pPr>
            <w:r>
              <w:rPr>
                <w:b/>
              </w:rPr>
              <w:lastRenderedPageBreak/>
              <w:t xml:space="preserve">M.4/2.2.1/E.2 </w:t>
            </w:r>
            <w:r>
              <w:rPr>
                <w:i/>
                <w:color w:val="7F7F7F" w:themeColor="text1" w:themeTint="80"/>
              </w:rPr>
              <w:t xml:space="preserve">(aborde </w:t>
            </w:r>
            <w:r>
              <w:fldChar w:fldCharType="begin"/>
            </w:r>
            <w:r>
              <w:instrText>ADDIN CITAVI.PLACEHOLDER d190e5e1-6fab-4c7b-8319-9ac3b3cc748f PFBsYWNlaG9sZGVyPg0KICA8QWRkSW5WZXJzaW9uPjUuNy4wLjA8L0FkZEluVmVyc2lvbj4NCiAgPElkPmQxOTBlNWUxLTZmYWItNGM3Yi04MzE5LTlhYzNiM2NjNzQ4ZjwvSWQ+DQogIDxFbnRyaWVzPg0KICAgIDxFbnRyeT4NCiAgICAgIDxJZD5mZmQxYjI1ZC01ZDZmLTQ5ODAtYmY0Zi1jZmRkMzM2NzIzOGU8L0lkPg0KICAgICAgPE5vUGFyPnRydWU8L05vUGFyPg0KICAgICAgPFJlZmVyZW5jZUlkPmFhNmZkOTAyLWUxMTEtNDIyNS1iYjVmLWI2OTcyNjMyYmI3YjwvUmVmZXJlbmNlSWQ+DQogICAgICA8UmFuZ2U+DQogICAgICAgIDxTdGFydD4wPC9TdGFydD4NCiAgICAgICAgPExlbmd0aD4xMDwvTGVuZ3RoPg0KICAgICAgPC9SYW5nZT4NCiAgICAgIDxSZWZlcmVuY2U+DQogICAgICAgIDxSZWZlcmVuY2VUeXBlSWQ+Qm9vazwvUmVmZXJlbmNlVHlwZUlkPg0KICAgICAgICA8QXV0aG9ycz4NCiAgICAgICAgICA8UGVyc29uPg0KICAgICAgICAgICAgPExhc3ROYW1lPk9FQ0Q8L0xhc3ROYW1lPg0KICAgICAgICAgIDwvUGVyc29uPg0KICAgICAgICA8L0F1dGhvcnM+DQogICAgICAgIDxBY2Nlc3NEYXRlPjIwLzA0LzIwMTc8L0FjY2Vzc0RhdGU+DQogICAgICAgIDxEb2k+MTAuMTc4Ny85Nzg5MjY0MjUyNDc5LWVuPC9Eb2k+DQogICAgICAgIDxFZGl0aW9uPlRoaXJkIEVkaXRpb248L0VkaXRpb24+DQogICAgICAgIDxJZD5hYTZmZDkwMi1lMTExLTQyMjUtYmI1Zi1iNjk3MjYzMmJiN2I8L0lkPg0KICAgICAgICA8SXNibj45Nzg5MjY0MjUyNDc5PC9Jc2JuPg0KICAgICAgICA8TG9jYXRpb25zPg0KICAgICAgICAgIDxMb2NhdGlvbj4NCiAgICAgICAgICAgIDxBZGRyZXNzPjEwLjE3ODcvOTc4OTI2NDI1MjQ3OS1lbjwvQWRkcmVzcz4NCiAgICAgICAgICAgIDxMb2NhdGlvblR5cGU+RWxlY3Ryb25pY0FkZHJlc3M8L0xvY2F0aW9uVHlwZT4NCiAgICAgICAgICA8L0xvY2F0aW9uPg0KICAgICAgICAgIDxMb2NhdGlvbj4NCiAgICAgICAgICAgIDxBZGRyZXNzPk9FQ0QgMjAxNiAtIE9FQ0QgRHVlIERpbGlnZW5jZSBHdWlkYW5jZS5wZGY8L0FkZHJlc3M+DQogICAgICAgICAgICA8TG9jYXRpb25UeXBlPkVsZWN0cm9uaWNBZGRyZXNzPC9Mb2NhdGlvblR5cGU+DQogICAgICAgICAgPC9Mb2NhdGlvbj4NCiAgICAgICAgICA8TG9jYXRpb24+DQogICAgICAgICAgICA8QWRkcmVzcz5odHRwOi8vd3d3Lm9lY2Qub3JnL2RhZi9pbnYvbW5lL09FQ0QtRHVlLURpbGlnZW5jZS1HdWlkYW5jZS1NaW5lcmFscy1FZGl0aW9uMy5wZGY8L0FkZHJlc3M+DQogICAgICAgICAgICA8TG9jYXRpb25UeXBlPkVsZWN0cm9uaWNBZGRyZXNzPC9Mb2NhdGlvblR5cGU+DQogICAgICAgICAgPC9Mb2NhdGlvbj4NCiAgICAgICAgPC9Mb2NhdGlvbnM+DQogICAgICAgIDxPbmxpbmVBZGRyZXNzPmh0dHA6Ly93d3cub2VjZC5vcmcvZGFmL2ludi9tbmUvT0VDRC1EdWUtRGlsaWdlbmNlLUd1aWRhbmNlLU1pbmVyYWxzLUVkaXRpb24zLnBkZjwvT25saW5lQWRkcmVzcz4NCiAgICAgICAgPE9yZ2FuaXphdGlvbnM+DQogICAgICAgICAgPFBlcnNvbj4NCiAgICAgICAgICAgIDxMYXN0TmFtZT5PcmdhbmlzYXRpb24gZm9yIEVjb25vbWljIENvLW9wZXJhdGlvbiBhbmQgRGV2ZWxvcG1lbnQgKE9FQ0QpPC9MYXN0TmFtZT4NCiAgICAgICAgICA8L1BlcnNvbj4NCiAgICAgICAgPC9Pcmdhbml6YXRpb25zPg0KICAgICAgICA8UGFnZUNvdW50QzU+PCFbQ0RBVEFbPGM+MTIwPC9jPg0KPGluPnRydWU8L2luPg0KPG9zPjEyMDwvb3M+DQo8cHM+MTIwPC9wcz5dXT48L1BhZ2VDb3VudEM1Pg0KICAgICAgICA8UGFnZUNvdW50PjEyMDwvUGFnZUNvdW50Pg0KICAgICAgICA8UGxhY2VPZlB1YmxpY2F0aW9uPlBhcmlzIChGUik8L1BsYWNlT2ZQdWJsaWNhdGlvbj4NCiAgICAgICAgPFB1Ymxpc2hlcnM+DQogICAgICAgICAgPFB1Ymxpc2hlcj4NCiAgICAgICAgICAgIDxOYW1lPk9FQ0QgUHVibGlzaGluZzwvTmFtZT4NCiAgICAgICAgICA8L1B1Ymxpc2hlcj4NCiAgICAgICAgPC9QdWJsaXNoZXJzPg0KICAgICAgICA8U2VxdWVuY2VOdW1iZXI+MzwvU2VxdWVuY2VOdW1iZXI+DQogICAgICAgIDxTaG9ydFRpdGxlPk9FQ0QgMjAxNiDigJMgT0VDRCBEdWUgRGlsaWdlbmNlIEd1aWRhbmNlPC9TaG9ydFRpdGxlPg0KICAgICAgICA8U291cmNlT2ZCaWJsaW9ncmFwaGljSW5mb3JtYXRpb24+Q3Jvc3NSZWY8L1NvdXJjZU9mQmlibGlvZ3JhcGhpY0luZm9ybWF0aW9uPg0KICAgICAgICA8VGl0bGU+T0VDRCBEdWUgRGlsaWdlbmNlIEd1aWRhbmNlIGZvciBSZXNwb25zaWJsZSBTdXBwbHkgQ2hhaW5zIG9mIE1pbmVyYWxzIGZyb20gQ29uZmxpY3QtQWZmZWN0ZWQgYW5kIEhpZ2gtUmlzayBBcmVhczwvVGl0bGU+DQogICAgICAgIDxZZWFyPjIwMTY8L1llYXI+DQogICAgICA8L1JlZmVyZW5jZT4NCiAgICA8L0VudHJ5Pg0KICA8L0VudHJpZXM+DQogIDxUZXh0Pk9FQ0QgMjAxNmI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0VDRCAyMDE2YjwvVGV4dD4NCiAgICA8L1RleHRVbml0Pg0KICA8L1RleHRVbml0cz4NCjwvUGxhY2Vob2xkZXI+</w:instrText>
            </w:r>
            <w:r>
              <w:fldChar w:fldCharType="separate"/>
            </w:r>
            <w:bookmarkStart w:id="226" w:name="__Fieldmark__2973_187408736"/>
            <w:r>
              <w:rPr>
                <w:i/>
                <w:color w:val="7F7F7F" w:themeColor="text1" w:themeTint="80"/>
              </w:rPr>
              <w:t>O</w:t>
            </w:r>
            <w:bookmarkStart w:id="227" w:name="__Fieldmark__41575_1435017116"/>
            <w:r>
              <w:rPr>
                <w:i/>
                <w:color w:val="7F7F7F" w:themeColor="text1" w:themeTint="80"/>
              </w:rPr>
              <w:t>C</w:t>
            </w:r>
            <w:bookmarkStart w:id="228" w:name="__Fieldmark__22371_1435017116"/>
            <w:r>
              <w:rPr>
                <w:i/>
                <w:color w:val="7F7F7F" w:themeColor="text1" w:themeTint="80"/>
              </w:rPr>
              <w:t>D</w:t>
            </w:r>
            <w:bookmarkStart w:id="229" w:name="__Fieldmark__9345_1435017116"/>
            <w:r>
              <w:rPr>
                <w:i/>
                <w:color w:val="7F7F7F" w:themeColor="text1" w:themeTint="80"/>
              </w:rPr>
              <w:t>E</w:t>
            </w:r>
            <w:bookmarkStart w:id="230" w:name="__Fieldmark__4004_2621159314"/>
            <w:r>
              <w:rPr>
                <w:i/>
                <w:color w:val="7F7F7F" w:themeColor="text1" w:themeTint="80"/>
              </w:rPr>
              <w:t xml:space="preserve"> </w:t>
            </w:r>
            <w:bookmarkStart w:id="231" w:name="_CTVP001d190e5e16fab4c7b83199ac3b3cc748f"/>
            <w:r>
              <w:rPr>
                <w:i/>
                <w:color w:val="7F7F7F" w:themeColor="text1" w:themeTint="80"/>
              </w:rPr>
              <w:t>2016b</w:t>
            </w:r>
            <w:r>
              <w:fldChar w:fldCharType="end"/>
            </w:r>
            <w:bookmarkEnd w:id="226"/>
            <w:bookmarkEnd w:id="227"/>
            <w:bookmarkEnd w:id="228"/>
            <w:bookmarkEnd w:id="229"/>
            <w:bookmarkEnd w:id="230"/>
            <w:bookmarkEnd w:id="231"/>
            <w:r>
              <w:rPr>
                <w:i/>
                <w:color w:val="7F7F7F" w:themeColor="text1" w:themeTint="80"/>
              </w:rPr>
              <w:t>, Annexe II, par. 12)</w:t>
            </w:r>
          </w:p>
        </w:tc>
        <w:tc>
          <w:tcPr>
            <w:tcW w:w="4185" w:type="dxa"/>
            <w:tcBorders>
              <w:top w:val="nil"/>
              <w:left w:val="nil"/>
              <w:right w:val="nil"/>
            </w:tcBorders>
            <w:shd w:val="clear" w:color="auto" w:fill="auto"/>
          </w:tcPr>
          <w:p w14:paraId="027B282A" w14:textId="77777777" w:rsidR="008449AF" w:rsidRDefault="004A5E76">
            <w:pPr>
              <w:keepNext/>
              <w:shd w:val="clear" w:color="auto" w:fill="FF9933"/>
              <w:rPr>
                <w:color w:val="FFFFFF" w:themeColor="background1"/>
                <w:sz w:val="18"/>
              </w:rPr>
            </w:pPr>
            <w:r>
              <w:rPr>
                <w:b/>
                <w:color w:val="FFFFFF" w:themeColor="background1"/>
                <w:sz w:val="18"/>
              </w:rPr>
              <w:t>2. Catégorie</w:t>
            </w:r>
            <w:r>
              <w:rPr>
                <w:color w:val="FFFFFF" w:themeColor="background1"/>
                <w:sz w:val="18"/>
              </w:rPr>
              <w:t> : Bien-être social</w:t>
            </w:r>
          </w:p>
          <w:p w14:paraId="49C0737A" w14:textId="77777777" w:rsidR="008449AF" w:rsidRDefault="004A5E76">
            <w:pPr>
              <w:keepNext/>
              <w:shd w:val="clear" w:color="auto" w:fill="FF9933"/>
              <w:rPr>
                <w:color w:val="FFFFFF" w:themeColor="background1"/>
                <w:sz w:val="18"/>
              </w:rPr>
            </w:pPr>
            <w:r>
              <w:rPr>
                <w:b/>
                <w:color w:val="FFFFFF" w:themeColor="background1"/>
                <w:sz w:val="18"/>
              </w:rPr>
              <w:t>2.2 Enjeu</w:t>
            </w:r>
            <w:r>
              <w:rPr>
                <w:color w:val="FFFFFF" w:themeColor="background1"/>
                <w:sz w:val="18"/>
              </w:rPr>
              <w:t> : Valeur ajoutée</w:t>
            </w:r>
          </w:p>
          <w:p w14:paraId="771AED34" w14:textId="77777777" w:rsidR="008449AF" w:rsidRDefault="004A5E76">
            <w:pPr>
              <w:keepNext/>
              <w:shd w:val="clear" w:color="auto" w:fill="FF9933"/>
              <w:rPr>
                <w:color w:val="FFFFFF" w:themeColor="background1"/>
                <w:sz w:val="18"/>
              </w:rPr>
            </w:pPr>
            <w:r>
              <w:rPr>
                <w:b/>
                <w:color w:val="FFFFFF" w:themeColor="background1"/>
                <w:sz w:val="18"/>
              </w:rPr>
              <w:t>2.2.1 Sous-enjeu</w:t>
            </w:r>
            <w:r>
              <w:rPr>
                <w:color w:val="FFFFFF" w:themeColor="background1"/>
                <w:sz w:val="18"/>
              </w:rPr>
              <w:t> : Paiement de taxes et ITIE</w:t>
            </w:r>
          </w:p>
        </w:tc>
      </w:tr>
      <w:tr w:rsidR="008449AF" w14:paraId="393398A8" w14:textId="77777777">
        <w:tc>
          <w:tcPr>
            <w:tcW w:w="9962" w:type="dxa"/>
            <w:gridSpan w:val="3"/>
            <w:shd w:val="clear" w:color="auto" w:fill="auto"/>
            <w:tcMar>
              <w:left w:w="88" w:type="dxa"/>
            </w:tcMar>
          </w:tcPr>
          <w:p w14:paraId="40FCB188" w14:textId="77777777" w:rsidR="008449AF" w:rsidRDefault="004A5E76">
            <w:pPr>
              <w:pStyle w:val="Textoindependiente"/>
              <w:spacing w:after="0"/>
              <w:rPr>
                <w:color w:val="FFFFFF" w:themeColor="background1"/>
                <w:sz w:val="18"/>
              </w:rPr>
            </w:pPr>
            <w:r>
              <w:rPr>
                <w:b/>
              </w:rPr>
              <w:t>Il est raisonnable de croire que le PMA paie au gouvernement l’ensemble des taxes, droits et redevances liés à l’extraction, au commerce et au transport de minerais.</w:t>
            </w:r>
          </w:p>
        </w:tc>
      </w:tr>
      <w:tr w:rsidR="008449AF" w14:paraId="48D5B93C" w14:textId="77777777">
        <w:tc>
          <w:tcPr>
            <w:tcW w:w="9962" w:type="dxa"/>
            <w:gridSpan w:val="3"/>
            <w:shd w:val="clear" w:color="auto" w:fill="auto"/>
            <w:tcMar>
              <w:left w:w="88" w:type="dxa"/>
            </w:tcMar>
          </w:tcPr>
          <w:p w14:paraId="0B742E3D" w14:textId="15D073F3" w:rsidR="008449AF" w:rsidRDefault="004A5E76">
            <w:pPr>
              <w:pStyle w:val="Textoindependiente2"/>
              <w:spacing w:after="0"/>
            </w:pPr>
            <w:r>
              <w:rPr>
                <w:b/>
              </w:rPr>
              <w:t>Orientation</w:t>
            </w:r>
            <w:r>
              <w:t> : les taxes sont perçues par l’État de façon obligatoire de la plupart des citoyens et des entreprises, afin de couvrir ses dépenses. Les droits sont des prélèvements pour les services publics et sont « volontaires » dans la mesure où ils ne sont dus que si le service est demandé (par exemple la délivrance d’un permis). Les redevances sont des paiements faits au gouvernement en échange d’une autorisation à réaliser certaines activités ou pour utiliser une propriété de l’État (par exemple pour extraire des minerais).</w:t>
            </w:r>
          </w:p>
          <w:p w14:paraId="031E9F66" w14:textId="1BE00F42" w:rsidR="008449AF" w:rsidRDefault="004A5E76">
            <w:pPr>
              <w:pStyle w:val="Textoindependiente2"/>
              <w:spacing w:after="0"/>
              <w:rPr>
                <w:b/>
              </w:rPr>
            </w:pPr>
            <w:r>
              <w:t xml:space="preserve">Par conséquent, le code se concentre principalement sur les taxes (étant donné qu’elles sont obligatoires). Le paiement des redevances, par nature, ne s’applique que lorsque le statut de légitimité est « légal ». Pour les droits, il peut être considéré dans les grandes lignes que les services publics demandés ne seront pas rendus si le droit correspondant n’a pas été payé. </w:t>
            </w:r>
          </w:p>
        </w:tc>
      </w:tr>
      <w:tr w:rsidR="008449AF" w14:paraId="66123593" w14:textId="77777777">
        <w:tc>
          <w:tcPr>
            <w:tcW w:w="4076" w:type="dxa"/>
            <w:shd w:val="clear" w:color="auto" w:fill="92D050"/>
            <w:tcMar>
              <w:left w:w="88" w:type="dxa"/>
            </w:tcMar>
          </w:tcPr>
          <w:p w14:paraId="4A3020F2" w14:textId="4D820161" w:rsidR="008449AF" w:rsidRDefault="004A5E76">
            <w:pPr>
              <w:pStyle w:val="Textoindependiente"/>
              <w:spacing w:after="0"/>
              <w:jc w:val="left"/>
            </w:pPr>
            <w:r>
              <w:rPr>
                <w:u w:val="single"/>
              </w:rPr>
              <w:t>Critère de respect (« atténué ») :</w:t>
            </w:r>
          </w:p>
          <w:p w14:paraId="336CAED8" w14:textId="77777777" w:rsidR="008449AF" w:rsidRDefault="004A5E76">
            <w:pPr>
              <w:pStyle w:val="Textoindependiente"/>
              <w:spacing w:after="0"/>
              <w:rPr>
                <w:b/>
                <w:color w:val="7F7F7F" w:themeColor="text1" w:themeTint="80"/>
              </w:rPr>
            </w:pPr>
            <w:r>
              <w:t>Le PMA et ses membres payent les taxes, droits et redevances conformément à la loi.</w:t>
            </w:r>
          </w:p>
        </w:tc>
        <w:tc>
          <w:tcPr>
            <w:tcW w:w="5886" w:type="dxa"/>
            <w:gridSpan w:val="2"/>
            <w:shd w:val="clear" w:color="auto" w:fill="auto"/>
            <w:tcMar>
              <w:left w:w="88" w:type="dxa"/>
            </w:tcMar>
          </w:tcPr>
          <w:p w14:paraId="6B7C6085" w14:textId="77777777" w:rsidR="008449AF" w:rsidRDefault="004A5E76">
            <w:pPr>
              <w:pStyle w:val="Textoindependiente2"/>
              <w:spacing w:after="0"/>
            </w:pPr>
            <w:r>
              <w:rPr>
                <w:b/>
              </w:rPr>
              <w:t>Orientation</w:t>
            </w:r>
            <w:r>
              <w:t> : les déclarations de taxes sont considérées comme des documents confidentiels. Pour le respect de leur vie privée, les membres du PMA ne peuvent pas être obligés à divulguer les détails de paiement à la personne responsable du PMA.</w:t>
            </w:r>
          </w:p>
          <w:p w14:paraId="1D8FB62B" w14:textId="199B8FE8" w:rsidR="008449AF" w:rsidRDefault="004A5E76">
            <w:pPr>
              <w:pStyle w:val="Textoindependiente2"/>
              <w:spacing w:after="0"/>
            </w:pPr>
            <w:r>
              <w:t>Pour prouver que les taxes, droits et redevances ont été payés, le PMA devra rassembler les auto-déclarations de ses membres (par exemple, « </w:t>
            </w:r>
            <w:r>
              <w:rPr>
                <w:i/>
              </w:rPr>
              <w:t>J’ai payé mes taxes et je peux le prouver sur demande d’un auditeur</w:t>
            </w:r>
            <w:r>
              <w:t xml:space="preserve"> »). Ces déclarations devraient être recueillies auprès de tous les membres collectifs (entreprises, coopératives) et d’un échantillon représentatif de personnes individuelles.  </w:t>
            </w:r>
          </w:p>
          <w:p w14:paraId="2D4C602C" w14:textId="7FEC6FB3" w:rsidR="008449AF" w:rsidRDefault="004A5E76">
            <w:pPr>
              <w:pStyle w:val="Textoindependiente2"/>
              <w:spacing w:after="0"/>
            </w:pPr>
            <w:r>
              <w:t>Le rapport CRAFT devra résumer ces informations.</w:t>
            </w:r>
          </w:p>
        </w:tc>
      </w:tr>
      <w:tr w:rsidR="008449AF" w14:paraId="216D423C" w14:textId="77777777">
        <w:tc>
          <w:tcPr>
            <w:tcW w:w="4076" w:type="dxa"/>
            <w:shd w:val="clear" w:color="auto" w:fill="CCFF66"/>
            <w:tcMar>
              <w:left w:w="88" w:type="dxa"/>
            </w:tcMar>
          </w:tcPr>
          <w:p w14:paraId="639E2E14" w14:textId="77777777" w:rsidR="008449AF" w:rsidRDefault="004A5E76">
            <w:pPr>
              <w:pStyle w:val="Textoindependiente"/>
              <w:spacing w:after="0"/>
              <w:jc w:val="left"/>
              <w:rPr>
                <w:u w:val="single"/>
              </w:rPr>
            </w:pPr>
            <w:r>
              <w:rPr>
                <w:u w:val="single"/>
              </w:rPr>
              <w:t>Critères de progression (“processus d’atténuation en progression satisfaisante”) :</w:t>
            </w:r>
            <w:r>
              <w:t xml:space="preserve"> </w:t>
            </w:r>
          </w:p>
          <w:p w14:paraId="465AA1C3" w14:textId="77777777" w:rsidR="008449AF" w:rsidRDefault="004A5E76">
            <w:pPr>
              <w:pStyle w:val="Textoindependiente"/>
              <w:spacing w:after="0"/>
            </w:pPr>
            <w:r>
              <w:t>Au moins un certain nombre de membres du PMA ont payé leurs taxes (et droits et redevances le cas échéant).</w:t>
            </w:r>
          </w:p>
          <w:p w14:paraId="1DFC9048" w14:textId="77777777" w:rsidR="008449AF" w:rsidRDefault="004A5E76">
            <w:pPr>
              <w:pStyle w:val="Textoindependiente"/>
              <w:spacing w:after="0"/>
              <w:jc w:val="center"/>
            </w:pPr>
            <w:r>
              <w:t>--- et ---</w:t>
            </w:r>
          </w:p>
          <w:p w14:paraId="7D37D6D8" w14:textId="77777777" w:rsidR="008449AF" w:rsidRDefault="004A5E76">
            <w:pPr>
              <w:pStyle w:val="Textoindependiente"/>
              <w:spacing w:after="0"/>
              <w:rPr>
                <w:u w:val="single"/>
              </w:rPr>
            </w:pPr>
            <w:r>
              <w:t>Un plan de gestion des risques qui aborde ce risque est en place et le PMA peut montrer qu’il est mis en œuvre et qu’un suivi est réalisé avec des améliorations mesurables.</w:t>
            </w:r>
          </w:p>
        </w:tc>
        <w:tc>
          <w:tcPr>
            <w:tcW w:w="5886" w:type="dxa"/>
            <w:gridSpan w:val="2"/>
            <w:shd w:val="clear" w:color="auto" w:fill="auto"/>
            <w:tcMar>
              <w:left w:w="88" w:type="dxa"/>
            </w:tcMar>
          </w:tcPr>
          <w:p w14:paraId="623A219D" w14:textId="77777777" w:rsidR="008449AF" w:rsidRDefault="004A5E76">
            <w:pPr>
              <w:pStyle w:val="Textoindependiente2"/>
              <w:spacing w:after="0"/>
            </w:pPr>
            <w:r>
              <w:rPr>
                <w:b/>
              </w:rPr>
              <w:t>Orientation :</w:t>
            </w:r>
            <w:r>
              <w:t xml:space="preserve"> le rapport CRAFT devra :</w:t>
            </w:r>
          </w:p>
          <w:p w14:paraId="6B287BB1" w14:textId="77777777" w:rsidR="008449AF" w:rsidRDefault="004A5E76">
            <w:pPr>
              <w:pStyle w:val="Textoindependiente2"/>
              <w:numPr>
                <w:ilvl w:val="0"/>
                <w:numId w:val="18"/>
              </w:numPr>
              <w:spacing w:after="0"/>
              <w:ind w:left="318" w:hanging="284"/>
            </w:pPr>
            <w:r>
              <w:t>décrire les mesures prises durant la période écoulée, et</w:t>
            </w:r>
          </w:p>
          <w:p w14:paraId="0B1E3894" w14:textId="77777777" w:rsidR="008449AF" w:rsidRDefault="004A5E76">
            <w:pPr>
              <w:pStyle w:val="Textoindependiente2"/>
              <w:numPr>
                <w:ilvl w:val="0"/>
                <w:numId w:val="18"/>
              </w:numPr>
              <w:spacing w:after="0"/>
              <w:ind w:left="318" w:hanging="284"/>
              <w:rPr>
                <w:b/>
              </w:rPr>
            </w:pPr>
            <w:r>
              <w:t>décrire et s’engager à la mise en œuvre des mesures envisagées pour la période à venir.</w:t>
            </w:r>
          </w:p>
        </w:tc>
      </w:tr>
      <w:tr w:rsidR="008449AF" w14:paraId="083C620B" w14:textId="77777777">
        <w:tc>
          <w:tcPr>
            <w:tcW w:w="4076" w:type="dxa"/>
            <w:shd w:val="clear" w:color="auto" w:fill="FF7C80"/>
            <w:tcMar>
              <w:left w:w="88" w:type="dxa"/>
            </w:tcMar>
          </w:tcPr>
          <w:p w14:paraId="7792C1AC" w14:textId="77777777" w:rsidR="008449AF" w:rsidRDefault="004A5E76">
            <w:pPr>
              <w:pStyle w:val="Textoindependiente"/>
              <w:spacing w:after="0"/>
              <w:rPr>
                <w:u w:val="single"/>
              </w:rPr>
            </w:pPr>
            <w:r>
              <w:rPr>
                <w:u w:val="single"/>
              </w:rPr>
              <w:t>Critères de non-respect :</w:t>
            </w:r>
          </w:p>
          <w:p w14:paraId="541CE76F" w14:textId="77777777" w:rsidR="008449AF" w:rsidRDefault="004A5E76">
            <w:pPr>
              <w:pStyle w:val="Textoindependiente"/>
              <w:spacing w:after="0"/>
            </w:pPr>
            <w:r>
              <w:t>Personne ne paye de taxes, droits ou redevances bien que la loi l’exige.</w:t>
            </w:r>
          </w:p>
          <w:p w14:paraId="73E76237" w14:textId="77777777" w:rsidR="008449AF" w:rsidRDefault="004A5E76">
            <w:pPr>
              <w:jc w:val="center"/>
            </w:pPr>
            <w:r>
              <w:t>--- ou ---</w:t>
            </w:r>
          </w:p>
          <w:p w14:paraId="0EAFD078" w14:textId="77777777" w:rsidR="008449AF" w:rsidRDefault="004A5E76">
            <w:pPr>
              <w:rPr>
                <w:u w:val="single"/>
              </w:rPr>
            </w:pPr>
            <w:r>
              <w:t xml:space="preserve">Le PMA ne peut pas fournir d’informations concernant le paiement de taxes, droits et redevances par ses membres.  </w:t>
            </w:r>
          </w:p>
        </w:tc>
        <w:tc>
          <w:tcPr>
            <w:tcW w:w="5886" w:type="dxa"/>
            <w:gridSpan w:val="2"/>
            <w:shd w:val="clear" w:color="auto" w:fill="auto"/>
            <w:tcMar>
              <w:left w:w="88" w:type="dxa"/>
            </w:tcMar>
          </w:tcPr>
          <w:p w14:paraId="09DD4212" w14:textId="77777777" w:rsidR="008449AF" w:rsidRDefault="004A5E76">
            <w:pPr>
              <w:pStyle w:val="Textoindependiente2"/>
              <w:spacing w:after="0"/>
              <w:rPr>
                <w:b/>
              </w:rPr>
            </w:pPr>
            <w:r>
              <w:rPr>
                <w:b/>
              </w:rPr>
              <w:t>Orientation</w:t>
            </w:r>
            <w:r>
              <w:t> : le PMA risque de voir les acheteurs légaux se désengager ou suspendre les achats. Le PMA doit établir un plan de gestion des risques.</w:t>
            </w:r>
          </w:p>
        </w:tc>
      </w:tr>
    </w:tbl>
    <w:p w14:paraId="0F89E7A3" w14:textId="77777777" w:rsidR="008449AF" w:rsidRDefault="004A5E76">
      <w:pPr>
        <w:spacing w:after="160" w:line="259" w:lineRule="auto"/>
        <w:rPr>
          <w:rFonts w:eastAsiaTheme="minorEastAsia"/>
        </w:rPr>
      </w:pPr>
      <w:r>
        <w:br w:type="page"/>
      </w:r>
    </w:p>
    <w:tbl>
      <w:tblPr>
        <w:tblStyle w:val="Tablaconcuadrcula"/>
        <w:tblW w:w="9963" w:type="dxa"/>
        <w:tblCellMar>
          <w:left w:w="133" w:type="dxa"/>
        </w:tblCellMar>
        <w:tblLook w:val="04A0" w:firstRow="1" w:lastRow="0" w:firstColumn="1" w:lastColumn="0" w:noHBand="0" w:noVBand="1"/>
      </w:tblPr>
      <w:tblGrid>
        <w:gridCol w:w="4077"/>
        <w:gridCol w:w="1701"/>
        <w:gridCol w:w="4185"/>
      </w:tblGrid>
      <w:tr w:rsidR="008449AF" w14:paraId="14FFECCF" w14:textId="77777777">
        <w:tc>
          <w:tcPr>
            <w:tcW w:w="5777" w:type="dxa"/>
            <w:gridSpan w:val="2"/>
            <w:tcBorders>
              <w:top w:val="nil"/>
              <w:left w:val="nil"/>
              <w:right w:val="nil"/>
            </w:tcBorders>
            <w:shd w:val="clear" w:color="auto" w:fill="auto"/>
            <w:vAlign w:val="bottom"/>
          </w:tcPr>
          <w:p w14:paraId="38880F10" w14:textId="77777777" w:rsidR="008449AF" w:rsidRDefault="004A5E76">
            <w:pPr>
              <w:pStyle w:val="Textoindependiente"/>
              <w:keepNext/>
              <w:pageBreakBefore/>
              <w:spacing w:after="0"/>
              <w:jc w:val="left"/>
            </w:pPr>
            <w:r>
              <w:rPr>
                <w:b/>
              </w:rPr>
              <w:lastRenderedPageBreak/>
              <w:t xml:space="preserve">M.4/2.2.1/E.3 </w:t>
            </w:r>
            <w:r>
              <w:rPr>
                <w:i/>
                <w:color w:val="7F7F7F" w:themeColor="text1" w:themeTint="80"/>
              </w:rPr>
              <w:t xml:space="preserve">(aborde </w:t>
            </w:r>
            <w:r>
              <w:fldChar w:fldCharType="begin"/>
            </w:r>
            <w:r>
              <w:instrText>ADDIN CITAVI.PLACEHOLDER cf163801-369f-43f5-969f-854691c3490c PFBsYWNlaG9sZGVyPg0KICA8QWRkSW5WZXJzaW9uPjUuNy4wLjA8L0FkZEluVmVyc2lvbj4NCiAgPElkPmNmMTYzODAxLTM2OWYtNDNmNS05NjlmLTg1NDY5MWMzNDkwYzwvSWQ+DQogIDxFbnRyaWVzPg0KICAgIDxFbnRyeT4NCiAgICAgIDxJZD5mZmQxYjI1ZC01ZDZmLTQ5ODAtYmY0Zi1jZmRkMzM2NzIzOGU8L0lkPg0KICAgICAgPE5vUGFyPnRydWU8L05vUGFyPg0KICAgICAgPFJlZmVyZW5jZUlkPmFhNmZkOTAyLWUxMTEtNDIyNS1iYjVmLWI2OTcyNjMyYmI3YjwvUmVmZXJlbmNlSWQ+DQogICAgICA8UmFuZ2U+DQogICAgICAgIDxTdGFydD4wPC9TdGFydD4NCiAgICAgICAgPExlbmd0aD4xMDwvTGVuZ3RoPg0KICAgICAgPC9SYW5nZT4NCiAgICAgIDxSZWZlcmVuY2U+DQogICAgICAgIDxSZWZlcmVuY2VUeXBlSWQ+Qm9vazwvUmVmZXJlbmNlVHlwZUlkPg0KICAgICAgICA8QXV0aG9ycz4NCiAgICAgICAgICA8UGVyc29uPg0KICAgICAgICAgICAgPExhc3ROYW1lPk9FQ0Q8L0xhc3ROYW1lPg0KICAgICAgICAgIDwvUGVyc29uPg0KICAgICAgICA8L0F1dGhvcnM+DQogICAgICAgIDxBY2Nlc3NEYXRlPjIwLzA0LzIwMTc8L0FjY2Vzc0RhdGU+DQogICAgICAgIDxEb2k+MTAuMTc4Ny85Nzg5MjY0MjUyNDc5LWVuPC9Eb2k+DQogICAgICAgIDxFZGl0aW9uPlRoaXJkIEVkaXRpb248L0VkaXRpb24+DQogICAgICAgIDxJZD5hYTZmZDkwMi1lMTExLTQyMjUtYmI1Zi1iNjk3MjYzMmJiN2I8L0lkPg0KICAgICAgICA8SXNibj45Nzg5MjY0MjUyNDc5PC9Jc2JuPg0KICAgICAgICA8TG9jYXRpb25zPg0KICAgICAgICAgIDxMb2NhdGlvbj4NCiAgICAgICAgICAgIDxBZGRyZXNzPjEwLjE3ODcvOTc4OTI2NDI1MjQ3OS1lbjwvQWRkcmVzcz4NCiAgICAgICAgICAgIDxMb2NhdGlvblR5cGU+RWxlY3Ryb25pY0FkZHJlc3M8L0xvY2F0aW9uVHlwZT4NCiAgICAgICAgICA8L0xvY2F0aW9uPg0KICAgICAgICAgIDxMb2NhdGlvbj4NCiAgICAgICAgICAgIDxBZGRyZXNzPk9FQ0QgMjAxNiAtIE9FQ0QgRHVlIERpbGlnZW5jZSBHdWlkYW5jZS5wZGY8L0FkZHJlc3M+DQogICAgICAgICAgICA8TG9jYXRpb25UeXBlPkVsZWN0cm9uaWNBZGRyZXNzPC9Mb2NhdGlvblR5cGU+DQogICAgICAgICAgPC9Mb2NhdGlvbj4NCiAgICAgICAgICA8TG9jYXRpb24+DQogICAgICAgICAgICA8QWRkcmVzcz5odHRwOi8vd3d3Lm9lY2Qub3JnL2RhZi9pbnYvbW5lL09FQ0QtRHVlLURpbGlnZW5jZS1HdWlkYW5jZS1NaW5lcmFscy1FZGl0aW9uMy5wZGY8L0FkZHJlc3M+DQogICAgICAgICAgICA8TG9jYXRpb25UeXBlPkVsZWN0cm9uaWNBZGRyZXNzPC9Mb2NhdGlvblR5cGU+DQogICAgICAgICAgPC9Mb2NhdGlvbj4NCiAgICAgICAgPC9Mb2NhdGlvbnM+DQogICAgICAgIDxPbmxpbmVBZGRyZXNzPmh0dHA6Ly93d3cub2VjZC5vcmcvZGFmL2ludi9tbmUvT0VDRC1EdWUtRGlsaWdlbmNlLUd1aWRhbmNlLU1pbmVyYWxzLUVkaXRpb24zLnBkZjwvT25saW5lQWRkcmVzcz4NCiAgICAgICAgPE9yZ2FuaXphdGlvbnM+DQogICAgICAgICAgPFBlcnNvbj4NCiAgICAgICAgICAgIDxMYXN0TmFtZT5PcmdhbmlzYXRpb24gZm9yIEVjb25vbWljIENvLW9wZXJhdGlvbiBhbmQgRGV2ZWxvcG1lbnQgKE9FQ0QpPC9MYXN0TmFtZT4NCiAgICAgICAgICA8L1BlcnNvbj4NCiAgICAgICAgPC9Pcmdhbml6YXRpb25zPg0KICAgICAgICA8UGFnZUNvdW50QzU+PCFbQ0RBVEFbPGM+MTIwPC9jPg0KPGluPnRydWU8L2luPg0KPG9zPjEyMDwvb3M+DQo8cHM+MTIwPC9wcz5dXT48L1BhZ2VDb3VudEM1Pg0KICAgICAgICA8UGFnZUNvdW50PjEyMDwvUGFnZUNvdW50Pg0KICAgICAgICA8UGxhY2VPZlB1YmxpY2F0aW9uPlBhcmlzIChGUik8L1BsYWNlT2ZQdWJsaWNhdGlvbj4NCiAgICAgICAgPFB1Ymxpc2hlcnM+DQogICAgICAgICAgPFB1Ymxpc2hlcj4NCiAgICAgICAgICAgIDxOYW1lPk9FQ0QgUHVibGlzaGluZzwvTmFtZT4NCiAgICAgICAgICA8L1B1Ymxpc2hlcj4NCiAgICAgICAgPC9QdWJsaXNoZXJzPg0KICAgICAgICA8U2VxdWVuY2VOdW1iZXI+MzwvU2VxdWVuY2VOdW1iZXI+DQogICAgICAgIDxTaG9ydFRpdGxlPk9FQ0QgMjAxNiDigJMgT0VDRCBEdWUgRGlsaWdlbmNlIEd1aWRhbmNlPC9TaG9ydFRpdGxlPg0KICAgICAgICA8U291cmNlT2ZCaWJsaW9ncmFwaGljSW5mb3JtYXRpb24+Q3Jvc3NSZWY8L1NvdXJjZU9mQmlibGlvZ3JhcGhpY0luZm9ybWF0aW9uPg0KICAgICAgICA8VGl0bGU+T0VDRCBEdWUgRGlsaWdlbmNlIEd1aWRhbmNlIGZvciBSZXNwb25zaWJsZSBTdXBwbHkgQ2hhaW5zIG9mIE1pbmVyYWxzIGZyb20gQ29uZmxpY3QtQWZmZWN0ZWQgYW5kIEhpZ2gtUmlzayBBcmVhczwvVGl0bGU+DQogICAgICAgIDxZZWFyPjIwMTY8L1llYXI+DQogICAgICA8L1JlZmVyZW5jZT4NCiAgICA8L0VudHJ5Pg0KICA8L0VudHJpZXM+DQogIDxUZXh0Pk9FQ0QgMjAxNmI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0VDRCAyMDE2YjwvVGV4dD4NCiAgICA8L1RleHRVbml0Pg0KICA8L1RleHRVbml0cz4NCjwvUGxhY2Vob2xkZXI+</w:instrText>
            </w:r>
            <w:r>
              <w:fldChar w:fldCharType="separate"/>
            </w:r>
            <w:bookmarkStart w:id="232" w:name="__Fieldmark__3053_187408736"/>
            <w:r>
              <w:rPr>
                <w:i/>
                <w:color w:val="7F7F7F" w:themeColor="text1" w:themeTint="80"/>
              </w:rPr>
              <w:t>O</w:t>
            </w:r>
            <w:bookmarkStart w:id="233" w:name="__Fieldmark__41651_1435017116"/>
            <w:r>
              <w:rPr>
                <w:i/>
                <w:color w:val="7F7F7F" w:themeColor="text1" w:themeTint="80"/>
              </w:rPr>
              <w:t>C</w:t>
            </w:r>
            <w:bookmarkStart w:id="234" w:name="__Fieldmark__22443_1435017116"/>
            <w:r>
              <w:rPr>
                <w:i/>
                <w:color w:val="7F7F7F" w:themeColor="text1" w:themeTint="80"/>
              </w:rPr>
              <w:t>D</w:t>
            </w:r>
            <w:bookmarkStart w:id="235" w:name="__Fieldmark__9413_1435017116"/>
            <w:r>
              <w:rPr>
                <w:i/>
                <w:color w:val="7F7F7F" w:themeColor="text1" w:themeTint="80"/>
              </w:rPr>
              <w:t>E</w:t>
            </w:r>
            <w:bookmarkStart w:id="236" w:name="__Fieldmark__4078_2621159314"/>
            <w:r>
              <w:rPr>
                <w:i/>
                <w:color w:val="7F7F7F" w:themeColor="text1" w:themeTint="80"/>
              </w:rPr>
              <w:t xml:space="preserve"> </w:t>
            </w:r>
            <w:bookmarkStart w:id="237" w:name="_CTVP001cf163801369f43f5969f854691c3490c"/>
            <w:r>
              <w:rPr>
                <w:i/>
                <w:color w:val="7F7F7F" w:themeColor="text1" w:themeTint="80"/>
              </w:rPr>
              <w:t>2016b</w:t>
            </w:r>
            <w:r>
              <w:fldChar w:fldCharType="end"/>
            </w:r>
            <w:bookmarkEnd w:id="232"/>
            <w:bookmarkEnd w:id="233"/>
            <w:bookmarkEnd w:id="234"/>
            <w:bookmarkEnd w:id="235"/>
            <w:bookmarkEnd w:id="236"/>
            <w:bookmarkEnd w:id="237"/>
            <w:r>
              <w:rPr>
                <w:i/>
                <w:color w:val="7F7F7F" w:themeColor="text1" w:themeTint="80"/>
              </w:rPr>
              <w:t>, Annexe II, par. 13)</w:t>
            </w:r>
          </w:p>
        </w:tc>
        <w:tc>
          <w:tcPr>
            <w:tcW w:w="4185" w:type="dxa"/>
            <w:tcBorders>
              <w:top w:val="nil"/>
              <w:left w:val="nil"/>
              <w:right w:val="nil"/>
            </w:tcBorders>
            <w:shd w:val="clear" w:color="auto" w:fill="auto"/>
          </w:tcPr>
          <w:p w14:paraId="56B6B127" w14:textId="77777777" w:rsidR="008449AF" w:rsidRDefault="004A5E76">
            <w:pPr>
              <w:keepNext/>
              <w:shd w:val="clear" w:color="auto" w:fill="FF9933"/>
              <w:rPr>
                <w:color w:val="FFFFFF" w:themeColor="background1"/>
                <w:sz w:val="18"/>
              </w:rPr>
            </w:pPr>
            <w:r>
              <w:rPr>
                <w:b/>
                <w:color w:val="FFFFFF" w:themeColor="background1"/>
                <w:sz w:val="18"/>
              </w:rPr>
              <w:t>2. Catégorie</w:t>
            </w:r>
            <w:r>
              <w:rPr>
                <w:color w:val="FFFFFF" w:themeColor="background1"/>
                <w:sz w:val="18"/>
              </w:rPr>
              <w:t> : Bien-être social</w:t>
            </w:r>
          </w:p>
          <w:p w14:paraId="39B704ED" w14:textId="77777777" w:rsidR="008449AF" w:rsidRDefault="004A5E76">
            <w:pPr>
              <w:keepNext/>
              <w:shd w:val="clear" w:color="auto" w:fill="FF9933"/>
              <w:rPr>
                <w:color w:val="FFFFFF" w:themeColor="background1"/>
                <w:sz w:val="18"/>
              </w:rPr>
            </w:pPr>
            <w:r>
              <w:rPr>
                <w:b/>
                <w:color w:val="FFFFFF" w:themeColor="background1"/>
                <w:sz w:val="18"/>
              </w:rPr>
              <w:t>2.2 Enjeu</w:t>
            </w:r>
            <w:r>
              <w:rPr>
                <w:color w:val="FFFFFF" w:themeColor="background1"/>
                <w:sz w:val="18"/>
              </w:rPr>
              <w:t> : Valeur ajoutée</w:t>
            </w:r>
          </w:p>
          <w:p w14:paraId="3D44D72F" w14:textId="77777777" w:rsidR="008449AF" w:rsidRDefault="004A5E76">
            <w:pPr>
              <w:keepNext/>
              <w:shd w:val="clear" w:color="auto" w:fill="FF9933"/>
              <w:rPr>
                <w:color w:val="FFFFFF" w:themeColor="background1"/>
                <w:sz w:val="18"/>
              </w:rPr>
            </w:pPr>
            <w:r>
              <w:rPr>
                <w:b/>
                <w:color w:val="FFFFFF" w:themeColor="background1"/>
                <w:sz w:val="18"/>
              </w:rPr>
              <w:t>2.2.1 Sous-enjeu</w:t>
            </w:r>
            <w:r>
              <w:rPr>
                <w:color w:val="FFFFFF" w:themeColor="background1"/>
                <w:sz w:val="18"/>
              </w:rPr>
              <w:t> : Paiement de taxes et ITIE</w:t>
            </w:r>
          </w:p>
        </w:tc>
      </w:tr>
      <w:tr w:rsidR="008449AF" w14:paraId="7C36C37A" w14:textId="77777777">
        <w:tc>
          <w:tcPr>
            <w:tcW w:w="9962" w:type="dxa"/>
            <w:gridSpan w:val="3"/>
            <w:shd w:val="clear" w:color="auto" w:fill="auto"/>
            <w:tcMar>
              <w:left w:w="88" w:type="dxa"/>
            </w:tcMar>
          </w:tcPr>
          <w:p w14:paraId="392C86A9" w14:textId="77777777" w:rsidR="008449AF" w:rsidRDefault="004A5E76">
            <w:pPr>
              <w:pStyle w:val="Textoindependiente"/>
              <w:spacing w:after="0"/>
              <w:rPr>
                <w:color w:val="FFFFFF" w:themeColor="background1"/>
                <w:sz w:val="18"/>
              </w:rPr>
            </w:pPr>
            <w:r>
              <w:rPr>
                <w:b/>
              </w:rPr>
              <w:t>Il est raisonnable de croire que le PMA s’est engagé à divulguer sur demande les paiements de taxes, droits et redevances en accord avec les principes établis par l’Initiative pour la transparence dans les industries extractives (ITIE).</w:t>
            </w:r>
          </w:p>
        </w:tc>
      </w:tr>
      <w:tr w:rsidR="008449AF" w14:paraId="0D54DBB9" w14:textId="77777777">
        <w:tc>
          <w:tcPr>
            <w:tcW w:w="9962" w:type="dxa"/>
            <w:gridSpan w:val="3"/>
            <w:shd w:val="clear" w:color="auto" w:fill="auto"/>
            <w:tcMar>
              <w:left w:w="88" w:type="dxa"/>
            </w:tcMar>
          </w:tcPr>
          <w:p w14:paraId="5BF62777" w14:textId="77777777" w:rsidR="008449AF" w:rsidRDefault="004A5E76">
            <w:pPr>
              <w:pStyle w:val="Textoindependiente2"/>
              <w:spacing w:after="0"/>
              <w:rPr>
                <w:b/>
              </w:rPr>
            </w:pPr>
            <w:r>
              <w:rPr>
                <w:b/>
              </w:rPr>
              <w:t>Orientation</w:t>
            </w:r>
            <w:r>
              <w:t> : l’exigence ne s’applique que si le pays est un pays membre de l’ITIE et si l’ITIE nationale a commencé à rassembler les données des opérations d’AMAPE.</w:t>
            </w:r>
          </w:p>
        </w:tc>
      </w:tr>
      <w:tr w:rsidR="008449AF" w14:paraId="336A17A9" w14:textId="77777777">
        <w:tc>
          <w:tcPr>
            <w:tcW w:w="4076" w:type="dxa"/>
            <w:shd w:val="clear" w:color="auto" w:fill="92D050"/>
            <w:tcMar>
              <w:left w:w="88" w:type="dxa"/>
            </w:tcMar>
          </w:tcPr>
          <w:p w14:paraId="0B7DF35F" w14:textId="302AE5FB" w:rsidR="008449AF" w:rsidRDefault="004A5E76">
            <w:pPr>
              <w:pStyle w:val="Textoindependiente"/>
              <w:spacing w:after="0"/>
              <w:jc w:val="left"/>
            </w:pPr>
            <w:r>
              <w:rPr>
                <w:u w:val="single"/>
              </w:rPr>
              <w:t>Critère de respect (« atténué ») :</w:t>
            </w:r>
          </w:p>
          <w:p w14:paraId="79EE2899" w14:textId="77777777" w:rsidR="008449AF" w:rsidRDefault="004A5E76">
            <w:pPr>
              <w:pStyle w:val="Textoindependiente"/>
              <w:spacing w:after="0"/>
              <w:rPr>
                <w:b/>
                <w:color w:val="7F7F7F" w:themeColor="text1" w:themeTint="80"/>
              </w:rPr>
            </w:pPr>
            <w:r>
              <w:t>Le PMA divulgue, ou déclare s’engager à divulguer les paiements à l’ITIE nationale.</w:t>
            </w:r>
          </w:p>
        </w:tc>
        <w:tc>
          <w:tcPr>
            <w:tcW w:w="5886" w:type="dxa"/>
            <w:gridSpan w:val="2"/>
            <w:shd w:val="clear" w:color="auto" w:fill="auto"/>
            <w:tcMar>
              <w:left w:w="88" w:type="dxa"/>
            </w:tcMar>
          </w:tcPr>
          <w:p w14:paraId="4098726A" w14:textId="77777777" w:rsidR="008449AF" w:rsidRDefault="004A5E76">
            <w:pPr>
              <w:pStyle w:val="Textoindependiente2"/>
              <w:spacing w:after="0"/>
              <w:rPr>
                <w:b/>
              </w:rPr>
            </w:pPr>
            <w:r>
              <w:rPr>
                <w:b/>
              </w:rPr>
              <w:t>Orientation</w:t>
            </w:r>
            <w:r>
              <w:t xml:space="preserve"> : le rapport CRAFT du PMA devra contenir des preuves de la divulgation ou l’engagement à les divulguer sur demande. </w:t>
            </w:r>
          </w:p>
        </w:tc>
      </w:tr>
      <w:tr w:rsidR="008449AF" w14:paraId="48F90A06" w14:textId="77777777">
        <w:tc>
          <w:tcPr>
            <w:tcW w:w="4076" w:type="dxa"/>
            <w:shd w:val="clear" w:color="auto" w:fill="CCFF66"/>
            <w:tcMar>
              <w:left w:w="88" w:type="dxa"/>
            </w:tcMar>
          </w:tcPr>
          <w:p w14:paraId="081A8F5B" w14:textId="4E030B6F" w:rsidR="008449AF" w:rsidRDefault="004A5E76">
            <w:pPr>
              <w:pStyle w:val="Textoindependiente"/>
              <w:spacing w:after="0"/>
              <w:jc w:val="left"/>
            </w:pPr>
            <w:r>
              <w:rPr>
                <w:u w:val="single"/>
              </w:rPr>
              <w:t>Critères de progression (« processus d’atténuation en progression satisfaisante ») :</w:t>
            </w:r>
            <w:r>
              <w:t xml:space="preserve"> </w:t>
            </w:r>
          </w:p>
          <w:p w14:paraId="7DFA4B2E" w14:textId="77777777" w:rsidR="008449AF" w:rsidRDefault="004A5E76">
            <w:pPr>
              <w:pStyle w:val="Textoindependiente"/>
              <w:spacing w:after="0"/>
            </w:pPr>
            <w:r>
              <w:t>Le PMA a préparé sa déclaration ITIE mais ne l’a pas encore déposée.</w:t>
            </w:r>
          </w:p>
          <w:p w14:paraId="06231B9A" w14:textId="77777777" w:rsidR="008449AF" w:rsidRDefault="004A5E76">
            <w:pPr>
              <w:pStyle w:val="Textoindependiente"/>
              <w:spacing w:after="0"/>
              <w:jc w:val="center"/>
            </w:pPr>
            <w:r>
              <w:t>--- ou ---</w:t>
            </w:r>
          </w:p>
          <w:p w14:paraId="0BE6880A" w14:textId="77777777" w:rsidR="008449AF" w:rsidRDefault="004A5E76">
            <w:pPr>
              <w:pStyle w:val="Textoindependiente"/>
              <w:spacing w:after="0"/>
            </w:pPr>
            <w:r>
              <w:t>Un plan de gestion des risques qui aborde ce risque est en place et le PMA peut montrer qu’il est mis en œuvre et qu’un suivi est réalisé avec des améliorations mesurables.</w:t>
            </w:r>
          </w:p>
        </w:tc>
        <w:tc>
          <w:tcPr>
            <w:tcW w:w="5886" w:type="dxa"/>
            <w:gridSpan w:val="2"/>
            <w:shd w:val="clear" w:color="auto" w:fill="auto"/>
            <w:tcMar>
              <w:left w:w="88" w:type="dxa"/>
            </w:tcMar>
          </w:tcPr>
          <w:p w14:paraId="25FD97BD" w14:textId="77777777" w:rsidR="008449AF" w:rsidRDefault="004A5E76">
            <w:pPr>
              <w:pStyle w:val="Textoindependiente2"/>
              <w:spacing w:after="0"/>
            </w:pPr>
            <w:r>
              <w:rPr>
                <w:b/>
              </w:rPr>
              <w:t>Orientation :</w:t>
            </w:r>
            <w:r>
              <w:t xml:space="preserve"> le rapport CRAFT devra :</w:t>
            </w:r>
          </w:p>
          <w:p w14:paraId="0CB2F8AB" w14:textId="77777777" w:rsidR="008449AF" w:rsidRDefault="004A5E76">
            <w:pPr>
              <w:pStyle w:val="Textoindependiente2"/>
              <w:numPr>
                <w:ilvl w:val="0"/>
                <w:numId w:val="18"/>
              </w:numPr>
              <w:spacing w:after="0"/>
              <w:ind w:left="318" w:hanging="284"/>
            </w:pPr>
            <w:r>
              <w:t>décrire les mesures prises durant la période écoulée, et</w:t>
            </w:r>
          </w:p>
          <w:p w14:paraId="48FA64C7" w14:textId="77777777" w:rsidR="008449AF" w:rsidRDefault="004A5E76">
            <w:pPr>
              <w:pStyle w:val="Textoindependiente2"/>
              <w:numPr>
                <w:ilvl w:val="0"/>
                <w:numId w:val="18"/>
              </w:numPr>
              <w:spacing w:after="0"/>
              <w:ind w:left="318" w:hanging="284"/>
              <w:rPr>
                <w:b/>
              </w:rPr>
            </w:pPr>
            <w:r>
              <w:t>décrire et s’engager à la mise en œuvre des mesures envisagées pour la période à venir.</w:t>
            </w:r>
          </w:p>
        </w:tc>
      </w:tr>
      <w:tr w:rsidR="008449AF" w14:paraId="12DA252B" w14:textId="77777777">
        <w:tc>
          <w:tcPr>
            <w:tcW w:w="4076" w:type="dxa"/>
            <w:shd w:val="clear" w:color="auto" w:fill="FF7C80"/>
            <w:tcMar>
              <w:left w:w="88" w:type="dxa"/>
            </w:tcMar>
          </w:tcPr>
          <w:p w14:paraId="150258F5" w14:textId="77777777" w:rsidR="008449AF" w:rsidRDefault="004A5E76">
            <w:pPr>
              <w:pStyle w:val="Textoindependiente"/>
              <w:spacing w:after="0"/>
              <w:rPr>
                <w:u w:val="single"/>
              </w:rPr>
            </w:pPr>
            <w:r>
              <w:rPr>
                <w:u w:val="single"/>
              </w:rPr>
              <w:t>Critère de non-respect :</w:t>
            </w:r>
          </w:p>
          <w:p w14:paraId="161B5B24" w14:textId="77777777" w:rsidR="008449AF" w:rsidRDefault="004A5E76">
            <w:pPr>
              <w:pStyle w:val="Textoindependiente"/>
              <w:spacing w:after="0"/>
              <w:rPr>
                <w:u w:val="single"/>
              </w:rPr>
            </w:pPr>
            <w:r>
              <w:t xml:space="preserve">Le PMA refuse de divulguer les paiements à l’ITIE nationale. </w:t>
            </w:r>
          </w:p>
        </w:tc>
        <w:tc>
          <w:tcPr>
            <w:tcW w:w="5886" w:type="dxa"/>
            <w:gridSpan w:val="2"/>
            <w:shd w:val="clear" w:color="auto" w:fill="auto"/>
            <w:tcMar>
              <w:left w:w="88" w:type="dxa"/>
            </w:tcMar>
          </w:tcPr>
          <w:p w14:paraId="32842708" w14:textId="77777777" w:rsidR="008449AF" w:rsidRDefault="004A5E76">
            <w:pPr>
              <w:pStyle w:val="Textoindependiente2"/>
              <w:spacing w:after="0"/>
              <w:rPr>
                <w:b/>
              </w:rPr>
            </w:pPr>
            <w:r>
              <w:rPr>
                <w:b/>
              </w:rPr>
              <w:t>Orientation</w:t>
            </w:r>
            <w:r>
              <w:t> : le PMA risque de voir les acheteurs légaux se désengager ou suspendre les achats. Le PMA doit établir un plan de gestion des risques.</w:t>
            </w:r>
          </w:p>
        </w:tc>
      </w:tr>
    </w:tbl>
    <w:p w14:paraId="55D08C21" w14:textId="77777777" w:rsidR="008449AF" w:rsidRDefault="004A5E76">
      <w:pPr>
        <w:pStyle w:val="Textoindependiente"/>
      </w:pPr>
      <w:r>
        <w:br w:type="page"/>
      </w:r>
    </w:p>
    <w:tbl>
      <w:tblPr>
        <w:tblStyle w:val="Tablaconcuadrcula"/>
        <w:tblW w:w="9963" w:type="dxa"/>
        <w:tblCellMar>
          <w:left w:w="133" w:type="dxa"/>
        </w:tblCellMar>
        <w:tblLook w:val="04A0" w:firstRow="1" w:lastRow="0" w:firstColumn="1" w:lastColumn="0" w:noHBand="0" w:noVBand="1"/>
      </w:tblPr>
      <w:tblGrid>
        <w:gridCol w:w="4077"/>
        <w:gridCol w:w="1701"/>
        <w:gridCol w:w="4185"/>
      </w:tblGrid>
      <w:tr w:rsidR="008449AF" w14:paraId="3E8E8398" w14:textId="77777777">
        <w:tc>
          <w:tcPr>
            <w:tcW w:w="5777" w:type="dxa"/>
            <w:gridSpan w:val="2"/>
            <w:tcBorders>
              <w:top w:val="nil"/>
              <w:left w:val="nil"/>
              <w:right w:val="nil"/>
            </w:tcBorders>
            <w:shd w:val="clear" w:color="auto" w:fill="auto"/>
            <w:vAlign w:val="bottom"/>
          </w:tcPr>
          <w:p w14:paraId="3C9CBFF4" w14:textId="77777777" w:rsidR="008449AF" w:rsidRDefault="004A5E76">
            <w:pPr>
              <w:pStyle w:val="Textoindependiente"/>
              <w:keepNext/>
              <w:pageBreakBefore/>
              <w:spacing w:after="0"/>
              <w:jc w:val="left"/>
            </w:pPr>
            <w:r>
              <w:rPr>
                <w:b/>
              </w:rPr>
              <w:lastRenderedPageBreak/>
              <w:t xml:space="preserve">M.4/5.1.3/E.1 </w:t>
            </w:r>
            <w:r>
              <w:rPr>
                <w:i/>
                <w:color w:val="7F7F7F" w:themeColor="text1" w:themeTint="80"/>
              </w:rPr>
              <w:t xml:space="preserve">(aborde </w:t>
            </w:r>
            <w:r>
              <w:fldChar w:fldCharType="begin"/>
            </w:r>
            <w:r>
              <w:instrText>ADDIN CITAVI.PLACEHOLDER 8e4a15d7-5afd-4298-b22e-ca935e5206aa PFBsYWNlaG9sZGVyPg0KICA8QWRkSW5WZXJzaW9uPjUuNy4wLjA8L0FkZEluVmVyc2lvbj4NCiAgPElkPjhlNGExNWQ3LTVhZmQtNDI5OC1iMjJlLWNhOTM1ZTUyMDZhYTwvSWQ+DQogIDxFbnRyaWVzPg0KICAgIDxFbnRyeT4NCiAgICAgIDxJZD5mZmQxYjI1ZC01ZDZmLTQ5ODAtYmY0Zi1jZmRkMzM2NzIzOGU8L0lkPg0KICAgICAgPE5vUGFyPnRydWU8L05vUGFyPg0KICAgICAgPFJlZmVyZW5jZUlkPmFhNmZkOTAyLWUxMTEtNDIyNS1iYjVmLWI2OTcyNjMyYmI3YjwvUmVmZXJlbmNlSWQ+DQogICAgICA8UmFuZ2U+DQogICAgICAgIDxTdGFydD4wPC9TdGFydD4NCiAgICAgICAgPExlbmd0aD4xMDwvTGVuZ3RoPg0KICAgICAgPC9SYW5nZT4NCiAgICAgIDxSZWZlcmVuY2U+DQogICAgICAgIDxSZWZlcmVuY2VUeXBlSWQ+Qm9vazwvUmVmZXJlbmNlVHlwZUlkPg0KICAgICAgICA8QXV0aG9ycz4NCiAgICAgICAgICA8UGVyc29uPg0KICAgICAgICAgICAgPExhc3ROYW1lPk9FQ0Q8L0xhc3ROYW1lPg0KICAgICAgICAgIDwvUGVyc29uPg0KICAgICAgICA8L0F1dGhvcnM+DQogICAgICAgIDxBY2Nlc3NEYXRlPjIwLzA0LzIwMTc8L0FjY2Vzc0RhdGU+DQogICAgICAgIDxEb2k+MTAuMTc4Ny85Nzg5MjY0MjUyNDc5LWVuPC9Eb2k+DQogICAgICAgIDxFZGl0aW9uPlRoaXJkIEVkaXRpb248L0VkaXRpb24+DQogICAgICAgIDxJZD5hYTZmZDkwMi1lMTExLTQyMjUtYmI1Zi1iNjk3MjYzMmJiN2I8L0lkPg0KICAgICAgICA8SXNibj45Nzg5MjY0MjUyNDc5PC9Jc2JuPg0KICAgICAgICA8TG9jYXRpb25zPg0KICAgICAgICAgIDxMb2NhdGlvbj4NCiAgICAgICAgICAgIDxBZGRyZXNzPjEwLjE3ODcvOTc4OTI2NDI1MjQ3OS1lbjwvQWRkcmVzcz4NCiAgICAgICAgICAgIDxMb2NhdGlvblR5cGU+RWxlY3Ryb25pY0FkZHJlc3M8L0xvY2F0aW9uVHlwZT4NCiAgICAgICAgICA8L0xvY2F0aW9uPg0KICAgICAgICAgIDxMb2NhdGlvbj4NCiAgICAgICAgICAgIDxBZGRyZXNzPk9FQ0QgMjAxNiAtIE9FQ0QgRHVlIERpbGlnZW5jZSBHdWlkYW5jZS5wZGY8L0FkZHJlc3M+DQogICAgICAgICAgICA8TG9jYXRpb25UeXBlPkVsZWN0cm9uaWNBZGRyZXNzPC9Mb2NhdGlvblR5cGU+DQogICAgICAgICAgPC9Mb2NhdGlvbj4NCiAgICAgICAgICA8TG9jYXRpb24+DQogICAgICAgICAgICA8QWRkcmVzcz5odHRwOi8vd3d3Lm9lY2Qub3JnL2RhZi9pbnYvbW5lL09FQ0QtRHVlLURpbGlnZW5jZS1HdWlkYW5jZS1NaW5lcmFscy1FZGl0aW9uMy5wZGY8L0FkZHJlc3M+DQogICAgICAgICAgICA8TG9jYXRpb25UeXBlPkVsZWN0cm9uaWNBZGRyZXNzPC9Mb2NhdGlvblR5cGU+DQogICAgICAgICAgPC9Mb2NhdGlvbj4NCiAgICAgICAgPC9Mb2NhdGlvbnM+DQogICAgICAgIDxPbmxpbmVBZGRyZXNzPmh0dHA6Ly93d3cub2VjZC5vcmcvZGFmL2ludi9tbmUvT0VDRC1EdWUtRGlsaWdlbmNlLUd1aWRhbmNlLU1pbmVyYWxzLUVkaXRpb24zLnBkZjwvT25saW5lQWRkcmVzcz4NCiAgICAgICAgPE9yZ2FuaXphdGlvbnM+DQogICAgICAgICAgPFBlcnNvbj4NCiAgICAgICAgICAgIDxMYXN0TmFtZT5PcmdhbmlzYXRpb24gZm9yIEVjb25vbWljIENvLW9wZXJhdGlvbiBhbmQgRGV2ZWxvcG1lbnQgKE9FQ0QpPC9MYXN0TmFtZT4NCiAgICAgICAgICA8L1BlcnNvbj4NCiAgICAgICAgPC9Pcmdhbml6YXRpb25zPg0KICAgICAgICA8UGFnZUNvdW50QzU+PCFbQ0RBVEFbPGM+MTIwPC9jPg0KPGluPnRydWU8L2luPg0KPG9zPjEyMDwvb3M+DQo8cHM+MTIwPC9wcz5dXT48L1BhZ2VDb3VudEM1Pg0KICAgICAgICA8UGFnZUNvdW50PjEyMDwvUGFnZUNvdW50Pg0KICAgICAgICA8UGxhY2VPZlB1YmxpY2F0aW9uPlBhcmlzIChGUik8L1BsYWNlT2ZQdWJsaWNhdGlvbj4NCiAgICAgICAgPFB1Ymxpc2hlcnM+DQogICAgICAgICAgPFB1Ymxpc2hlcj4NCiAgICAgICAgICAgIDxOYW1lPk9FQ0QgUHVibGlzaGluZzwvTmFtZT4NCiAgICAgICAgICA8L1B1Ymxpc2hlcj4NCiAgICAgICAgPC9QdWJsaXNoZXJzPg0KICAgICAgICA8U2VxdWVuY2VOdW1iZXI+MzwvU2VxdWVuY2VOdW1iZXI+DQogICAgICAgIDxTaG9ydFRpdGxlPk9FQ0QgMjAxNiDigJMgT0VDRCBEdWUgRGlsaWdlbmNlIEd1aWRhbmNlPC9TaG9ydFRpdGxlPg0KICAgICAgICA8U291cmNlT2ZCaWJsaW9ncmFwaGljSW5mb3JtYXRpb24+Q3Jvc3NSZWY8L1NvdXJjZU9mQmlibGlvZ3JhcGhpY0luZm9ybWF0aW9uPg0KICAgICAgICA8VGl0bGU+T0VDRCBEdWUgRGlsaWdlbmNlIEd1aWRhbmNlIGZvciBSZXNwb25zaWJsZSBTdXBwbHkgQ2hhaW5zIG9mIE1pbmVyYWxzIGZyb20gQ29uZmxpY3QtQWZmZWN0ZWQgYW5kIEhpZ2gtUmlzayBBcmVhczwvVGl0bGU+DQogICAgICAgIDxZZWFyPjIwMTY8L1llYXI+DQogICAgICA8L1JlZmVyZW5jZT4NCiAgICA8L0VudHJ5Pg0KICA8L0VudHJpZXM+DQogIDxUZXh0Pk9FQ0QgMjAxNmI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0VDRCAyMDE2YjwvVGV4dD4NCiAgICA8L1RleHRVbml0Pg0KICA8L1RleHRVbml0cz4NCjwvUGxhY2Vob2xkZXI+</w:instrText>
            </w:r>
            <w:r>
              <w:fldChar w:fldCharType="separate"/>
            </w:r>
            <w:bookmarkStart w:id="238" w:name="__Fieldmark__3125_187408736"/>
            <w:r>
              <w:rPr>
                <w:i/>
                <w:color w:val="7F7F7F" w:themeColor="text1" w:themeTint="80"/>
              </w:rPr>
              <w:t>O</w:t>
            </w:r>
            <w:bookmarkStart w:id="239" w:name="__Fieldmark__41719_1435017116"/>
            <w:r>
              <w:rPr>
                <w:i/>
                <w:color w:val="7F7F7F" w:themeColor="text1" w:themeTint="80"/>
              </w:rPr>
              <w:t>C</w:t>
            </w:r>
            <w:bookmarkStart w:id="240" w:name="__Fieldmark__22507_1435017116"/>
            <w:r>
              <w:rPr>
                <w:i/>
                <w:color w:val="7F7F7F" w:themeColor="text1" w:themeTint="80"/>
              </w:rPr>
              <w:t>D</w:t>
            </w:r>
            <w:bookmarkStart w:id="241" w:name="__Fieldmark__9473_1435017116"/>
            <w:r>
              <w:rPr>
                <w:i/>
                <w:color w:val="7F7F7F" w:themeColor="text1" w:themeTint="80"/>
              </w:rPr>
              <w:t>E</w:t>
            </w:r>
            <w:bookmarkStart w:id="242" w:name="__Fieldmark__4141_2621159314"/>
            <w:r>
              <w:rPr>
                <w:i/>
                <w:color w:val="7F7F7F" w:themeColor="text1" w:themeTint="80"/>
              </w:rPr>
              <w:t xml:space="preserve"> </w:t>
            </w:r>
            <w:bookmarkStart w:id="243" w:name="_CTVP0018e4a15d75afd4298b22eca935e5206aa"/>
            <w:r>
              <w:rPr>
                <w:i/>
                <w:color w:val="7F7F7F" w:themeColor="text1" w:themeTint="80"/>
              </w:rPr>
              <w:t>2016b</w:t>
            </w:r>
            <w:r>
              <w:fldChar w:fldCharType="end"/>
            </w:r>
            <w:bookmarkEnd w:id="238"/>
            <w:bookmarkEnd w:id="239"/>
            <w:bookmarkEnd w:id="240"/>
            <w:bookmarkEnd w:id="241"/>
            <w:bookmarkEnd w:id="242"/>
            <w:bookmarkEnd w:id="243"/>
            <w:r>
              <w:rPr>
                <w:i/>
                <w:color w:val="7F7F7F" w:themeColor="text1" w:themeTint="80"/>
              </w:rPr>
              <w:t>, Annexe II, par. 11)</w:t>
            </w:r>
          </w:p>
        </w:tc>
        <w:tc>
          <w:tcPr>
            <w:tcW w:w="4185" w:type="dxa"/>
            <w:tcBorders>
              <w:top w:val="nil"/>
              <w:left w:val="nil"/>
              <w:right w:val="nil"/>
            </w:tcBorders>
            <w:shd w:val="clear" w:color="auto" w:fill="auto"/>
          </w:tcPr>
          <w:p w14:paraId="647CD80B" w14:textId="77777777" w:rsidR="008449AF" w:rsidRDefault="004A5E76">
            <w:pPr>
              <w:keepNext/>
              <w:shd w:val="clear" w:color="auto" w:fill="0099FF"/>
              <w:rPr>
                <w:color w:val="FFFFFF" w:themeColor="background1"/>
                <w:sz w:val="18"/>
              </w:rPr>
            </w:pPr>
            <w:r>
              <w:rPr>
                <w:b/>
                <w:color w:val="FFFFFF" w:themeColor="background1"/>
                <w:sz w:val="18"/>
              </w:rPr>
              <w:t>5. Catégorie</w:t>
            </w:r>
            <w:r>
              <w:rPr>
                <w:color w:val="FFFFFF" w:themeColor="background1"/>
                <w:sz w:val="18"/>
              </w:rPr>
              <w:t> : Gouvernance d’entreprise</w:t>
            </w:r>
          </w:p>
          <w:p w14:paraId="2479071F" w14:textId="77777777" w:rsidR="008449AF" w:rsidRDefault="004A5E76">
            <w:pPr>
              <w:keepNext/>
              <w:shd w:val="clear" w:color="auto" w:fill="0099FF"/>
              <w:rPr>
                <w:i/>
                <w:color w:val="FFFFFF" w:themeColor="background1"/>
              </w:rPr>
            </w:pPr>
            <w:r>
              <w:rPr>
                <w:b/>
                <w:color w:val="FFFFFF" w:themeColor="background1"/>
                <w:sz w:val="18"/>
              </w:rPr>
              <w:t>5.1 Enjeu</w:t>
            </w:r>
            <w:r>
              <w:rPr>
                <w:color w:val="FFFFFF" w:themeColor="background1"/>
                <w:sz w:val="18"/>
              </w:rPr>
              <w:t> : Pratiques commerciales</w:t>
            </w:r>
            <w:r>
              <w:rPr>
                <w:i/>
                <w:color w:val="FFFFFF" w:themeColor="background1"/>
              </w:rPr>
              <w:t xml:space="preserve"> </w:t>
            </w:r>
          </w:p>
          <w:p w14:paraId="52130408" w14:textId="77777777" w:rsidR="008449AF" w:rsidRDefault="004A5E76">
            <w:pPr>
              <w:keepNext/>
              <w:shd w:val="clear" w:color="auto" w:fill="0099FF"/>
              <w:rPr>
                <w:color w:val="FFFFFF" w:themeColor="background1"/>
                <w:sz w:val="18"/>
                <w:highlight w:val="yellow"/>
              </w:rPr>
            </w:pPr>
            <w:r>
              <w:rPr>
                <w:b/>
                <w:color w:val="FFFFFF" w:themeColor="background1"/>
                <w:sz w:val="18"/>
              </w:rPr>
              <w:t>5.1.3 Sous-enjeu</w:t>
            </w:r>
            <w:r>
              <w:rPr>
                <w:color w:val="FFFFFF" w:themeColor="background1"/>
                <w:sz w:val="18"/>
              </w:rPr>
              <w:t> : Corruption et facilitation</w:t>
            </w:r>
          </w:p>
        </w:tc>
      </w:tr>
      <w:tr w:rsidR="008449AF" w14:paraId="50B95DAF" w14:textId="77777777">
        <w:tc>
          <w:tcPr>
            <w:tcW w:w="9962" w:type="dxa"/>
            <w:gridSpan w:val="3"/>
            <w:shd w:val="clear" w:color="auto" w:fill="auto"/>
            <w:tcMar>
              <w:left w:w="88" w:type="dxa"/>
            </w:tcMar>
          </w:tcPr>
          <w:p w14:paraId="7C5B2C24" w14:textId="77777777" w:rsidR="008449AF" w:rsidRDefault="004A5E76">
            <w:pPr>
              <w:pStyle w:val="Textoindependiente"/>
              <w:spacing w:after="0"/>
              <w:rPr>
                <w:color w:val="FFFFFF" w:themeColor="background1"/>
                <w:sz w:val="18"/>
              </w:rPr>
            </w:pPr>
            <w:r>
              <w:rPr>
                <w:b/>
              </w:rPr>
              <w:t>Il est raisonnable de croire que le PMA réalise tous les efforts raisonnables afin d’éviter d’offrir, de promettre, d’accorder ou de solliciter des pots-de-vin.</w:t>
            </w:r>
          </w:p>
        </w:tc>
      </w:tr>
      <w:tr w:rsidR="008449AF" w14:paraId="6FFA60B5" w14:textId="77777777">
        <w:tc>
          <w:tcPr>
            <w:tcW w:w="9962" w:type="dxa"/>
            <w:gridSpan w:val="3"/>
            <w:shd w:val="clear" w:color="auto" w:fill="auto"/>
            <w:tcMar>
              <w:left w:w="88" w:type="dxa"/>
            </w:tcMar>
          </w:tcPr>
          <w:p w14:paraId="724BDF1C" w14:textId="77777777" w:rsidR="008449AF" w:rsidRDefault="004A5E76">
            <w:pPr>
              <w:pStyle w:val="Textoindependiente2"/>
              <w:spacing w:after="0"/>
            </w:pPr>
            <w:r>
              <w:rPr>
                <w:b/>
              </w:rPr>
              <w:t>Orientation</w:t>
            </w:r>
            <w:r>
              <w:t> : dans les zones où la corruption est profondément ancrée dans les normes culturelles, la limite entre fournir ou rendre un service et offrir des dédommagements pour ce service est souvent floue. L’élimination de la corruption est un processus culturel, mais qui requiert le soutien de mesures administratives et législatives (par exemple dans un pays où le personnel gouvernemental ne reçoit qu’un maigre salaire et où leur moyen d’existence repose sur les pots-de-vin).</w:t>
            </w:r>
          </w:p>
          <w:p w14:paraId="63BB1B86" w14:textId="77777777" w:rsidR="008449AF" w:rsidRDefault="004A5E76">
            <w:pPr>
              <w:pStyle w:val="Textoindependiente2"/>
              <w:spacing w:after="0"/>
            </w:pPr>
            <w:r>
              <w:t>En particulier du côté de ceux qui sollicitent les pots-de-vin, tout citoyen peut participer à l’éradication de la culture de la corruption, en ne s’attendant pas à recevoir, en ne sollicitant pas et même en refusant les pots-de-vin. Offrir, promettre et accorder des pots-de-vin est alors peu à peu perçu comme une pratique inacceptable de corruption.</w:t>
            </w:r>
          </w:p>
          <w:p w14:paraId="1C1BC251" w14:textId="77777777" w:rsidR="008449AF" w:rsidRDefault="004A5E76">
            <w:pPr>
              <w:pStyle w:val="Textoindependiente2"/>
              <w:spacing w:after="0"/>
              <w:rPr>
                <w:b/>
              </w:rPr>
            </w:pPr>
            <w:r>
              <w:t xml:space="preserve">Le CRAFT attend des PMA que ceux-ci réalisent des efforts raisonnables pour contribuer activement à ce changement de culture. </w:t>
            </w:r>
          </w:p>
        </w:tc>
      </w:tr>
      <w:tr w:rsidR="008449AF" w14:paraId="67E2BA67" w14:textId="77777777">
        <w:tc>
          <w:tcPr>
            <w:tcW w:w="4076" w:type="dxa"/>
            <w:shd w:val="clear" w:color="auto" w:fill="92D050"/>
            <w:tcMar>
              <w:left w:w="88" w:type="dxa"/>
            </w:tcMar>
          </w:tcPr>
          <w:p w14:paraId="735D044D" w14:textId="0ACD7F42" w:rsidR="008449AF" w:rsidRDefault="004A5E76">
            <w:pPr>
              <w:pStyle w:val="Textoindependiente"/>
              <w:spacing w:after="0"/>
              <w:jc w:val="left"/>
            </w:pPr>
            <w:r>
              <w:rPr>
                <w:u w:val="single"/>
              </w:rPr>
              <w:t>Critère de respect (« atténué ») :</w:t>
            </w:r>
          </w:p>
          <w:p w14:paraId="527AE440" w14:textId="77777777" w:rsidR="008449AF" w:rsidRDefault="004A5E76">
            <w:pPr>
              <w:pStyle w:val="Textoindependiente"/>
              <w:spacing w:after="0"/>
            </w:pPr>
            <w:r>
              <w:t xml:space="preserve">Le PMA dispose d’une politique interne qui exige de l’ensemble de ses membres de s’abstenir d’offrir, de promettre, d’accorder et en particulier de s’attendre à recevoir ou de solliciter des pots-de-vin. </w:t>
            </w:r>
          </w:p>
          <w:p w14:paraId="4F9342D7" w14:textId="77777777" w:rsidR="008449AF" w:rsidRDefault="004A5E76">
            <w:pPr>
              <w:pStyle w:val="Textoindependiente"/>
              <w:spacing w:after="0"/>
              <w:jc w:val="center"/>
            </w:pPr>
            <w:r>
              <w:t>--- et ---</w:t>
            </w:r>
          </w:p>
          <w:p w14:paraId="5F7818E8" w14:textId="77777777" w:rsidR="008449AF" w:rsidRDefault="004A5E76">
            <w:pPr>
              <w:pStyle w:val="Textoindependiente"/>
              <w:spacing w:after="0"/>
              <w:rPr>
                <w:b/>
                <w:color w:val="7F7F7F" w:themeColor="text1" w:themeTint="80"/>
              </w:rPr>
            </w:pPr>
            <w:r>
              <w:t xml:space="preserve">Le PMA réalise tous les efforts raisonnables pour réussir à faire en sorte que ses membres acceptent cette politique comme contraignante. </w:t>
            </w:r>
          </w:p>
        </w:tc>
        <w:tc>
          <w:tcPr>
            <w:tcW w:w="5886" w:type="dxa"/>
            <w:gridSpan w:val="2"/>
            <w:shd w:val="clear" w:color="auto" w:fill="auto"/>
            <w:tcMar>
              <w:left w:w="88" w:type="dxa"/>
            </w:tcMar>
          </w:tcPr>
          <w:p w14:paraId="1D605E37" w14:textId="77777777" w:rsidR="008449AF" w:rsidRDefault="004A5E76">
            <w:pPr>
              <w:pStyle w:val="Textoindependiente2"/>
              <w:spacing w:after="0"/>
            </w:pPr>
            <w:r>
              <w:rPr>
                <w:b/>
              </w:rPr>
              <w:t>Orientation</w:t>
            </w:r>
            <w:r>
              <w:t> : dans son rapport CRAFT, le PMA devra décrire la politique et rendre compte de sa mise en œuvre.</w:t>
            </w:r>
          </w:p>
          <w:p w14:paraId="150B26F8" w14:textId="77777777" w:rsidR="008449AF" w:rsidRDefault="004A5E76">
            <w:pPr>
              <w:pStyle w:val="Textoindependiente2"/>
              <w:spacing w:after="0"/>
              <w:rPr>
                <w:b/>
              </w:rPr>
            </w:pPr>
            <w:r>
              <w:t>Tous les efforts raisonnables peuvent signifier par exemple que les auteurs présumés ou avérés sont exclus ou suspendus de sa chaîne d’approvisionnement.</w:t>
            </w:r>
          </w:p>
        </w:tc>
      </w:tr>
      <w:tr w:rsidR="008449AF" w14:paraId="309EB30C" w14:textId="77777777">
        <w:tc>
          <w:tcPr>
            <w:tcW w:w="4076" w:type="dxa"/>
            <w:shd w:val="clear" w:color="auto" w:fill="CCFF66"/>
            <w:tcMar>
              <w:left w:w="88" w:type="dxa"/>
            </w:tcMar>
          </w:tcPr>
          <w:p w14:paraId="0015F81C" w14:textId="77777777" w:rsidR="008449AF" w:rsidRDefault="004A5E76">
            <w:pPr>
              <w:pStyle w:val="Textoindependiente"/>
              <w:spacing w:after="0"/>
              <w:jc w:val="left"/>
              <w:rPr>
                <w:u w:val="single"/>
              </w:rPr>
            </w:pPr>
            <w:r>
              <w:rPr>
                <w:u w:val="single"/>
              </w:rPr>
              <w:t>Critères de progression (“processus d’atténuation en progression satisfaisante”) :</w:t>
            </w:r>
            <w:r>
              <w:t xml:space="preserve"> </w:t>
            </w:r>
          </w:p>
          <w:p w14:paraId="65DBF2DB" w14:textId="77777777" w:rsidR="008449AF" w:rsidRDefault="004A5E76">
            <w:pPr>
              <w:pStyle w:val="Textoindependiente"/>
              <w:spacing w:after="0"/>
            </w:pPr>
            <w:r>
              <w:t>Le PMA a établi un plan de gestion des risques pour réduire ce risque et finalement éliminer la corruption, et a défini des étapes à suivre pour mettre en œuvre et réaliser le suivi du plan avec des améliorations mesurables.</w:t>
            </w:r>
          </w:p>
          <w:p w14:paraId="4200AD9A" w14:textId="77777777" w:rsidR="008449AF" w:rsidRDefault="004A5E76">
            <w:pPr>
              <w:pStyle w:val="Textoindependiente"/>
              <w:spacing w:after="0"/>
              <w:jc w:val="center"/>
            </w:pPr>
            <w:r>
              <w:t>--- ou ---</w:t>
            </w:r>
          </w:p>
          <w:p w14:paraId="2F10BF98" w14:textId="77777777" w:rsidR="008449AF" w:rsidRDefault="004A5E76">
            <w:pPr>
              <w:pStyle w:val="Textoindependiente"/>
              <w:spacing w:after="0"/>
              <w:rPr>
                <w:u w:val="single"/>
              </w:rPr>
            </w:pPr>
            <w:r>
              <w:t>Un plan de gestion des risques qui aborde ce risque est en place et le PMA peut montrer qu’il est mis en œuvre et qu’un suivi est réalisé avec des améliorations mesurables.</w:t>
            </w:r>
          </w:p>
        </w:tc>
        <w:tc>
          <w:tcPr>
            <w:tcW w:w="5886" w:type="dxa"/>
            <w:gridSpan w:val="2"/>
            <w:shd w:val="clear" w:color="auto" w:fill="auto"/>
            <w:tcMar>
              <w:left w:w="88" w:type="dxa"/>
            </w:tcMar>
          </w:tcPr>
          <w:p w14:paraId="3092EB1C" w14:textId="77777777" w:rsidR="008449AF" w:rsidRDefault="004A5E76">
            <w:pPr>
              <w:pStyle w:val="Textoindependiente2"/>
              <w:spacing w:after="0"/>
            </w:pPr>
            <w:r>
              <w:rPr>
                <w:b/>
              </w:rPr>
              <w:t>Orientation :</w:t>
            </w:r>
            <w:r>
              <w:t xml:space="preserve"> dans son rapport CRAFT, le PMA devra soumettre le plan de gestion des risques et rendre compte de sa mise en œuvre.</w:t>
            </w:r>
          </w:p>
          <w:p w14:paraId="0F525031" w14:textId="38660FB3" w:rsidR="008449AF" w:rsidRDefault="001327E2">
            <w:pPr>
              <w:pStyle w:val="Textoindependiente2"/>
              <w:spacing w:after="0"/>
            </w:pPr>
            <w:r>
              <w:t>Le</w:t>
            </w:r>
            <w:r w:rsidR="004A5E76">
              <w:t xml:space="preserve"> plan de gestion des risques devrait faire la distinction claire entre le paiement de facilitations (là où ils sont habituels et légaux) permettant d’accélérer les services qui leur correspondent à juste titre, et la corruption qui se caractérise par le fait de soudoyer pour des services, ou des actes illégaux.</w:t>
            </w:r>
          </w:p>
          <w:p w14:paraId="63DB120F" w14:textId="77777777" w:rsidR="008449AF" w:rsidRDefault="004A5E76">
            <w:pPr>
              <w:pStyle w:val="Textoindependiente2"/>
              <w:spacing w:after="0"/>
            </w:pPr>
            <w:r>
              <w:t>Le rapport CRAFT devra :</w:t>
            </w:r>
          </w:p>
          <w:p w14:paraId="6650B45F" w14:textId="77777777" w:rsidR="008449AF" w:rsidRDefault="004A5E76">
            <w:pPr>
              <w:pStyle w:val="Textoindependiente2"/>
              <w:numPr>
                <w:ilvl w:val="0"/>
                <w:numId w:val="18"/>
              </w:numPr>
              <w:spacing w:after="0"/>
              <w:ind w:left="318" w:hanging="284"/>
            </w:pPr>
            <w:r>
              <w:t>décrire les mesures prises durant la période écoulée, et</w:t>
            </w:r>
          </w:p>
          <w:p w14:paraId="41248212" w14:textId="77777777" w:rsidR="008449AF" w:rsidRDefault="004A5E76">
            <w:pPr>
              <w:pStyle w:val="Textoindependiente2"/>
              <w:numPr>
                <w:ilvl w:val="0"/>
                <w:numId w:val="18"/>
              </w:numPr>
              <w:spacing w:after="0"/>
              <w:ind w:left="318" w:hanging="284"/>
              <w:rPr>
                <w:b/>
              </w:rPr>
            </w:pPr>
            <w:r>
              <w:t>décrire et s’engager à la mise en œuvre des mesures envisagées pour la période à venir.</w:t>
            </w:r>
          </w:p>
        </w:tc>
      </w:tr>
      <w:tr w:rsidR="008449AF" w14:paraId="1A4C3DD7" w14:textId="77777777">
        <w:tc>
          <w:tcPr>
            <w:tcW w:w="4076" w:type="dxa"/>
            <w:shd w:val="clear" w:color="auto" w:fill="FF7C80"/>
            <w:tcMar>
              <w:left w:w="88" w:type="dxa"/>
            </w:tcMar>
          </w:tcPr>
          <w:p w14:paraId="5347AA46" w14:textId="77777777" w:rsidR="008449AF" w:rsidRDefault="004A5E76">
            <w:pPr>
              <w:pStyle w:val="Textoindependiente"/>
              <w:spacing w:after="0"/>
              <w:rPr>
                <w:u w:val="single"/>
              </w:rPr>
            </w:pPr>
            <w:r>
              <w:rPr>
                <w:u w:val="single"/>
              </w:rPr>
              <w:t>Critère de non-respect :</w:t>
            </w:r>
          </w:p>
          <w:p w14:paraId="7F5C343D" w14:textId="77777777" w:rsidR="008449AF" w:rsidRDefault="004A5E76">
            <w:pPr>
              <w:pStyle w:val="Textoindependiente"/>
              <w:spacing w:after="0"/>
              <w:rPr>
                <w:u w:val="single"/>
              </w:rPr>
            </w:pPr>
            <w:r>
              <w:t xml:space="preserve">Le PMA n’aborde aucun enjeu de corruption. </w:t>
            </w:r>
          </w:p>
        </w:tc>
        <w:tc>
          <w:tcPr>
            <w:tcW w:w="5886" w:type="dxa"/>
            <w:gridSpan w:val="2"/>
            <w:shd w:val="clear" w:color="auto" w:fill="auto"/>
            <w:tcMar>
              <w:left w:w="88" w:type="dxa"/>
            </w:tcMar>
          </w:tcPr>
          <w:p w14:paraId="0F4D0F2F" w14:textId="77777777" w:rsidR="008449AF" w:rsidRDefault="004A5E76">
            <w:pPr>
              <w:pStyle w:val="Textoindependiente2"/>
              <w:spacing w:after="0"/>
              <w:rPr>
                <w:b/>
              </w:rPr>
            </w:pPr>
            <w:r>
              <w:rPr>
                <w:b/>
              </w:rPr>
              <w:t>Orientation</w:t>
            </w:r>
            <w:r>
              <w:t> : le PMA risque de voir les acheteurs légaux se désengager ou suspendre les achats. Le PMA doit établir un plan de gestion des risques.</w:t>
            </w:r>
          </w:p>
        </w:tc>
      </w:tr>
    </w:tbl>
    <w:p w14:paraId="79ED2AAF" w14:textId="77777777" w:rsidR="008449AF" w:rsidRDefault="004A5E76">
      <w:pPr>
        <w:spacing w:after="160" w:line="259" w:lineRule="auto"/>
        <w:rPr>
          <w:rFonts w:eastAsiaTheme="minorEastAsia"/>
        </w:rPr>
      </w:pPr>
      <w:r>
        <w:br w:type="page"/>
      </w:r>
    </w:p>
    <w:tbl>
      <w:tblPr>
        <w:tblStyle w:val="Tablaconcuadrcula"/>
        <w:tblW w:w="9963" w:type="dxa"/>
        <w:tblCellMar>
          <w:left w:w="133" w:type="dxa"/>
        </w:tblCellMar>
        <w:tblLook w:val="04A0" w:firstRow="1" w:lastRow="0" w:firstColumn="1" w:lastColumn="0" w:noHBand="0" w:noVBand="1"/>
      </w:tblPr>
      <w:tblGrid>
        <w:gridCol w:w="4077"/>
        <w:gridCol w:w="1701"/>
        <w:gridCol w:w="4185"/>
      </w:tblGrid>
      <w:tr w:rsidR="008449AF" w14:paraId="1C5ED88D" w14:textId="77777777">
        <w:tc>
          <w:tcPr>
            <w:tcW w:w="5777" w:type="dxa"/>
            <w:gridSpan w:val="2"/>
            <w:tcBorders>
              <w:top w:val="nil"/>
              <w:left w:val="nil"/>
              <w:right w:val="nil"/>
            </w:tcBorders>
            <w:shd w:val="clear" w:color="auto" w:fill="auto"/>
            <w:vAlign w:val="bottom"/>
          </w:tcPr>
          <w:p w14:paraId="1A8B63A7" w14:textId="77777777" w:rsidR="008449AF" w:rsidRDefault="004A5E76">
            <w:pPr>
              <w:pStyle w:val="Textoindependiente"/>
              <w:keepNext/>
              <w:pageBreakBefore/>
              <w:spacing w:after="0"/>
              <w:jc w:val="left"/>
            </w:pPr>
            <w:r>
              <w:rPr>
                <w:b/>
              </w:rPr>
              <w:lastRenderedPageBreak/>
              <w:t xml:space="preserve">M.4/5.1.3/E.2 </w:t>
            </w:r>
            <w:r>
              <w:rPr>
                <w:i/>
                <w:color w:val="7F7F7F" w:themeColor="text1" w:themeTint="80"/>
              </w:rPr>
              <w:t xml:space="preserve"> (aborde </w:t>
            </w:r>
            <w:r>
              <w:fldChar w:fldCharType="begin"/>
            </w:r>
            <w:r>
              <w:instrText>ADDIN CITAVI.PLACEHOLDER eb71feec-0c34-4e1a-88a3-6a89a86b996c PFBsYWNlaG9sZGVyPg0KICA8QWRkSW5WZXJzaW9uPjUuNy4wLjA8L0FkZEluVmVyc2lvbj4NCiAgPElkPmViNzFmZWVjLTBjMzQtNGUxYS04OGEzLTZhODlhODZiOTk2YzwvSWQ+DQogIDxFbnRyaWVzPg0KICAgIDxFbnRyeT4NCiAgICAgIDxJZD5mZmQxYjI1ZC01ZDZmLTQ5ODAtYmY0Zi1jZmRkMzM2NzIzOGU8L0lkPg0KICAgICAgPE5vUGFyPnRydWU8L05vUGFyPg0KICAgICAgPFJlZmVyZW5jZUlkPmFhNmZkOTAyLWUxMTEtNDIyNS1iYjVmLWI2OTcyNjMyYmI3YjwvUmVmZXJlbmNlSWQ+DQogICAgICA8UmFuZ2U+DQogICAgICAgIDxTdGFydD4wPC9TdGFydD4NCiAgICAgICAgPExlbmd0aD4xMDwvTGVuZ3RoPg0KICAgICAgPC9SYW5nZT4NCiAgICAgIDxSZWZlcmVuY2U+DQogICAgICAgIDxSZWZlcmVuY2VUeXBlSWQ+Qm9vazwvUmVmZXJlbmNlVHlwZUlkPg0KICAgICAgICA8QXV0aG9ycz4NCiAgICAgICAgICA8UGVyc29uPg0KICAgICAgICAgICAgPExhc3ROYW1lPk9FQ0Q8L0xhc3ROYW1lPg0KICAgICAgICAgIDwvUGVyc29uPg0KICAgICAgICA8L0F1dGhvcnM+DQogICAgICAgIDxBY2Nlc3NEYXRlPjIwLzA0LzIwMTc8L0FjY2Vzc0RhdGU+DQogICAgICAgIDxEb2k+MTAuMTc4Ny85Nzg5MjY0MjUyNDc5LWVuPC9Eb2k+DQogICAgICAgIDxFZGl0aW9uPlRoaXJkIEVkaXRpb248L0VkaXRpb24+DQogICAgICAgIDxJZD5hYTZmZDkwMi1lMTExLTQyMjUtYmI1Zi1iNjk3MjYzMmJiN2I8L0lkPg0KICAgICAgICA8SXNibj45Nzg5MjY0MjUyNDc5PC9Jc2JuPg0KICAgICAgICA8TG9jYXRpb25zPg0KICAgICAgICAgIDxMb2NhdGlvbj4NCiAgICAgICAgICAgIDxBZGRyZXNzPjEwLjE3ODcvOTc4OTI2NDI1MjQ3OS1lbjwvQWRkcmVzcz4NCiAgICAgICAgICAgIDxMb2NhdGlvblR5cGU+RWxlY3Ryb25pY0FkZHJlc3M8L0xvY2F0aW9uVHlwZT4NCiAgICAgICAgICA8L0xvY2F0aW9uPg0KICAgICAgICAgIDxMb2NhdGlvbj4NCiAgICAgICAgICAgIDxBZGRyZXNzPk9FQ0QgMjAxNiAtIE9FQ0QgRHVlIERpbGlnZW5jZSBHdWlkYW5jZS5wZGY8L0FkZHJlc3M+DQogICAgICAgICAgICA8TG9jYXRpb25UeXBlPkVsZWN0cm9uaWNBZGRyZXNzPC9Mb2NhdGlvblR5cGU+DQogICAgICAgICAgPC9Mb2NhdGlvbj4NCiAgICAgICAgICA8TG9jYXRpb24+DQogICAgICAgICAgICA8QWRkcmVzcz5odHRwOi8vd3d3Lm9lY2Qub3JnL2RhZi9pbnYvbW5lL09FQ0QtRHVlLURpbGlnZW5jZS1HdWlkYW5jZS1NaW5lcmFscy1FZGl0aW9uMy5wZGY8L0FkZHJlc3M+DQogICAgICAgICAgICA8TG9jYXRpb25UeXBlPkVsZWN0cm9uaWNBZGRyZXNzPC9Mb2NhdGlvblR5cGU+DQogICAgICAgICAgPC9Mb2NhdGlvbj4NCiAgICAgICAgPC9Mb2NhdGlvbnM+DQogICAgICAgIDxPbmxpbmVBZGRyZXNzPmh0dHA6Ly93d3cub2VjZC5vcmcvZGFmL2ludi9tbmUvT0VDRC1EdWUtRGlsaWdlbmNlLUd1aWRhbmNlLU1pbmVyYWxzLUVkaXRpb24zLnBkZjwvT25saW5lQWRkcmVzcz4NCiAgICAgICAgPE9yZ2FuaXphdGlvbnM+DQogICAgICAgICAgPFBlcnNvbj4NCiAgICAgICAgICAgIDxMYXN0TmFtZT5PcmdhbmlzYXRpb24gZm9yIEVjb25vbWljIENvLW9wZXJhdGlvbiBhbmQgRGV2ZWxvcG1lbnQgKE9FQ0QpPC9MYXN0TmFtZT4NCiAgICAgICAgICA8L1BlcnNvbj4NCiAgICAgICAgPC9Pcmdhbml6YXRpb25zPg0KICAgICAgICA8UGFnZUNvdW50QzU+PCFbQ0RBVEFbPGM+MTIwPC9jPg0KPGluPnRydWU8L2luPg0KPG9zPjEyMDwvb3M+DQo8cHM+MTIwPC9wcz5dXT48L1BhZ2VDb3VudEM1Pg0KICAgICAgICA8UGFnZUNvdW50PjEyMDwvUGFnZUNvdW50Pg0KICAgICAgICA8UGxhY2VPZlB1YmxpY2F0aW9uPlBhcmlzIChGUik8L1BsYWNlT2ZQdWJsaWNhdGlvbj4NCiAgICAgICAgPFB1Ymxpc2hlcnM+DQogICAgICAgICAgPFB1Ymxpc2hlcj4NCiAgICAgICAgICAgIDxOYW1lPk9FQ0QgUHVibGlzaGluZzwvTmFtZT4NCiAgICAgICAgICA8L1B1Ymxpc2hlcj4NCiAgICAgICAgPC9QdWJsaXNoZXJzPg0KICAgICAgICA8U2VxdWVuY2VOdW1iZXI+MzwvU2VxdWVuY2VOdW1iZXI+DQogICAgICAgIDxTaG9ydFRpdGxlPk9FQ0QgMjAxNiDigJMgT0VDRCBEdWUgRGlsaWdlbmNlIEd1aWRhbmNlPC9TaG9ydFRpdGxlPg0KICAgICAgICA8U291cmNlT2ZCaWJsaW9ncmFwaGljSW5mb3JtYXRpb24+Q3Jvc3NSZWY8L1NvdXJjZU9mQmlibGlvZ3JhcGhpY0luZm9ybWF0aW9uPg0KICAgICAgICA8VGl0bGU+T0VDRCBEdWUgRGlsaWdlbmNlIEd1aWRhbmNlIGZvciBSZXNwb25zaWJsZSBTdXBwbHkgQ2hhaW5zIG9mIE1pbmVyYWxzIGZyb20gQ29uZmxpY3QtQWZmZWN0ZWQgYW5kIEhpZ2gtUmlzayBBcmVhczwvVGl0bGU+DQogICAgICAgIDxZZWFyPjIwMTY8L1llYXI+DQogICAgICA8L1JlZmVyZW5jZT4NCiAgICA8L0VudHJ5Pg0KICA8L0VudHJpZXM+DQogIDxUZXh0Pk9FQ0QgMjAxNmI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0VDRCAyMDE2YjwvVGV4dD4NCiAgICA8L1RleHRVbml0Pg0KICA8L1RleHRVbml0cz4NCjwvUGxhY2Vob2xkZXI+</w:instrText>
            </w:r>
            <w:r>
              <w:fldChar w:fldCharType="separate"/>
            </w:r>
            <w:bookmarkStart w:id="244" w:name="__Fieldmark__3205_187408736"/>
            <w:r>
              <w:rPr>
                <w:i/>
                <w:color w:val="7F7F7F" w:themeColor="text1" w:themeTint="80"/>
              </w:rPr>
              <w:t>O</w:t>
            </w:r>
            <w:bookmarkStart w:id="245" w:name="__Fieldmark__41795_1435017116"/>
            <w:r>
              <w:rPr>
                <w:i/>
                <w:color w:val="7F7F7F" w:themeColor="text1" w:themeTint="80"/>
              </w:rPr>
              <w:t>C</w:t>
            </w:r>
            <w:bookmarkStart w:id="246" w:name="__Fieldmark__22579_1435017116"/>
            <w:r>
              <w:rPr>
                <w:i/>
                <w:color w:val="7F7F7F" w:themeColor="text1" w:themeTint="80"/>
              </w:rPr>
              <w:t>D</w:t>
            </w:r>
            <w:bookmarkStart w:id="247" w:name="__Fieldmark__9541_1435017116"/>
            <w:r>
              <w:rPr>
                <w:i/>
                <w:color w:val="7F7F7F" w:themeColor="text1" w:themeTint="80"/>
              </w:rPr>
              <w:t>E</w:t>
            </w:r>
            <w:bookmarkStart w:id="248" w:name="__Fieldmark__4211_2621159314"/>
            <w:r>
              <w:rPr>
                <w:i/>
                <w:color w:val="7F7F7F" w:themeColor="text1" w:themeTint="80"/>
              </w:rPr>
              <w:t xml:space="preserve"> </w:t>
            </w:r>
            <w:bookmarkStart w:id="249" w:name="_CTVP001eb71feec0c344e1a88a36a89a86b996c"/>
            <w:r>
              <w:rPr>
                <w:i/>
                <w:color w:val="7F7F7F" w:themeColor="text1" w:themeTint="80"/>
              </w:rPr>
              <w:t>2016b</w:t>
            </w:r>
            <w:r>
              <w:fldChar w:fldCharType="end"/>
            </w:r>
            <w:bookmarkEnd w:id="244"/>
            <w:bookmarkEnd w:id="245"/>
            <w:bookmarkEnd w:id="246"/>
            <w:bookmarkEnd w:id="247"/>
            <w:bookmarkEnd w:id="248"/>
            <w:bookmarkEnd w:id="249"/>
            <w:r>
              <w:rPr>
                <w:i/>
                <w:color w:val="7F7F7F" w:themeColor="text1" w:themeTint="80"/>
              </w:rPr>
              <w:t>, Annexe II, par. 11)</w:t>
            </w:r>
          </w:p>
        </w:tc>
        <w:tc>
          <w:tcPr>
            <w:tcW w:w="4185" w:type="dxa"/>
            <w:tcBorders>
              <w:top w:val="nil"/>
              <w:left w:val="nil"/>
              <w:right w:val="nil"/>
            </w:tcBorders>
            <w:shd w:val="clear" w:color="auto" w:fill="auto"/>
          </w:tcPr>
          <w:p w14:paraId="707ABCAE" w14:textId="77777777" w:rsidR="008449AF" w:rsidRDefault="004A5E76">
            <w:pPr>
              <w:keepNext/>
              <w:shd w:val="clear" w:color="auto" w:fill="0099FF"/>
              <w:rPr>
                <w:color w:val="FFFFFF" w:themeColor="background1"/>
                <w:sz w:val="18"/>
              </w:rPr>
            </w:pPr>
            <w:r>
              <w:rPr>
                <w:b/>
                <w:color w:val="FFFFFF" w:themeColor="background1"/>
                <w:sz w:val="18"/>
              </w:rPr>
              <w:t>5. Catégorie</w:t>
            </w:r>
            <w:r>
              <w:rPr>
                <w:color w:val="FFFFFF" w:themeColor="background1"/>
                <w:sz w:val="18"/>
              </w:rPr>
              <w:t> : Gouvernance d’entreprise</w:t>
            </w:r>
          </w:p>
          <w:p w14:paraId="2FA55633" w14:textId="77777777" w:rsidR="008449AF" w:rsidRDefault="004A5E76">
            <w:pPr>
              <w:keepNext/>
              <w:shd w:val="clear" w:color="auto" w:fill="0099FF"/>
              <w:rPr>
                <w:i/>
                <w:color w:val="FFFFFF" w:themeColor="background1"/>
              </w:rPr>
            </w:pPr>
            <w:r>
              <w:rPr>
                <w:b/>
                <w:color w:val="FFFFFF" w:themeColor="background1"/>
                <w:sz w:val="18"/>
              </w:rPr>
              <w:t>5.1 Enjeu</w:t>
            </w:r>
            <w:r>
              <w:rPr>
                <w:color w:val="FFFFFF" w:themeColor="background1"/>
                <w:sz w:val="18"/>
              </w:rPr>
              <w:t> : Pratiques commerciales</w:t>
            </w:r>
            <w:r>
              <w:rPr>
                <w:i/>
                <w:color w:val="FFFFFF" w:themeColor="background1"/>
              </w:rPr>
              <w:t xml:space="preserve"> </w:t>
            </w:r>
          </w:p>
          <w:p w14:paraId="74E8A715" w14:textId="77777777" w:rsidR="008449AF" w:rsidRDefault="004A5E76">
            <w:pPr>
              <w:keepNext/>
              <w:shd w:val="clear" w:color="auto" w:fill="0099FF"/>
              <w:rPr>
                <w:color w:val="FFFFFF" w:themeColor="background1"/>
                <w:sz w:val="18"/>
                <w:highlight w:val="yellow"/>
              </w:rPr>
            </w:pPr>
            <w:r>
              <w:rPr>
                <w:b/>
                <w:color w:val="FFFFFF" w:themeColor="background1"/>
                <w:sz w:val="18"/>
              </w:rPr>
              <w:t>5.1.3 Sous-enjeu</w:t>
            </w:r>
            <w:r>
              <w:rPr>
                <w:color w:val="FFFFFF" w:themeColor="background1"/>
                <w:sz w:val="18"/>
              </w:rPr>
              <w:t> : Corruption et facilitation</w:t>
            </w:r>
          </w:p>
        </w:tc>
      </w:tr>
      <w:tr w:rsidR="008449AF" w14:paraId="72B91F97" w14:textId="77777777">
        <w:tc>
          <w:tcPr>
            <w:tcW w:w="9962" w:type="dxa"/>
            <w:gridSpan w:val="3"/>
            <w:shd w:val="clear" w:color="auto" w:fill="auto"/>
            <w:tcMar>
              <w:left w:w="88" w:type="dxa"/>
            </w:tcMar>
          </w:tcPr>
          <w:p w14:paraId="7DA65FE0" w14:textId="77777777" w:rsidR="008449AF" w:rsidRDefault="004A5E76">
            <w:pPr>
              <w:pStyle w:val="Textoindependiente"/>
              <w:spacing w:after="0"/>
              <w:rPr>
                <w:color w:val="FFFFFF" w:themeColor="background1"/>
                <w:sz w:val="18"/>
              </w:rPr>
            </w:pPr>
            <w:r>
              <w:rPr>
                <w:b/>
              </w:rPr>
              <w:t>Il est raisonnable de croire que le PMA réalise tous les efforts raisonnables pour résister à toute sollicitation de pots-de-vin aux fins de cacher ou de masquer l’origine des minerais.</w:t>
            </w:r>
          </w:p>
        </w:tc>
      </w:tr>
      <w:tr w:rsidR="008449AF" w14:paraId="1E3786D3" w14:textId="77777777">
        <w:tc>
          <w:tcPr>
            <w:tcW w:w="9962" w:type="dxa"/>
            <w:gridSpan w:val="3"/>
            <w:shd w:val="clear" w:color="auto" w:fill="auto"/>
            <w:tcMar>
              <w:left w:w="88" w:type="dxa"/>
            </w:tcMar>
          </w:tcPr>
          <w:p w14:paraId="42FDD094" w14:textId="2BDE7051" w:rsidR="008449AF" w:rsidRDefault="004A5E76">
            <w:pPr>
              <w:pStyle w:val="Textoindependiente2"/>
              <w:spacing w:after="0"/>
              <w:rPr>
                <w:b/>
              </w:rPr>
            </w:pPr>
            <w:r>
              <w:rPr>
                <w:b/>
              </w:rPr>
              <w:t>Orientation</w:t>
            </w:r>
            <w:r>
              <w:t> : le statut d’“affilié » requiert la « mise en place d’un système de contrôle interne (SCI) afin de garantir que l’or ou le minerai commercialisé par le PMA ou ses entités provient exclusivement des sites miniers du PMA ». Cette exigence d’affiliation est encore plus forte que le fait de résister à « toute sollicitation de pots-de-vin aux fins de cacher ou de masquer l’origine des minerais » selon l’Annexe II du GDD de l’OCDE. Elle évite de cacher ou de masquer l’origine indépendamment de l’existence d’une sollicitation de pot-de-vin et elle prend en compte le minerai tout autant que le produit final, l’or.</w:t>
            </w:r>
          </w:p>
        </w:tc>
      </w:tr>
      <w:tr w:rsidR="008449AF" w14:paraId="37089875" w14:textId="77777777">
        <w:tc>
          <w:tcPr>
            <w:tcW w:w="4076" w:type="dxa"/>
            <w:shd w:val="clear" w:color="auto" w:fill="92D050"/>
            <w:tcMar>
              <w:left w:w="88" w:type="dxa"/>
            </w:tcMar>
          </w:tcPr>
          <w:p w14:paraId="533C03F3" w14:textId="615FAEC6" w:rsidR="008449AF" w:rsidRDefault="004A5E76">
            <w:pPr>
              <w:pStyle w:val="Textoindependiente"/>
              <w:spacing w:after="0"/>
              <w:jc w:val="left"/>
            </w:pPr>
            <w:r>
              <w:rPr>
                <w:u w:val="single"/>
              </w:rPr>
              <w:t>Critère de respect (« atténué ») :</w:t>
            </w:r>
          </w:p>
          <w:p w14:paraId="40705D11" w14:textId="77777777" w:rsidR="008449AF" w:rsidRDefault="004A5E76">
            <w:pPr>
              <w:pStyle w:val="Textoindependiente"/>
              <w:spacing w:after="0"/>
              <w:rPr>
                <w:b/>
                <w:color w:val="7F7F7F" w:themeColor="text1" w:themeTint="80"/>
              </w:rPr>
            </w:pPr>
            <w:r>
              <w:t xml:space="preserve">Le PMA a mis en place un SCI qui garantit que l’or et le minerai commercialisés par le PMA ou ses entités provient exclusivement des sites miniers du PMA. </w:t>
            </w:r>
          </w:p>
        </w:tc>
        <w:tc>
          <w:tcPr>
            <w:tcW w:w="5886" w:type="dxa"/>
            <w:gridSpan w:val="2"/>
            <w:shd w:val="clear" w:color="auto" w:fill="auto"/>
            <w:tcMar>
              <w:left w:w="88" w:type="dxa"/>
            </w:tcMar>
          </w:tcPr>
          <w:p w14:paraId="31AF1C36" w14:textId="77777777" w:rsidR="008449AF" w:rsidRDefault="004A5E76">
            <w:pPr>
              <w:pStyle w:val="Textoindependiente2"/>
              <w:spacing w:after="0"/>
            </w:pPr>
            <w:r>
              <w:rPr>
                <w:b/>
              </w:rPr>
              <w:t>Orientation</w:t>
            </w:r>
            <w:r>
              <w:t> : dans son rapport CRAFT, le PMA devra décrire le SCI et présenter les chiffres de la production totale. Les chiffres de la production doivent être plausibles par rapport au nombre de personnes travaillant dans le périmètre d’action du PMA.</w:t>
            </w:r>
          </w:p>
          <w:p w14:paraId="25D9FE96" w14:textId="77777777" w:rsidR="008449AF" w:rsidRDefault="004A5E76">
            <w:pPr>
              <w:pStyle w:val="Textoindependiente2"/>
              <w:spacing w:after="0"/>
              <w:rPr>
                <w:b/>
              </w:rPr>
            </w:pPr>
            <w:r>
              <w:t>Les registres détaillés devraient être conservés de façon à être disponibles pour une éventuelle vérification.</w:t>
            </w:r>
          </w:p>
        </w:tc>
      </w:tr>
      <w:tr w:rsidR="008449AF" w14:paraId="68134281" w14:textId="77777777">
        <w:tc>
          <w:tcPr>
            <w:tcW w:w="4076" w:type="dxa"/>
            <w:shd w:val="clear" w:color="auto" w:fill="CCFF66"/>
            <w:tcMar>
              <w:left w:w="88" w:type="dxa"/>
            </w:tcMar>
          </w:tcPr>
          <w:p w14:paraId="5FCDA3C8" w14:textId="77777777" w:rsidR="008449AF" w:rsidRDefault="004A5E76">
            <w:pPr>
              <w:pStyle w:val="Textoindependiente"/>
              <w:spacing w:after="0"/>
              <w:jc w:val="left"/>
              <w:rPr>
                <w:u w:val="single"/>
              </w:rPr>
            </w:pPr>
            <w:r>
              <w:rPr>
                <w:u w:val="single"/>
              </w:rPr>
              <w:t>Critères de progression (“processus d’atténuation en progression satisfaisante”) :</w:t>
            </w:r>
            <w:r>
              <w:t xml:space="preserve"> </w:t>
            </w:r>
          </w:p>
          <w:p w14:paraId="6F112358" w14:textId="77777777" w:rsidR="008449AF" w:rsidRDefault="004A5E76">
            <w:pPr>
              <w:pStyle w:val="Textoindependiente"/>
              <w:spacing w:after="0"/>
            </w:pPr>
            <w:r>
              <w:t>Le PMA est en train de créer ou d’améliorer un SCI et de tester sa mise en œuvre.</w:t>
            </w:r>
          </w:p>
          <w:p w14:paraId="7F85D230" w14:textId="77777777" w:rsidR="008449AF" w:rsidRDefault="004A5E76">
            <w:pPr>
              <w:pStyle w:val="Textoindependiente"/>
              <w:spacing w:after="0"/>
              <w:jc w:val="center"/>
            </w:pPr>
            <w:r>
              <w:t>--- ou ---</w:t>
            </w:r>
          </w:p>
          <w:p w14:paraId="4BDD78F1" w14:textId="77777777" w:rsidR="008449AF" w:rsidRDefault="004A5E76">
            <w:pPr>
              <w:pStyle w:val="Textoindependiente"/>
              <w:spacing w:after="0"/>
              <w:rPr>
                <w:u w:val="single"/>
              </w:rPr>
            </w:pPr>
            <w:r>
              <w:t>Un plan de gestion des risques qui aborde ce risque est en place et le PMA peut montrer qu’il est mis en œuvre et qu’un suivi est réalisé avec des améliorations mesurables.</w:t>
            </w:r>
          </w:p>
        </w:tc>
        <w:tc>
          <w:tcPr>
            <w:tcW w:w="5886" w:type="dxa"/>
            <w:gridSpan w:val="2"/>
            <w:shd w:val="clear" w:color="auto" w:fill="auto"/>
            <w:tcMar>
              <w:left w:w="88" w:type="dxa"/>
            </w:tcMar>
          </w:tcPr>
          <w:p w14:paraId="0A7598FC" w14:textId="77777777" w:rsidR="008449AF" w:rsidRDefault="004A5E76">
            <w:pPr>
              <w:pStyle w:val="Textoindependiente2"/>
              <w:spacing w:after="0"/>
            </w:pPr>
            <w:r>
              <w:rPr>
                <w:b/>
              </w:rPr>
              <w:t>Orientation :</w:t>
            </w:r>
            <w:r>
              <w:t xml:space="preserve"> dans son rapport CRAFT, le PMA devra :</w:t>
            </w:r>
          </w:p>
          <w:p w14:paraId="5C7AB072" w14:textId="77777777" w:rsidR="008449AF" w:rsidRDefault="004A5E76">
            <w:pPr>
              <w:pStyle w:val="Textoindependiente2"/>
              <w:numPr>
                <w:ilvl w:val="0"/>
                <w:numId w:val="18"/>
              </w:numPr>
              <w:spacing w:after="0"/>
              <w:ind w:left="318" w:hanging="284"/>
            </w:pPr>
            <w:r>
              <w:t>décrire les mesures prises durant la période écoulée, et</w:t>
            </w:r>
          </w:p>
          <w:p w14:paraId="69CFE864" w14:textId="77777777" w:rsidR="008449AF" w:rsidRDefault="004A5E76">
            <w:pPr>
              <w:pStyle w:val="Textoindependiente2"/>
              <w:numPr>
                <w:ilvl w:val="0"/>
                <w:numId w:val="18"/>
              </w:numPr>
              <w:spacing w:after="0"/>
              <w:ind w:left="318" w:hanging="284"/>
              <w:rPr>
                <w:b/>
              </w:rPr>
            </w:pPr>
            <w:r>
              <w:t>décrire et s’engager à la mise en œuvre des mesures envisagées pour la période à venir.</w:t>
            </w:r>
          </w:p>
        </w:tc>
      </w:tr>
      <w:tr w:rsidR="008449AF" w14:paraId="3AAB42D7" w14:textId="77777777">
        <w:tc>
          <w:tcPr>
            <w:tcW w:w="4076" w:type="dxa"/>
            <w:shd w:val="clear" w:color="auto" w:fill="FF7C80"/>
            <w:tcMar>
              <w:left w:w="88" w:type="dxa"/>
            </w:tcMar>
          </w:tcPr>
          <w:p w14:paraId="45EB4A92" w14:textId="77777777" w:rsidR="008449AF" w:rsidRDefault="004A5E76">
            <w:pPr>
              <w:pStyle w:val="Textoindependiente"/>
              <w:spacing w:after="0"/>
              <w:rPr>
                <w:u w:val="single"/>
              </w:rPr>
            </w:pPr>
            <w:r>
              <w:rPr>
                <w:u w:val="single"/>
              </w:rPr>
              <w:t>Critère de non-respect :</w:t>
            </w:r>
          </w:p>
          <w:p w14:paraId="6E98989B" w14:textId="77777777" w:rsidR="008449AF" w:rsidRDefault="004A5E76">
            <w:pPr>
              <w:pStyle w:val="Textoindependiente"/>
              <w:spacing w:after="0"/>
              <w:rPr>
                <w:u w:val="single"/>
              </w:rPr>
            </w:pPr>
            <w:r>
              <w:t>Le PMA ne fait aucun effort pour identifier l’origine de l’or et des minerais commercialisés par ses membres.</w:t>
            </w:r>
          </w:p>
        </w:tc>
        <w:tc>
          <w:tcPr>
            <w:tcW w:w="5886" w:type="dxa"/>
            <w:gridSpan w:val="2"/>
            <w:shd w:val="clear" w:color="auto" w:fill="auto"/>
            <w:tcMar>
              <w:left w:w="88" w:type="dxa"/>
            </w:tcMar>
          </w:tcPr>
          <w:p w14:paraId="6F235CC7" w14:textId="77777777" w:rsidR="008449AF" w:rsidRDefault="004A5E76">
            <w:pPr>
              <w:pStyle w:val="Textoindependiente2"/>
              <w:spacing w:after="0"/>
              <w:rPr>
                <w:b/>
              </w:rPr>
            </w:pPr>
            <w:r>
              <w:rPr>
                <w:b/>
              </w:rPr>
              <w:t>Orientation</w:t>
            </w:r>
            <w:r>
              <w:t> : le PMA risque de voir les acheteurs légaux se désengager ou suspendre les achats. Le PMA doit établir un plan de gestion des risques.</w:t>
            </w:r>
          </w:p>
        </w:tc>
      </w:tr>
    </w:tbl>
    <w:p w14:paraId="57301862" w14:textId="77777777" w:rsidR="008449AF" w:rsidRDefault="008449AF">
      <w:pPr>
        <w:spacing w:after="160" w:line="259" w:lineRule="auto"/>
        <w:rPr>
          <w:rFonts w:eastAsiaTheme="minorEastAsia"/>
        </w:rPr>
      </w:pPr>
    </w:p>
    <w:p w14:paraId="6B243F1E" w14:textId="77777777" w:rsidR="008449AF" w:rsidRDefault="008449AF">
      <w:pPr>
        <w:spacing w:after="160" w:line="259" w:lineRule="auto"/>
        <w:rPr>
          <w:rFonts w:eastAsiaTheme="minorEastAsia"/>
        </w:rPr>
      </w:pPr>
    </w:p>
    <w:p w14:paraId="689641BB" w14:textId="77777777" w:rsidR="008449AF" w:rsidRDefault="008449AF">
      <w:pPr>
        <w:spacing w:after="160" w:line="259" w:lineRule="auto"/>
        <w:rPr>
          <w:rFonts w:eastAsiaTheme="minorEastAsia"/>
        </w:rPr>
      </w:pPr>
    </w:p>
    <w:p w14:paraId="6764890F" w14:textId="77777777" w:rsidR="008449AF" w:rsidRDefault="004A5E76">
      <w:pPr>
        <w:spacing w:after="160" w:line="259" w:lineRule="auto"/>
        <w:jc w:val="right"/>
        <w:rPr>
          <w:rFonts w:eastAsiaTheme="minorEastAsia"/>
        </w:rPr>
      </w:pPr>
      <w:r>
        <w:br w:type="page"/>
      </w:r>
    </w:p>
    <w:tbl>
      <w:tblPr>
        <w:tblStyle w:val="Tablaconcuadrcula"/>
        <w:tblW w:w="9963" w:type="dxa"/>
        <w:tblCellMar>
          <w:left w:w="133" w:type="dxa"/>
        </w:tblCellMar>
        <w:tblLook w:val="04A0" w:firstRow="1" w:lastRow="0" w:firstColumn="1" w:lastColumn="0" w:noHBand="0" w:noVBand="1"/>
      </w:tblPr>
      <w:tblGrid>
        <w:gridCol w:w="4077"/>
        <w:gridCol w:w="1701"/>
        <w:gridCol w:w="4185"/>
      </w:tblGrid>
      <w:tr w:rsidR="008449AF" w14:paraId="571BBCF7" w14:textId="77777777">
        <w:tc>
          <w:tcPr>
            <w:tcW w:w="5777" w:type="dxa"/>
            <w:gridSpan w:val="2"/>
            <w:tcBorders>
              <w:top w:val="nil"/>
              <w:left w:val="nil"/>
              <w:right w:val="nil"/>
            </w:tcBorders>
            <w:shd w:val="clear" w:color="auto" w:fill="auto"/>
            <w:vAlign w:val="bottom"/>
          </w:tcPr>
          <w:p w14:paraId="16EAF465" w14:textId="77777777" w:rsidR="008449AF" w:rsidRDefault="004A5E76">
            <w:pPr>
              <w:pStyle w:val="Textoindependiente"/>
              <w:keepNext/>
              <w:pageBreakBefore/>
              <w:spacing w:after="0"/>
              <w:jc w:val="left"/>
            </w:pPr>
            <w:r>
              <w:rPr>
                <w:b/>
              </w:rPr>
              <w:lastRenderedPageBreak/>
              <w:t xml:space="preserve">M.4/5.1.5/E.1 </w:t>
            </w:r>
            <w:r>
              <w:rPr>
                <w:i/>
                <w:color w:val="7F7F7F" w:themeColor="text1" w:themeTint="80"/>
              </w:rPr>
              <w:t xml:space="preserve">(aborde </w:t>
            </w:r>
            <w:r>
              <w:fldChar w:fldCharType="begin"/>
            </w:r>
            <w:r>
              <w:instrText>ADDIN CITAVI.PLACEHOLDER bb7a3613-4e47-4124-86b5-b67a15e2d227 PFBsYWNlaG9sZGVyPg0KICA8QWRkSW5WZXJzaW9uPjUuNy4wLjA8L0FkZEluVmVyc2lvbj4NCiAgPElkPmJiN2EzNjEzLTRlNDctNDEyNC04NmI1LWI2N2ExNWUyZDIyNzwvSWQ+DQogIDxFbnRyaWVzPg0KICAgIDxFbnRyeT4NCiAgICAgIDxJZD5mZmQxYjI1ZC01ZDZmLTQ5ODAtYmY0Zi1jZmRkMzM2NzIzOGU8L0lkPg0KICAgICAgPE5vUGFyPnRydWU8L05vUGFyPg0KICAgICAgPFJlZmVyZW5jZUlkPmFhNmZkOTAyLWUxMTEtNDIyNS1iYjVmLWI2OTcyNjMyYmI3YjwvUmVmZXJlbmNlSWQ+DQogICAgICA8UmFuZ2U+DQogICAgICAgIDxTdGFydD4wPC9TdGFydD4NCiAgICAgICAgPExlbmd0aD4xMDwvTGVuZ3RoPg0KICAgICAgPC9SYW5nZT4NCiAgICAgIDxSZWZlcmVuY2U+DQogICAgICAgIDxSZWZlcmVuY2VUeXBlSWQ+Qm9vazwvUmVmZXJlbmNlVHlwZUlkPg0KICAgICAgICA8QXV0aG9ycz4NCiAgICAgICAgICA8UGVyc29uPg0KICAgICAgICAgICAgPExhc3ROYW1lPk9FQ0Q8L0xhc3ROYW1lPg0KICAgICAgICAgIDwvUGVyc29uPg0KICAgICAgICA8L0F1dGhvcnM+DQogICAgICAgIDxBY2Nlc3NEYXRlPjIwLzA0LzIwMTc8L0FjY2Vzc0RhdGU+DQogICAgICAgIDxEb2k+MTAuMTc4Ny85Nzg5MjY0MjUyNDc5LWVuPC9Eb2k+DQogICAgICAgIDxFZGl0aW9uPlRoaXJkIEVkaXRpb248L0VkaXRpb24+DQogICAgICAgIDxJZD5hYTZmZDkwMi1lMTExLTQyMjUtYmI1Zi1iNjk3MjYzMmJiN2I8L0lkPg0KICAgICAgICA8SXNibj45Nzg5MjY0MjUyNDc5PC9Jc2JuPg0KICAgICAgICA8TG9jYXRpb25zPg0KICAgICAgICAgIDxMb2NhdGlvbj4NCiAgICAgICAgICAgIDxBZGRyZXNzPjEwLjE3ODcvOTc4OTI2NDI1MjQ3OS1lbjwvQWRkcmVzcz4NCiAgICAgICAgICAgIDxMb2NhdGlvblR5cGU+RWxlY3Ryb25pY0FkZHJlc3M8L0xvY2F0aW9uVHlwZT4NCiAgICAgICAgICA8L0xvY2F0aW9uPg0KICAgICAgICAgIDxMb2NhdGlvbj4NCiAgICAgICAgICAgIDxBZGRyZXNzPk9FQ0QgMjAxNiAtIE9FQ0QgRHVlIERpbGlnZW5jZSBHdWlkYW5jZS5wZGY8L0FkZHJlc3M+DQogICAgICAgICAgICA8TG9jYXRpb25UeXBlPkVsZWN0cm9uaWNBZGRyZXNzPC9Mb2NhdGlvblR5cGU+DQogICAgICAgICAgPC9Mb2NhdGlvbj4NCiAgICAgICAgICA8TG9jYXRpb24+DQogICAgICAgICAgICA8QWRkcmVzcz5odHRwOi8vd3d3Lm9lY2Qub3JnL2RhZi9pbnYvbW5lL09FQ0QtRHVlLURpbGlnZW5jZS1HdWlkYW5jZS1NaW5lcmFscy1FZGl0aW9uMy5wZGY8L0FkZHJlc3M+DQogICAgICAgICAgICA8TG9jYXRpb25UeXBlPkVsZWN0cm9uaWNBZGRyZXNzPC9Mb2NhdGlvblR5cGU+DQogICAgICAgICAgPC9Mb2NhdGlvbj4NCiAgICAgICAgPC9Mb2NhdGlvbnM+DQogICAgICAgIDxPbmxpbmVBZGRyZXNzPmh0dHA6Ly93d3cub2VjZC5vcmcvZGFmL2ludi9tbmUvT0VDRC1EdWUtRGlsaWdlbmNlLUd1aWRhbmNlLU1pbmVyYWxzLUVkaXRpb24zLnBkZjwvT25saW5lQWRkcmVzcz4NCiAgICAgICAgPE9yZ2FuaXphdGlvbnM+DQogICAgICAgICAgPFBlcnNvbj4NCiAgICAgICAgICAgIDxMYXN0TmFtZT5PcmdhbmlzYXRpb24gZm9yIEVjb25vbWljIENvLW9wZXJhdGlvbiBhbmQgRGV2ZWxvcG1lbnQgKE9FQ0QpPC9MYXN0TmFtZT4NCiAgICAgICAgICA8L1BlcnNvbj4NCiAgICAgICAgPC9Pcmdhbml6YXRpb25zPg0KICAgICAgICA8UGFnZUNvdW50QzU+PCFbQ0RBVEFbPGM+MTIwPC9jPg0KPGluPnRydWU8L2luPg0KPG9zPjEyMDwvb3M+DQo8cHM+MTIwPC9wcz5dXT48L1BhZ2VDb3VudEM1Pg0KICAgICAgICA8UGFnZUNvdW50PjEyMDwvUGFnZUNvdW50Pg0KICAgICAgICA8UGxhY2VPZlB1YmxpY2F0aW9uPlBhcmlzIChGUik8L1BsYWNlT2ZQdWJsaWNhdGlvbj4NCiAgICAgICAgPFB1Ymxpc2hlcnM+DQogICAgICAgICAgPFB1Ymxpc2hlcj4NCiAgICAgICAgICAgIDxOYW1lPk9FQ0QgUHVibGlzaGluZzwvTmFtZT4NCiAgICAgICAgICA8L1B1Ymxpc2hlcj4NCiAgICAgICAgPC9QdWJsaXNoZXJzPg0KICAgICAgICA8U2VxdWVuY2VOdW1iZXI+MzwvU2VxdWVuY2VOdW1iZXI+DQogICAgICAgIDxTaG9ydFRpdGxlPk9FQ0QgMjAxNiDigJMgT0VDRCBEdWUgRGlsaWdlbmNlIEd1aWRhbmNlPC9TaG9ydFRpdGxlPg0KICAgICAgICA8U291cmNlT2ZCaWJsaW9ncmFwaGljSW5mb3JtYXRpb24+Q3Jvc3NSZWY8L1NvdXJjZU9mQmlibGlvZ3JhcGhpY0luZm9ybWF0aW9uPg0KICAgICAgICA8VGl0bGU+T0VDRCBEdWUgRGlsaWdlbmNlIEd1aWRhbmNlIGZvciBSZXNwb25zaWJsZSBTdXBwbHkgQ2hhaW5zIG9mIE1pbmVyYWxzIGZyb20gQ29uZmxpY3QtQWZmZWN0ZWQgYW5kIEhpZ2gtUmlzayBBcmVhczwvVGl0bGU+DQogICAgICAgIDxZZWFyPjIwMTY8L1llYXI+DQogICAgICA8L1JlZmVyZW5jZT4NCiAgICA8L0VudHJ5Pg0KICA8L0VudHJpZXM+DQogIDxUZXh0Pk9FQ0QgMjAxNmI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0VDRCAyMDE2YjwvVGV4dD4NCiAgICA8L1RleHRVbml0Pg0KICA8L1RleHRVbml0cz4NCjwvUGxhY2Vob2xkZXI+</w:instrText>
            </w:r>
            <w:r>
              <w:fldChar w:fldCharType="separate"/>
            </w:r>
            <w:bookmarkStart w:id="250" w:name="__Fieldmark__3279_187408736"/>
            <w:r>
              <w:rPr>
                <w:i/>
                <w:color w:val="7F7F7F" w:themeColor="text1" w:themeTint="80"/>
              </w:rPr>
              <w:t>O</w:t>
            </w:r>
            <w:bookmarkStart w:id="251" w:name="__Fieldmark__41865_1435017116"/>
            <w:r>
              <w:rPr>
                <w:i/>
                <w:color w:val="7F7F7F" w:themeColor="text1" w:themeTint="80"/>
              </w:rPr>
              <w:t>C</w:t>
            </w:r>
            <w:bookmarkStart w:id="252" w:name="__Fieldmark__22645_1435017116"/>
            <w:r>
              <w:rPr>
                <w:i/>
                <w:color w:val="7F7F7F" w:themeColor="text1" w:themeTint="80"/>
              </w:rPr>
              <w:t>D</w:t>
            </w:r>
            <w:bookmarkStart w:id="253" w:name="__Fieldmark__9603_1435017116"/>
            <w:r>
              <w:rPr>
                <w:i/>
                <w:color w:val="7F7F7F" w:themeColor="text1" w:themeTint="80"/>
              </w:rPr>
              <w:t>E</w:t>
            </w:r>
            <w:bookmarkStart w:id="254" w:name="__Fieldmark__4282_2621159314"/>
            <w:r>
              <w:rPr>
                <w:i/>
                <w:color w:val="7F7F7F" w:themeColor="text1" w:themeTint="80"/>
              </w:rPr>
              <w:t xml:space="preserve"> </w:t>
            </w:r>
            <w:bookmarkStart w:id="255" w:name="_CTVP001bb7a36134e47412486b5b67a15e2d227"/>
            <w:r>
              <w:rPr>
                <w:i/>
                <w:color w:val="7F7F7F" w:themeColor="text1" w:themeTint="80"/>
              </w:rPr>
              <w:t>2016b</w:t>
            </w:r>
            <w:r>
              <w:fldChar w:fldCharType="end"/>
            </w:r>
            <w:bookmarkEnd w:id="250"/>
            <w:bookmarkEnd w:id="251"/>
            <w:bookmarkEnd w:id="252"/>
            <w:bookmarkEnd w:id="253"/>
            <w:bookmarkEnd w:id="254"/>
            <w:bookmarkEnd w:id="255"/>
            <w:r>
              <w:rPr>
                <w:i/>
                <w:color w:val="7F7F7F" w:themeColor="text1" w:themeTint="80"/>
              </w:rPr>
              <w:t>, Annexe II, par. 12)</w:t>
            </w:r>
          </w:p>
        </w:tc>
        <w:tc>
          <w:tcPr>
            <w:tcW w:w="4185" w:type="dxa"/>
            <w:tcBorders>
              <w:top w:val="nil"/>
              <w:left w:val="nil"/>
              <w:right w:val="nil"/>
            </w:tcBorders>
            <w:shd w:val="clear" w:color="auto" w:fill="auto"/>
          </w:tcPr>
          <w:p w14:paraId="4EAE8867" w14:textId="77777777" w:rsidR="008449AF" w:rsidRDefault="004A5E76">
            <w:pPr>
              <w:keepNext/>
              <w:shd w:val="clear" w:color="auto" w:fill="0099FF"/>
              <w:rPr>
                <w:color w:val="FFFFFF" w:themeColor="background1"/>
                <w:sz w:val="18"/>
              </w:rPr>
            </w:pPr>
            <w:r>
              <w:rPr>
                <w:b/>
                <w:color w:val="FFFFFF" w:themeColor="background1"/>
                <w:sz w:val="18"/>
              </w:rPr>
              <w:t>5. Catégorie</w:t>
            </w:r>
            <w:r>
              <w:rPr>
                <w:color w:val="FFFFFF" w:themeColor="background1"/>
                <w:sz w:val="18"/>
              </w:rPr>
              <w:t> : Gouvernance d’entreprise</w:t>
            </w:r>
          </w:p>
          <w:p w14:paraId="18B3BCB9" w14:textId="77777777" w:rsidR="008449AF" w:rsidRDefault="004A5E76">
            <w:pPr>
              <w:keepNext/>
              <w:shd w:val="clear" w:color="auto" w:fill="0099FF"/>
              <w:rPr>
                <w:i/>
                <w:color w:val="FFFFFF" w:themeColor="background1"/>
              </w:rPr>
            </w:pPr>
            <w:r>
              <w:rPr>
                <w:b/>
                <w:color w:val="FFFFFF" w:themeColor="background1"/>
                <w:sz w:val="18"/>
              </w:rPr>
              <w:t>5.1 Enjeu</w:t>
            </w:r>
            <w:r>
              <w:rPr>
                <w:color w:val="FFFFFF" w:themeColor="background1"/>
                <w:sz w:val="18"/>
              </w:rPr>
              <w:t> : Pratiques commerciales</w:t>
            </w:r>
            <w:r>
              <w:rPr>
                <w:i/>
                <w:color w:val="FFFFFF" w:themeColor="background1"/>
              </w:rPr>
              <w:t xml:space="preserve"> </w:t>
            </w:r>
          </w:p>
          <w:p w14:paraId="425BCEDD" w14:textId="77777777" w:rsidR="008449AF" w:rsidRDefault="004A5E76">
            <w:pPr>
              <w:keepNext/>
              <w:shd w:val="clear" w:color="auto" w:fill="0099FF"/>
              <w:rPr>
                <w:color w:val="FFFFFF" w:themeColor="background1"/>
                <w:sz w:val="18"/>
                <w:highlight w:val="yellow"/>
              </w:rPr>
            </w:pPr>
            <w:r>
              <w:rPr>
                <w:b/>
                <w:color w:val="FFFFFF" w:themeColor="background1"/>
                <w:sz w:val="18"/>
              </w:rPr>
              <w:t>5.1.5 Sous-enjeu</w:t>
            </w:r>
            <w:r>
              <w:rPr>
                <w:color w:val="FFFFFF" w:themeColor="background1"/>
                <w:sz w:val="18"/>
              </w:rPr>
              <w:t> : Blanchiment d’argent</w:t>
            </w:r>
          </w:p>
        </w:tc>
      </w:tr>
      <w:tr w:rsidR="008449AF" w14:paraId="06BA4B0A" w14:textId="77777777">
        <w:tc>
          <w:tcPr>
            <w:tcW w:w="9962" w:type="dxa"/>
            <w:gridSpan w:val="3"/>
            <w:shd w:val="clear" w:color="auto" w:fill="auto"/>
            <w:tcMar>
              <w:left w:w="88" w:type="dxa"/>
            </w:tcMar>
          </w:tcPr>
          <w:p w14:paraId="5E2D30E9" w14:textId="3385BF84" w:rsidR="008449AF" w:rsidRDefault="004A5E76">
            <w:pPr>
              <w:pStyle w:val="Textoindependiente"/>
              <w:spacing w:after="0"/>
            </w:pPr>
            <w:r>
              <w:rPr>
                <w:b/>
              </w:rPr>
              <w:t>Il est raisonnable de croire que le PMA encouragera tous les efforts ou prendra toutes les mesures raisonnables pour participer à l’élimination effective du blanchiment d’argent dans les situations où un risque raisonnable d’une telle pratique est identifié comme résultant de, ou est lié à ses opérations ou à sa production.</w:t>
            </w:r>
          </w:p>
        </w:tc>
      </w:tr>
      <w:tr w:rsidR="008449AF" w14:paraId="42144600" w14:textId="77777777">
        <w:tc>
          <w:tcPr>
            <w:tcW w:w="9962" w:type="dxa"/>
            <w:gridSpan w:val="3"/>
            <w:shd w:val="clear" w:color="auto" w:fill="auto"/>
            <w:tcMar>
              <w:left w:w="88" w:type="dxa"/>
            </w:tcMar>
          </w:tcPr>
          <w:p w14:paraId="33DD83CB" w14:textId="7D8218FD" w:rsidR="008449AF" w:rsidRDefault="004A5E76">
            <w:pPr>
              <w:pStyle w:val="Textoindependiente2"/>
              <w:spacing w:after="0"/>
            </w:pPr>
            <w:r>
              <w:rPr>
                <w:b/>
              </w:rPr>
              <w:t>Orientation</w:t>
            </w:r>
            <w:r>
              <w:t> : le risque de « blanchiment d’argent »</w:t>
            </w:r>
            <w:r>
              <w:rPr>
                <w:rStyle w:val="Ancredenotedebasdepage"/>
              </w:rPr>
              <w:footnoteReference w:id="18"/>
            </w:r>
            <w:r>
              <w:t xml:space="preserve"> au niveau des PMA légitimes est faible. Les PMA produisent de l’or qu’ils vendent et ne l’achètent pas avec de l’argent afin de le blanchir. Acheter de l’or à des PMA légitimes est donc considéré comme une des meilleures façons pour les ACHETEURS de se protéger d’être impliqués à leur insu dans le blanchiment d’argent. </w:t>
            </w:r>
          </w:p>
          <w:p w14:paraId="5415CF52" w14:textId="77777777" w:rsidR="008449AF" w:rsidRDefault="004A5E76">
            <w:pPr>
              <w:pStyle w:val="Textoindependiente2"/>
              <w:spacing w:after="0"/>
            </w:pPr>
            <w:r>
              <w:t>Par ailleurs, les PMA légitimes qui vendent aux ACHETEURS participent à réduire le volume d’or vendu de façon informelle, et donc disponible pour les blanchisseurs d’argent. Le périmètre organisationnel du CRAFT, limité aux membres du PMA dans un même pays, vendant directement aux ACHETEURS, réduit plus encore les risques de lien avec le blanchiment d’argent lié aux ventes transfrontalières.</w:t>
            </w:r>
          </w:p>
          <w:p w14:paraId="63BF6F0E" w14:textId="0578E162" w:rsidR="008449AF" w:rsidRDefault="004A5E76">
            <w:pPr>
              <w:pStyle w:val="Textoindependiente2"/>
              <w:spacing w:after="0"/>
            </w:pPr>
            <w:r>
              <w:t>Dans le périmètre d’action du CRAFT, les étapes de « </w:t>
            </w:r>
            <w:r>
              <w:rPr>
                <w:i/>
              </w:rPr>
              <w:t>placement</w:t>
            </w:r>
            <w:r>
              <w:t> » et d’“</w:t>
            </w:r>
            <w:r>
              <w:rPr>
                <w:i/>
              </w:rPr>
              <w:t>empilement</w:t>
            </w:r>
            <w:r>
              <w:t> » du blanchiment d’argent représentent les risques les plus importants</w:t>
            </w:r>
            <w:r>
              <w:rPr>
                <w:rStyle w:val="Ancredenotedebasdepage"/>
              </w:rPr>
              <w:footnoteReference w:id="19"/>
            </w:r>
            <w:r>
              <w:t>. Elles consistent en l’achat d’or informel et sa vente dissimulée dans les chaînes d’approvisionnement formelles. La troisième étape, « l’</w:t>
            </w:r>
            <w:r>
              <w:rPr>
                <w:i/>
              </w:rPr>
              <w:t>intégration - par laquelle les fonds rentrent de nouveau dans l’économie légitime</w:t>
            </w:r>
            <w:r>
              <w:t> », n’est pas pertinente ici, étant donné que le secteur de l’AMAPE est rarement considéré comme une zone sûre pour l’économie légitime. « L’</w:t>
            </w:r>
            <w:r>
              <w:rPr>
                <w:i/>
              </w:rPr>
              <w:t>intégration</w:t>
            </w:r>
            <w:r>
              <w:t> » dans des infrastructures insoupçonnables (routes, centres commerciaux, entreprises, etc.) fréquentées de façon occasionnelle et inconsciente par les mineurs (de la même façon que par tout autre citoyen) est hors du périmètre d’action du CRAFT et doit faire l’objet de poursuites de la part des autorités compétentes. Les efforts d’atténuation des risques du PMA se concentrent donc sur la traçabilité de l’origine de l’or commercialisé.</w:t>
            </w:r>
          </w:p>
        </w:tc>
      </w:tr>
      <w:tr w:rsidR="008449AF" w14:paraId="43D42C8B" w14:textId="77777777">
        <w:tc>
          <w:tcPr>
            <w:tcW w:w="4076" w:type="dxa"/>
            <w:shd w:val="clear" w:color="auto" w:fill="92D050"/>
            <w:tcMar>
              <w:left w:w="88" w:type="dxa"/>
            </w:tcMar>
          </w:tcPr>
          <w:p w14:paraId="1ECE46A4" w14:textId="6C7B5F4A" w:rsidR="008449AF" w:rsidRDefault="004A5E76">
            <w:pPr>
              <w:pStyle w:val="Textoindependiente"/>
              <w:spacing w:after="0"/>
              <w:jc w:val="left"/>
            </w:pPr>
            <w:r>
              <w:rPr>
                <w:u w:val="single"/>
              </w:rPr>
              <w:t>Critère de respect (« atténué ») :</w:t>
            </w:r>
          </w:p>
          <w:p w14:paraId="6A78D6D8" w14:textId="77777777" w:rsidR="008449AF" w:rsidRDefault="004A5E76">
            <w:pPr>
              <w:pStyle w:val="Textoindependiente"/>
              <w:spacing w:after="0"/>
              <w:rPr>
                <w:b/>
                <w:color w:val="7F7F7F" w:themeColor="text1" w:themeTint="80"/>
              </w:rPr>
            </w:pPr>
            <w:r>
              <w:t xml:space="preserve">Les volumes de production d’or du PMA correspondent de façon crédible à sa capacité de production effective.  </w:t>
            </w:r>
          </w:p>
        </w:tc>
        <w:tc>
          <w:tcPr>
            <w:tcW w:w="5886" w:type="dxa"/>
            <w:gridSpan w:val="2"/>
            <w:shd w:val="clear" w:color="auto" w:fill="auto"/>
            <w:tcMar>
              <w:left w:w="88" w:type="dxa"/>
            </w:tcMar>
          </w:tcPr>
          <w:p w14:paraId="38D7116F" w14:textId="540396B6" w:rsidR="008449AF" w:rsidRDefault="004A5E76">
            <w:pPr>
              <w:pStyle w:val="Textoindependiente2"/>
              <w:spacing w:after="0"/>
            </w:pPr>
            <w:r>
              <w:rPr>
                <w:b/>
              </w:rPr>
              <w:t>Orientation</w:t>
            </w:r>
            <w:r>
              <w:t xml:space="preserve"> : selon les caractéristiques du filon de minerai et du niveau de mécanisation, la productivité (en grammes/personne.jour) varie. </w:t>
            </w:r>
          </w:p>
          <w:p w14:paraId="2DC4978E" w14:textId="77777777" w:rsidR="008449AF" w:rsidRDefault="004A5E76">
            <w:pPr>
              <w:pStyle w:val="Textoindependiente2"/>
              <w:spacing w:after="0"/>
            </w:pPr>
            <w:r>
              <w:t>Dans son rapport CRAFT, le PMA devra indiquer les paramètres clés de ses opérations permettant de vérifier la crédibilité du volume d’or qu’il propose à la vente.</w:t>
            </w:r>
          </w:p>
          <w:p w14:paraId="69F70052" w14:textId="28B9B5A3" w:rsidR="008449AF" w:rsidRDefault="004A5E76">
            <w:pPr>
              <w:pStyle w:val="Textoindependiente2"/>
              <w:spacing w:after="0"/>
            </w:pPr>
            <w:r>
              <w:t>Dans les cas où un SCI est déjà mis en place, les volumes de production et la capacité de production (déterminée par la productivité) devraient correspondre raisonnablement (c’est-à-dire que la production moyenne ne peut pas dépasser la capacité de production).</w:t>
            </w:r>
          </w:p>
        </w:tc>
      </w:tr>
      <w:tr w:rsidR="008449AF" w14:paraId="49ACD69F" w14:textId="77777777">
        <w:tc>
          <w:tcPr>
            <w:tcW w:w="4076" w:type="dxa"/>
            <w:shd w:val="clear" w:color="auto" w:fill="CCFF66"/>
            <w:tcMar>
              <w:left w:w="88" w:type="dxa"/>
            </w:tcMar>
          </w:tcPr>
          <w:p w14:paraId="3DBDB9C5" w14:textId="1AE528B0" w:rsidR="008449AF" w:rsidRDefault="004A5E76">
            <w:pPr>
              <w:pStyle w:val="Textoindependiente"/>
              <w:spacing w:after="0"/>
              <w:jc w:val="left"/>
            </w:pPr>
            <w:r>
              <w:rPr>
                <w:u w:val="single"/>
              </w:rPr>
              <w:t>Critères de progression (« processus d’atténuation en progression satisfaisante ») :</w:t>
            </w:r>
            <w:r>
              <w:t xml:space="preserve"> </w:t>
            </w:r>
          </w:p>
          <w:p w14:paraId="328C9C46" w14:textId="77777777" w:rsidR="008449AF" w:rsidRDefault="004A5E76">
            <w:pPr>
              <w:pStyle w:val="Textoindependiente"/>
              <w:spacing w:after="60"/>
            </w:pPr>
            <w:r>
              <w:t>Le PMA a établi un plan de gestion des risques afin d’identifier et d’atténuer les risques de voir de l’or issu du blanchiment d’argent être injecté dans sa chaîne d’approvisionnement.</w:t>
            </w:r>
          </w:p>
          <w:p w14:paraId="5753FDDF" w14:textId="77777777" w:rsidR="008449AF" w:rsidRDefault="004A5E76">
            <w:pPr>
              <w:pStyle w:val="Textoindependiente"/>
              <w:spacing w:after="60"/>
              <w:jc w:val="center"/>
            </w:pPr>
            <w:r>
              <w:t>--- et ---</w:t>
            </w:r>
          </w:p>
          <w:p w14:paraId="4C3F490D" w14:textId="77777777" w:rsidR="008449AF" w:rsidRDefault="004A5E76">
            <w:pPr>
              <w:pStyle w:val="Textoindependiente"/>
              <w:spacing w:after="0"/>
              <w:rPr>
                <w:u w:val="single"/>
              </w:rPr>
            </w:pPr>
            <w:r>
              <w:t xml:space="preserve">Le PMA peut montrer que le plan est mis en œuvre et qu’un suivi est réalisé avec des </w:t>
            </w:r>
            <w:r>
              <w:lastRenderedPageBreak/>
              <w:t>améliorations mesurables.</w:t>
            </w:r>
          </w:p>
        </w:tc>
        <w:tc>
          <w:tcPr>
            <w:tcW w:w="5886" w:type="dxa"/>
            <w:gridSpan w:val="2"/>
            <w:shd w:val="clear" w:color="auto" w:fill="auto"/>
            <w:tcMar>
              <w:left w:w="88" w:type="dxa"/>
            </w:tcMar>
          </w:tcPr>
          <w:p w14:paraId="32E246EC" w14:textId="77777777" w:rsidR="008449AF" w:rsidRDefault="004A5E76">
            <w:pPr>
              <w:pStyle w:val="Textoindependiente2"/>
              <w:spacing w:after="0"/>
            </w:pPr>
            <w:r>
              <w:rPr>
                <w:b/>
              </w:rPr>
              <w:lastRenderedPageBreak/>
              <w:t>Orientation :</w:t>
            </w:r>
            <w:r>
              <w:t xml:space="preserve"> le rapport CRAFT devra :</w:t>
            </w:r>
          </w:p>
          <w:p w14:paraId="2DC7A55A" w14:textId="77777777" w:rsidR="008449AF" w:rsidRDefault="004A5E76">
            <w:pPr>
              <w:pStyle w:val="Textoindependiente2"/>
              <w:numPr>
                <w:ilvl w:val="0"/>
                <w:numId w:val="18"/>
              </w:numPr>
              <w:spacing w:after="0"/>
              <w:ind w:left="318" w:hanging="284"/>
            </w:pPr>
            <w:r>
              <w:t>décrire les mesures prises durant la période écoulée, et</w:t>
            </w:r>
          </w:p>
          <w:p w14:paraId="5F1F2A76" w14:textId="77777777" w:rsidR="008449AF" w:rsidRDefault="004A5E76">
            <w:pPr>
              <w:pStyle w:val="Textoindependiente2"/>
              <w:numPr>
                <w:ilvl w:val="0"/>
                <w:numId w:val="18"/>
              </w:numPr>
              <w:spacing w:after="0"/>
              <w:ind w:left="318" w:hanging="284"/>
              <w:rPr>
                <w:b/>
              </w:rPr>
            </w:pPr>
            <w:r>
              <w:t>décrire et s’engager à la mise en œuvre des mesures envisagées pour la période à venir.</w:t>
            </w:r>
          </w:p>
        </w:tc>
      </w:tr>
      <w:tr w:rsidR="008449AF" w14:paraId="12FA6324" w14:textId="77777777">
        <w:tc>
          <w:tcPr>
            <w:tcW w:w="4076" w:type="dxa"/>
            <w:shd w:val="clear" w:color="auto" w:fill="FF7C80"/>
            <w:tcMar>
              <w:left w:w="88" w:type="dxa"/>
            </w:tcMar>
          </w:tcPr>
          <w:p w14:paraId="06B25EDE" w14:textId="77777777" w:rsidR="008449AF" w:rsidRDefault="004A5E76">
            <w:pPr>
              <w:pStyle w:val="Textoindependiente"/>
              <w:spacing w:after="0"/>
              <w:rPr>
                <w:u w:val="single"/>
              </w:rPr>
            </w:pPr>
            <w:r>
              <w:rPr>
                <w:u w:val="single"/>
              </w:rPr>
              <w:lastRenderedPageBreak/>
              <w:t>Critère de non-respect :</w:t>
            </w:r>
          </w:p>
          <w:p w14:paraId="03EE1A9B" w14:textId="77777777" w:rsidR="008449AF" w:rsidRDefault="004A5E76">
            <w:pPr>
              <w:pStyle w:val="Textoindependiente"/>
              <w:spacing w:after="0"/>
              <w:rPr>
                <w:u w:val="single"/>
              </w:rPr>
            </w:pPr>
            <w:r>
              <w:t xml:space="preserve">Le PMA vend plus d’or que ce qu’il produit et ne peut expliquer d’où provient le volume excédentaire. </w:t>
            </w:r>
          </w:p>
        </w:tc>
        <w:tc>
          <w:tcPr>
            <w:tcW w:w="5886" w:type="dxa"/>
            <w:gridSpan w:val="2"/>
            <w:shd w:val="clear" w:color="auto" w:fill="auto"/>
            <w:tcMar>
              <w:left w:w="88" w:type="dxa"/>
            </w:tcMar>
          </w:tcPr>
          <w:p w14:paraId="607F6960" w14:textId="77777777" w:rsidR="008449AF" w:rsidRDefault="004A5E76">
            <w:pPr>
              <w:pStyle w:val="Textoindependiente2"/>
              <w:spacing w:after="0"/>
              <w:rPr>
                <w:b/>
              </w:rPr>
            </w:pPr>
            <w:r>
              <w:rPr>
                <w:b/>
              </w:rPr>
              <w:t>Orientation</w:t>
            </w:r>
            <w:r>
              <w:t> : le PMA risque de voir les acheteurs légaux se désengager ou suspendre les achats. Le PMA doit établir un plan de gestion des risques.</w:t>
            </w:r>
          </w:p>
        </w:tc>
      </w:tr>
    </w:tbl>
    <w:p w14:paraId="2ABA18B2" w14:textId="77777777" w:rsidR="008449AF" w:rsidRDefault="004A5E76">
      <w:pPr>
        <w:spacing w:after="160" w:line="259" w:lineRule="auto"/>
        <w:rPr>
          <w:rFonts w:eastAsiaTheme="minorEastAsia"/>
        </w:rPr>
      </w:pPr>
      <w:r>
        <w:br w:type="page"/>
      </w:r>
    </w:p>
    <w:p w14:paraId="40523C7B" w14:textId="6E188F30" w:rsidR="008449AF" w:rsidRDefault="004A5E76">
      <w:pPr>
        <w:pStyle w:val="Ttulo1"/>
      </w:pPr>
      <w:bookmarkStart w:id="256" w:name="_Toc505606305"/>
      <w:bookmarkStart w:id="257" w:name="_Toc508012391"/>
      <w:bookmarkEnd w:id="256"/>
      <w:r>
        <w:lastRenderedPageBreak/>
        <w:t>MODULE 5 : RISQUES IMPORTANTS « NON-INCLUS DANS L’ANNEXE II DE L’OCDE » QUI REQUIÈRENT DES AMÉLIORATIONS</w:t>
      </w:r>
      <w:bookmarkEnd w:id="257"/>
    </w:p>
    <w:p w14:paraId="2DE71007" w14:textId="77777777" w:rsidR="008449AF" w:rsidRDefault="008449AF">
      <w:pPr>
        <w:pStyle w:val="Textoindependiente"/>
        <w:rPr>
          <w:b/>
        </w:rPr>
      </w:pPr>
    </w:p>
    <w:p w14:paraId="145EB21D" w14:textId="77777777" w:rsidR="008449AF" w:rsidRDefault="004A5E76">
      <w:pPr>
        <w:pStyle w:val="Ttulo2"/>
      </w:pPr>
      <w:bookmarkStart w:id="258" w:name="_Toc505606306"/>
      <w:bookmarkStart w:id="259" w:name="_Toc508012392"/>
      <w:bookmarkEnd w:id="258"/>
      <w:r>
        <w:t>Préface</w:t>
      </w:r>
      <w:bookmarkEnd w:id="259"/>
    </w:p>
    <w:p w14:paraId="0FE3C6A6" w14:textId="34ED6705" w:rsidR="008449AF" w:rsidRDefault="004A5E76">
      <w:pPr>
        <w:pStyle w:val="Textoindependiente"/>
      </w:pPr>
      <w:r>
        <w:t>Ce Module 5 aborde les risques importants qui ne sont pas spécifiquement mentionnés par le « </w:t>
      </w:r>
      <w:r>
        <w:rPr>
          <w:i/>
        </w:rPr>
        <w:t>Modèle de politique pour une chaîne d’approvisionnement globale responsable en minerais provenant de zones de conflit ou à haut risque</w:t>
      </w:r>
      <w:r>
        <w:t> » du GDD de l’OCDE. Ces risques sont couramment appelés « </w:t>
      </w:r>
      <w:r>
        <w:rPr>
          <w:b/>
        </w:rPr>
        <w:t>risques non-inclus dans l’Annexe II</w:t>
      </w:r>
      <w:r>
        <w:t> ».</w:t>
      </w:r>
    </w:p>
    <w:p w14:paraId="3048860D" w14:textId="77777777" w:rsidR="008449AF" w:rsidRDefault="004A5E76">
      <w:pPr>
        <w:pStyle w:val="Textoindependiente"/>
      </w:pPr>
      <w:r>
        <w:t xml:space="preserve">Les risques importants non-inclus dans l’Annexe II sont aussi importants que les risques de l’Annexe II pour la vie et le bien-être des mineurs et de leurs familles. La principale différence est que le GDD de l’OCDE ne recommande pas le désengagement ou la suspension dans le cas de l’existence continue de ces risques, mais encourage les acteurs en aval de la chaîne d’approvisionnement à s’engager auprès de l’AMAPE et à soutenir leurs efforts d’amélioration et d’atténuation des risques </w:t>
      </w:r>
      <w:r>
        <w:fldChar w:fldCharType="begin"/>
      </w:r>
      <w:r>
        <w:instrText>ADDIN CITAVI.PLACEHOLDER abb7023f-8cf6-4bdf-8ef2-c92fb6d6f4cc PFBsYWNlaG9sZGVyPg0KICA8QWRkSW5WZXJzaW9uPjUuNy4wLjA8L0FkZEluVmVyc2lvbj4NCiAgPElkPmFiYjcwMjNmLThjZjYtNGJkZi04ZWYyLWM5MmZiNmQ2ZjRjYzwvSWQ+DQogIDxFbnRyaWVzPg0KICAgIDxFbnRyeT4NCiAgICAgIDxJZD44MGVjYmU2ZS1hMDBiLTRkY2ItOGExYy05NmViMGYwNmQ4MzQ8L0lkPg0KICAgICAgPFJlZmVyZW5jZUlkPjhhNDIzMzBmLTE2ODYtNDgwNi04MjlkLTRjMjk0NjNkZmM1YTwvUmVmZXJlbmNlSWQ+DQogICAgICA8UmFuZ2U+DQogICAgICAgIDxTdGFydD4wPC9TdGFydD4NCiAgICAgICAgPExlbmd0aD4xMjwvTGVuZ3RoPg0KICAgICAgPC9SYW5nZT4NCiAgICAgIDxSZWZlcmVuY2U+DQogICAgICAgIDxSZWZlcmVuY2VUeXBlSWQ+VW5wdWJsaXNoZWRXb3JrPC9SZWZlcmVuY2VUeXBlSWQ+DQogICAgICAgIDxBdXRob3JzPg0KICAgICAgICAgIDxQZXJzb24+DQogICAgICAgICAgICA8TGFzdE5hbWU+T0VDRDwvTGFzdE5hbWU+DQogICAgICAgICAgPC9QZXJzb24+DQogICAgICAgIDwvQXV0aG9ycz4NCiAgICAgICAgPEFjY2Vzc0RhdGU+MjEvMDQvMjAxNzwvQWNjZXNzRGF0ZT4NCiAgICAgICAgPERhdGU+MjAxNjwvRGF0ZT4NCiAgICAgICAgPElkPjhhNDIzMzBmLTE2ODYtNDgwNi04MjlkLTRjMjk0NjNkZmM1YTwvSWQ+DQogICAgICAgIDxMb2NhdGlvbnM+DQogICAgICAgICAgPExvY2F0aW9uPg0KICAgICAgICAgICAgPEFkZHJlc3M+T0VDRCAyMDE2IC0gUmVzcG9uc2libGUgU3VwcGx5IENoYWlucyBpbiBBcnRpc2FuYWwucGRmPC9BZGRyZXNzPg0KICAgICAgICAgICAgPExvY2F0aW9uVHlwZT5FbGVjdHJvbmljQWRkcmVzczwvTG9jYXRpb25UeXBlPg0KICAgICAgICAgIDwvTG9jYXRpb24+DQogICAgICAgICAgPExvY2F0aW9uPg0KICAgICAgICAgICAgPEFkZHJlc3M+aHR0cDovL21uZWd1aWRlbGluZXMub2VjZC5vcmcvRkFRX1NvdXJjaW5nLUdvbGQtZnJvbS1BU00tTWluZXJzLnBkZjwvQWRkcmVzcz4NCiAgICAgICAgICAgIDxMb2NhdGlvblR5cGU+RWxlY3Ryb25pY0FkZHJlc3M8L0xvY2F0aW9uVHlwZT4NCiAgICAgICAgICA8L0xvY2F0aW9uPg0KICAgICAgICA8L0xvY2F0aW9ucz4NCiAgICAgICAgPE9ubGluZUFkZHJlc3M+aHR0cDovL21uZWd1aWRlbGluZXMub2VjZC5vcmcvRkFRX1NvdXJjaW5nLUdvbGQtZnJvbS1BU00tTWluZXJzLnBkZjwvT25saW5lQWRkcmVzcz4NCiAgICAgICAgPE9yZ2FuaXphdGlvbnM+DQogICAgICAgICAgPFBlcnNvbj4NCiAgICAgICAgICAgIDxMYXN0TmFtZT5PcmdhbmlzYXRpb24gZm9yIEVjb25vbWljIENvLW9wZXJhdGlvbiBhbmQgRGV2ZWxvcG1lbnQgKE9FQ0QpPC9MYXN0TmFtZT4NCiAgICAgICAgICA8L1BlcnNvbj4NCiAgICAgICAgPC9Pcmdhbml6YXRpb25zPg0KICAgICAgICA8UGFnZUNvdW50QzU+PCFbQ0RBVEFbPGM+OTwvYz4NCjxpbj50cnVlPC9pbj4NCjxvcz45PC9vcz4NCjxwcz45PC9wcz5dXT48L1BhZ2VDb3VudEM1Pg0KICAgICAgICA8UGFnZUNvdW50Pjk8L1BhZ2VDb3VudD4NCiAgICAgICAgPFBsYWNlT2ZQdWJsaWNhdGlvbj5QYXJpcyAoRlIpPC9QbGFjZU9mUHVibGljYXRpb24+DQogICAgICAgIDxTZXF1ZW5jZU51bWJlcj4yMDwvU2VxdWVuY2VOdW1iZXI+DQogICAgICAgIDxTaG9ydFRpdGxlPk9FQ0QgMjAxNiDigJMgRkFRLCBSZXNwb25zaWJsZSBTdXBwbHkgQ2hhaW5zPC9TaG9ydFRpdGxlPg0KICAgICAgICA8U3VidGl0bGU+SW1wbGVtZW50aW5nIHRoZSBPRUNEIER1ZSBEaWxpZ2VuY2UgR3VpZGFuY2UgZm9yIFJlc3BvbnNpYmxlIFN1cHBseSBDaGFpbnMgb2YgTWluZXJhbHMgZnJvbSBDb25mbGljdC1BZmZlY3RlZCBhbmQgSGlnaC1SaXNrIEFyZWFzIChGQVEpPC9TdWJ0aXRsZT4NCiAgICAgICAgPFRpdGxlPkZBUSwgUmVzcG9uc2libGUgU3VwcGx5IENoYWlucyBpbiBBcnRpc2FuYWwgYW5kIFNtYWxsLVNjYWxlIEdvbGQgTWluaW5nPC9UaXRsZT4NCiAgICAgIDwvUmVmZXJlbmNlPg0KICAgIDwvRW50cnk+DQogIDwvRW50cmllcz4NCiAgPFRleHQ+KE9FQ0QgMjAxNmE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PRUNEIDIwMTZhKTwvVGV4dD4NCiAgICA8L1RleHRVbml0Pg0KICA8L1RleHRVbml0cz4NCjwvUGxhY2Vob2xkZXI+</w:instrText>
      </w:r>
      <w:r>
        <w:fldChar w:fldCharType="separate"/>
      </w:r>
      <w:bookmarkStart w:id="260" w:name="__Fieldmark__3419_187408736"/>
      <w:r>
        <w:t>(</w:t>
      </w:r>
      <w:bookmarkStart w:id="261" w:name="__Fieldmark__41997_1435017116"/>
      <w:r>
        <w:t>O</w:t>
      </w:r>
      <w:bookmarkStart w:id="262" w:name="__Fieldmark__22760_1435017116"/>
      <w:r>
        <w:t>C</w:t>
      </w:r>
      <w:bookmarkStart w:id="263" w:name="__Fieldmark__9714_1435017116"/>
      <w:r>
        <w:t>D</w:t>
      </w:r>
      <w:bookmarkStart w:id="264" w:name="__Fieldmark__4394_2621159314"/>
      <w:r>
        <w:t>E</w:t>
      </w:r>
      <w:bookmarkStart w:id="265" w:name="_CTVP001abb7023f8cf64bdf8ef2c92fb6d6f4cc"/>
      <w:r>
        <w:t xml:space="preserve"> 2016a)</w:t>
      </w:r>
      <w:r>
        <w:fldChar w:fldCharType="end"/>
      </w:r>
      <w:bookmarkEnd w:id="260"/>
      <w:bookmarkEnd w:id="261"/>
      <w:bookmarkEnd w:id="262"/>
      <w:bookmarkEnd w:id="263"/>
      <w:bookmarkEnd w:id="264"/>
      <w:bookmarkEnd w:id="265"/>
      <w:r>
        <w:t xml:space="preserve">. </w:t>
      </w:r>
    </w:p>
    <w:p w14:paraId="694B7FF4" w14:textId="20D8B739" w:rsidR="008449AF" w:rsidRDefault="004A5E76">
      <w:pPr>
        <w:pStyle w:val="Textoindependiente"/>
      </w:pPr>
      <w:r>
        <w:t>Les PMA qui ont validé le Module 4 (avec des critères de respect ou de progression satisfaisante) ont obtenu le statut « d’</w:t>
      </w:r>
      <w:r>
        <w:rPr>
          <w:b/>
        </w:rPr>
        <w:t>affilié</w:t>
      </w:r>
      <w:r>
        <w:t> », ce qui signifie que les ACHETEURS qui adoptent le Modèle de politique pour une chaîne d’approvisionnement de l’OCDE n’ont pas à se désengager tant que de nouveaux risques de l’Annexe II n’apparaissent pas.</w:t>
      </w:r>
    </w:p>
    <w:p w14:paraId="1078AEAD" w14:textId="77777777" w:rsidR="008449AF" w:rsidRDefault="004A5E76">
      <w:pPr>
        <w:pStyle w:val="Textoindependiente"/>
      </w:pPr>
      <w:r>
        <w:t xml:space="preserve">Les exigences de ce Module 5 ne sont donc pas basées sur des critères de </w:t>
      </w:r>
      <w:r>
        <w:rPr>
          <w:b/>
        </w:rPr>
        <w:t>respect ou non-respect</w:t>
      </w:r>
      <w:r>
        <w:t>.</w:t>
      </w:r>
    </w:p>
    <w:p w14:paraId="00D1E011" w14:textId="6E87FC0C" w:rsidR="008449AF" w:rsidRDefault="004A5E76">
      <w:pPr>
        <w:pStyle w:val="Textoindependiente"/>
      </w:pPr>
      <w:r>
        <w:t xml:space="preserve">Le respect de l’ensemble des exigences du Module 5 est </w:t>
      </w:r>
      <w:r>
        <w:rPr>
          <w:b/>
        </w:rPr>
        <w:t>en principe « volontaire »</w:t>
      </w:r>
      <w:r>
        <w:t xml:space="preserve">. Néanmoins, s’ils ne réussissent pas à évaluer les risques importants et à améliorer leurs pratiques de travail, les PMA perdent une opportunité de développement. Les PMA perdent également des opportunités commerciales, étant donné que les ACHETEURS peuvent se désengager s’ils considèrent le manque d’engagement de la part du PMA pour faire face aux </w:t>
      </w:r>
      <w:r>
        <w:rPr>
          <w:i/>
        </w:rPr>
        <w:t>risques importants non-inclus dans l’Annexe II</w:t>
      </w:r>
      <w:r>
        <w:t xml:space="preserve"> comme un risque pour leurs propres affaires.</w:t>
      </w:r>
    </w:p>
    <w:p w14:paraId="0E8DAF04" w14:textId="77777777" w:rsidR="008449AF" w:rsidRDefault="004A5E76">
      <w:pPr>
        <w:pStyle w:val="Textoindependiente"/>
      </w:pPr>
      <w:r>
        <w:t>Le respect des exigences s’exprime ainsi :</w:t>
      </w:r>
    </w:p>
    <w:p w14:paraId="6C7FE0D4" w14:textId="4EDCE4BD" w:rsidR="008449AF" w:rsidRDefault="004A5E76">
      <w:pPr>
        <w:pStyle w:val="Textoindependiente"/>
        <w:numPr>
          <w:ilvl w:val="0"/>
          <w:numId w:val="19"/>
        </w:numPr>
      </w:pPr>
      <w:r>
        <w:rPr>
          <w:b/>
        </w:rPr>
        <w:t>« Contrôlé »</w:t>
      </w:r>
      <w:r>
        <w:t> : le risque a été évalué et les mesures d’atténuation permettant une amélioration ont été prises, atteignant ce qui peut être considéré comme de bonnes pratiques d’AMAPE.</w:t>
      </w:r>
    </w:p>
    <w:p w14:paraId="00E10916" w14:textId="2F5A9774" w:rsidR="008449AF" w:rsidRDefault="004A5E76">
      <w:pPr>
        <w:pStyle w:val="Textoindependiente"/>
        <w:numPr>
          <w:ilvl w:val="0"/>
          <w:numId w:val="19"/>
        </w:numPr>
      </w:pPr>
      <w:r>
        <w:rPr>
          <w:b/>
        </w:rPr>
        <w:t xml:space="preserve">« En progression » : </w:t>
      </w:r>
      <w:r>
        <w:t>le risque a été évalué et le PMA met en œuvre des mesures d’atténuation visant une amélioration.</w:t>
      </w:r>
    </w:p>
    <w:p w14:paraId="5426479D" w14:textId="26A8D99B" w:rsidR="008449AF" w:rsidRDefault="004A5E76">
      <w:pPr>
        <w:pStyle w:val="Textoindependiente"/>
        <w:numPr>
          <w:ilvl w:val="0"/>
          <w:numId w:val="19"/>
        </w:numPr>
      </w:pPr>
      <w:r>
        <w:rPr>
          <w:b/>
        </w:rPr>
        <w:t>« Non abordé » :</w:t>
      </w:r>
      <w:r>
        <w:t xml:space="preserve"> le risque n’a pas encore été évalué ou le PMA n’a pas encore établi les étapes pour mettre en œuvre des mesures d’atténuation visant une amélioration.</w:t>
      </w:r>
    </w:p>
    <w:p w14:paraId="5B963BD5" w14:textId="77777777" w:rsidR="008449AF" w:rsidRDefault="004A5E76">
      <w:pPr>
        <w:pStyle w:val="Textoindependiente"/>
      </w:pPr>
      <w:r>
        <w:t xml:space="preserve">Intentionnellement, le CRAFT </w:t>
      </w:r>
      <w:r>
        <w:rPr>
          <w:b/>
        </w:rPr>
        <w:t>n’est pas de caractère contraignant quant à l’ordre et à la priorisation</w:t>
      </w:r>
      <w:r>
        <w:t xml:space="preserve"> des améliorations concernant les </w:t>
      </w:r>
      <w:r>
        <w:rPr>
          <w:i/>
        </w:rPr>
        <w:t>risques importants non-inclus dans l’Annexe II</w:t>
      </w:r>
      <w:r>
        <w:t xml:space="preserve"> (exigences de ce Module 5). Selon leurs nécessités propres et les opportunités de soutien offertes par les systèmes CRAFT, les PMA peuvent choisir dans leurs </w:t>
      </w:r>
      <w:r>
        <w:rPr>
          <w:b/>
        </w:rPr>
        <w:t>plans d’amélioration</w:t>
      </w:r>
      <w:r>
        <w:t xml:space="preserve"> (c’est-à-dire leurs engagements exprimés dans les rapports CRAFT) de travailler au long de l’année sur une, plusieurs ou l’ensemble des améliorations.</w:t>
      </w:r>
    </w:p>
    <w:p w14:paraId="2D8251F7" w14:textId="37136059" w:rsidR="008449AF" w:rsidRDefault="004A5E76">
      <w:pPr>
        <w:pStyle w:val="Textoindependiente"/>
        <w:numPr>
          <w:ilvl w:val="2"/>
          <w:numId w:val="7"/>
        </w:numPr>
        <w:ind w:left="851"/>
        <w:rPr>
          <w:i/>
          <w:color w:val="7F7F7F" w:themeColor="text1" w:themeTint="80"/>
        </w:rPr>
      </w:pPr>
      <w:r>
        <w:rPr>
          <w:i/>
          <w:color w:val="7F7F7F" w:themeColor="text1" w:themeTint="80"/>
        </w:rPr>
        <w:t xml:space="preserve">Il est recommandé pour les PMA de ne pas s’engager dans leurs rapports CRAFT à plus d’améliorations que ce qu’ils considèrent </w:t>
      </w:r>
      <w:r>
        <w:rPr>
          <w:b/>
          <w:i/>
          <w:color w:val="7F7F7F" w:themeColor="text1" w:themeTint="80"/>
        </w:rPr>
        <w:t>de façon réaliste</w:t>
      </w:r>
      <w:r>
        <w:rPr>
          <w:i/>
          <w:color w:val="7F7F7F" w:themeColor="text1" w:themeTint="80"/>
        </w:rPr>
        <w:t xml:space="preserve"> comme étant atteignable. Dans leur rapport CRAFT suivant, ils devront rendre compte des réalisations. Le « sur-engagement » comporte le risque pour le PMA d’un faible niveau de respect de ses propres engagements l’année suivante. </w:t>
      </w:r>
    </w:p>
    <w:p w14:paraId="7B8F46AB" w14:textId="77777777" w:rsidR="008449AF" w:rsidRDefault="004A5E76">
      <w:pPr>
        <w:pStyle w:val="Textoindependiente"/>
      </w:pPr>
      <w:r>
        <w:t xml:space="preserve">Le CRAFT n’est pas </w:t>
      </w:r>
      <w:r>
        <w:rPr>
          <w:b/>
        </w:rPr>
        <w:t>non plus contraignant concernant les activités</w:t>
      </w:r>
      <w:r>
        <w:t xml:space="preserve"> que le PMA devra mener à bien pour améliorer et atténuer les risques. Le CRAFT ne proposera que des suggestions sous la forme d’orientations. Les PMA -qui peuvent idéalement compter sur le soutien des systèmes CRAFT- sont libres de décider quelles sont les étapes à suivre pour arriver à une amélioration et à respecter l’exigence.</w:t>
      </w:r>
    </w:p>
    <w:p w14:paraId="42971B70" w14:textId="77777777" w:rsidR="008449AF" w:rsidRDefault="004A5E76">
      <w:pPr>
        <w:pStyle w:val="Textoindependiente"/>
      </w:pPr>
      <w:r>
        <w:t xml:space="preserve">Les versions futures du CRAFT, qui aborderont également les risques moyens et faibles non-inclus dans l’Annexe II, offriront une flexibilité encore plus importante pour les PMA afin de faire face aux risques en </w:t>
      </w:r>
      <w:r>
        <w:lastRenderedPageBreak/>
        <w:t>fonction de leur gravité. Les risques moyens ou faibles dans le contexte mondial de l’AMAPE peuvent représenter des risques importants dans un contexte local. Les versions futures du CRAFT offriront donc la possibilité d’établir les priorités pour l’atténuation des risques moyens et faibles.</w:t>
      </w:r>
    </w:p>
    <w:p w14:paraId="3A046158" w14:textId="77777777" w:rsidR="008449AF" w:rsidRDefault="008449AF">
      <w:pPr>
        <w:pStyle w:val="Textoindependiente"/>
      </w:pPr>
    </w:p>
    <w:p w14:paraId="551735A6" w14:textId="77777777" w:rsidR="008449AF" w:rsidRDefault="004A5E76">
      <w:pPr>
        <w:pStyle w:val="Ttulo2"/>
      </w:pPr>
      <w:bookmarkStart w:id="266" w:name="_Toc505606307"/>
      <w:bookmarkStart w:id="267" w:name="_Toc508012393"/>
      <w:bookmarkEnd w:id="266"/>
      <w:r>
        <w:t>Exigences</w:t>
      </w:r>
      <w:bookmarkEnd w:id="267"/>
    </w:p>
    <w:p w14:paraId="7672027C" w14:textId="7F5221BE" w:rsidR="008449AF" w:rsidRDefault="004A5E76">
      <w:pPr>
        <w:pStyle w:val="Textoindependiente"/>
      </w:pPr>
      <w:r>
        <w:t>Les exigences sont structurées d’après les enjeux du « </w:t>
      </w:r>
      <w:r>
        <w:rPr>
          <w:rStyle w:val="Textoennegrita"/>
          <w:b w:val="0"/>
        </w:rPr>
        <w:t>Programme de durabilité pour les ressources minières »</w:t>
      </w:r>
      <w:r>
        <w:rPr>
          <w:rStyle w:val="Ancredenotedebasdepage"/>
        </w:rPr>
        <w:footnoteReference w:id="20"/>
      </w:r>
      <w:r>
        <w:t xml:space="preserve"> présenté en Annexe 2. </w:t>
      </w:r>
    </w:p>
    <w:p w14:paraId="0ED63F71" w14:textId="77777777" w:rsidR="008449AF" w:rsidRDefault="004A5E76">
      <w:pPr>
        <w:pStyle w:val="Textoindependiente"/>
      </w:pPr>
      <w:r>
        <w:t>Les Modules 1 et 2 s’appliquent. Toutes les exigences du Module 3 (risques qui requièrent un désengagement immédiat) et du Module 4 (risques qui requièrent un désengagement après mesures d’atténuation infructueuses) doivent être respectées.</w:t>
      </w:r>
    </w:p>
    <w:p w14:paraId="4C4C9736" w14:textId="77777777" w:rsidR="008449AF" w:rsidRDefault="004A5E76">
      <w:pPr>
        <w:spacing w:after="160" w:line="259" w:lineRule="auto"/>
      </w:pPr>
      <w:r>
        <w:br w:type="page"/>
      </w:r>
    </w:p>
    <w:tbl>
      <w:tblPr>
        <w:tblStyle w:val="Tablaconcuadrcula"/>
        <w:tblW w:w="9963" w:type="dxa"/>
        <w:tblCellMar>
          <w:left w:w="133" w:type="dxa"/>
        </w:tblCellMar>
        <w:tblLook w:val="04A0" w:firstRow="1" w:lastRow="0" w:firstColumn="1" w:lastColumn="0" w:noHBand="0" w:noVBand="1"/>
      </w:tblPr>
      <w:tblGrid>
        <w:gridCol w:w="4504"/>
        <w:gridCol w:w="1274"/>
        <w:gridCol w:w="4185"/>
      </w:tblGrid>
      <w:tr w:rsidR="008449AF" w14:paraId="794A64E7" w14:textId="77777777">
        <w:tc>
          <w:tcPr>
            <w:tcW w:w="5777" w:type="dxa"/>
            <w:gridSpan w:val="2"/>
            <w:tcBorders>
              <w:top w:val="nil"/>
              <w:left w:val="nil"/>
              <w:right w:val="nil"/>
            </w:tcBorders>
            <w:shd w:val="clear" w:color="auto" w:fill="auto"/>
            <w:vAlign w:val="bottom"/>
          </w:tcPr>
          <w:p w14:paraId="3151BF32" w14:textId="77777777" w:rsidR="008449AF" w:rsidRDefault="004A5E76">
            <w:pPr>
              <w:pStyle w:val="Textoindependiente"/>
              <w:keepNext/>
              <w:pageBreakBefore/>
              <w:spacing w:after="0"/>
              <w:jc w:val="left"/>
              <w:rPr>
                <w:b/>
              </w:rPr>
            </w:pPr>
            <w:r>
              <w:rPr>
                <w:b/>
              </w:rPr>
              <w:lastRenderedPageBreak/>
              <w:t>M.5/1.1.1/E.1</w:t>
            </w:r>
          </w:p>
        </w:tc>
        <w:tc>
          <w:tcPr>
            <w:tcW w:w="4185" w:type="dxa"/>
            <w:tcBorders>
              <w:top w:val="nil"/>
              <w:left w:val="nil"/>
              <w:right w:val="nil"/>
            </w:tcBorders>
            <w:shd w:val="clear" w:color="auto" w:fill="auto"/>
          </w:tcPr>
          <w:p w14:paraId="2820AD11" w14:textId="77777777" w:rsidR="008449AF" w:rsidRDefault="004A5E76">
            <w:pPr>
              <w:keepNext/>
              <w:shd w:val="clear" w:color="auto" w:fill="003399"/>
              <w:rPr>
                <w:color w:val="FFFFFF" w:themeColor="background1"/>
                <w:sz w:val="18"/>
              </w:rPr>
            </w:pPr>
            <w:r>
              <w:rPr>
                <w:b/>
                <w:color w:val="FFFFFF" w:themeColor="background1"/>
                <w:sz w:val="18"/>
              </w:rPr>
              <w:t>1. Catégorie</w:t>
            </w:r>
            <w:r>
              <w:rPr>
                <w:color w:val="FFFFFF" w:themeColor="background1"/>
                <w:sz w:val="18"/>
              </w:rPr>
              <w:t> : Droits humains et droits du travailleur</w:t>
            </w:r>
          </w:p>
          <w:p w14:paraId="089C3F18" w14:textId="77777777" w:rsidR="008449AF" w:rsidRDefault="004A5E76">
            <w:pPr>
              <w:keepNext/>
              <w:shd w:val="clear" w:color="auto" w:fill="003399"/>
              <w:rPr>
                <w:color w:val="FFFFFF" w:themeColor="background1"/>
                <w:sz w:val="18"/>
              </w:rPr>
            </w:pPr>
            <w:r>
              <w:rPr>
                <w:b/>
                <w:color w:val="FFFFFF" w:themeColor="background1"/>
                <w:sz w:val="18"/>
              </w:rPr>
              <w:t>1.1 Enjeu</w:t>
            </w:r>
            <w:r>
              <w:rPr>
                <w:color w:val="FFFFFF" w:themeColor="background1"/>
                <w:sz w:val="18"/>
              </w:rPr>
              <w:t> : Graves atteintes aux droits humains</w:t>
            </w:r>
          </w:p>
          <w:p w14:paraId="6D2D2DFE" w14:textId="77777777" w:rsidR="008449AF" w:rsidRDefault="004A5E76">
            <w:pPr>
              <w:keepNext/>
              <w:shd w:val="clear" w:color="auto" w:fill="003399"/>
              <w:rPr>
                <w:color w:val="FFFFFF" w:themeColor="background1"/>
                <w:sz w:val="18"/>
              </w:rPr>
            </w:pPr>
            <w:r>
              <w:rPr>
                <w:b/>
                <w:color w:val="FFFFFF" w:themeColor="background1"/>
                <w:sz w:val="18"/>
              </w:rPr>
              <w:t>1.1.1 Sous-enjeu</w:t>
            </w:r>
            <w:r>
              <w:rPr>
                <w:color w:val="FFFFFF" w:themeColor="background1"/>
                <w:sz w:val="18"/>
              </w:rPr>
              <w:t> : Travail des enfants et éducation</w:t>
            </w:r>
          </w:p>
        </w:tc>
      </w:tr>
      <w:tr w:rsidR="008449AF" w14:paraId="4E64F426" w14:textId="77777777">
        <w:tc>
          <w:tcPr>
            <w:tcW w:w="9962" w:type="dxa"/>
            <w:gridSpan w:val="3"/>
            <w:shd w:val="clear" w:color="auto" w:fill="auto"/>
            <w:tcMar>
              <w:left w:w="88" w:type="dxa"/>
            </w:tcMar>
          </w:tcPr>
          <w:p w14:paraId="360DE708" w14:textId="77777777" w:rsidR="008449AF" w:rsidRDefault="004A5E76">
            <w:pPr>
              <w:pStyle w:val="Textoindependiente"/>
              <w:spacing w:after="0"/>
              <w:rPr>
                <w:b/>
              </w:rPr>
            </w:pPr>
            <w:r>
              <w:rPr>
                <w:b/>
              </w:rPr>
              <w:t>Le PMA prend des mesures pour l’éradication de toutes les pires formes de travail des enfants pour les personnes de moins de 18 ans.</w:t>
            </w:r>
          </w:p>
        </w:tc>
      </w:tr>
      <w:tr w:rsidR="008449AF" w14:paraId="1D8FA541" w14:textId="77777777">
        <w:tc>
          <w:tcPr>
            <w:tcW w:w="9962" w:type="dxa"/>
            <w:gridSpan w:val="3"/>
            <w:shd w:val="clear" w:color="auto" w:fill="auto"/>
            <w:tcMar>
              <w:left w:w="88" w:type="dxa"/>
            </w:tcMar>
          </w:tcPr>
          <w:p w14:paraId="11F73245" w14:textId="77777777" w:rsidR="008449AF" w:rsidRDefault="004A5E76">
            <w:pPr>
              <w:pStyle w:val="Textoindependiente2"/>
              <w:spacing w:after="0"/>
            </w:pPr>
            <w:r>
              <w:rPr>
                <w:b/>
              </w:rPr>
              <w:t>Orientation</w:t>
            </w:r>
            <w:r>
              <w:t> : l’exigence M.3/1.1.1/E.1 se concentre sur les pires formes de travail des enfants liées à la production, dans la chaîne d’approvisionnement interne du PMA.</w:t>
            </w:r>
          </w:p>
          <w:p w14:paraId="53503A16" w14:textId="77777777" w:rsidR="008449AF" w:rsidRDefault="004A5E76">
            <w:pPr>
              <w:pStyle w:val="Textoindependiente2"/>
              <w:spacing w:after="0"/>
            </w:pPr>
            <w:r>
              <w:t xml:space="preserve">La Convention nº 182 de l’OIT sur les pires formes de travail des enfants </w:t>
            </w:r>
            <w:r>
              <w:fldChar w:fldCharType="begin"/>
            </w:r>
            <w:r>
              <w:instrText>ADDIN CITAVI.PLACEHOLDER 14039fcf-0e2d-4f83-9a01-0485a6a8707d PFBsYWNlaG9sZGVyPg0KICA8QWRkSW5WZXJzaW9uPjUuNy4wLjA8L0FkZEluVmVyc2lvbj4NCiAgPElkPjE0MDM5ZmNmLTBlMmQtNGY4My05YTAxLTA0ODVhNmE4NzA3ZDwvSWQ+DQogIDxFbnRyaWVzPg0KICAgIDxFbnRyeT4NCiAgICAgIDxJZD4yNTBmOTUxYy0zZmE2LTQ4NzUtYWEzNS0xN2U0MzcwYTAyMjI8L0lkPg0KICAgICAgPFJlZmVyZW5jZUlkPjZkODJlNjgzLTA5YTQtNDUzYy04ZTQ4LWVjZjdlOGE1MzFjZDwvUmVmZXJlbmNlSWQ+DQogICAgICA8UmFuZ2U+DQogICAgICAgIDxTdGFydD4wPC9TdGFydD4NCiAgICAgICAgPExlbmd0aD4xMDwvTGVuZ3RoPg0KICAgICAgPC9SYW5nZT4NCiAgICAgIDxSZWZlcmVuY2U+DQogICAgICAgIDxSZWZlcmVuY2VUeXBlSWQ+VW5wdWJsaXNoZWRXb3JrPC9SZWZlcmVuY2VUeXBlSWQ+DQogICAgICAgIDxBdXRob3JzPg0KICAgICAgICAgIDxQZXJzb24+DQogICAgICAgICAgICA8TGFzdE5hbWU+SUxPPC9MYXN0TmFtZT4NCiAgICAgICAgICA8L1BlcnNvbj4NCiAgICAgICAgPC9BdXRob3JzPg0KICAgICAgICA8RGF0ZT4xOTk5PC9EYXRlPg0KICAgICAgICA8SWQ+NmQ4MmU2ODMtMDlhNC00NTNjLThlNDgtZWNmN2U4YTUzMWNkPC9JZD4NCiAgICAgICAgPExvY2F0aW9ucz4NCiAgICAgICAgICA8TG9jYXRpb24+DQogICAgICAgICAgICA8QWRkcmVzcz5JTE9fQ29udmVudGlvbl8xODIucGRmPC9BZGRyZXNzPg0KICAgICAgICAgICAgPExvY2F0aW9uVHlwZT5FbGVjdHJvbmljQWRkcmVzczwvTG9jYXRpb25UeXBlPg0KICAgICAgICAgIDwvTG9jYXRpb24+DQogICAgICAgIDwvTG9jYXRpb25zPg0KICAgICAgICA8T3JnYW5pemF0aW9ucz4NCiAgICAgICAgICA8UGVyc29uPg0KICAgICAgICAgICAgPExhc3ROYW1lPklMTzwvTGFzdE5hbWU+DQogICAgICAgICAgPC9QZXJzb24+DQogICAgICAgIDwvT3JnYW5pemF0aW9ucz4NCiAgICAgICAgPFBhZ2VDb3VudEM1PjwhW0NEQVRBWzxjPjM8L2M+DQo8aW4+dHJ1ZTwvaW4+DQo8b3M+Mzwvb3M+DQo8cHM+MzwvcHM+XV0+PC9QYWdlQ291bnRDNT4NCiAgICAgICAgPFBhZ2VDb3VudD4zPC9QYWdlQ291bnQ+DQogICAgICAgIDxQbGFjZU9mUHVibGljYXRpb24+R2VuZXZhIChDSCk8L1BsYWNlT2ZQdWJsaWNhdGlvbj4NCiAgICAgICAgPFNlcXVlbmNlTnVtYmVyPjc3MTwvU2VxdWVuY2VOdW1iZXI+DQogICAgICAgIDxTaG9ydFRpdGxlPklMTyAxOTk5IOKAkyBJTE8gQ29udmVudGlvbiAxODIgb24gV29yc3Q8L1Nob3J0VGl0bGU+DQogICAgICAgIDxUaXRsZT5JTE8gQ29udmVudGlvbiAxODIgb24gV29yc3QgRm9ybXMgb2YgQ2hpbGQgTGFib3VyPC9UaXRsZT4NCiAgICAgIDwvUmVmZXJlbmNlPg0KICAgIDwvRW50cnk+DQogIDwvRW50cmllcz4NCiAgPFRleHQ+KElMTyAxOTk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SUxPIDE5OTkpPC9UZXh0Pg0KICAgIDwvVGV4dFVuaXQ+DQogIDwvVGV4dFVuaXRzPg0KPC9QbGFjZWhvbGRlcj4=</w:instrText>
            </w:r>
            <w:r>
              <w:fldChar w:fldCharType="separate"/>
            </w:r>
            <w:bookmarkStart w:id="280" w:name="__Fieldmark__3548_187408736"/>
            <w:r>
              <w:t>(</w:t>
            </w:r>
            <w:bookmarkStart w:id="281" w:name="__Fieldmark__42116_1435017116"/>
            <w:r>
              <w:t>O</w:t>
            </w:r>
            <w:bookmarkStart w:id="282" w:name="__Fieldmark__22865_1435017116"/>
            <w:r>
              <w:t>I</w:t>
            </w:r>
            <w:bookmarkStart w:id="283" w:name="__Fieldmark__9807_1435017116"/>
            <w:r>
              <w:t>T</w:t>
            </w:r>
            <w:bookmarkStart w:id="284" w:name="__Fieldmark__4483_2621159314"/>
            <w:r>
              <w:t xml:space="preserve"> </w:t>
            </w:r>
            <w:bookmarkStart w:id="285" w:name="_CTVP00114039fcf0e2d4f839a010485a6a8707d"/>
            <w:r>
              <w:t>1999)</w:t>
            </w:r>
            <w:r>
              <w:fldChar w:fldCharType="end"/>
            </w:r>
            <w:bookmarkEnd w:id="280"/>
            <w:bookmarkEnd w:id="281"/>
            <w:bookmarkEnd w:id="282"/>
            <w:bookmarkEnd w:id="283"/>
            <w:bookmarkEnd w:id="284"/>
            <w:bookmarkEnd w:id="285"/>
            <w:r>
              <w:t xml:space="preserve"> aborde les enjeux au-delà des seuls risques liés au lieu de travail, définissant les pires formes de travail des enfants comme :</w:t>
            </w:r>
          </w:p>
          <w:p w14:paraId="47D14099" w14:textId="77777777" w:rsidR="008449AF" w:rsidRDefault="004A5E76">
            <w:pPr>
              <w:pStyle w:val="Textoindependiente2"/>
              <w:numPr>
                <w:ilvl w:val="0"/>
                <w:numId w:val="22"/>
              </w:numPr>
              <w:spacing w:after="0"/>
              <w:ind w:left="426" w:hanging="284"/>
              <w:rPr>
                <w:i/>
              </w:rPr>
            </w:pPr>
            <w:r>
              <w:rPr>
                <w:i/>
              </w:rPr>
              <w:t>toutes les formes d’esclavage ou pratiques analogues, telles que la vente et la traite des enfants, la servitude pour dettes et le servage ainsi que le travail forcé ou obligatoire, y compris le recrutement forcé ou obligatoire des enfants en vue de leur utilisation dans des conflits armés ;</w:t>
            </w:r>
          </w:p>
          <w:p w14:paraId="41A808EB" w14:textId="77777777" w:rsidR="008449AF" w:rsidRDefault="004A5E76">
            <w:pPr>
              <w:pStyle w:val="Textoindependiente2"/>
              <w:numPr>
                <w:ilvl w:val="0"/>
                <w:numId w:val="22"/>
              </w:numPr>
              <w:spacing w:after="0"/>
              <w:ind w:left="426" w:hanging="284"/>
              <w:rPr>
                <w:i/>
              </w:rPr>
            </w:pPr>
            <w:r>
              <w:rPr>
                <w:i/>
              </w:rPr>
              <w:t>l’utilisation, le recrutement ou l’offre d’un enfant à des fins de prostitution, de production de matériel pornographique ou de spectacles pornographiques ;</w:t>
            </w:r>
          </w:p>
          <w:p w14:paraId="666B0951" w14:textId="77777777" w:rsidR="008449AF" w:rsidRDefault="004A5E76">
            <w:pPr>
              <w:pStyle w:val="Textoindependiente2"/>
              <w:numPr>
                <w:ilvl w:val="0"/>
                <w:numId w:val="22"/>
              </w:numPr>
              <w:spacing w:after="0"/>
              <w:ind w:left="426" w:hanging="284"/>
              <w:rPr>
                <w:i/>
              </w:rPr>
            </w:pPr>
            <w:r>
              <w:rPr>
                <w:i/>
              </w:rPr>
              <w:t>l’utilisation, le recrutement ou l’offre d’un enfant aux fins d’activités illicites, notamment pour la production et le trafic de stupéfiants, tels que les définissent les conventions internationales pertinentes ;</w:t>
            </w:r>
          </w:p>
          <w:p w14:paraId="3351627C" w14:textId="77777777" w:rsidR="008449AF" w:rsidRDefault="004A5E76">
            <w:pPr>
              <w:pStyle w:val="Textoindependiente2"/>
              <w:numPr>
                <w:ilvl w:val="0"/>
                <w:numId w:val="22"/>
              </w:numPr>
              <w:spacing w:after="0"/>
              <w:ind w:left="426" w:hanging="284"/>
              <w:rPr>
                <w:i/>
              </w:rPr>
            </w:pPr>
            <w:r>
              <w:rPr>
                <w:i/>
              </w:rPr>
              <w:t>les travaux qui, par leur nature ou les conditions dans lesquelles ils s’exercent, sont susceptibles de nuire à la santé, à la sécurité ou à la moralité de l’enfant.</w:t>
            </w:r>
          </w:p>
          <w:p w14:paraId="543C04C4" w14:textId="77777777" w:rsidR="008449AF" w:rsidRDefault="004A5E76">
            <w:pPr>
              <w:pStyle w:val="Textoindependiente2"/>
              <w:spacing w:after="0"/>
              <w:rPr>
                <w:b/>
              </w:rPr>
            </w:pPr>
            <w:r>
              <w:t>Cette exigence vient compléter l’exigence M.3/1.1.1/E.1, en abordant toutes les pires formes de travail des enfants dans le périmètre des opérations du PMA.</w:t>
            </w:r>
          </w:p>
        </w:tc>
      </w:tr>
      <w:tr w:rsidR="008449AF" w14:paraId="5AC9D5A5" w14:textId="77777777">
        <w:tc>
          <w:tcPr>
            <w:tcW w:w="4503" w:type="dxa"/>
            <w:shd w:val="clear" w:color="auto" w:fill="92D050"/>
            <w:tcMar>
              <w:left w:w="88" w:type="dxa"/>
            </w:tcMar>
          </w:tcPr>
          <w:p w14:paraId="2AC35E1F" w14:textId="77777777" w:rsidR="008449AF" w:rsidRDefault="004A5E76">
            <w:pPr>
              <w:pStyle w:val="Textoindependiente"/>
              <w:spacing w:after="0"/>
            </w:pPr>
            <w:r>
              <w:rPr>
                <w:b/>
              </w:rPr>
              <w:t>Contrôlé :</w:t>
            </w:r>
          </w:p>
          <w:p w14:paraId="23FE84E2" w14:textId="77777777" w:rsidR="008449AF" w:rsidRDefault="004A5E76">
            <w:pPr>
              <w:pStyle w:val="Textoindependiente"/>
              <w:spacing w:after="0"/>
            </w:pPr>
            <w:r>
              <w:t>Les pires formes de travail des enfants ont été éradiquées. Lorsque l’amélioration liée à cette exigence est réalisée, le risque important est contrôlé.</w:t>
            </w:r>
          </w:p>
          <w:p w14:paraId="763C9FB9" w14:textId="77777777" w:rsidR="008449AF" w:rsidRDefault="004A5E76">
            <w:pPr>
              <w:pStyle w:val="Textoindependiente"/>
              <w:spacing w:after="0"/>
              <w:jc w:val="center"/>
            </w:pPr>
            <w:r>
              <w:t>--- et ---</w:t>
            </w:r>
          </w:p>
          <w:p w14:paraId="0EC8834E" w14:textId="77777777" w:rsidR="008449AF" w:rsidRDefault="004A5E76">
            <w:pPr>
              <w:pStyle w:val="Textoindependiente"/>
              <w:spacing w:after="0"/>
              <w:rPr>
                <w:b/>
              </w:rPr>
            </w:pPr>
            <w:r>
              <w:t>Le PMA s’est engagé à poursuivre avec l’atténuation des risques moyens et faibles (Modules 6 et 7).</w:t>
            </w:r>
          </w:p>
        </w:tc>
        <w:tc>
          <w:tcPr>
            <w:tcW w:w="5459" w:type="dxa"/>
            <w:gridSpan w:val="2"/>
            <w:shd w:val="clear" w:color="auto" w:fill="auto"/>
            <w:tcMar>
              <w:left w:w="88" w:type="dxa"/>
            </w:tcMar>
          </w:tcPr>
          <w:p w14:paraId="3D620DFE" w14:textId="77777777" w:rsidR="008449AF" w:rsidRDefault="004A5E76">
            <w:pPr>
              <w:pStyle w:val="Textoindependiente2"/>
              <w:spacing w:after="0"/>
              <w:rPr>
                <w:rStyle w:val="Textoindependiente2Car"/>
              </w:rPr>
            </w:pPr>
            <w:r>
              <w:rPr>
                <w:b/>
              </w:rPr>
              <w:t>Orientation</w:t>
            </w:r>
            <w:r>
              <w:t xml:space="preserve"> : </w:t>
            </w:r>
            <w:r>
              <w:rPr>
                <w:rStyle w:val="Textoindependiente2Car"/>
              </w:rPr>
              <w:t>les résultats d’une enquête quantitative détaillée démontrent que toutes les personnes de 15 à 18 ans dans le périmètre du PMA (c’est-à-dire la communauté) ont été déplacées vers des sites de travail qui, par leur nature ou les circonstances de la réalisation du travail, ne portent pas atteinte à la santé, la sécurité ou à la moralité de l’enfant.</w:t>
            </w:r>
          </w:p>
          <w:p w14:paraId="75BFAE20" w14:textId="77777777" w:rsidR="008449AF" w:rsidRDefault="004A5E76">
            <w:pPr>
              <w:pStyle w:val="Textoindependiente2"/>
              <w:spacing w:after="0"/>
            </w:pPr>
            <w:r>
              <w:t>Pour les personnes de moins de 15 ans, l’exigence M.5/1.1.1/E.2 s’applique.</w:t>
            </w:r>
          </w:p>
          <w:p w14:paraId="5587EE32" w14:textId="77777777" w:rsidR="008449AF" w:rsidRDefault="004A5E76">
            <w:pPr>
              <w:pStyle w:val="Textoindependiente2"/>
              <w:spacing w:after="0"/>
            </w:pPr>
            <w:r>
              <w:t>Les résultats de l’enquête sont annexés au rapport CRAFT.</w:t>
            </w:r>
          </w:p>
        </w:tc>
      </w:tr>
      <w:tr w:rsidR="008449AF" w14:paraId="432B3982" w14:textId="77777777">
        <w:tc>
          <w:tcPr>
            <w:tcW w:w="9962" w:type="dxa"/>
            <w:gridSpan w:val="3"/>
            <w:tcBorders>
              <w:top w:val="nil"/>
              <w:bottom w:val="nil"/>
            </w:tcBorders>
            <w:shd w:val="clear" w:color="auto" w:fill="CCFF66"/>
            <w:tcMar>
              <w:left w:w="88" w:type="dxa"/>
            </w:tcMar>
          </w:tcPr>
          <w:p w14:paraId="0C1600D9" w14:textId="77777777" w:rsidR="008449AF" w:rsidRDefault="004A5E76">
            <w:pPr>
              <w:pStyle w:val="Textoindependiente"/>
              <w:spacing w:after="0"/>
              <w:jc w:val="left"/>
              <w:rPr>
                <w:b/>
              </w:rPr>
            </w:pPr>
            <w:r>
              <w:rPr>
                <w:b/>
              </w:rPr>
              <w:t>En progression :</w:t>
            </w:r>
          </w:p>
        </w:tc>
      </w:tr>
      <w:tr w:rsidR="008449AF" w14:paraId="3BE51076" w14:textId="77777777">
        <w:tc>
          <w:tcPr>
            <w:tcW w:w="4503" w:type="dxa"/>
            <w:tcBorders>
              <w:top w:val="nil"/>
              <w:right w:val="nil"/>
            </w:tcBorders>
            <w:shd w:val="clear" w:color="auto" w:fill="CCFF66"/>
            <w:tcMar>
              <w:left w:w="88" w:type="dxa"/>
            </w:tcMar>
          </w:tcPr>
          <w:p w14:paraId="6C49FE4D" w14:textId="77777777" w:rsidR="008449AF" w:rsidRDefault="004A5E76">
            <w:pPr>
              <w:jc w:val="center"/>
              <w:rPr>
                <w:b/>
              </w:rPr>
            </w:pPr>
            <w:r>
              <w:rPr>
                <w:b/>
              </w:rPr>
              <w:t>Risque</w:t>
            </w:r>
          </w:p>
        </w:tc>
        <w:tc>
          <w:tcPr>
            <w:tcW w:w="5459" w:type="dxa"/>
            <w:gridSpan w:val="2"/>
            <w:tcBorders>
              <w:top w:val="nil"/>
              <w:left w:val="nil"/>
            </w:tcBorders>
            <w:shd w:val="clear" w:color="auto" w:fill="CCFF66"/>
          </w:tcPr>
          <w:p w14:paraId="6DADB426" w14:textId="77777777" w:rsidR="008449AF" w:rsidRDefault="004A5E76">
            <w:pPr>
              <w:jc w:val="center"/>
              <w:rPr>
                <w:b/>
              </w:rPr>
            </w:pPr>
            <w:r>
              <w:rPr>
                <w:b/>
              </w:rPr>
              <w:t>Amélioration</w:t>
            </w:r>
          </w:p>
        </w:tc>
      </w:tr>
      <w:tr w:rsidR="008449AF" w14:paraId="11125D6B" w14:textId="77777777">
        <w:tc>
          <w:tcPr>
            <w:tcW w:w="4503" w:type="dxa"/>
            <w:shd w:val="clear" w:color="auto" w:fill="auto"/>
            <w:tcMar>
              <w:left w:w="88" w:type="dxa"/>
            </w:tcMar>
          </w:tcPr>
          <w:p w14:paraId="5DB5660B" w14:textId="5B9ECDAD" w:rsidR="008449AF" w:rsidRDefault="004A5E76">
            <w:pPr>
              <w:pStyle w:val="Textoindependiente"/>
              <w:spacing w:after="0"/>
            </w:pPr>
            <w:r>
              <w:t>Les personnes de moins de 18 ans dans le périmètre du PMA (c’est-à-dire la communauté) sont engagées dans ce qui est défini comme les « pires formes de travail des enfants ».</w:t>
            </w:r>
          </w:p>
          <w:p w14:paraId="13189269" w14:textId="77777777" w:rsidR="008449AF" w:rsidRDefault="004A5E76">
            <w:pPr>
              <w:pStyle w:val="Textoindependiente2"/>
              <w:spacing w:after="0"/>
            </w:pPr>
            <w:r>
              <w:t>Concerne toutes les pires formes de travail des enfants à l’exclusion de celles déjà traitées par l’exigence M.3/1.1.1/E.1.</w:t>
            </w:r>
          </w:p>
        </w:tc>
        <w:tc>
          <w:tcPr>
            <w:tcW w:w="5459" w:type="dxa"/>
            <w:gridSpan w:val="2"/>
            <w:shd w:val="clear" w:color="auto" w:fill="auto"/>
            <w:tcMar>
              <w:left w:w="88" w:type="dxa"/>
            </w:tcMar>
          </w:tcPr>
          <w:p w14:paraId="30B57487" w14:textId="77777777" w:rsidR="008449AF" w:rsidRDefault="004A5E76">
            <w:pPr>
              <w:pStyle w:val="Textoindependiente"/>
              <w:spacing w:after="0"/>
            </w:pPr>
            <w:r>
              <w:t>Le PMA a établi un plan de gestion des risques pour réduire et finalement éradiquer toutes les pires formes de travail des enfants.</w:t>
            </w:r>
          </w:p>
          <w:p w14:paraId="3C44233A" w14:textId="77777777" w:rsidR="008449AF" w:rsidRDefault="004A5E76">
            <w:pPr>
              <w:pStyle w:val="Textoindependiente"/>
              <w:spacing w:after="0"/>
            </w:pPr>
            <w:r>
              <w:t>Le PMA fait des efforts et prend des mesures afin de déplacer toutes les personnes travaillant de moins de 18 ans vers des sites de travail ou des tâches adaptées à leur âge.</w:t>
            </w:r>
          </w:p>
          <w:p w14:paraId="1D084D27" w14:textId="77777777" w:rsidR="008449AF" w:rsidRDefault="004A5E76">
            <w:pPr>
              <w:pStyle w:val="Textoindependiente2"/>
              <w:spacing w:after="0"/>
            </w:pPr>
            <w:r>
              <w:rPr>
                <w:b/>
              </w:rPr>
              <w:t>Orientation</w:t>
            </w:r>
            <w:r>
              <w:t> : sur une base annuelle, le PMA devra s’engager à avancer vers l’atténuation et la correction du risque et à réaliser les améliorations.</w:t>
            </w:r>
          </w:p>
          <w:p w14:paraId="628485EA" w14:textId="77777777" w:rsidR="008449AF" w:rsidRDefault="004A5E76">
            <w:pPr>
              <w:pStyle w:val="Textoindependiente2"/>
              <w:spacing w:after="0"/>
            </w:pPr>
            <w:r>
              <w:t>Les engagements et les réalisations doivent être documentés dans le rapport CRAFT.</w:t>
            </w:r>
          </w:p>
        </w:tc>
      </w:tr>
      <w:tr w:rsidR="008449AF" w14:paraId="2FB149AE" w14:textId="77777777">
        <w:tc>
          <w:tcPr>
            <w:tcW w:w="9962" w:type="dxa"/>
            <w:gridSpan w:val="3"/>
            <w:shd w:val="clear" w:color="auto" w:fill="FFFFCC"/>
            <w:tcMar>
              <w:left w:w="88" w:type="dxa"/>
            </w:tcMar>
          </w:tcPr>
          <w:p w14:paraId="08968B92" w14:textId="77777777" w:rsidR="008449AF" w:rsidRDefault="004A5E76">
            <w:pPr>
              <w:pStyle w:val="Textoindependiente"/>
              <w:spacing w:after="0"/>
              <w:rPr>
                <w:b/>
              </w:rPr>
            </w:pPr>
            <w:r>
              <w:rPr>
                <w:b/>
              </w:rPr>
              <w:t>Non abordé</w:t>
            </w:r>
          </w:p>
          <w:p w14:paraId="12750E46" w14:textId="77777777" w:rsidR="008449AF" w:rsidRDefault="004A5E76">
            <w:pPr>
              <w:pStyle w:val="Textoindependiente2"/>
              <w:spacing w:after="0"/>
            </w:pPr>
            <w:r>
              <w:rPr>
                <w:b/>
              </w:rPr>
              <w:t>Orientation</w:t>
            </w:r>
            <w:r>
              <w:t> : le risque devra être évalué et s’il est présent, des mesures d’atténuation devront être prises.</w:t>
            </w:r>
          </w:p>
        </w:tc>
      </w:tr>
    </w:tbl>
    <w:p w14:paraId="3F645F2B" w14:textId="77777777" w:rsidR="008449AF" w:rsidRDefault="004A5E76">
      <w:pPr>
        <w:spacing w:after="160" w:line="259" w:lineRule="auto"/>
        <w:rPr>
          <w:rFonts w:eastAsiaTheme="minorEastAsia"/>
        </w:rPr>
      </w:pPr>
      <w:r>
        <w:br w:type="page"/>
      </w:r>
    </w:p>
    <w:tbl>
      <w:tblPr>
        <w:tblStyle w:val="Tablaconcuadrcula"/>
        <w:tblW w:w="9963" w:type="dxa"/>
        <w:tblCellMar>
          <w:left w:w="133" w:type="dxa"/>
        </w:tblCellMar>
        <w:tblLook w:val="04A0" w:firstRow="1" w:lastRow="0" w:firstColumn="1" w:lastColumn="0" w:noHBand="0" w:noVBand="1"/>
      </w:tblPr>
      <w:tblGrid>
        <w:gridCol w:w="4787"/>
        <w:gridCol w:w="991"/>
        <w:gridCol w:w="4185"/>
      </w:tblGrid>
      <w:tr w:rsidR="008449AF" w14:paraId="5E473A9D" w14:textId="77777777">
        <w:tc>
          <w:tcPr>
            <w:tcW w:w="5777" w:type="dxa"/>
            <w:gridSpan w:val="2"/>
            <w:tcBorders>
              <w:top w:val="nil"/>
              <w:left w:val="nil"/>
              <w:right w:val="nil"/>
            </w:tcBorders>
            <w:shd w:val="clear" w:color="auto" w:fill="auto"/>
            <w:vAlign w:val="bottom"/>
          </w:tcPr>
          <w:p w14:paraId="08A3CEFD" w14:textId="77777777" w:rsidR="008449AF" w:rsidRDefault="004A5E76">
            <w:pPr>
              <w:pStyle w:val="Textoindependiente"/>
              <w:keepNext/>
              <w:pageBreakBefore/>
              <w:spacing w:after="0"/>
              <w:jc w:val="left"/>
              <w:rPr>
                <w:b/>
              </w:rPr>
            </w:pPr>
            <w:r>
              <w:rPr>
                <w:b/>
              </w:rPr>
              <w:lastRenderedPageBreak/>
              <w:t>M.5/1.1.1/E.2</w:t>
            </w:r>
          </w:p>
        </w:tc>
        <w:tc>
          <w:tcPr>
            <w:tcW w:w="4185" w:type="dxa"/>
            <w:tcBorders>
              <w:top w:val="nil"/>
              <w:left w:val="nil"/>
              <w:right w:val="nil"/>
            </w:tcBorders>
            <w:shd w:val="clear" w:color="auto" w:fill="auto"/>
          </w:tcPr>
          <w:p w14:paraId="0F4875A3" w14:textId="77777777" w:rsidR="008449AF" w:rsidRDefault="004A5E76">
            <w:pPr>
              <w:keepNext/>
              <w:shd w:val="clear" w:color="auto" w:fill="003399"/>
              <w:rPr>
                <w:color w:val="FFFFFF" w:themeColor="background1"/>
                <w:sz w:val="18"/>
              </w:rPr>
            </w:pPr>
            <w:r>
              <w:rPr>
                <w:b/>
                <w:color w:val="FFFFFF" w:themeColor="background1"/>
                <w:sz w:val="18"/>
              </w:rPr>
              <w:t>1. Catégorie</w:t>
            </w:r>
            <w:r>
              <w:rPr>
                <w:color w:val="FFFFFF" w:themeColor="background1"/>
                <w:sz w:val="18"/>
              </w:rPr>
              <w:t> : Droits humains et droits du travailleur</w:t>
            </w:r>
          </w:p>
          <w:p w14:paraId="69D5AAC1" w14:textId="77777777" w:rsidR="008449AF" w:rsidRDefault="004A5E76">
            <w:pPr>
              <w:keepNext/>
              <w:shd w:val="clear" w:color="auto" w:fill="003399"/>
              <w:rPr>
                <w:color w:val="FFFFFF" w:themeColor="background1"/>
                <w:sz w:val="18"/>
              </w:rPr>
            </w:pPr>
            <w:r>
              <w:rPr>
                <w:b/>
                <w:color w:val="FFFFFF" w:themeColor="background1"/>
                <w:sz w:val="18"/>
              </w:rPr>
              <w:t>1.1 Enjeu</w:t>
            </w:r>
            <w:r>
              <w:rPr>
                <w:color w:val="FFFFFF" w:themeColor="background1"/>
                <w:sz w:val="18"/>
              </w:rPr>
              <w:t> : Graves atteintes aux droits humains</w:t>
            </w:r>
          </w:p>
          <w:p w14:paraId="4504A553" w14:textId="77777777" w:rsidR="008449AF" w:rsidRDefault="004A5E76">
            <w:pPr>
              <w:keepNext/>
              <w:shd w:val="clear" w:color="auto" w:fill="003399"/>
              <w:rPr>
                <w:color w:val="FFFFFF" w:themeColor="background1"/>
                <w:sz w:val="18"/>
              </w:rPr>
            </w:pPr>
            <w:r>
              <w:rPr>
                <w:b/>
                <w:color w:val="FFFFFF" w:themeColor="background1"/>
                <w:sz w:val="18"/>
              </w:rPr>
              <w:t>1.1.1 Sous-enjeu</w:t>
            </w:r>
            <w:r>
              <w:rPr>
                <w:color w:val="FFFFFF" w:themeColor="background1"/>
                <w:sz w:val="18"/>
              </w:rPr>
              <w:t> : Travail des enfants et éducation</w:t>
            </w:r>
          </w:p>
        </w:tc>
      </w:tr>
      <w:tr w:rsidR="008449AF" w14:paraId="447152DA" w14:textId="77777777">
        <w:tc>
          <w:tcPr>
            <w:tcW w:w="9962" w:type="dxa"/>
            <w:gridSpan w:val="3"/>
            <w:shd w:val="clear" w:color="auto" w:fill="auto"/>
            <w:tcMar>
              <w:left w:w="88" w:type="dxa"/>
            </w:tcMar>
          </w:tcPr>
          <w:p w14:paraId="6DA09497" w14:textId="77777777" w:rsidR="008449AF" w:rsidRDefault="004A5E76">
            <w:pPr>
              <w:pStyle w:val="Textoindependiente"/>
              <w:spacing w:after="0"/>
              <w:rPr>
                <w:b/>
              </w:rPr>
            </w:pPr>
            <w:r>
              <w:rPr>
                <w:b/>
              </w:rPr>
              <w:t>Le PMA prend des mesures pour l’éradication du travail des enfants pour les personnes de moins de 15 ans.</w:t>
            </w:r>
          </w:p>
        </w:tc>
      </w:tr>
      <w:tr w:rsidR="008449AF" w14:paraId="67446A47" w14:textId="77777777">
        <w:tc>
          <w:tcPr>
            <w:tcW w:w="9962" w:type="dxa"/>
            <w:gridSpan w:val="3"/>
            <w:shd w:val="clear" w:color="auto" w:fill="auto"/>
            <w:tcMar>
              <w:left w:w="88" w:type="dxa"/>
            </w:tcMar>
          </w:tcPr>
          <w:p w14:paraId="4A84418C" w14:textId="77777777" w:rsidR="008449AF" w:rsidRDefault="004A5E76">
            <w:pPr>
              <w:pStyle w:val="Textoindependiente2"/>
              <w:spacing w:after="0"/>
            </w:pPr>
            <w:r>
              <w:rPr>
                <w:b/>
              </w:rPr>
              <w:t>Orientation</w:t>
            </w:r>
            <w:r>
              <w:t xml:space="preserve"> : la Convention nº 138 de l’OIT sur l’âge minimum </w:t>
            </w:r>
            <w:r>
              <w:fldChar w:fldCharType="begin"/>
            </w:r>
            <w:r>
              <w:instrText>ADDIN CITAVI.PLACEHOLDER 547c9583-4368-4a2c-b248-e243c07448be PFBsYWNlaG9sZGVyPg0KICA8QWRkSW5WZXJzaW9uPjUuNy4wLjA8L0FkZEluVmVyc2lvbj4NCiAgPElkPjU0N2M5NTgzLTQzNjgtNGEyYy1iMjQ4LWUyNDNjMDc0NDhiZTwvSWQ+DQogIDxFbnRyaWVzPg0KICAgIDxFbnRyeT4NCiAgICAgIDxJZD5jYjZiN2JhYi0yNDczLTRkMDYtODkzNi1lMWFjYWVjNTc5ZDk8L0lkPg0KICAgICAgPFJlZmVyZW5jZUlkPjZjZWVmZTVmLTBlZmEtNDE0Yi05ODQ1LTkyMDk4NjQ5ZmMwNTwvUmVmZXJlbmNlSWQ+DQogICAgICA8UmFuZ2U+DQogICAgICAgIDxTdGFydD4wPC9TdGFydD4NCiAgICAgICAgPExlbmd0aD4xMDwvTGVuZ3RoPg0KICAgICAgPC9SYW5nZT4NCiAgICAgIDxSZWZlcmVuY2U+DQogICAgICAgIDxSZWZlcmVuY2VUeXBlSWQ+VW5wdWJsaXNoZWRXb3JrPC9SZWZlcmVuY2VUeXBlSWQ+DQogICAgICAgIDxBdXRob3JzPg0KICAgICAgICAgIDxQZXJzb24+DQogICAgICAgICAgICA8TGFzdE5hbWU+SUxPPC9MYXN0TmFtZT4NCiAgICAgICAgICA8L1BlcnNvbj4NCiAgICAgICAgPC9BdXRob3JzPg0KICAgICAgICA8QWNjZXNzRGF0ZT4wMy8wMi8yMDE4PC9BY2Nlc3NEYXRlPg0KICAgICAgICA8RGF0ZT4xOTczPC9EYXRlPg0KICAgICAgICA8SWQ+NmNlZWZlNWYtMGVmYS00MTRiLTk4NDUtOTIwOTg2NDlmYzA1PC9JZD4NCiAgICAgICAgPExvY2F0aW9ucz4NCiAgICAgICAgICA8TG9jYXRpb24+DQogICAgICAgICAgICA8QWRkcmVzcz5JTE9fQ29udmVudGlvbl8xMzgucGRmPC9BZGRyZXNzPg0KICAgICAgICAgICAgPExvY2F0aW9uVHlwZT5FbGVjdHJvbmljQWRkcmVzczwvTG9jYXRpb25UeXBlPg0KICAgICAgICAgIDwvTG9jYXRpb24+DQogICAgICAgICAgPExvY2F0aW9uPg0KICAgICAgICAgICAgPEFkZHJlc3M+aHR0cDovL2JsdWUubGltLmlsby5vcmcvY2FyaWJsZXgvcGRmcy9JTE9fQ29udmVudGlvbl8xMzgucGRmPC9BZGRyZXNzPg0KICAgICAgICAgICAgPExvY2F0aW9uVHlwZT5FbGVjdHJvbmljQWRkcmVzczwvTG9jYXRpb25UeXBlPg0KICAgICAgICAgIDwvTG9jYXRpb24+DQogICAgICAgIDwvTG9jYXRpb25zPg0KICAgICAgICA8T25saW5lQWRkcmVzcz5odHRwOi8vYmx1ZS5saW0uaWxvLm9yZy9jYXJpYmxleC9wZGZzL0lMT19Db252ZW50aW9uXzEzOC5wZGY8L09ubGluZUFkZHJlc3M+DQogICAgICAgIDxPcmdhbml6YXRpb25zPg0KICAgICAgICAgIDxQZXJzb24+DQogICAgICAgICAgICA8TGFzdE5hbWU+SUxPPC9MYXN0TmFtZT4NCiAgICAgICAgICA8L1BlcnNvbj4NCiAgICAgICAgPC9Pcmdhbml6YXRpb25zPg0KICAgICAgICA8UGFnZUNvdW50QzU+PCFbQ0RBVEFbPGM+NTwvYz4NCjxpbj50cnVlPC9pbj4NCjxvcz41PC9vcz4NCjxwcz41PC9wcz5dXT48L1BhZ2VDb3VudEM1Pg0KICAgICAgICA8UGFnZUNvdW50PjU8L1BhZ2VDb3VudD4NCiAgICAgICAgPFBsYWNlT2ZQdWJsaWNhdGlvbj5HZW5ldmEgKENIKTwvUGxhY2VPZlB1YmxpY2F0aW9uPg0KICAgICAgICA8U2VxdWVuY2VOdW1iZXI+Nzc0PC9TZXF1ZW5jZU51bWJlcj4NCiAgICAgICAgPFNob3J0VGl0bGU+SUxPIDE5NzMg4oCTIElMTyBDb252ZW50aW9uIDEzOCBvbiBNaW5pbXVtPC9TaG9ydFRpdGxlPg0KICAgICAgICA8VGl0bGU+SUxPIENvbnZlbnRpb24gMTM4IG9uIE1pbmltdW0gQWdlPC9UaXRsZT4NCiAgICAgIDwvUmVmZXJlbmNlPg0KICAgIDwvRW50cnk+DQogIDwvRW50cmllcz4NCiAgPFRleHQ+KElMTyAxOTcz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SUxPIDE5NzMpPC9UZXh0Pg0KICAgIDwvVGV4dFVuaXQ+DQogIDwvVGV4dFVuaXRzPg0KPC9QbGFjZWhvbGRlcj4=</w:instrText>
            </w:r>
            <w:r>
              <w:fldChar w:fldCharType="separate"/>
            </w:r>
            <w:bookmarkStart w:id="286" w:name="__Fieldmark__3633_187408736"/>
            <w:r>
              <w:t>(</w:t>
            </w:r>
            <w:bookmarkStart w:id="287" w:name="__Fieldmark__42197_1435017116"/>
            <w:r>
              <w:t>O</w:t>
            </w:r>
            <w:bookmarkStart w:id="288" w:name="__Fieldmark__22942_1435017116"/>
            <w:r>
              <w:t>I</w:t>
            </w:r>
            <w:bookmarkStart w:id="289" w:name="__Fieldmark__9880_1435017116"/>
            <w:r>
              <w:t>T</w:t>
            </w:r>
            <w:bookmarkStart w:id="290" w:name="__Fieldmark__4567_2621159314"/>
            <w:r>
              <w:t xml:space="preserve"> </w:t>
            </w:r>
            <w:bookmarkStart w:id="291" w:name="_CTVP001547c958343684a2cb248e243c07448be"/>
            <w:r>
              <w:t>1973)</w:t>
            </w:r>
            <w:r>
              <w:fldChar w:fldCharType="end"/>
            </w:r>
            <w:bookmarkEnd w:id="286"/>
            <w:bookmarkEnd w:id="287"/>
            <w:bookmarkEnd w:id="288"/>
            <w:bookmarkEnd w:id="289"/>
            <w:bookmarkEnd w:id="290"/>
            <w:bookmarkEnd w:id="291"/>
            <w:r>
              <w:t xml:space="preserve"> établit que l’âge minimum pour être admis à un emploi ou un travail de toute sorte ne devrait pas être moins que l’âge d’achèvement de l’école obligatoire et dans tous les cas ne devrait pas être inférieur à 15 ans.</w:t>
            </w:r>
          </w:p>
          <w:p w14:paraId="4ED37538" w14:textId="77777777" w:rsidR="008449AF" w:rsidRDefault="004A5E76">
            <w:pPr>
              <w:pStyle w:val="Textoindependiente2"/>
              <w:spacing w:after="0"/>
            </w:pPr>
            <w:r>
              <w:t>Même s’il s’agit d’un droit humain fondamental et que la Convention nº 138 de l’OIT est ratifiée par la grande majorité des pays, la réalité est souvent différente avec des cas extrêmes de pays dans lesquels la moitié de la population a moins de 15 ans et d’autres où il n’est pas rare qu’une personne de moins de 15 ans soit chef de famille (dans le cas des orphelins du SIDA par exemple). Par ailleurs, les cas de communautés minières reculées manquant d’installations scolaires ne sont pas rares.</w:t>
            </w:r>
          </w:p>
          <w:p w14:paraId="2144CBA0" w14:textId="77777777" w:rsidR="008449AF" w:rsidRDefault="004A5E76">
            <w:pPr>
              <w:pStyle w:val="Textoindependiente2"/>
              <w:spacing w:after="0"/>
            </w:pPr>
            <w:r>
              <w:t>Indépendamment de ces limitations pratiques, il est important que les PMA reconnaissent que les enfants de moins de 15 ans ne devraient pas être employés ou réaliser tout type de travail, mais plutôt aller à l’école. Les PMA devraient donc prendre des mesures pour l’éradication du travail des enfants pour les personnes de moins de 15 ans.</w:t>
            </w:r>
          </w:p>
        </w:tc>
      </w:tr>
      <w:tr w:rsidR="008449AF" w14:paraId="163D7E93" w14:textId="77777777">
        <w:tc>
          <w:tcPr>
            <w:tcW w:w="4786" w:type="dxa"/>
            <w:shd w:val="clear" w:color="auto" w:fill="92D050"/>
            <w:tcMar>
              <w:left w:w="88" w:type="dxa"/>
            </w:tcMar>
          </w:tcPr>
          <w:p w14:paraId="46AE05A0" w14:textId="77777777" w:rsidR="008449AF" w:rsidRDefault="004A5E76">
            <w:pPr>
              <w:pStyle w:val="Textoindependiente"/>
              <w:spacing w:after="0"/>
            </w:pPr>
            <w:r>
              <w:rPr>
                <w:b/>
              </w:rPr>
              <w:t>Contrôlé :</w:t>
            </w:r>
          </w:p>
          <w:p w14:paraId="1D1AB12E" w14:textId="77777777" w:rsidR="008449AF" w:rsidRDefault="004A5E76">
            <w:pPr>
              <w:pStyle w:val="Textoindependiente"/>
              <w:spacing w:after="0"/>
            </w:pPr>
            <w:r>
              <w:t>Le travail des enfants est éradiqué. Lorsque l’amélioration liée à cette exigence est réalisée, le risque important est contrôlé.</w:t>
            </w:r>
          </w:p>
          <w:p w14:paraId="240BF453" w14:textId="77777777" w:rsidR="008449AF" w:rsidRDefault="004A5E76">
            <w:pPr>
              <w:pStyle w:val="Textoindependiente"/>
              <w:spacing w:after="0"/>
              <w:jc w:val="center"/>
            </w:pPr>
            <w:r>
              <w:t>--- et ---</w:t>
            </w:r>
          </w:p>
          <w:p w14:paraId="79A8D9FB" w14:textId="77777777" w:rsidR="008449AF" w:rsidRDefault="004A5E76">
            <w:pPr>
              <w:pStyle w:val="Textoindependiente"/>
              <w:spacing w:after="0"/>
              <w:rPr>
                <w:b/>
              </w:rPr>
            </w:pPr>
            <w:r>
              <w:t>Le PMA s’est engagé à poursuivre avec l’atténuation des risques moyens et faibles (Modules 6 et 7).</w:t>
            </w:r>
          </w:p>
        </w:tc>
        <w:tc>
          <w:tcPr>
            <w:tcW w:w="5176" w:type="dxa"/>
            <w:gridSpan w:val="2"/>
            <w:shd w:val="clear" w:color="auto" w:fill="auto"/>
            <w:tcMar>
              <w:left w:w="88" w:type="dxa"/>
            </w:tcMar>
          </w:tcPr>
          <w:p w14:paraId="5DBF7D79" w14:textId="77777777" w:rsidR="008449AF" w:rsidRDefault="004A5E76">
            <w:pPr>
              <w:pStyle w:val="Textoindependiente2"/>
              <w:spacing w:after="0"/>
              <w:rPr>
                <w:b/>
              </w:rPr>
            </w:pPr>
            <w:r>
              <w:rPr>
                <w:b/>
              </w:rPr>
              <w:t>Orientation</w:t>
            </w:r>
            <w:r>
              <w:t> : les résultats de l’enquête quantitative détaillée démontrent que toutes les personnes de moins de 15 ans dans le périmètre du PMA (c’est-à-dire la communauté) vont à l’école et ne sont pas employées ni ne réalisent aucune sorte de travail.</w:t>
            </w:r>
          </w:p>
        </w:tc>
      </w:tr>
      <w:tr w:rsidR="008449AF" w14:paraId="7E45976E" w14:textId="77777777">
        <w:tc>
          <w:tcPr>
            <w:tcW w:w="9962" w:type="dxa"/>
            <w:gridSpan w:val="3"/>
            <w:tcBorders>
              <w:top w:val="nil"/>
              <w:bottom w:val="nil"/>
            </w:tcBorders>
            <w:shd w:val="clear" w:color="auto" w:fill="CCFF66"/>
            <w:tcMar>
              <w:left w:w="88" w:type="dxa"/>
            </w:tcMar>
          </w:tcPr>
          <w:p w14:paraId="502D8B4B" w14:textId="77777777" w:rsidR="008449AF" w:rsidRDefault="004A5E76">
            <w:pPr>
              <w:pStyle w:val="Textoindependiente"/>
              <w:spacing w:after="0"/>
              <w:jc w:val="left"/>
              <w:rPr>
                <w:b/>
              </w:rPr>
            </w:pPr>
            <w:r>
              <w:rPr>
                <w:b/>
              </w:rPr>
              <w:t>En progression :</w:t>
            </w:r>
          </w:p>
        </w:tc>
      </w:tr>
      <w:tr w:rsidR="008449AF" w14:paraId="2249FDAF" w14:textId="77777777">
        <w:tc>
          <w:tcPr>
            <w:tcW w:w="4786" w:type="dxa"/>
            <w:tcBorders>
              <w:top w:val="nil"/>
              <w:right w:val="nil"/>
            </w:tcBorders>
            <w:shd w:val="clear" w:color="auto" w:fill="CCFF66"/>
            <w:tcMar>
              <w:left w:w="88" w:type="dxa"/>
            </w:tcMar>
          </w:tcPr>
          <w:p w14:paraId="4ECF5956" w14:textId="77777777" w:rsidR="008449AF" w:rsidRDefault="004A5E76">
            <w:pPr>
              <w:jc w:val="center"/>
              <w:rPr>
                <w:b/>
              </w:rPr>
            </w:pPr>
            <w:r>
              <w:rPr>
                <w:b/>
              </w:rPr>
              <w:t>Risque</w:t>
            </w:r>
          </w:p>
        </w:tc>
        <w:tc>
          <w:tcPr>
            <w:tcW w:w="5176" w:type="dxa"/>
            <w:gridSpan w:val="2"/>
            <w:tcBorders>
              <w:top w:val="nil"/>
              <w:left w:val="nil"/>
            </w:tcBorders>
            <w:shd w:val="clear" w:color="auto" w:fill="CCFF66"/>
          </w:tcPr>
          <w:p w14:paraId="03A3142F" w14:textId="77777777" w:rsidR="008449AF" w:rsidRDefault="004A5E76">
            <w:pPr>
              <w:jc w:val="center"/>
              <w:rPr>
                <w:b/>
              </w:rPr>
            </w:pPr>
            <w:r>
              <w:rPr>
                <w:b/>
              </w:rPr>
              <w:t>Amélioration</w:t>
            </w:r>
          </w:p>
        </w:tc>
      </w:tr>
      <w:tr w:rsidR="008449AF" w14:paraId="2DC560A0" w14:textId="77777777">
        <w:tc>
          <w:tcPr>
            <w:tcW w:w="4786" w:type="dxa"/>
            <w:shd w:val="clear" w:color="auto" w:fill="auto"/>
            <w:tcMar>
              <w:left w:w="88" w:type="dxa"/>
            </w:tcMar>
          </w:tcPr>
          <w:p w14:paraId="0B95D54E" w14:textId="77777777" w:rsidR="008449AF" w:rsidRDefault="004A5E76">
            <w:pPr>
              <w:pStyle w:val="Textoindependiente"/>
              <w:spacing w:after="0"/>
            </w:pPr>
            <w:r>
              <w:t>Les personnes de moins de 15 ans peuvent avoir un emploi ou réaliser tout type de travail.</w:t>
            </w:r>
          </w:p>
        </w:tc>
        <w:tc>
          <w:tcPr>
            <w:tcW w:w="5176" w:type="dxa"/>
            <w:gridSpan w:val="2"/>
            <w:shd w:val="clear" w:color="auto" w:fill="auto"/>
            <w:tcMar>
              <w:left w:w="88" w:type="dxa"/>
            </w:tcMar>
          </w:tcPr>
          <w:p w14:paraId="0E24C3B1" w14:textId="77777777" w:rsidR="008449AF" w:rsidRDefault="004A5E76">
            <w:pPr>
              <w:pStyle w:val="Textoindependiente"/>
              <w:spacing w:after="0"/>
            </w:pPr>
            <w:r>
              <w:t>Le PMA a établi un plan de gestion des risques pour réduire et finalement éradiquer toute forme de travail des enfants.</w:t>
            </w:r>
          </w:p>
          <w:p w14:paraId="3374132D" w14:textId="77777777" w:rsidR="008449AF" w:rsidRDefault="004A5E76">
            <w:pPr>
              <w:pStyle w:val="Textoindependiente"/>
              <w:spacing w:after="0"/>
            </w:pPr>
            <w:r>
              <w:t>Le PMA prend des mesures pour réclamer des écoles au gouvernement, et rend progressivement l’école obligatoire pour tous les enfants de son site minier.</w:t>
            </w:r>
          </w:p>
          <w:p w14:paraId="07106FD5" w14:textId="77777777" w:rsidR="008449AF" w:rsidRDefault="004A5E76">
            <w:pPr>
              <w:pStyle w:val="Textoindependiente2"/>
              <w:spacing w:after="0"/>
            </w:pPr>
            <w:r>
              <w:rPr>
                <w:b/>
              </w:rPr>
              <w:t>Orientation</w:t>
            </w:r>
            <w:r>
              <w:t> : sur une base annuelle, le PMA devra s’engager à avancer vers l’atténuation du risque et à réaliser les améliorations.</w:t>
            </w:r>
          </w:p>
          <w:p w14:paraId="1C9EE0A0" w14:textId="77777777" w:rsidR="008449AF" w:rsidRDefault="004A5E76">
            <w:pPr>
              <w:pStyle w:val="Textoindependiente2"/>
              <w:spacing w:after="0"/>
            </w:pPr>
            <w:r>
              <w:t>Les activités recommandées sont :</w:t>
            </w:r>
          </w:p>
          <w:p w14:paraId="161C0DFA" w14:textId="77777777" w:rsidR="008449AF" w:rsidRDefault="004A5E76">
            <w:pPr>
              <w:pStyle w:val="Textoindependiente2"/>
              <w:spacing w:after="0"/>
            </w:pPr>
            <w:r>
              <w:t>…</w:t>
            </w:r>
          </w:p>
          <w:p w14:paraId="4D50FDF8" w14:textId="77777777" w:rsidR="008449AF" w:rsidRDefault="004A5E76">
            <w:pPr>
              <w:pStyle w:val="Textoindependiente2"/>
              <w:spacing w:after="0"/>
            </w:pPr>
            <w:r>
              <w:t>…</w:t>
            </w:r>
          </w:p>
          <w:p w14:paraId="372BFE3E" w14:textId="77777777" w:rsidR="008449AF" w:rsidRDefault="004A5E76">
            <w:pPr>
              <w:pStyle w:val="Textoindependiente2"/>
              <w:spacing w:after="0"/>
            </w:pPr>
            <w:r>
              <w:t>Les engagements et les réalisations doivent être documentés dans le rapport CRAFT.</w:t>
            </w:r>
          </w:p>
        </w:tc>
      </w:tr>
      <w:tr w:rsidR="008449AF" w14:paraId="50073D0E" w14:textId="77777777">
        <w:tc>
          <w:tcPr>
            <w:tcW w:w="9962" w:type="dxa"/>
            <w:gridSpan w:val="3"/>
            <w:shd w:val="clear" w:color="auto" w:fill="FFFFCC"/>
            <w:tcMar>
              <w:left w:w="88" w:type="dxa"/>
            </w:tcMar>
          </w:tcPr>
          <w:p w14:paraId="08189446" w14:textId="77777777" w:rsidR="008449AF" w:rsidRDefault="004A5E76">
            <w:pPr>
              <w:pStyle w:val="Textoindependiente"/>
              <w:spacing w:after="0"/>
              <w:rPr>
                <w:b/>
              </w:rPr>
            </w:pPr>
            <w:r>
              <w:rPr>
                <w:b/>
              </w:rPr>
              <w:t>Non abordé</w:t>
            </w:r>
          </w:p>
          <w:p w14:paraId="31FCF31C" w14:textId="77777777" w:rsidR="008449AF" w:rsidRDefault="004A5E76">
            <w:pPr>
              <w:pStyle w:val="Textoindependiente2"/>
              <w:spacing w:after="0"/>
            </w:pPr>
            <w:r>
              <w:rPr>
                <w:b/>
              </w:rPr>
              <w:t>Orientation</w:t>
            </w:r>
            <w:r>
              <w:t> : le risque devra être évalué et s’il est présent, des mesures d’atténuation devront être prises.</w:t>
            </w:r>
          </w:p>
        </w:tc>
      </w:tr>
    </w:tbl>
    <w:p w14:paraId="40BE31A8" w14:textId="77777777" w:rsidR="008449AF" w:rsidRDefault="004A5E76">
      <w:pPr>
        <w:spacing w:after="160" w:line="259" w:lineRule="auto"/>
        <w:rPr>
          <w:rFonts w:eastAsiaTheme="minorEastAsia"/>
        </w:rPr>
      </w:pPr>
      <w:r>
        <w:br w:type="page"/>
      </w:r>
    </w:p>
    <w:tbl>
      <w:tblPr>
        <w:tblStyle w:val="Tablaconcuadrcula"/>
        <w:tblW w:w="9963" w:type="dxa"/>
        <w:tblCellMar>
          <w:left w:w="133" w:type="dxa"/>
        </w:tblCellMar>
        <w:tblLook w:val="04A0" w:firstRow="1" w:lastRow="0" w:firstColumn="1" w:lastColumn="0" w:noHBand="0" w:noVBand="1"/>
      </w:tblPr>
      <w:tblGrid>
        <w:gridCol w:w="4787"/>
        <w:gridCol w:w="991"/>
        <w:gridCol w:w="4185"/>
      </w:tblGrid>
      <w:tr w:rsidR="008449AF" w14:paraId="15CBA65C" w14:textId="77777777">
        <w:tc>
          <w:tcPr>
            <w:tcW w:w="5777" w:type="dxa"/>
            <w:gridSpan w:val="2"/>
            <w:tcBorders>
              <w:top w:val="nil"/>
              <w:left w:val="nil"/>
              <w:right w:val="nil"/>
            </w:tcBorders>
            <w:shd w:val="clear" w:color="auto" w:fill="auto"/>
            <w:vAlign w:val="bottom"/>
          </w:tcPr>
          <w:p w14:paraId="5B83BF43" w14:textId="77777777" w:rsidR="008449AF" w:rsidRDefault="004A5E76">
            <w:pPr>
              <w:pStyle w:val="Textoindependiente"/>
              <w:keepNext/>
              <w:pageBreakBefore/>
              <w:spacing w:after="0"/>
              <w:jc w:val="left"/>
              <w:rPr>
                <w:b/>
              </w:rPr>
            </w:pPr>
            <w:r>
              <w:rPr>
                <w:b/>
              </w:rPr>
              <w:lastRenderedPageBreak/>
              <w:t>M.5/1.1.3/E.1</w:t>
            </w:r>
          </w:p>
        </w:tc>
        <w:tc>
          <w:tcPr>
            <w:tcW w:w="4185" w:type="dxa"/>
            <w:tcBorders>
              <w:top w:val="nil"/>
              <w:left w:val="nil"/>
              <w:right w:val="nil"/>
            </w:tcBorders>
            <w:shd w:val="clear" w:color="auto" w:fill="auto"/>
          </w:tcPr>
          <w:p w14:paraId="684D673F" w14:textId="77777777" w:rsidR="008449AF" w:rsidRDefault="004A5E76">
            <w:pPr>
              <w:keepNext/>
              <w:shd w:val="clear" w:color="auto" w:fill="003399"/>
              <w:rPr>
                <w:color w:val="FFFFFF" w:themeColor="background1"/>
                <w:sz w:val="18"/>
              </w:rPr>
            </w:pPr>
            <w:r>
              <w:rPr>
                <w:b/>
                <w:color w:val="FFFFFF" w:themeColor="background1"/>
                <w:sz w:val="18"/>
              </w:rPr>
              <w:t>1. Catégorie</w:t>
            </w:r>
            <w:r>
              <w:rPr>
                <w:color w:val="FFFFFF" w:themeColor="background1"/>
                <w:sz w:val="18"/>
              </w:rPr>
              <w:t> : Droits humains et droits du travailleur</w:t>
            </w:r>
          </w:p>
          <w:p w14:paraId="7C7ECA07" w14:textId="77777777" w:rsidR="008449AF" w:rsidRDefault="004A5E76">
            <w:pPr>
              <w:keepNext/>
              <w:shd w:val="clear" w:color="auto" w:fill="003399"/>
              <w:rPr>
                <w:color w:val="FFFFFF" w:themeColor="background1"/>
                <w:sz w:val="18"/>
              </w:rPr>
            </w:pPr>
            <w:r>
              <w:rPr>
                <w:b/>
                <w:color w:val="FFFFFF" w:themeColor="background1"/>
                <w:sz w:val="18"/>
              </w:rPr>
              <w:t>1.1 Enjeu</w:t>
            </w:r>
            <w:r>
              <w:rPr>
                <w:color w:val="FFFFFF" w:themeColor="background1"/>
                <w:sz w:val="18"/>
              </w:rPr>
              <w:t> : Graves atteintes aux droits humains</w:t>
            </w:r>
          </w:p>
          <w:p w14:paraId="27196F32" w14:textId="77777777" w:rsidR="008449AF" w:rsidRDefault="004A5E76">
            <w:pPr>
              <w:keepNext/>
              <w:shd w:val="clear" w:color="auto" w:fill="003399"/>
              <w:rPr>
                <w:color w:val="FFFFFF" w:themeColor="background1"/>
                <w:sz w:val="18"/>
              </w:rPr>
            </w:pPr>
            <w:r>
              <w:rPr>
                <w:b/>
                <w:color w:val="FFFFFF" w:themeColor="background1"/>
                <w:sz w:val="18"/>
              </w:rPr>
              <w:t>1.1.3 Sous-enjeu</w:t>
            </w:r>
            <w:r>
              <w:rPr>
                <w:color w:val="FFFFFF" w:themeColor="background1"/>
                <w:sz w:val="18"/>
              </w:rPr>
              <w:t> : Droits des femmes</w:t>
            </w:r>
          </w:p>
        </w:tc>
      </w:tr>
      <w:tr w:rsidR="008449AF" w14:paraId="35AEE870" w14:textId="77777777">
        <w:tc>
          <w:tcPr>
            <w:tcW w:w="9962" w:type="dxa"/>
            <w:gridSpan w:val="3"/>
            <w:shd w:val="clear" w:color="auto" w:fill="auto"/>
            <w:tcMar>
              <w:left w:w="88" w:type="dxa"/>
            </w:tcMar>
          </w:tcPr>
          <w:p w14:paraId="40B9DF0E" w14:textId="77777777" w:rsidR="008449AF" w:rsidRDefault="004A5E76">
            <w:pPr>
              <w:pStyle w:val="Textoindependiente"/>
              <w:spacing w:after="0"/>
              <w:rPr>
                <w:b/>
              </w:rPr>
            </w:pPr>
            <w:r>
              <w:rPr>
                <w:b/>
              </w:rPr>
              <w:t xml:space="preserve">Le PMA prend des mesures pour protéger les femmes contre la violence et le harcèlement sexuels au travail. </w:t>
            </w:r>
          </w:p>
        </w:tc>
      </w:tr>
      <w:tr w:rsidR="008449AF" w14:paraId="0F67CCBC" w14:textId="77777777">
        <w:tc>
          <w:tcPr>
            <w:tcW w:w="9962" w:type="dxa"/>
            <w:gridSpan w:val="3"/>
            <w:shd w:val="clear" w:color="auto" w:fill="auto"/>
            <w:tcMar>
              <w:left w:w="88" w:type="dxa"/>
            </w:tcMar>
          </w:tcPr>
          <w:p w14:paraId="1217EE0D" w14:textId="38C1F611" w:rsidR="008449AF" w:rsidRDefault="004A5E76">
            <w:pPr>
              <w:pStyle w:val="Textoindependiente2"/>
              <w:spacing w:after="0"/>
            </w:pPr>
            <w:r>
              <w:rPr>
                <w:b/>
              </w:rPr>
              <w:t>Orientation :</w:t>
            </w:r>
            <w:r>
              <w:t xml:space="preserve"> la violence verbale ou physique contre les femmes est fréquente et largement répandue dans presque tous les lieux de travail, et cela inclut les lieux de </w:t>
            </w:r>
            <w:r w:rsidR="00AF4976">
              <w:t xml:space="preserve">travail du secteur de l’AMAPE. </w:t>
            </w:r>
            <w:r w:rsidR="00AF4976" w:rsidRPr="00AF4976">
              <w:t>Les risques de violence et de harcèlement sexuel sont particulièrement élevés dans les contextes d'inégalité entre les sexes et de déséquilibres de pouvoir.</w:t>
            </w:r>
            <w:r w:rsidR="00AF4976">
              <w:t xml:space="preserve"> </w:t>
            </w:r>
            <w:r>
              <w:t>Dans tous les cas, la violence et le harcèlement sexuels sont inacceptables.</w:t>
            </w:r>
          </w:p>
          <w:p w14:paraId="3B1428A3" w14:textId="77777777" w:rsidR="008449AF" w:rsidRDefault="004A5E76">
            <w:pPr>
              <w:pStyle w:val="Textoindependiente2"/>
              <w:spacing w:after="0"/>
            </w:pPr>
            <w:r>
              <w:t>Les PMA qui participent à des systèmes CRAFT ne devraient pas accepter de tels comportements inacceptables de la part de leurs membres individuels et devraient prendre des mesures pour protéger les femmes contre la violence et le harcèlement sexuels au travail.</w:t>
            </w:r>
          </w:p>
        </w:tc>
      </w:tr>
      <w:tr w:rsidR="008449AF" w14:paraId="463AC5B7" w14:textId="77777777">
        <w:tc>
          <w:tcPr>
            <w:tcW w:w="4786" w:type="dxa"/>
            <w:shd w:val="clear" w:color="auto" w:fill="92D050"/>
            <w:tcMar>
              <w:left w:w="88" w:type="dxa"/>
            </w:tcMar>
          </w:tcPr>
          <w:p w14:paraId="1C2601C5" w14:textId="77777777" w:rsidR="008449AF" w:rsidRDefault="004A5E76">
            <w:pPr>
              <w:pStyle w:val="Textoindependiente"/>
              <w:spacing w:after="0"/>
            </w:pPr>
            <w:r>
              <w:rPr>
                <w:b/>
              </w:rPr>
              <w:t>Contrôlé :</w:t>
            </w:r>
          </w:p>
          <w:p w14:paraId="791EA241" w14:textId="77777777" w:rsidR="008449AF" w:rsidRDefault="004A5E76">
            <w:pPr>
              <w:pStyle w:val="Textoindependiente"/>
              <w:spacing w:after="0"/>
            </w:pPr>
            <w:r>
              <w:t>Lorsque l’amélioration liée à cette exigence est réalisée, le risque important est contrôlé.</w:t>
            </w:r>
          </w:p>
          <w:p w14:paraId="27438097" w14:textId="77777777" w:rsidR="008449AF" w:rsidRDefault="004A5E76">
            <w:pPr>
              <w:pStyle w:val="Textoindependiente"/>
              <w:spacing w:after="0"/>
              <w:jc w:val="center"/>
            </w:pPr>
            <w:r>
              <w:t>--- et ---</w:t>
            </w:r>
          </w:p>
          <w:p w14:paraId="63A8E6C3" w14:textId="77777777" w:rsidR="008449AF" w:rsidRDefault="004A5E76">
            <w:pPr>
              <w:pStyle w:val="Textoindependiente"/>
              <w:spacing w:after="0"/>
              <w:rPr>
                <w:b/>
              </w:rPr>
            </w:pPr>
            <w:r>
              <w:t>Le PMA s’est engagé à poursuivre avec l’atténuation des risques moyens et faibles (Modules 6 et 7).</w:t>
            </w:r>
          </w:p>
        </w:tc>
        <w:tc>
          <w:tcPr>
            <w:tcW w:w="5176" w:type="dxa"/>
            <w:gridSpan w:val="2"/>
            <w:shd w:val="clear" w:color="auto" w:fill="auto"/>
            <w:tcMar>
              <w:left w:w="88" w:type="dxa"/>
            </w:tcMar>
          </w:tcPr>
          <w:p w14:paraId="61A9B2BC" w14:textId="5B38A2A2" w:rsidR="008449AF" w:rsidRDefault="004A5E76">
            <w:pPr>
              <w:pStyle w:val="Textoindependiente2"/>
              <w:spacing w:after="0"/>
            </w:pPr>
            <w:r>
              <w:rPr>
                <w:b/>
              </w:rPr>
              <w:t>Orientation :</w:t>
            </w:r>
            <w:r>
              <w:t xml:space="preserve"> en principe, ce risque ne devrait jamais être déclaré « contrôlé » (sauf dans les cas de camps miniers fermés où ne travaillent que des hommes, ce qui comporte d’autres risques), puisque le fait de considérer le risque comme étant sous contrôle peut mener à une diminution de la conscience du problème.</w:t>
            </w:r>
          </w:p>
        </w:tc>
      </w:tr>
      <w:tr w:rsidR="008449AF" w14:paraId="7646CFDD" w14:textId="77777777">
        <w:tc>
          <w:tcPr>
            <w:tcW w:w="9962" w:type="dxa"/>
            <w:gridSpan w:val="3"/>
            <w:tcBorders>
              <w:top w:val="nil"/>
              <w:bottom w:val="nil"/>
            </w:tcBorders>
            <w:shd w:val="clear" w:color="auto" w:fill="CCFF66"/>
            <w:tcMar>
              <w:left w:w="88" w:type="dxa"/>
            </w:tcMar>
          </w:tcPr>
          <w:p w14:paraId="57BFDB24" w14:textId="77777777" w:rsidR="008449AF" w:rsidRDefault="004A5E76">
            <w:pPr>
              <w:pStyle w:val="Textoindependiente"/>
              <w:spacing w:after="0"/>
              <w:jc w:val="left"/>
              <w:rPr>
                <w:b/>
              </w:rPr>
            </w:pPr>
            <w:r>
              <w:rPr>
                <w:b/>
              </w:rPr>
              <w:t>En progression :</w:t>
            </w:r>
          </w:p>
        </w:tc>
      </w:tr>
      <w:tr w:rsidR="008449AF" w14:paraId="08DFFE77" w14:textId="77777777">
        <w:tc>
          <w:tcPr>
            <w:tcW w:w="4786" w:type="dxa"/>
            <w:tcBorders>
              <w:top w:val="nil"/>
              <w:right w:val="nil"/>
            </w:tcBorders>
            <w:shd w:val="clear" w:color="auto" w:fill="CCFF66"/>
            <w:tcMar>
              <w:left w:w="88" w:type="dxa"/>
            </w:tcMar>
          </w:tcPr>
          <w:p w14:paraId="15A13EAF" w14:textId="77777777" w:rsidR="008449AF" w:rsidRDefault="004A5E76">
            <w:pPr>
              <w:jc w:val="center"/>
              <w:rPr>
                <w:b/>
              </w:rPr>
            </w:pPr>
            <w:r>
              <w:rPr>
                <w:b/>
              </w:rPr>
              <w:t>Risque</w:t>
            </w:r>
          </w:p>
        </w:tc>
        <w:tc>
          <w:tcPr>
            <w:tcW w:w="5176" w:type="dxa"/>
            <w:gridSpan w:val="2"/>
            <w:tcBorders>
              <w:top w:val="nil"/>
              <w:left w:val="nil"/>
            </w:tcBorders>
            <w:shd w:val="clear" w:color="auto" w:fill="CCFF66"/>
          </w:tcPr>
          <w:p w14:paraId="65EE7A8A" w14:textId="77777777" w:rsidR="008449AF" w:rsidRDefault="004A5E76">
            <w:pPr>
              <w:jc w:val="center"/>
              <w:rPr>
                <w:b/>
              </w:rPr>
            </w:pPr>
            <w:r>
              <w:rPr>
                <w:b/>
              </w:rPr>
              <w:t>Amélioration</w:t>
            </w:r>
          </w:p>
        </w:tc>
      </w:tr>
      <w:tr w:rsidR="008449AF" w14:paraId="309FB9F9" w14:textId="77777777">
        <w:tc>
          <w:tcPr>
            <w:tcW w:w="4786" w:type="dxa"/>
            <w:shd w:val="clear" w:color="auto" w:fill="auto"/>
            <w:tcMar>
              <w:left w:w="88" w:type="dxa"/>
            </w:tcMar>
          </w:tcPr>
          <w:p w14:paraId="1431D826" w14:textId="77777777" w:rsidR="008449AF" w:rsidRDefault="004A5E76">
            <w:pPr>
              <w:pStyle w:val="Textoindependiente"/>
              <w:spacing w:after="0"/>
            </w:pPr>
            <w:r>
              <w:t xml:space="preserve">La violence verbale ou physique contre les femmes est fréquente et largement répandue sur les lieux de travail. </w:t>
            </w:r>
          </w:p>
        </w:tc>
        <w:tc>
          <w:tcPr>
            <w:tcW w:w="5176" w:type="dxa"/>
            <w:gridSpan w:val="2"/>
            <w:shd w:val="clear" w:color="auto" w:fill="auto"/>
            <w:tcMar>
              <w:left w:w="88" w:type="dxa"/>
            </w:tcMar>
          </w:tcPr>
          <w:p w14:paraId="573DF721" w14:textId="77777777" w:rsidR="008449AF" w:rsidRDefault="004A5E76">
            <w:pPr>
              <w:pStyle w:val="Textoindependiente"/>
              <w:spacing w:after="0"/>
            </w:pPr>
            <w:r>
              <w:t>Le PMA réalise des efforts et prend des mesures pour provoquer une prise de conscience quant au caractère inacceptable de la violence et du harcèlement sexuels, et encourage les victimes à dénoncer leur agresseur aux autorités compétentes.</w:t>
            </w:r>
          </w:p>
          <w:p w14:paraId="7F3E9835" w14:textId="77777777" w:rsidR="008449AF" w:rsidRDefault="004A5E76">
            <w:pPr>
              <w:pStyle w:val="Textoindependiente2"/>
              <w:spacing w:after="0"/>
            </w:pPr>
            <w:r>
              <w:rPr>
                <w:b/>
              </w:rPr>
              <w:t>Orientation</w:t>
            </w:r>
            <w:r>
              <w:t> : sur une base annuelle, le PMA devra s’engager à avancer vers l’atténuation du risque et à réaliser les améliorations.</w:t>
            </w:r>
          </w:p>
          <w:p w14:paraId="1F6226B0" w14:textId="77777777" w:rsidR="008449AF" w:rsidRDefault="004A5E76">
            <w:pPr>
              <w:pStyle w:val="Textoindependiente2"/>
              <w:spacing w:after="0"/>
            </w:pPr>
            <w:r>
              <w:t>Les activités recommandées sont :</w:t>
            </w:r>
          </w:p>
          <w:p w14:paraId="1372E41D" w14:textId="77777777" w:rsidR="008449AF" w:rsidRDefault="004A5E76">
            <w:pPr>
              <w:pStyle w:val="Textoindependiente2"/>
              <w:spacing w:after="0"/>
            </w:pPr>
            <w:r>
              <w:t>…</w:t>
            </w:r>
          </w:p>
          <w:p w14:paraId="39A5EC86" w14:textId="77777777" w:rsidR="008449AF" w:rsidRDefault="004A5E76">
            <w:pPr>
              <w:pStyle w:val="Textoindependiente2"/>
              <w:spacing w:after="0"/>
            </w:pPr>
            <w:r>
              <w:t>…</w:t>
            </w:r>
          </w:p>
          <w:p w14:paraId="2D6FAF2A" w14:textId="77777777" w:rsidR="008449AF" w:rsidRDefault="004A5E76">
            <w:pPr>
              <w:pStyle w:val="Textoindependiente2"/>
              <w:spacing w:after="0"/>
            </w:pPr>
            <w:r>
              <w:t>Les engagements et les réalisations doivent être documentés dans le rapport CRAFT.</w:t>
            </w:r>
          </w:p>
        </w:tc>
      </w:tr>
      <w:tr w:rsidR="008449AF" w14:paraId="4C2E314F" w14:textId="77777777">
        <w:tc>
          <w:tcPr>
            <w:tcW w:w="9962" w:type="dxa"/>
            <w:gridSpan w:val="3"/>
            <w:shd w:val="clear" w:color="auto" w:fill="FFFFCC"/>
            <w:tcMar>
              <w:left w:w="88" w:type="dxa"/>
            </w:tcMar>
          </w:tcPr>
          <w:p w14:paraId="7AAE4584" w14:textId="77777777" w:rsidR="008449AF" w:rsidRDefault="004A5E76">
            <w:pPr>
              <w:pStyle w:val="Textoindependiente"/>
              <w:spacing w:after="0"/>
              <w:rPr>
                <w:b/>
              </w:rPr>
            </w:pPr>
            <w:r>
              <w:rPr>
                <w:b/>
              </w:rPr>
              <w:t>Non abordé</w:t>
            </w:r>
          </w:p>
          <w:p w14:paraId="0AADE4C6" w14:textId="77777777" w:rsidR="008449AF" w:rsidRDefault="004A5E76">
            <w:pPr>
              <w:pStyle w:val="Textoindependiente2"/>
              <w:spacing w:after="0"/>
            </w:pPr>
            <w:r>
              <w:rPr>
                <w:b/>
              </w:rPr>
              <w:t>Orientation</w:t>
            </w:r>
            <w:r>
              <w:t> : le risque devra être évalué et s’il est présent, des mesures d’atténuation devront être prises.</w:t>
            </w:r>
          </w:p>
        </w:tc>
      </w:tr>
    </w:tbl>
    <w:p w14:paraId="23267214" w14:textId="77777777" w:rsidR="008449AF" w:rsidRDefault="004A5E76">
      <w:pPr>
        <w:spacing w:after="160" w:line="259" w:lineRule="auto"/>
        <w:rPr>
          <w:rFonts w:eastAsiaTheme="minorEastAsia"/>
        </w:rPr>
      </w:pPr>
      <w:r>
        <w:br w:type="page"/>
      </w:r>
    </w:p>
    <w:tbl>
      <w:tblPr>
        <w:tblStyle w:val="Tablaconcuadrcula"/>
        <w:tblW w:w="9963" w:type="dxa"/>
        <w:tblCellMar>
          <w:left w:w="133" w:type="dxa"/>
        </w:tblCellMar>
        <w:tblLook w:val="04A0" w:firstRow="1" w:lastRow="0" w:firstColumn="1" w:lastColumn="0" w:noHBand="0" w:noVBand="1"/>
      </w:tblPr>
      <w:tblGrid>
        <w:gridCol w:w="4787"/>
        <w:gridCol w:w="991"/>
        <w:gridCol w:w="4185"/>
      </w:tblGrid>
      <w:tr w:rsidR="008449AF" w14:paraId="44DD8914" w14:textId="77777777">
        <w:tc>
          <w:tcPr>
            <w:tcW w:w="5777" w:type="dxa"/>
            <w:gridSpan w:val="2"/>
            <w:tcBorders>
              <w:top w:val="nil"/>
              <w:left w:val="nil"/>
              <w:right w:val="nil"/>
            </w:tcBorders>
            <w:shd w:val="clear" w:color="auto" w:fill="auto"/>
            <w:vAlign w:val="bottom"/>
          </w:tcPr>
          <w:p w14:paraId="14F31C98" w14:textId="77777777" w:rsidR="008449AF" w:rsidRDefault="004A5E76">
            <w:pPr>
              <w:pStyle w:val="Textoindependiente"/>
              <w:keepNext/>
              <w:pageBreakBefore/>
              <w:spacing w:after="0"/>
              <w:jc w:val="left"/>
              <w:rPr>
                <w:b/>
              </w:rPr>
            </w:pPr>
            <w:r>
              <w:rPr>
                <w:b/>
              </w:rPr>
              <w:lastRenderedPageBreak/>
              <w:t>M.5/1.1.3/E.2</w:t>
            </w:r>
          </w:p>
        </w:tc>
        <w:tc>
          <w:tcPr>
            <w:tcW w:w="4185" w:type="dxa"/>
            <w:tcBorders>
              <w:top w:val="nil"/>
              <w:left w:val="nil"/>
              <w:right w:val="nil"/>
            </w:tcBorders>
            <w:shd w:val="clear" w:color="auto" w:fill="auto"/>
          </w:tcPr>
          <w:p w14:paraId="4D9CB6F4" w14:textId="77777777" w:rsidR="008449AF" w:rsidRDefault="004A5E76">
            <w:pPr>
              <w:keepNext/>
              <w:shd w:val="clear" w:color="auto" w:fill="003399"/>
              <w:rPr>
                <w:color w:val="FFFFFF" w:themeColor="background1"/>
                <w:sz w:val="18"/>
              </w:rPr>
            </w:pPr>
            <w:r>
              <w:rPr>
                <w:b/>
                <w:color w:val="FFFFFF" w:themeColor="background1"/>
                <w:sz w:val="18"/>
              </w:rPr>
              <w:t>1. Catégorie</w:t>
            </w:r>
            <w:r>
              <w:rPr>
                <w:color w:val="FFFFFF" w:themeColor="background1"/>
                <w:sz w:val="18"/>
              </w:rPr>
              <w:t> : Droits humains et droits du travailleur</w:t>
            </w:r>
          </w:p>
          <w:p w14:paraId="10239047" w14:textId="77777777" w:rsidR="008449AF" w:rsidRDefault="004A5E76">
            <w:pPr>
              <w:keepNext/>
              <w:shd w:val="clear" w:color="auto" w:fill="003399"/>
              <w:rPr>
                <w:color w:val="FFFFFF" w:themeColor="background1"/>
                <w:sz w:val="18"/>
              </w:rPr>
            </w:pPr>
            <w:r>
              <w:rPr>
                <w:b/>
                <w:color w:val="FFFFFF" w:themeColor="background1"/>
                <w:sz w:val="18"/>
              </w:rPr>
              <w:t>1.1 Enjeu</w:t>
            </w:r>
            <w:r>
              <w:rPr>
                <w:color w:val="FFFFFF" w:themeColor="background1"/>
                <w:sz w:val="18"/>
              </w:rPr>
              <w:t> : Graves atteintes aux droits humains</w:t>
            </w:r>
          </w:p>
          <w:p w14:paraId="3F629AE8" w14:textId="77777777" w:rsidR="008449AF" w:rsidRDefault="004A5E76">
            <w:pPr>
              <w:keepNext/>
              <w:shd w:val="clear" w:color="auto" w:fill="003399"/>
              <w:rPr>
                <w:color w:val="FFFFFF" w:themeColor="background1"/>
                <w:sz w:val="18"/>
              </w:rPr>
            </w:pPr>
            <w:r>
              <w:rPr>
                <w:b/>
                <w:color w:val="FFFFFF" w:themeColor="background1"/>
                <w:sz w:val="18"/>
              </w:rPr>
              <w:t>1.1.3 Sous-enjeu</w:t>
            </w:r>
            <w:r>
              <w:rPr>
                <w:color w:val="FFFFFF" w:themeColor="background1"/>
                <w:sz w:val="18"/>
              </w:rPr>
              <w:t> : Droits des femmes</w:t>
            </w:r>
          </w:p>
        </w:tc>
      </w:tr>
      <w:tr w:rsidR="008449AF" w14:paraId="1F77B67E" w14:textId="77777777">
        <w:tc>
          <w:tcPr>
            <w:tcW w:w="9962" w:type="dxa"/>
            <w:gridSpan w:val="3"/>
            <w:shd w:val="clear" w:color="auto" w:fill="auto"/>
            <w:tcMar>
              <w:left w:w="88" w:type="dxa"/>
            </w:tcMar>
          </w:tcPr>
          <w:p w14:paraId="01E09318" w14:textId="77777777" w:rsidR="008449AF" w:rsidRDefault="004A5E76">
            <w:pPr>
              <w:pStyle w:val="Textoindependiente"/>
              <w:spacing w:after="0"/>
              <w:rPr>
                <w:b/>
              </w:rPr>
            </w:pPr>
            <w:r>
              <w:rPr>
                <w:b/>
              </w:rPr>
              <w:t>Le PMA prend des mesures pour respecter les droits des femmes, en particulier pour réduire les restrictions basées sur le genre pour l’accès aux ressources minérales.</w:t>
            </w:r>
          </w:p>
        </w:tc>
      </w:tr>
      <w:tr w:rsidR="008449AF" w14:paraId="0A847354" w14:textId="77777777">
        <w:tc>
          <w:tcPr>
            <w:tcW w:w="9962" w:type="dxa"/>
            <w:gridSpan w:val="3"/>
            <w:shd w:val="clear" w:color="auto" w:fill="auto"/>
            <w:tcMar>
              <w:left w:w="88" w:type="dxa"/>
            </w:tcMar>
          </w:tcPr>
          <w:p w14:paraId="4EA0D126" w14:textId="2E9531E2" w:rsidR="008449AF" w:rsidRDefault="004A5E76" w:rsidP="00BC5DA9">
            <w:pPr>
              <w:pStyle w:val="Textoindependiente2"/>
              <w:spacing w:after="0"/>
            </w:pPr>
            <w:r>
              <w:rPr>
                <w:b/>
              </w:rPr>
              <w:t>Orientation :</w:t>
            </w:r>
            <w:r>
              <w:t xml:space="preserve"> l’exigence aborde le problème des restrictions basées sur le genre pour l’accès aux ressources minérales, lesquelles limitent les femmes à la récupération des « restes » sur de nombreux sites miniers, travaillant alors comme trieuses de minerai dans les roches de rebut. Sans limiter l’accès à cette ressource minérale, le PMA devrait prendre des mesures afin de s’assurer que les femmes puissent accéder à, et profiter des ressources minières dans des conditions d’égalité avec les hommes.</w:t>
            </w:r>
          </w:p>
        </w:tc>
      </w:tr>
      <w:tr w:rsidR="008449AF" w14:paraId="5BC09564" w14:textId="77777777">
        <w:tc>
          <w:tcPr>
            <w:tcW w:w="4786" w:type="dxa"/>
            <w:shd w:val="clear" w:color="auto" w:fill="92D050"/>
            <w:tcMar>
              <w:left w:w="88" w:type="dxa"/>
            </w:tcMar>
          </w:tcPr>
          <w:p w14:paraId="16490CCC" w14:textId="77777777" w:rsidR="008449AF" w:rsidRDefault="004A5E76">
            <w:pPr>
              <w:pStyle w:val="Textoindependiente"/>
              <w:spacing w:after="0"/>
            </w:pPr>
            <w:r>
              <w:rPr>
                <w:b/>
              </w:rPr>
              <w:t>Contrôlé :</w:t>
            </w:r>
          </w:p>
          <w:p w14:paraId="0B7CB931" w14:textId="77777777" w:rsidR="008449AF" w:rsidRDefault="004A5E76">
            <w:pPr>
              <w:pStyle w:val="Textoindependiente"/>
              <w:spacing w:after="0"/>
            </w:pPr>
            <w:r>
              <w:t>Il n’existe pas de restriction basée sur le genre pour l’accès aux ressources minérales. Lorsque l’amélioration liée à cette exigence est réalisée, le risque important est contrôlé.</w:t>
            </w:r>
          </w:p>
          <w:p w14:paraId="4AD9406D" w14:textId="77777777" w:rsidR="008449AF" w:rsidRDefault="004A5E76">
            <w:pPr>
              <w:pStyle w:val="Textoindependiente"/>
              <w:spacing w:after="0"/>
              <w:jc w:val="center"/>
            </w:pPr>
            <w:r>
              <w:t>--- et ---</w:t>
            </w:r>
          </w:p>
          <w:p w14:paraId="0B897536" w14:textId="77777777" w:rsidR="008449AF" w:rsidRDefault="004A5E76">
            <w:pPr>
              <w:pStyle w:val="Textoindependiente"/>
              <w:spacing w:after="0"/>
              <w:rPr>
                <w:b/>
              </w:rPr>
            </w:pPr>
            <w:r>
              <w:t>Le PMA s’est engagé à poursuivre avec l’atténuation des risques moyens et faibles (Modules 6 et 7).</w:t>
            </w:r>
          </w:p>
        </w:tc>
        <w:tc>
          <w:tcPr>
            <w:tcW w:w="5176" w:type="dxa"/>
            <w:gridSpan w:val="2"/>
            <w:shd w:val="clear" w:color="auto" w:fill="auto"/>
            <w:tcMar>
              <w:left w:w="88" w:type="dxa"/>
            </w:tcMar>
          </w:tcPr>
          <w:p w14:paraId="33624367" w14:textId="77777777" w:rsidR="008449AF" w:rsidRDefault="004A5E76">
            <w:pPr>
              <w:pStyle w:val="Textoindependiente2"/>
              <w:spacing w:after="0"/>
              <w:rPr>
                <w:b/>
              </w:rPr>
            </w:pPr>
            <w:r>
              <w:rPr>
                <w:b/>
              </w:rPr>
              <w:t>Orientation</w:t>
            </w:r>
            <w:r>
              <w:t> : les résultats d’une enquête sur le genre et les statistiques locales sur l’emploi et les revenus montrent que les hommes et les femmes ont les mêmes opportunités.</w:t>
            </w:r>
          </w:p>
        </w:tc>
      </w:tr>
      <w:tr w:rsidR="008449AF" w14:paraId="7BBF208B" w14:textId="77777777">
        <w:tc>
          <w:tcPr>
            <w:tcW w:w="9962" w:type="dxa"/>
            <w:gridSpan w:val="3"/>
            <w:tcBorders>
              <w:top w:val="nil"/>
              <w:bottom w:val="nil"/>
            </w:tcBorders>
            <w:shd w:val="clear" w:color="auto" w:fill="CCFF66"/>
            <w:tcMar>
              <w:left w:w="88" w:type="dxa"/>
            </w:tcMar>
          </w:tcPr>
          <w:p w14:paraId="06300868" w14:textId="77777777" w:rsidR="008449AF" w:rsidRDefault="004A5E76">
            <w:pPr>
              <w:pStyle w:val="Textoindependiente"/>
              <w:spacing w:after="0"/>
              <w:jc w:val="left"/>
              <w:rPr>
                <w:b/>
              </w:rPr>
            </w:pPr>
            <w:r>
              <w:rPr>
                <w:b/>
              </w:rPr>
              <w:t>En progression :</w:t>
            </w:r>
          </w:p>
        </w:tc>
      </w:tr>
      <w:tr w:rsidR="008449AF" w14:paraId="7153C49D" w14:textId="77777777">
        <w:tc>
          <w:tcPr>
            <w:tcW w:w="4786" w:type="dxa"/>
            <w:tcBorders>
              <w:top w:val="nil"/>
              <w:right w:val="nil"/>
            </w:tcBorders>
            <w:shd w:val="clear" w:color="auto" w:fill="CCFF66"/>
            <w:tcMar>
              <w:left w:w="88" w:type="dxa"/>
            </w:tcMar>
          </w:tcPr>
          <w:p w14:paraId="6E507F7C" w14:textId="77777777" w:rsidR="008449AF" w:rsidRDefault="004A5E76">
            <w:pPr>
              <w:jc w:val="center"/>
              <w:rPr>
                <w:b/>
              </w:rPr>
            </w:pPr>
            <w:r>
              <w:rPr>
                <w:b/>
              </w:rPr>
              <w:t>Risque</w:t>
            </w:r>
          </w:p>
        </w:tc>
        <w:tc>
          <w:tcPr>
            <w:tcW w:w="5176" w:type="dxa"/>
            <w:gridSpan w:val="2"/>
            <w:tcBorders>
              <w:top w:val="nil"/>
              <w:left w:val="nil"/>
            </w:tcBorders>
            <w:shd w:val="clear" w:color="auto" w:fill="CCFF66"/>
          </w:tcPr>
          <w:p w14:paraId="2137B627" w14:textId="77777777" w:rsidR="008449AF" w:rsidRDefault="004A5E76">
            <w:pPr>
              <w:jc w:val="center"/>
              <w:rPr>
                <w:b/>
              </w:rPr>
            </w:pPr>
            <w:r>
              <w:rPr>
                <w:b/>
              </w:rPr>
              <w:t>Amélioration</w:t>
            </w:r>
          </w:p>
        </w:tc>
      </w:tr>
      <w:tr w:rsidR="008449AF" w14:paraId="62C3D73D" w14:textId="77777777">
        <w:tc>
          <w:tcPr>
            <w:tcW w:w="4786" w:type="dxa"/>
            <w:shd w:val="clear" w:color="auto" w:fill="auto"/>
            <w:tcMar>
              <w:left w:w="88" w:type="dxa"/>
            </w:tcMar>
          </w:tcPr>
          <w:p w14:paraId="35AAC20F" w14:textId="77777777" w:rsidR="008449AF" w:rsidRDefault="004A5E76">
            <w:pPr>
              <w:pStyle w:val="Textoindependiente"/>
              <w:spacing w:after="0"/>
            </w:pPr>
            <w:r>
              <w:t>Les opportunités de revenu pour les femmes sont limitées par des restrictions ou des interdictions pour elles d’accéder à certaines ressources minérales, de participer à certaines activités de production du minerai ou de rejoindre les organisations de mineurs.</w:t>
            </w:r>
          </w:p>
        </w:tc>
        <w:tc>
          <w:tcPr>
            <w:tcW w:w="5176" w:type="dxa"/>
            <w:gridSpan w:val="2"/>
            <w:shd w:val="clear" w:color="auto" w:fill="auto"/>
            <w:tcMar>
              <w:left w:w="88" w:type="dxa"/>
            </w:tcMar>
          </w:tcPr>
          <w:p w14:paraId="72E37936" w14:textId="77777777" w:rsidR="008449AF" w:rsidRDefault="004A5E76">
            <w:pPr>
              <w:pStyle w:val="Textoindependiente"/>
              <w:spacing w:after="0"/>
            </w:pPr>
            <w:r>
              <w:t xml:space="preserve">L’accès aux ressources minérales, aux activités de production du minerai et aux organisations de mineurs dépend de règles et de critères qui ne font pas la distinction entre les hommes et les femmes. </w:t>
            </w:r>
          </w:p>
          <w:p w14:paraId="1BADFC90" w14:textId="77777777" w:rsidR="008449AF" w:rsidRDefault="004A5E76">
            <w:pPr>
              <w:pStyle w:val="Textoindependiente2"/>
              <w:spacing w:after="0"/>
            </w:pPr>
            <w:r>
              <w:rPr>
                <w:b/>
              </w:rPr>
              <w:t>Orientation</w:t>
            </w:r>
            <w:r>
              <w:t> : sur une base annuelle, le PMA devra s’engager à avancer vers l’atténuation du risque et à réaliser les améliorations.</w:t>
            </w:r>
          </w:p>
          <w:p w14:paraId="7CBEE22C" w14:textId="77777777" w:rsidR="008449AF" w:rsidRDefault="004A5E76">
            <w:pPr>
              <w:pStyle w:val="Textoindependiente2"/>
              <w:spacing w:after="0"/>
            </w:pPr>
            <w:r>
              <w:t>Les activités recommandées sont :</w:t>
            </w:r>
          </w:p>
          <w:p w14:paraId="41F7A539" w14:textId="77777777" w:rsidR="008449AF" w:rsidRDefault="004A5E76">
            <w:pPr>
              <w:pStyle w:val="Textoindependiente2"/>
              <w:spacing w:after="0"/>
            </w:pPr>
            <w:r>
              <w:t>…</w:t>
            </w:r>
          </w:p>
          <w:p w14:paraId="548A63A2" w14:textId="77777777" w:rsidR="008449AF" w:rsidRDefault="004A5E76">
            <w:pPr>
              <w:pStyle w:val="Textoindependiente2"/>
              <w:spacing w:after="0"/>
            </w:pPr>
            <w:r>
              <w:t>…</w:t>
            </w:r>
          </w:p>
          <w:p w14:paraId="5C1D1537" w14:textId="77777777" w:rsidR="008449AF" w:rsidRDefault="004A5E76">
            <w:pPr>
              <w:pStyle w:val="Textoindependiente2"/>
              <w:spacing w:after="0"/>
            </w:pPr>
            <w:r>
              <w:t>Les engagements et les réalisations doivent être documentés dans le rapport CRAFT.</w:t>
            </w:r>
          </w:p>
        </w:tc>
      </w:tr>
      <w:tr w:rsidR="008449AF" w14:paraId="14811A07" w14:textId="77777777">
        <w:tc>
          <w:tcPr>
            <w:tcW w:w="9962" w:type="dxa"/>
            <w:gridSpan w:val="3"/>
            <w:shd w:val="clear" w:color="auto" w:fill="FFFFCC"/>
            <w:tcMar>
              <w:left w:w="88" w:type="dxa"/>
            </w:tcMar>
          </w:tcPr>
          <w:p w14:paraId="0E252D75" w14:textId="77777777" w:rsidR="008449AF" w:rsidRDefault="004A5E76">
            <w:pPr>
              <w:pStyle w:val="Textoindependiente"/>
              <w:spacing w:after="0"/>
              <w:rPr>
                <w:b/>
              </w:rPr>
            </w:pPr>
            <w:r>
              <w:rPr>
                <w:b/>
              </w:rPr>
              <w:t>Non abordé</w:t>
            </w:r>
          </w:p>
          <w:p w14:paraId="434DA35E" w14:textId="77777777" w:rsidR="008449AF" w:rsidRDefault="004A5E76">
            <w:pPr>
              <w:pStyle w:val="Textoindependiente2"/>
              <w:spacing w:after="0"/>
            </w:pPr>
            <w:r>
              <w:rPr>
                <w:b/>
              </w:rPr>
              <w:t>Orientation</w:t>
            </w:r>
            <w:r>
              <w:t> : le risque devra être évalué et s’il est présent, des mesures d’atténuation devront être prises.</w:t>
            </w:r>
          </w:p>
        </w:tc>
      </w:tr>
    </w:tbl>
    <w:p w14:paraId="37D03FF5" w14:textId="77777777" w:rsidR="008449AF" w:rsidRDefault="004A5E76">
      <w:pPr>
        <w:spacing w:after="160" w:line="259" w:lineRule="auto"/>
        <w:rPr>
          <w:rFonts w:eastAsiaTheme="minorEastAsia"/>
        </w:rPr>
      </w:pPr>
      <w:r>
        <w:br w:type="page"/>
      </w:r>
    </w:p>
    <w:tbl>
      <w:tblPr>
        <w:tblStyle w:val="Tablaconcuadrcula"/>
        <w:tblW w:w="9753" w:type="dxa"/>
        <w:tblCellMar>
          <w:left w:w="133" w:type="dxa"/>
        </w:tblCellMar>
        <w:tblLook w:val="04A0" w:firstRow="1" w:lastRow="0" w:firstColumn="1" w:lastColumn="0" w:noHBand="0" w:noVBand="1"/>
      </w:tblPr>
      <w:tblGrid>
        <w:gridCol w:w="4667"/>
        <w:gridCol w:w="968"/>
        <w:gridCol w:w="4118"/>
      </w:tblGrid>
      <w:tr w:rsidR="008449AF" w14:paraId="4C888C4E" w14:textId="77777777">
        <w:tc>
          <w:tcPr>
            <w:tcW w:w="5634" w:type="dxa"/>
            <w:gridSpan w:val="2"/>
            <w:tcBorders>
              <w:top w:val="nil"/>
              <w:left w:val="nil"/>
              <w:right w:val="nil"/>
            </w:tcBorders>
            <w:shd w:val="clear" w:color="auto" w:fill="auto"/>
            <w:vAlign w:val="bottom"/>
          </w:tcPr>
          <w:p w14:paraId="4B32636F" w14:textId="77777777" w:rsidR="008449AF" w:rsidRDefault="004A5E76">
            <w:pPr>
              <w:pStyle w:val="Textoindependiente"/>
              <w:keepNext/>
              <w:pageBreakBefore/>
              <w:spacing w:after="0"/>
              <w:jc w:val="left"/>
              <w:rPr>
                <w:b/>
              </w:rPr>
            </w:pPr>
            <w:r>
              <w:rPr>
                <w:b/>
              </w:rPr>
              <w:lastRenderedPageBreak/>
              <w:t>M.5/1.1.4/E.1</w:t>
            </w:r>
          </w:p>
        </w:tc>
        <w:tc>
          <w:tcPr>
            <w:tcW w:w="4118" w:type="dxa"/>
            <w:tcBorders>
              <w:top w:val="nil"/>
              <w:left w:val="nil"/>
              <w:right w:val="nil"/>
            </w:tcBorders>
            <w:shd w:val="clear" w:color="auto" w:fill="auto"/>
          </w:tcPr>
          <w:p w14:paraId="671D7376" w14:textId="77777777" w:rsidR="008449AF" w:rsidRDefault="004A5E76">
            <w:pPr>
              <w:keepNext/>
              <w:shd w:val="clear" w:color="auto" w:fill="003399"/>
              <w:rPr>
                <w:color w:val="FFFFFF" w:themeColor="background1"/>
                <w:sz w:val="18"/>
              </w:rPr>
            </w:pPr>
            <w:r>
              <w:rPr>
                <w:b/>
                <w:color w:val="FFFFFF" w:themeColor="background1"/>
                <w:sz w:val="18"/>
              </w:rPr>
              <w:t>1. Catégorie</w:t>
            </w:r>
            <w:r>
              <w:rPr>
                <w:color w:val="FFFFFF" w:themeColor="background1"/>
                <w:sz w:val="18"/>
              </w:rPr>
              <w:t> : Droits humains et droits du travailleur</w:t>
            </w:r>
          </w:p>
          <w:p w14:paraId="6FE36369" w14:textId="77777777" w:rsidR="008449AF" w:rsidRDefault="004A5E76">
            <w:pPr>
              <w:keepNext/>
              <w:shd w:val="clear" w:color="auto" w:fill="003399"/>
              <w:rPr>
                <w:color w:val="FFFFFF" w:themeColor="background1"/>
                <w:sz w:val="18"/>
              </w:rPr>
            </w:pPr>
            <w:r>
              <w:rPr>
                <w:b/>
                <w:color w:val="FFFFFF" w:themeColor="background1"/>
                <w:sz w:val="18"/>
              </w:rPr>
              <w:t>1.1 Enjeu</w:t>
            </w:r>
            <w:r>
              <w:rPr>
                <w:color w:val="FFFFFF" w:themeColor="background1"/>
                <w:sz w:val="18"/>
              </w:rPr>
              <w:t> : Graves atteintes aux droits humains</w:t>
            </w:r>
          </w:p>
          <w:p w14:paraId="0169A26B" w14:textId="77777777" w:rsidR="008449AF" w:rsidRDefault="004A5E76">
            <w:pPr>
              <w:keepNext/>
              <w:shd w:val="clear" w:color="auto" w:fill="003399"/>
              <w:rPr>
                <w:color w:val="FFFFFF" w:themeColor="background1"/>
                <w:sz w:val="18"/>
              </w:rPr>
            </w:pPr>
            <w:r>
              <w:rPr>
                <w:b/>
                <w:color w:val="FFFFFF" w:themeColor="background1"/>
                <w:sz w:val="18"/>
              </w:rPr>
              <w:t>1.1.4 Sous-enjeu</w:t>
            </w:r>
            <w:r>
              <w:rPr>
                <w:color w:val="FFFFFF" w:themeColor="background1"/>
                <w:sz w:val="18"/>
              </w:rPr>
              <w:t> : Discrimination et diversité</w:t>
            </w:r>
          </w:p>
        </w:tc>
      </w:tr>
      <w:tr w:rsidR="008449AF" w14:paraId="749DEBDD" w14:textId="77777777">
        <w:tc>
          <w:tcPr>
            <w:tcW w:w="9752" w:type="dxa"/>
            <w:gridSpan w:val="3"/>
            <w:shd w:val="clear" w:color="auto" w:fill="auto"/>
            <w:tcMar>
              <w:left w:w="88" w:type="dxa"/>
            </w:tcMar>
          </w:tcPr>
          <w:p w14:paraId="2D7B7756" w14:textId="2DAA6D46" w:rsidR="008449AF" w:rsidRDefault="004A5E76">
            <w:pPr>
              <w:pStyle w:val="Textoindependiente"/>
              <w:spacing w:after="0"/>
            </w:pPr>
            <w:r>
              <w:rPr>
                <w:b/>
              </w:rPr>
              <w:t>Le PMA ne base pas ses décisions sur des critères définis comme discriminants par la Déclaration Universelle des Droits de l’Homme.</w:t>
            </w:r>
          </w:p>
        </w:tc>
      </w:tr>
      <w:tr w:rsidR="008449AF" w14:paraId="4FD96A42" w14:textId="77777777">
        <w:tc>
          <w:tcPr>
            <w:tcW w:w="9752" w:type="dxa"/>
            <w:gridSpan w:val="3"/>
            <w:shd w:val="clear" w:color="auto" w:fill="auto"/>
            <w:tcMar>
              <w:left w:w="88" w:type="dxa"/>
            </w:tcMar>
          </w:tcPr>
          <w:p w14:paraId="696E8461" w14:textId="30D6CD66" w:rsidR="008449AF" w:rsidRDefault="004A5E76">
            <w:pPr>
              <w:pStyle w:val="Textoindependiente2"/>
              <w:spacing w:after="0"/>
            </w:pPr>
            <w:r>
              <w:rPr>
                <w:b/>
              </w:rPr>
              <w:t>Orientation :</w:t>
            </w:r>
            <w:r>
              <w:t xml:space="preserve"> l’article 2 de la Déclaration Universelle des Droits de l’Homme </w:t>
            </w:r>
            <w:r>
              <w:fldChar w:fldCharType="begin"/>
            </w:r>
            <w:r>
              <w:instrText>ADDIN CITAVI.PLACEHOLDER 9af599ec-d9cb-4b34-bd63-8a396bd66969 PFBsYWNlaG9sZGVyPg0KICA8QWRkSW5WZXJzaW9uPjUuNy4wLjA8L0FkZEluVmVyc2lvbj4NCiAgPElkPjlhZjU5OWVjLWQ5Y2ItNGIzNC1iZDYzLThhMzk2YmQ2Njk2OTwvSWQ+DQogIDxFbnRyaWVzPg0KICAgIDxFbnRyeT4NCiAgICAgIDxJZD45Y2QxOTM5Mi1iMmRiLTRiYzctYjQ4Ny05ZGMwNTlmMzJiZTQ8L0lkPg0KICAgICAgPFJlZmVyZW5jZUlkPmZjM2U1NDRhLTQyYzMtNDRjMS1hMGUyLWIyNDNhNzZmMTUyNTwvUmVmZXJlbmNlSWQ+DQogICAgICA8UmFuZ2U+DQogICAgICAgIDxTdGFydD4wPC9TdGFydD4NCiAgICAgICAgPExlbmd0aD45PC9MZW5ndGg+DQogICAgICA8L1JhbmdlPg0KICAgICAgPFJlZmVyZW5jZT4NCiAgICAgICAgPFJlZmVyZW5jZVR5cGVJZD5VbnB1Ymxpc2hlZFdvcms8L1JlZmVyZW5jZVR5cGVJZD4NCiAgICAgICAgPEF1dGhvcnM+DQogICAgICAgICAgPFBlcnNvbj4NCiAgICAgICAgICAgIDxMYXN0TmFtZT5VTjwvTGFzdE5hbWU+DQogICAgICAgICAgPC9QZXJzb24+DQogICAgICAgIDwvQXV0aG9ycz4NCiAgICAgICAgPEFjY2Vzc0RhdGU+MzAvMTEvMjAxNzwvQWNjZXNzRGF0ZT4NCiAgICAgICAgPERhdGU+MTk0ODwvRGF0ZT4NCiAgICAgICAgPElkPmZjM2U1NDRhLTQyYzMtNDRjMS1hMGUyLWIyNDNhNzZmMTUyNTwvSWQ+DQogICAgICAgIDxMb2NhdGlvbnM+DQogICAgICAgICAgPExvY2F0aW9uPg0KICAgICAgICAgICAgPEFkZHJlc3M+ZW5nLnBkZjwvQWRkcmVzcz4NCiAgICAgICAgICAgIDxMb2NhdGlvblR5cGU+RWxlY3Ryb25pY0FkZHJlc3M8L0xvY2F0aW9uVHlwZT4NCiAgICAgICAgICA8L0xvY2F0aW9uPg0KICAgICAgICAgIDxMb2NhdGlvbj4NCiAgICAgICAgICAgIDxBZGRyZXNzPmh0dHA6Ly93d3cub2hjaHIub3JnL0VOL1VESFIvUGFnZXMvTGFuZ3VhZ2UuYXNweD9MYW5nSUQ9ZW5nPC9BZGRyZXNzPg0KICAgICAgICAgICAgPExvY2F0aW9uVHlwZT5FbGVjdHJvbmljQWRkcmVzczwvTG9jYXRpb25UeXBlPg0KICAgICAgICAgIDwvTG9jYXRpb24+DQogICAgICAgIDwvTG9jYXRpb25zPg0KICAgICAgICA8T25saW5lQWRkcmVzcz5odHRwOi8vd3d3Lm9oY2hyLm9yZy9FTi9VREhSL1BhZ2VzL0xhbmd1YWdlLmFzcHg/TGFuZ0lEPWVuZzwvT25saW5lQWRkcmVzcz4NCiAgICAgICAgPE9yZ2FuaXphdGlvbnM+DQogICAgICAgICAgPFBlcnNvbj4NCiAgICAgICAgICAgIDxMYXN0TmFtZT5Vbml0ZWQgTmF0aW9ucyBHZW5lcmFsIEFzc2VtYmx5PC9MYXN0TmFtZT4NCiAgICAgICAgICA8L1BlcnNvbj4NCiAgICAgICAgPC9Pcmdhbml6YXRpb25zPg0KICAgICAgICA8UGFnZUNvdW50QzU+PCFbQ0RBVEFbPGM+ODwvYz4NCjxpbj50cnVlPC9pbj4NCjxvcz44PC9vcz4NCjxwcz44PC9wcz5dXT48L1BhZ2VDb3VudEM1Pg0KICAgICAgICA8UGFnZUNvdW50Pjg8L1BhZ2VDb3VudD4NCiAgICAgICAgPFNlcXVlbmNlTnVtYmVyPjc3MjwvU2VxdWVuY2VOdW1iZXI+DQogICAgICAgIDxTaG9ydFRpdGxlPlVOIDE5NDgg4oCTIFVuaXZlcnNhbCBEZWNsYXJhdGlvbiBvZiBIdW1hbiBSaWdodHM8L1Nob3J0VGl0bGU+DQogICAgICAgIDxUaXRsZT5Vbml2ZXJzYWwgRGVjbGFyYXRpb24gb2YgSHVtYW4gUmlnaHRzPC9UaXRsZT4NCiAgICAgIDwvUmVmZXJlbmNlPg0KICAgIDwvRW50cnk+DQogIDwvRW50cmllcz4NCiAgPFRleHQ+KFVOIDE5NDg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VTiAxOTQ4KTwvVGV4dD4NCiAgICA8L1RleHRVbml0Pg0KICA8L1RleHRVbml0cz4NCjwvUGxhY2Vob2xkZXI+</w:instrText>
            </w:r>
            <w:r>
              <w:fldChar w:fldCharType="separate"/>
            </w:r>
            <w:bookmarkStart w:id="292" w:name="__Fieldmark__3843_187408736"/>
            <w:r>
              <w:t>(</w:t>
            </w:r>
            <w:bookmarkStart w:id="293" w:name="__Fieldmark__42403_1435017116"/>
            <w:r>
              <w:t>O</w:t>
            </w:r>
            <w:bookmarkStart w:id="294" w:name="__Fieldmark__23124_1435017116"/>
            <w:r>
              <w:t>N</w:t>
            </w:r>
            <w:bookmarkStart w:id="295" w:name="__Fieldmark__10058_1435017116"/>
            <w:r>
              <w:t>U</w:t>
            </w:r>
            <w:bookmarkStart w:id="296" w:name="__Fieldmark__4763_2621159314"/>
            <w:r>
              <w:t xml:space="preserve"> </w:t>
            </w:r>
            <w:bookmarkStart w:id="297" w:name="_CTVP0019af599ecd9cb4b34bd638a396bd66969"/>
            <w:r>
              <w:t>1948)</w:t>
            </w:r>
            <w:r>
              <w:fldChar w:fldCharType="end"/>
            </w:r>
            <w:bookmarkEnd w:id="292"/>
            <w:bookmarkEnd w:id="293"/>
            <w:bookmarkEnd w:id="294"/>
            <w:bookmarkEnd w:id="295"/>
            <w:bookmarkEnd w:id="296"/>
            <w:bookmarkEnd w:id="297"/>
            <w:r>
              <w:t xml:space="preserve"> stipule que « </w:t>
            </w:r>
            <w:r>
              <w:rPr>
                <w:i/>
              </w:rPr>
              <w:t>chacun peut se prévaloir de tous les droits et de toutes les libertés proclamés dans la présente Déclaration, sans distinction aucune, notamment de race, de couleur, de sexe, de langue, de religion, d’opinion politique ou de toute autre opinion, d’origine nationale ou sociale, de fortune, de naissance ou de toute autre situation.</w:t>
            </w:r>
            <w:r>
              <w:t> »</w:t>
            </w:r>
          </w:p>
        </w:tc>
      </w:tr>
      <w:tr w:rsidR="008449AF" w14:paraId="50F0F0BD" w14:textId="77777777">
        <w:tc>
          <w:tcPr>
            <w:tcW w:w="4666" w:type="dxa"/>
            <w:shd w:val="clear" w:color="auto" w:fill="92D050"/>
            <w:tcMar>
              <w:left w:w="88" w:type="dxa"/>
            </w:tcMar>
          </w:tcPr>
          <w:p w14:paraId="62CE4AD4" w14:textId="77777777" w:rsidR="008449AF" w:rsidRDefault="004A5E76">
            <w:pPr>
              <w:pStyle w:val="Textoindependiente"/>
              <w:spacing w:after="0"/>
            </w:pPr>
            <w:r>
              <w:rPr>
                <w:b/>
              </w:rPr>
              <w:t>Contrôlé :</w:t>
            </w:r>
          </w:p>
          <w:p w14:paraId="1F199397" w14:textId="77777777" w:rsidR="008449AF" w:rsidRDefault="004A5E76">
            <w:pPr>
              <w:pStyle w:val="Textoindependiente"/>
              <w:spacing w:after="0"/>
            </w:pPr>
            <w:r>
              <w:t>Les décisions des PMA ne se basent pas sur des critères discriminants. Lorsque l’amélioration liée à cette exigence est réalisée, le risque important est contrôlé.</w:t>
            </w:r>
          </w:p>
          <w:p w14:paraId="333FC2E6" w14:textId="77777777" w:rsidR="008449AF" w:rsidRDefault="004A5E76">
            <w:pPr>
              <w:pStyle w:val="Textoindependiente"/>
              <w:spacing w:after="0"/>
              <w:jc w:val="center"/>
            </w:pPr>
            <w:r>
              <w:t>--- et ---</w:t>
            </w:r>
          </w:p>
          <w:p w14:paraId="3024D07D" w14:textId="77777777" w:rsidR="008449AF" w:rsidRDefault="004A5E76">
            <w:pPr>
              <w:pStyle w:val="Textoindependiente"/>
              <w:spacing w:after="0"/>
              <w:rPr>
                <w:b/>
              </w:rPr>
            </w:pPr>
            <w:r>
              <w:t>Le PMA s’est engagé à poursuivre avec l’atténuation des risques moyens et faibles (Modules 6 et 7).</w:t>
            </w:r>
          </w:p>
        </w:tc>
        <w:tc>
          <w:tcPr>
            <w:tcW w:w="5086" w:type="dxa"/>
            <w:gridSpan w:val="2"/>
            <w:shd w:val="clear" w:color="auto" w:fill="auto"/>
            <w:tcMar>
              <w:left w:w="88" w:type="dxa"/>
            </w:tcMar>
          </w:tcPr>
          <w:p w14:paraId="0F5F2A93" w14:textId="77777777" w:rsidR="008449AF" w:rsidRDefault="004A5E76">
            <w:pPr>
              <w:pStyle w:val="Textoindependiente2"/>
              <w:spacing w:after="0"/>
              <w:rPr>
                <w:b/>
              </w:rPr>
            </w:pPr>
            <w:r>
              <w:rPr>
                <w:b/>
              </w:rPr>
              <w:t>Orientation</w:t>
            </w:r>
            <w:r>
              <w:t> : une politique contre les discriminations est développée, adoptée et mise en œuvre.</w:t>
            </w:r>
          </w:p>
        </w:tc>
      </w:tr>
      <w:tr w:rsidR="008449AF" w14:paraId="160D3440" w14:textId="77777777">
        <w:tc>
          <w:tcPr>
            <w:tcW w:w="9752" w:type="dxa"/>
            <w:gridSpan w:val="3"/>
            <w:tcBorders>
              <w:top w:val="nil"/>
              <w:bottom w:val="nil"/>
            </w:tcBorders>
            <w:shd w:val="clear" w:color="auto" w:fill="CCFF66"/>
            <w:tcMar>
              <w:left w:w="88" w:type="dxa"/>
            </w:tcMar>
          </w:tcPr>
          <w:p w14:paraId="46506A5C" w14:textId="77777777" w:rsidR="008449AF" w:rsidRDefault="004A5E76">
            <w:pPr>
              <w:pStyle w:val="Textoindependiente"/>
              <w:spacing w:after="0"/>
              <w:jc w:val="left"/>
              <w:rPr>
                <w:b/>
              </w:rPr>
            </w:pPr>
            <w:r>
              <w:rPr>
                <w:b/>
              </w:rPr>
              <w:t>En progression :</w:t>
            </w:r>
          </w:p>
        </w:tc>
      </w:tr>
      <w:tr w:rsidR="008449AF" w14:paraId="7762F675" w14:textId="77777777">
        <w:tc>
          <w:tcPr>
            <w:tcW w:w="4666" w:type="dxa"/>
            <w:tcBorders>
              <w:top w:val="nil"/>
              <w:right w:val="nil"/>
            </w:tcBorders>
            <w:shd w:val="clear" w:color="auto" w:fill="CCFF66"/>
            <w:tcMar>
              <w:left w:w="88" w:type="dxa"/>
            </w:tcMar>
          </w:tcPr>
          <w:p w14:paraId="139A3326" w14:textId="77777777" w:rsidR="008449AF" w:rsidRDefault="004A5E76">
            <w:pPr>
              <w:jc w:val="center"/>
              <w:rPr>
                <w:b/>
              </w:rPr>
            </w:pPr>
            <w:r>
              <w:rPr>
                <w:b/>
              </w:rPr>
              <w:t>Risque</w:t>
            </w:r>
          </w:p>
        </w:tc>
        <w:tc>
          <w:tcPr>
            <w:tcW w:w="5086" w:type="dxa"/>
            <w:gridSpan w:val="2"/>
            <w:tcBorders>
              <w:top w:val="nil"/>
              <w:left w:val="nil"/>
            </w:tcBorders>
            <w:shd w:val="clear" w:color="auto" w:fill="CCFF66"/>
          </w:tcPr>
          <w:p w14:paraId="1DA8FF9D" w14:textId="77777777" w:rsidR="008449AF" w:rsidRDefault="004A5E76">
            <w:pPr>
              <w:jc w:val="center"/>
              <w:rPr>
                <w:b/>
              </w:rPr>
            </w:pPr>
            <w:r>
              <w:rPr>
                <w:b/>
              </w:rPr>
              <w:t>Amélioration</w:t>
            </w:r>
          </w:p>
        </w:tc>
      </w:tr>
      <w:tr w:rsidR="008449AF" w14:paraId="7995521A" w14:textId="77777777">
        <w:tc>
          <w:tcPr>
            <w:tcW w:w="4666" w:type="dxa"/>
            <w:shd w:val="clear" w:color="auto" w:fill="auto"/>
            <w:tcMar>
              <w:left w:w="88" w:type="dxa"/>
            </w:tcMar>
          </w:tcPr>
          <w:p w14:paraId="2A95F133" w14:textId="001D8CC4" w:rsidR="008449AF" w:rsidRDefault="004A5E76">
            <w:pPr>
              <w:pStyle w:val="Textoindependiente"/>
              <w:spacing w:after="0"/>
            </w:pPr>
            <w:r>
              <w:t>La discrimination basée sur « la race, la couleur, le sexe, la langue, la religion, l’opinion politique ou tout autre opinion, l’origine nationale ou sociale, la fortune, la naissance ou tout autre situation »</w:t>
            </w:r>
            <w:r>
              <w:rPr>
                <w:rStyle w:val="Ancredenotedebasdepage"/>
              </w:rPr>
              <w:footnoteReference w:id="21"/>
            </w:r>
            <w:r>
              <w:t xml:space="preserve"> peut être commune.</w:t>
            </w:r>
          </w:p>
        </w:tc>
        <w:tc>
          <w:tcPr>
            <w:tcW w:w="5086" w:type="dxa"/>
            <w:gridSpan w:val="2"/>
            <w:shd w:val="clear" w:color="auto" w:fill="auto"/>
            <w:tcMar>
              <w:left w:w="88" w:type="dxa"/>
            </w:tcMar>
          </w:tcPr>
          <w:p w14:paraId="5552ED65" w14:textId="7849A2A9" w:rsidR="008449AF" w:rsidRDefault="004A5E76">
            <w:pPr>
              <w:pStyle w:val="Textoindependiente"/>
              <w:spacing w:after="0"/>
            </w:pPr>
            <w:r>
              <w:t>Dans les limites de son périmètre organisationnel</w:t>
            </w:r>
            <w:r>
              <w:rPr>
                <w:rStyle w:val="Ancredenotedebasdepage"/>
              </w:rPr>
              <w:footnoteReference w:id="22"/>
            </w:r>
            <w:r>
              <w:t>, les décisions du PMA pour établir les structures et les procédures (voir M.5/2.2.8/E.1) ne se basent pas sur des critères définis comme discriminants par la Déclaration Universelle des Droits de l’Homme.</w:t>
            </w:r>
            <w:r>
              <w:rPr>
                <w:rStyle w:val="Ancredenotedebasdepage"/>
              </w:rPr>
              <w:footnoteReference w:id="23"/>
            </w:r>
            <w:r>
              <w:t xml:space="preserve"> </w:t>
            </w:r>
          </w:p>
          <w:p w14:paraId="696A1A8C" w14:textId="77777777" w:rsidR="008449AF" w:rsidRDefault="004A5E76">
            <w:pPr>
              <w:pStyle w:val="Textoindependiente2"/>
              <w:spacing w:after="0"/>
            </w:pPr>
            <w:r>
              <w:rPr>
                <w:b/>
              </w:rPr>
              <w:t>Orientation</w:t>
            </w:r>
            <w:r>
              <w:t> : sur une base annuelle, le PMA devra s’engager à avancer vers l’atténuation du risque et à réaliser les améliorations.</w:t>
            </w:r>
          </w:p>
          <w:p w14:paraId="26896B6A" w14:textId="77777777" w:rsidR="008449AF" w:rsidRDefault="004A5E76">
            <w:pPr>
              <w:pStyle w:val="Textoindependiente2"/>
              <w:spacing w:after="0"/>
            </w:pPr>
            <w:r>
              <w:t>Les activités recommandées sont :</w:t>
            </w:r>
          </w:p>
          <w:p w14:paraId="00EA9355" w14:textId="77777777" w:rsidR="008449AF" w:rsidRDefault="004A5E76">
            <w:pPr>
              <w:pStyle w:val="Textoindependiente2"/>
              <w:spacing w:after="0"/>
            </w:pPr>
            <w:r>
              <w:t>…</w:t>
            </w:r>
          </w:p>
          <w:p w14:paraId="4222E4D8" w14:textId="77777777" w:rsidR="008449AF" w:rsidRDefault="004A5E76">
            <w:pPr>
              <w:pStyle w:val="Textoindependiente2"/>
              <w:spacing w:after="0"/>
            </w:pPr>
            <w:r>
              <w:t>…</w:t>
            </w:r>
          </w:p>
          <w:p w14:paraId="4FB1F874" w14:textId="77777777" w:rsidR="008449AF" w:rsidRDefault="004A5E76">
            <w:pPr>
              <w:pStyle w:val="Textoindependiente2"/>
              <w:spacing w:after="0"/>
            </w:pPr>
            <w:r>
              <w:t>Les engagements et les réalisations doivent être documentés dans le rapport CRAFT.</w:t>
            </w:r>
          </w:p>
        </w:tc>
      </w:tr>
      <w:tr w:rsidR="008449AF" w14:paraId="09240262" w14:textId="77777777">
        <w:tc>
          <w:tcPr>
            <w:tcW w:w="9752" w:type="dxa"/>
            <w:gridSpan w:val="3"/>
            <w:shd w:val="clear" w:color="auto" w:fill="FFFFCC"/>
            <w:tcMar>
              <w:left w:w="88" w:type="dxa"/>
            </w:tcMar>
          </w:tcPr>
          <w:p w14:paraId="707BB916" w14:textId="77777777" w:rsidR="008449AF" w:rsidRDefault="004A5E76">
            <w:pPr>
              <w:pStyle w:val="Textoindependiente"/>
              <w:spacing w:after="0"/>
              <w:rPr>
                <w:b/>
              </w:rPr>
            </w:pPr>
            <w:r>
              <w:rPr>
                <w:b/>
              </w:rPr>
              <w:t>Non abordé</w:t>
            </w:r>
          </w:p>
          <w:p w14:paraId="557874C1" w14:textId="77777777" w:rsidR="008449AF" w:rsidRDefault="004A5E76">
            <w:pPr>
              <w:pStyle w:val="Textoindependiente2"/>
              <w:spacing w:after="0"/>
            </w:pPr>
            <w:r>
              <w:rPr>
                <w:b/>
              </w:rPr>
              <w:t>Orientation</w:t>
            </w:r>
            <w:r>
              <w:t> : le risque devra être évalué et s’il est présent, des mesures d’atténuation devront être prises.</w:t>
            </w:r>
          </w:p>
        </w:tc>
      </w:tr>
    </w:tbl>
    <w:p w14:paraId="457C1D27" w14:textId="77777777" w:rsidR="008449AF" w:rsidRDefault="004A5E76">
      <w:pPr>
        <w:spacing w:after="160" w:line="259" w:lineRule="auto"/>
        <w:rPr>
          <w:rFonts w:eastAsiaTheme="minorEastAsia"/>
        </w:rPr>
      </w:pPr>
      <w:r>
        <w:br w:type="page"/>
      </w:r>
    </w:p>
    <w:tbl>
      <w:tblPr>
        <w:tblStyle w:val="Tablaconcuadrcula"/>
        <w:tblW w:w="9963" w:type="dxa"/>
        <w:tblCellMar>
          <w:left w:w="133" w:type="dxa"/>
        </w:tblCellMar>
        <w:tblLook w:val="04A0" w:firstRow="1" w:lastRow="0" w:firstColumn="1" w:lastColumn="0" w:noHBand="0" w:noVBand="1"/>
      </w:tblPr>
      <w:tblGrid>
        <w:gridCol w:w="4787"/>
        <w:gridCol w:w="991"/>
        <w:gridCol w:w="4185"/>
      </w:tblGrid>
      <w:tr w:rsidR="008449AF" w14:paraId="769BD36C" w14:textId="77777777">
        <w:tc>
          <w:tcPr>
            <w:tcW w:w="5777" w:type="dxa"/>
            <w:gridSpan w:val="2"/>
            <w:tcBorders>
              <w:top w:val="nil"/>
              <w:left w:val="nil"/>
              <w:right w:val="nil"/>
            </w:tcBorders>
            <w:shd w:val="clear" w:color="auto" w:fill="auto"/>
            <w:vAlign w:val="bottom"/>
          </w:tcPr>
          <w:p w14:paraId="457739CF" w14:textId="77777777" w:rsidR="008449AF" w:rsidRDefault="004A5E76">
            <w:pPr>
              <w:pStyle w:val="Textoindependiente"/>
              <w:keepNext/>
              <w:pageBreakBefore/>
              <w:spacing w:after="0"/>
              <w:jc w:val="left"/>
              <w:rPr>
                <w:b/>
              </w:rPr>
            </w:pPr>
            <w:r>
              <w:rPr>
                <w:b/>
              </w:rPr>
              <w:lastRenderedPageBreak/>
              <w:t>M.5/1.3.3/E.1</w:t>
            </w:r>
          </w:p>
        </w:tc>
        <w:tc>
          <w:tcPr>
            <w:tcW w:w="4185" w:type="dxa"/>
            <w:tcBorders>
              <w:top w:val="nil"/>
              <w:left w:val="nil"/>
              <w:right w:val="nil"/>
            </w:tcBorders>
            <w:shd w:val="clear" w:color="auto" w:fill="auto"/>
          </w:tcPr>
          <w:p w14:paraId="09F18F79" w14:textId="77777777" w:rsidR="008449AF" w:rsidRDefault="004A5E76">
            <w:pPr>
              <w:keepNext/>
              <w:shd w:val="clear" w:color="auto" w:fill="003399"/>
              <w:rPr>
                <w:color w:val="FFFFFF" w:themeColor="background1"/>
                <w:sz w:val="18"/>
              </w:rPr>
            </w:pPr>
            <w:r>
              <w:rPr>
                <w:b/>
                <w:color w:val="FFFFFF" w:themeColor="background1"/>
                <w:sz w:val="18"/>
              </w:rPr>
              <w:t>1. Catégorie</w:t>
            </w:r>
            <w:r>
              <w:rPr>
                <w:color w:val="FFFFFF" w:themeColor="background1"/>
                <w:sz w:val="18"/>
              </w:rPr>
              <w:t> : Droits humains et droits du travailleur</w:t>
            </w:r>
          </w:p>
          <w:p w14:paraId="1319BD32" w14:textId="77777777" w:rsidR="008449AF" w:rsidRDefault="004A5E76">
            <w:pPr>
              <w:shd w:val="clear" w:color="auto" w:fill="003399"/>
              <w:rPr>
                <w:color w:val="FFFFFF" w:themeColor="background1"/>
                <w:sz w:val="18"/>
              </w:rPr>
            </w:pPr>
            <w:r>
              <w:rPr>
                <w:b/>
                <w:color w:val="FFFFFF" w:themeColor="background1"/>
                <w:sz w:val="18"/>
              </w:rPr>
              <w:t>1.3 Enjeu</w:t>
            </w:r>
            <w:r>
              <w:rPr>
                <w:color w:val="FFFFFF" w:themeColor="background1"/>
                <w:sz w:val="18"/>
              </w:rPr>
              <w:t> : Santé et sécurité au travail</w:t>
            </w:r>
          </w:p>
          <w:p w14:paraId="5D7BEF65" w14:textId="77777777" w:rsidR="008449AF" w:rsidRDefault="004A5E76">
            <w:pPr>
              <w:keepNext/>
              <w:shd w:val="clear" w:color="auto" w:fill="003399"/>
              <w:rPr>
                <w:color w:val="FFFFFF" w:themeColor="background1"/>
                <w:sz w:val="18"/>
              </w:rPr>
            </w:pPr>
            <w:r>
              <w:rPr>
                <w:b/>
                <w:color w:val="FFFFFF" w:themeColor="background1"/>
                <w:sz w:val="18"/>
              </w:rPr>
              <w:t xml:space="preserve">1.3.3 Sous-enjeu : </w:t>
            </w:r>
            <w:r>
              <w:rPr>
                <w:color w:val="FFFFFF" w:themeColor="background1"/>
                <w:sz w:val="18"/>
              </w:rPr>
              <w:t>Risques sur le lieu de travail et machines</w:t>
            </w:r>
          </w:p>
        </w:tc>
      </w:tr>
      <w:tr w:rsidR="008449AF" w14:paraId="6327691E" w14:textId="77777777">
        <w:tc>
          <w:tcPr>
            <w:tcW w:w="9962" w:type="dxa"/>
            <w:gridSpan w:val="3"/>
            <w:shd w:val="clear" w:color="auto" w:fill="auto"/>
            <w:tcMar>
              <w:left w:w="88" w:type="dxa"/>
            </w:tcMar>
          </w:tcPr>
          <w:p w14:paraId="530ADF5A" w14:textId="77777777" w:rsidR="008449AF" w:rsidRDefault="004A5E76">
            <w:pPr>
              <w:pStyle w:val="Textoindependiente"/>
              <w:spacing w:after="0"/>
              <w:rPr>
                <w:b/>
                <w:highlight w:val="yellow"/>
              </w:rPr>
            </w:pPr>
            <w:r>
              <w:rPr>
                <w:b/>
              </w:rPr>
              <w:t>Le PMA établit des règles basiques de sécurité de la mine, obligatoires pour ses membres.</w:t>
            </w:r>
          </w:p>
        </w:tc>
      </w:tr>
      <w:tr w:rsidR="008449AF" w14:paraId="504107B3" w14:textId="77777777">
        <w:tc>
          <w:tcPr>
            <w:tcW w:w="9962" w:type="dxa"/>
            <w:gridSpan w:val="3"/>
            <w:shd w:val="clear" w:color="auto" w:fill="auto"/>
            <w:tcMar>
              <w:left w:w="88" w:type="dxa"/>
            </w:tcMar>
          </w:tcPr>
          <w:p w14:paraId="79F8938A" w14:textId="3BF22B46" w:rsidR="008449AF" w:rsidRDefault="004A5E76">
            <w:pPr>
              <w:pStyle w:val="Textoindependiente2"/>
              <w:spacing w:after="0"/>
            </w:pPr>
            <w:r>
              <w:rPr>
                <w:b/>
              </w:rPr>
              <w:t>Orientation</w:t>
            </w:r>
            <w:r>
              <w:t> : les réglementations nationales relatives à la sécurité des mines sont souvent complexes et difficiles à comprendre pour la majorité des membres d’un PMA. La sécurité de la mine dans les mines de l’AMAPE nécessite une série de règles simples qui sont comprises et respectées</w:t>
            </w:r>
            <w:r>
              <w:rPr>
                <w:b/>
              </w:rPr>
              <w:t>.</w:t>
            </w:r>
          </w:p>
        </w:tc>
      </w:tr>
      <w:tr w:rsidR="008449AF" w14:paraId="48DD642E" w14:textId="77777777">
        <w:tc>
          <w:tcPr>
            <w:tcW w:w="4786" w:type="dxa"/>
            <w:shd w:val="clear" w:color="auto" w:fill="92D050"/>
            <w:tcMar>
              <w:left w:w="88" w:type="dxa"/>
            </w:tcMar>
          </w:tcPr>
          <w:p w14:paraId="69D12D86" w14:textId="77777777" w:rsidR="008449AF" w:rsidRDefault="004A5E76">
            <w:pPr>
              <w:pStyle w:val="Textoindependiente"/>
              <w:spacing w:after="0"/>
            </w:pPr>
            <w:r>
              <w:rPr>
                <w:b/>
              </w:rPr>
              <w:t>Contrôlé :</w:t>
            </w:r>
          </w:p>
          <w:p w14:paraId="18CC632C" w14:textId="77777777" w:rsidR="008449AF" w:rsidRDefault="004A5E76">
            <w:pPr>
              <w:pStyle w:val="Textoindependiente"/>
              <w:spacing w:after="0"/>
            </w:pPr>
            <w:r>
              <w:t>Les règles basiques de sécurité de la mine sont respectées. Lorsque l’amélioration liée à cette exigence est réalisée, le risque important est contrôlé.</w:t>
            </w:r>
          </w:p>
          <w:p w14:paraId="74053B44" w14:textId="77777777" w:rsidR="008449AF" w:rsidRDefault="004A5E76">
            <w:pPr>
              <w:pStyle w:val="Textoindependiente"/>
              <w:spacing w:after="0"/>
              <w:jc w:val="center"/>
            </w:pPr>
            <w:r>
              <w:t>--- et ---</w:t>
            </w:r>
          </w:p>
          <w:p w14:paraId="07BF86F5" w14:textId="77777777" w:rsidR="008449AF" w:rsidRDefault="004A5E76">
            <w:pPr>
              <w:pStyle w:val="Textoindependiente"/>
              <w:spacing w:after="0"/>
              <w:rPr>
                <w:b/>
              </w:rPr>
            </w:pPr>
            <w:r>
              <w:t>Le PMA s’est engagé à poursuivre avec l’atténuation des risques moyens et faibles (Modules 6 et 7).</w:t>
            </w:r>
          </w:p>
        </w:tc>
        <w:tc>
          <w:tcPr>
            <w:tcW w:w="5176" w:type="dxa"/>
            <w:gridSpan w:val="2"/>
            <w:shd w:val="clear" w:color="auto" w:fill="auto"/>
            <w:tcMar>
              <w:left w:w="88" w:type="dxa"/>
            </w:tcMar>
          </w:tcPr>
          <w:p w14:paraId="59A9242B" w14:textId="77777777" w:rsidR="008449AF" w:rsidRDefault="004A5E76">
            <w:pPr>
              <w:rPr>
                <w:b/>
                <w:color w:val="7F7F7F" w:themeColor="text1" w:themeTint="80"/>
              </w:rPr>
            </w:pPr>
            <w:r>
              <w:rPr>
                <w:b/>
                <w:color w:val="7F7F7F" w:themeColor="text1" w:themeTint="80"/>
              </w:rPr>
              <w:t>Orientation</w:t>
            </w:r>
            <w:r>
              <w:rPr>
                <w:color w:val="7F7F7F" w:themeColor="text1" w:themeTint="80"/>
              </w:rPr>
              <w:t> : des règles simples de sécurité de la mine locale sont développées, les membres individuels (mineurs) connaissent les règles et travaillent en suivant ces règles.</w:t>
            </w:r>
          </w:p>
        </w:tc>
      </w:tr>
      <w:tr w:rsidR="008449AF" w14:paraId="257CADA3" w14:textId="77777777">
        <w:tc>
          <w:tcPr>
            <w:tcW w:w="9962" w:type="dxa"/>
            <w:gridSpan w:val="3"/>
            <w:tcBorders>
              <w:top w:val="nil"/>
              <w:bottom w:val="nil"/>
            </w:tcBorders>
            <w:shd w:val="clear" w:color="auto" w:fill="CCFF66"/>
            <w:tcMar>
              <w:left w:w="88" w:type="dxa"/>
            </w:tcMar>
          </w:tcPr>
          <w:p w14:paraId="70591B64" w14:textId="77777777" w:rsidR="008449AF" w:rsidRDefault="004A5E76">
            <w:pPr>
              <w:pStyle w:val="Textoindependiente"/>
              <w:spacing w:after="0"/>
              <w:jc w:val="left"/>
              <w:rPr>
                <w:b/>
              </w:rPr>
            </w:pPr>
            <w:r>
              <w:rPr>
                <w:b/>
              </w:rPr>
              <w:t>En progression :</w:t>
            </w:r>
          </w:p>
        </w:tc>
      </w:tr>
      <w:tr w:rsidR="008449AF" w14:paraId="0DC6745B" w14:textId="77777777">
        <w:tc>
          <w:tcPr>
            <w:tcW w:w="4786" w:type="dxa"/>
            <w:tcBorders>
              <w:top w:val="nil"/>
              <w:right w:val="nil"/>
            </w:tcBorders>
            <w:shd w:val="clear" w:color="auto" w:fill="CCFF66"/>
            <w:tcMar>
              <w:left w:w="88" w:type="dxa"/>
            </w:tcMar>
          </w:tcPr>
          <w:p w14:paraId="3B1E05AE" w14:textId="77777777" w:rsidR="008449AF" w:rsidRDefault="004A5E76">
            <w:pPr>
              <w:jc w:val="center"/>
              <w:rPr>
                <w:b/>
              </w:rPr>
            </w:pPr>
            <w:r>
              <w:rPr>
                <w:b/>
              </w:rPr>
              <w:t>Risque</w:t>
            </w:r>
          </w:p>
        </w:tc>
        <w:tc>
          <w:tcPr>
            <w:tcW w:w="5176" w:type="dxa"/>
            <w:gridSpan w:val="2"/>
            <w:tcBorders>
              <w:top w:val="nil"/>
              <w:left w:val="nil"/>
            </w:tcBorders>
            <w:shd w:val="clear" w:color="auto" w:fill="CCFF66"/>
          </w:tcPr>
          <w:p w14:paraId="09CCB849" w14:textId="77777777" w:rsidR="008449AF" w:rsidRDefault="004A5E76">
            <w:pPr>
              <w:jc w:val="center"/>
              <w:rPr>
                <w:b/>
              </w:rPr>
            </w:pPr>
            <w:r>
              <w:rPr>
                <w:b/>
              </w:rPr>
              <w:t>Amélioration</w:t>
            </w:r>
          </w:p>
        </w:tc>
      </w:tr>
      <w:tr w:rsidR="008449AF" w14:paraId="0F87C254" w14:textId="77777777">
        <w:tc>
          <w:tcPr>
            <w:tcW w:w="4786" w:type="dxa"/>
            <w:shd w:val="clear" w:color="auto" w:fill="auto"/>
            <w:tcMar>
              <w:left w:w="88" w:type="dxa"/>
            </w:tcMar>
          </w:tcPr>
          <w:p w14:paraId="116A8481" w14:textId="77777777" w:rsidR="008449AF" w:rsidRDefault="004A5E76">
            <w:pPr>
              <w:pStyle w:val="Textoindependiente"/>
              <w:spacing w:after="0"/>
            </w:pPr>
            <w:r>
              <w:t>Les accidents sont fréquents dans la mine.</w:t>
            </w:r>
          </w:p>
          <w:p w14:paraId="3E69FA3E" w14:textId="77777777" w:rsidR="008449AF" w:rsidRDefault="008449AF">
            <w:pPr>
              <w:pStyle w:val="Textoindependiente"/>
              <w:spacing w:after="0"/>
            </w:pPr>
          </w:p>
          <w:p w14:paraId="02B1EAE7" w14:textId="77777777" w:rsidR="008449AF" w:rsidRDefault="008449AF">
            <w:pPr>
              <w:pStyle w:val="Textoindependiente"/>
              <w:spacing w:after="0"/>
            </w:pPr>
          </w:p>
          <w:p w14:paraId="7E8D533E" w14:textId="77777777" w:rsidR="008449AF" w:rsidRDefault="008449AF">
            <w:pPr>
              <w:pStyle w:val="Textoindependiente"/>
              <w:spacing w:after="0"/>
            </w:pPr>
          </w:p>
          <w:p w14:paraId="0EBF5BA1" w14:textId="77777777" w:rsidR="008449AF" w:rsidRDefault="008449AF">
            <w:pPr>
              <w:pStyle w:val="Textoindependiente"/>
              <w:spacing w:after="0"/>
            </w:pPr>
          </w:p>
          <w:p w14:paraId="5E2ADB78" w14:textId="77777777" w:rsidR="008449AF" w:rsidRDefault="008449AF">
            <w:pPr>
              <w:pStyle w:val="Textoindependiente"/>
              <w:spacing w:after="0"/>
            </w:pPr>
          </w:p>
          <w:p w14:paraId="2D327C56" w14:textId="77777777" w:rsidR="008449AF" w:rsidRDefault="008449AF">
            <w:pPr>
              <w:pStyle w:val="Textoindependiente"/>
              <w:spacing w:after="0"/>
            </w:pPr>
          </w:p>
          <w:p w14:paraId="04D8BEBF" w14:textId="77777777" w:rsidR="008449AF" w:rsidRDefault="008449AF">
            <w:pPr>
              <w:pStyle w:val="Textoindependiente"/>
              <w:spacing w:after="0"/>
            </w:pPr>
          </w:p>
          <w:p w14:paraId="0A1A4E27" w14:textId="77777777" w:rsidR="008449AF" w:rsidRDefault="008449AF">
            <w:pPr>
              <w:pStyle w:val="Textoindependiente"/>
              <w:spacing w:after="0"/>
              <w:jc w:val="left"/>
            </w:pPr>
          </w:p>
        </w:tc>
        <w:tc>
          <w:tcPr>
            <w:tcW w:w="5176" w:type="dxa"/>
            <w:gridSpan w:val="2"/>
            <w:shd w:val="clear" w:color="auto" w:fill="auto"/>
            <w:tcMar>
              <w:left w:w="88" w:type="dxa"/>
            </w:tcMar>
          </w:tcPr>
          <w:p w14:paraId="2E34DA74" w14:textId="5472FC43" w:rsidR="008449AF" w:rsidRDefault="004A5E76">
            <w:pPr>
              <w:pStyle w:val="Textoindependiente"/>
              <w:spacing w:after="0"/>
            </w:pPr>
            <w:r>
              <w:t xml:space="preserve">Le PMA, dans le cadre de sa progression vers la formalisation (voir M.5/5.2.1/E.1), développe et met en œuvre des règles de base obligatoires de sécurité pour ses membres (en accord avec les réglementations nationales relatives à la sécurité des mines), en établissant les priorités des risques présents sur la mine. </w:t>
            </w:r>
          </w:p>
          <w:p w14:paraId="3CAD5507" w14:textId="77777777" w:rsidR="008449AF" w:rsidRDefault="004A5E76">
            <w:pPr>
              <w:pStyle w:val="Textoindependiente2"/>
              <w:spacing w:after="0"/>
            </w:pPr>
            <w:r>
              <w:rPr>
                <w:b/>
              </w:rPr>
              <w:t>Orientation</w:t>
            </w:r>
            <w:r>
              <w:t> : sur une base annuelle, le PMA devra s’engager à avancer vers l’atténuation du risque et à réaliser les améliorations.</w:t>
            </w:r>
          </w:p>
          <w:p w14:paraId="60A3D2EB" w14:textId="77777777" w:rsidR="008449AF" w:rsidRDefault="004A5E76">
            <w:pPr>
              <w:pStyle w:val="Textoindependiente2"/>
              <w:spacing w:after="0"/>
            </w:pPr>
            <w:r>
              <w:t>Les activités recommandées sont :</w:t>
            </w:r>
          </w:p>
          <w:p w14:paraId="07DF785C" w14:textId="77777777" w:rsidR="008449AF" w:rsidRDefault="004A5E76">
            <w:pPr>
              <w:pStyle w:val="Textoindependiente2"/>
              <w:spacing w:after="0"/>
            </w:pPr>
            <w:r>
              <w:t>…</w:t>
            </w:r>
          </w:p>
          <w:p w14:paraId="231925FC" w14:textId="77777777" w:rsidR="008449AF" w:rsidRDefault="004A5E76">
            <w:pPr>
              <w:pStyle w:val="Textoindependiente2"/>
              <w:spacing w:after="0"/>
            </w:pPr>
            <w:r>
              <w:t>…</w:t>
            </w:r>
          </w:p>
          <w:p w14:paraId="16D2EFBE" w14:textId="77777777" w:rsidR="008449AF" w:rsidRDefault="004A5E76">
            <w:pPr>
              <w:pStyle w:val="Textoindependiente2"/>
              <w:spacing w:after="0"/>
            </w:pPr>
            <w:r>
              <w:t>…</w:t>
            </w:r>
          </w:p>
          <w:p w14:paraId="35441288" w14:textId="77777777" w:rsidR="008449AF" w:rsidRDefault="004A5E76">
            <w:pPr>
              <w:pStyle w:val="Textoindependiente2"/>
              <w:spacing w:after="0"/>
            </w:pPr>
            <w:r>
              <w:t>Les engagements et les réalisations doivent être documentés dans le rapport CRAFT.</w:t>
            </w:r>
          </w:p>
        </w:tc>
      </w:tr>
      <w:tr w:rsidR="008449AF" w14:paraId="3C3A15EC" w14:textId="77777777">
        <w:tc>
          <w:tcPr>
            <w:tcW w:w="9962" w:type="dxa"/>
            <w:gridSpan w:val="3"/>
            <w:shd w:val="clear" w:color="auto" w:fill="FFFFCC"/>
            <w:tcMar>
              <w:left w:w="88" w:type="dxa"/>
            </w:tcMar>
          </w:tcPr>
          <w:p w14:paraId="6636B89A" w14:textId="77777777" w:rsidR="008449AF" w:rsidRDefault="004A5E76">
            <w:pPr>
              <w:pStyle w:val="Textoindependiente"/>
              <w:spacing w:after="0"/>
              <w:rPr>
                <w:b/>
              </w:rPr>
            </w:pPr>
            <w:r>
              <w:rPr>
                <w:b/>
              </w:rPr>
              <w:t>Non abordé</w:t>
            </w:r>
          </w:p>
          <w:p w14:paraId="5C54CC9A" w14:textId="77777777" w:rsidR="008449AF" w:rsidRDefault="004A5E76">
            <w:pPr>
              <w:pStyle w:val="Textoindependiente2"/>
              <w:spacing w:after="0"/>
            </w:pPr>
            <w:r>
              <w:rPr>
                <w:b/>
              </w:rPr>
              <w:t>Orientation</w:t>
            </w:r>
            <w:r>
              <w:t> : le risque devra être évalué et s’il est présent, des mesures d’atténuation devront être prises.</w:t>
            </w:r>
          </w:p>
        </w:tc>
      </w:tr>
    </w:tbl>
    <w:p w14:paraId="1B67E0BE" w14:textId="77777777" w:rsidR="008449AF" w:rsidRDefault="004A5E76">
      <w:pPr>
        <w:spacing w:after="160" w:line="259" w:lineRule="auto"/>
        <w:rPr>
          <w:rFonts w:eastAsiaTheme="minorEastAsia"/>
        </w:rPr>
      </w:pPr>
      <w:r>
        <w:br w:type="page"/>
      </w:r>
    </w:p>
    <w:tbl>
      <w:tblPr>
        <w:tblStyle w:val="Tablaconcuadrcula"/>
        <w:tblW w:w="9963" w:type="dxa"/>
        <w:tblCellMar>
          <w:left w:w="133" w:type="dxa"/>
        </w:tblCellMar>
        <w:tblLook w:val="04A0" w:firstRow="1" w:lastRow="0" w:firstColumn="1" w:lastColumn="0" w:noHBand="0" w:noVBand="1"/>
      </w:tblPr>
      <w:tblGrid>
        <w:gridCol w:w="4787"/>
        <w:gridCol w:w="991"/>
        <w:gridCol w:w="4185"/>
      </w:tblGrid>
      <w:tr w:rsidR="008449AF" w14:paraId="368F998D" w14:textId="77777777">
        <w:tc>
          <w:tcPr>
            <w:tcW w:w="5777" w:type="dxa"/>
            <w:gridSpan w:val="2"/>
            <w:tcBorders>
              <w:top w:val="nil"/>
              <w:left w:val="nil"/>
              <w:right w:val="nil"/>
            </w:tcBorders>
            <w:shd w:val="clear" w:color="auto" w:fill="auto"/>
            <w:vAlign w:val="bottom"/>
          </w:tcPr>
          <w:p w14:paraId="7B25A2F9" w14:textId="77777777" w:rsidR="008449AF" w:rsidRDefault="004A5E76">
            <w:pPr>
              <w:pStyle w:val="Textoindependiente"/>
              <w:keepNext/>
              <w:pageBreakBefore/>
              <w:spacing w:after="0"/>
              <w:jc w:val="left"/>
              <w:rPr>
                <w:b/>
              </w:rPr>
            </w:pPr>
            <w:r>
              <w:rPr>
                <w:b/>
              </w:rPr>
              <w:lastRenderedPageBreak/>
              <w:t>M.5/1.3.4/E.1</w:t>
            </w:r>
          </w:p>
        </w:tc>
        <w:tc>
          <w:tcPr>
            <w:tcW w:w="4185" w:type="dxa"/>
            <w:tcBorders>
              <w:top w:val="nil"/>
              <w:left w:val="nil"/>
              <w:right w:val="nil"/>
            </w:tcBorders>
            <w:shd w:val="clear" w:color="auto" w:fill="auto"/>
          </w:tcPr>
          <w:p w14:paraId="6DEA355F" w14:textId="77777777" w:rsidR="008449AF" w:rsidRDefault="004A5E76">
            <w:pPr>
              <w:keepNext/>
              <w:shd w:val="clear" w:color="auto" w:fill="003399"/>
              <w:rPr>
                <w:color w:val="FFFFFF" w:themeColor="background1"/>
                <w:sz w:val="18"/>
              </w:rPr>
            </w:pPr>
            <w:r>
              <w:rPr>
                <w:b/>
                <w:color w:val="FFFFFF" w:themeColor="background1"/>
                <w:sz w:val="18"/>
              </w:rPr>
              <w:t>1. Catégorie</w:t>
            </w:r>
            <w:r>
              <w:rPr>
                <w:color w:val="FFFFFF" w:themeColor="background1"/>
                <w:sz w:val="18"/>
              </w:rPr>
              <w:t> : Droits humains et droits du travailleur</w:t>
            </w:r>
          </w:p>
          <w:p w14:paraId="4D0E74B9" w14:textId="77777777" w:rsidR="008449AF" w:rsidRDefault="004A5E76">
            <w:pPr>
              <w:shd w:val="clear" w:color="auto" w:fill="003399"/>
              <w:rPr>
                <w:color w:val="FFFFFF" w:themeColor="background1"/>
                <w:sz w:val="18"/>
              </w:rPr>
            </w:pPr>
            <w:r>
              <w:rPr>
                <w:b/>
                <w:color w:val="FFFFFF" w:themeColor="background1"/>
                <w:sz w:val="18"/>
              </w:rPr>
              <w:t>1.3 Enjeu</w:t>
            </w:r>
            <w:r>
              <w:rPr>
                <w:color w:val="FFFFFF" w:themeColor="background1"/>
                <w:sz w:val="18"/>
              </w:rPr>
              <w:t> : Santé et sécurité au travail</w:t>
            </w:r>
          </w:p>
          <w:p w14:paraId="3EA0B6BF" w14:textId="77777777" w:rsidR="008449AF" w:rsidRDefault="004A5E76">
            <w:pPr>
              <w:keepNext/>
              <w:shd w:val="clear" w:color="auto" w:fill="003399"/>
            </w:pPr>
            <w:r>
              <w:rPr>
                <w:b/>
                <w:color w:val="FFFFFF" w:themeColor="background1"/>
                <w:sz w:val="18"/>
              </w:rPr>
              <w:t xml:space="preserve">1.3.4 Sous-enjeu : </w:t>
            </w:r>
            <w:r>
              <w:rPr>
                <w:color w:val="FFFFFF" w:themeColor="background1"/>
                <w:sz w:val="18"/>
              </w:rPr>
              <w:t>Équipements de protection personnelle</w:t>
            </w:r>
          </w:p>
        </w:tc>
      </w:tr>
      <w:tr w:rsidR="008449AF" w14:paraId="0004EE07" w14:textId="77777777">
        <w:tc>
          <w:tcPr>
            <w:tcW w:w="9962" w:type="dxa"/>
            <w:gridSpan w:val="3"/>
            <w:shd w:val="clear" w:color="auto" w:fill="auto"/>
            <w:tcMar>
              <w:left w:w="88" w:type="dxa"/>
            </w:tcMar>
          </w:tcPr>
          <w:p w14:paraId="3E0279BC" w14:textId="77777777" w:rsidR="008449AF" w:rsidRDefault="004A5E76">
            <w:pPr>
              <w:pStyle w:val="Textoindependiente"/>
              <w:spacing w:after="0"/>
              <w:rPr>
                <w:b/>
              </w:rPr>
            </w:pPr>
            <w:r>
              <w:rPr>
                <w:b/>
              </w:rPr>
              <w:t>Les membres du PMA utilisent les équipements de protection personnelle au travail.</w:t>
            </w:r>
          </w:p>
        </w:tc>
      </w:tr>
      <w:tr w:rsidR="008449AF" w14:paraId="1B27B5AA" w14:textId="77777777">
        <w:tc>
          <w:tcPr>
            <w:tcW w:w="9962" w:type="dxa"/>
            <w:gridSpan w:val="3"/>
            <w:shd w:val="clear" w:color="auto" w:fill="auto"/>
            <w:tcMar>
              <w:left w:w="88" w:type="dxa"/>
            </w:tcMar>
          </w:tcPr>
          <w:p w14:paraId="582C3604" w14:textId="77777777" w:rsidR="008449AF" w:rsidRDefault="004A5E76">
            <w:pPr>
              <w:pStyle w:val="Textoindependiente2"/>
              <w:spacing w:after="0"/>
            </w:pPr>
            <w:r>
              <w:rPr>
                <w:b/>
              </w:rPr>
              <w:t>Orientation</w:t>
            </w:r>
            <w:r>
              <w:t> : les équipements de protection personnelle sont d’une importance fondamentale pour la santé et la sécurité des mineurs.</w:t>
            </w:r>
          </w:p>
          <w:p w14:paraId="33212F7E" w14:textId="77777777" w:rsidR="008449AF" w:rsidRDefault="008449AF">
            <w:pPr>
              <w:pStyle w:val="Textoindependiente2"/>
              <w:spacing w:after="0"/>
              <w:rPr>
                <w:b/>
              </w:rPr>
            </w:pPr>
          </w:p>
        </w:tc>
      </w:tr>
      <w:tr w:rsidR="008449AF" w14:paraId="0428D226" w14:textId="77777777">
        <w:tc>
          <w:tcPr>
            <w:tcW w:w="4786" w:type="dxa"/>
            <w:shd w:val="clear" w:color="auto" w:fill="92D050"/>
            <w:tcMar>
              <w:left w:w="88" w:type="dxa"/>
            </w:tcMar>
          </w:tcPr>
          <w:p w14:paraId="5D70F9C5" w14:textId="77777777" w:rsidR="008449AF" w:rsidRDefault="004A5E76">
            <w:pPr>
              <w:pStyle w:val="Textoindependiente"/>
              <w:spacing w:after="0"/>
            </w:pPr>
            <w:r>
              <w:rPr>
                <w:b/>
              </w:rPr>
              <w:t>Contrôlé :</w:t>
            </w:r>
          </w:p>
          <w:p w14:paraId="522AF18D" w14:textId="77777777" w:rsidR="008449AF" w:rsidRDefault="004A5E76">
            <w:pPr>
              <w:pStyle w:val="Textoindependiente"/>
              <w:spacing w:after="0"/>
            </w:pPr>
            <w:r>
              <w:t>Les équipements de protection personnelle sont utilisés. Lorsque l’amélioration liée à cette exigence est réalisée, le risque important est contrôlé.</w:t>
            </w:r>
          </w:p>
          <w:p w14:paraId="54819925" w14:textId="77777777" w:rsidR="008449AF" w:rsidRDefault="004A5E76">
            <w:pPr>
              <w:pStyle w:val="Textoindependiente"/>
              <w:spacing w:after="0"/>
              <w:jc w:val="center"/>
            </w:pPr>
            <w:r>
              <w:t>--- et ---</w:t>
            </w:r>
          </w:p>
          <w:p w14:paraId="0ADD0200" w14:textId="77777777" w:rsidR="008449AF" w:rsidRDefault="004A5E76">
            <w:pPr>
              <w:pStyle w:val="Textoindependiente"/>
              <w:spacing w:after="0"/>
              <w:rPr>
                <w:b/>
              </w:rPr>
            </w:pPr>
            <w:r>
              <w:t>Le PMA s’est engagé à poursuivre avec l’atténuation des risques moyens et faibles (Modules 6 et 7).</w:t>
            </w:r>
          </w:p>
        </w:tc>
        <w:tc>
          <w:tcPr>
            <w:tcW w:w="5176" w:type="dxa"/>
            <w:gridSpan w:val="2"/>
            <w:shd w:val="clear" w:color="auto" w:fill="auto"/>
            <w:tcMar>
              <w:left w:w="88" w:type="dxa"/>
            </w:tcMar>
          </w:tcPr>
          <w:p w14:paraId="5BA28082" w14:textId="77777777" w:rsidR="008449AF" w:rsidRDefault="004A5E76">
            <w:pPr>
              <w:pStyle w:val="Textoindependiente2"/>
              <w:spacing w:after="0"/>
              <w:rPr>
                <w:b/>
              </w:rPr>
            </w:pPr>
            <w:r>
              <w:rPr>
                <w:b/>
              </w:rPr>
              <w:t>Orientation</w:t>
            </w:r>
            <w:r>
              <w:t> : l’utilisation des EPP au travail est devenue une habitude pour les mineurs.</w:t>
            </w:r>
          </w:p>
        </w:tc>
      </w:tr>
      <w:tr w:rsidR="008449AF" w14:paraId="3F26427C" w14:textId="77777777">
        <w:tc>
          <w:tcPr>
            <w:tcW w:w="9962" w:type="dxa"/>
            <w:gridSpan w:val="3"/>
            <w:tcBorders>
              <w:top w:val="nil"/>
              <w:bottom w:val="nil"/>
            </w:tcBorders>
            <w:shd w:val="clear" w:color="auto" w:fill="CCFF66"/>
            <w:tcMar>
              <w:left w:w="88" w:type="dxa"/>
            </w:tcMar>
          </w:tcPr>
          <w:p w14:paraId="2D12A3E5" w14:textId="77777777" w:rsidR="008449AF" w:rsidRDefault="004A5E76">
            <w:pPr>
              <w:pStyle w:val="Textoindependiente"/>
              <w:spacing w:after="0"/>
              <w:jc w:val="left"/>
              <w:rPr>
                <w:b/>
              </w:rPr>
            </w:pPr>
            <w:r>
              <w:rPr>
                <w:b/>
              </w:rPr>
              <w:t>En progression :</w:t>
            </w:r>
          </w:p>
        </w:tc>
      </w:tr>
      <w:tr w:rsidR="008449AF" w14:paraId="4E9B8064" w14:textId="77777777">
        <w:tc>
          <w:tcPr>
            <w:tcW w:w="4786" w:type="dxa"/>
            <w:tcBorders>
              <w:top w:val="nil"/>
              <w:right w:val="nil"/>
            </w:tcBorders>
            <w:shd w:val="clear" w:color="auto" w:fill="CCFF66"/>
            <w:tcMar>
              <w:left w:w="88" w:type="dxa"/>
            </w:tcMar>
          </w:tcPr>
          <w:p w14:paraId="39D17506" w14:textId="77777777" w:rsidR="008449AF" w:rsidRDefault="004A5E76">
            <w:pPr>
              <w:jc w:val="center"/>
              <w:rPr>
                <w:b/>
              </w:rPr>
            </w:pPr>
            <w:r>
              <w:rPr>
                <w:b/>
              </w:rPr>
              <w:t>Risque</w:t>
            </w:r>
          </w:p>
        </w:tc>
        <w:tc>
          <w:tcPr>
            <w:tcW w:w="5176" w:type="dxa"/>
            <w:gridSpan w:val="2"/>
            <w:tcBorders>
              <w:top w:val="nil"/>
              <w:left w:val="nil"/>
            </w:tcBorders>
            <w:shd w:val="clear" w:color="auto" w:fill="CCFF66"/>
          </w:tcPr>
          <w:p w14:paraId="33834930" w14:textId="77777777" w:rsidR="008449AF" w:rsidRDefault="004A5E76">
            <w:pPr>
              <w:jc w:val="center"/>
              <w:rPr>
                <w:b/>
              </w:rPr>
            </w:pPr>
            <w:r>
              <w:rPr>
                <w:b/>
              </w:rPr>
              <w:t>Amélioration</w:t>
            </w:r>
          </w:p>
        </w:tc>
      </w:tr>
      <w:tr w:rsidR="008449AF" w14:paraId="5D9DEBA8" w14:textId="77777777">
        <w:tc>
          <w:tcPr>
            <w:tcW w:w="4786" w:type="dxa"/>
            <w:shd w:val="clear" w:color="auto" w:fill="auto"/>
            <w:tcMar>
              <w:left w:w="88" w:type="dxa"/>
            </w:tcMar>
          </w:tcPr>
          <w:p w14:paraId="3E9960E2" w14:textId="77777777" w:rsidR="008449AF" w:rsidRDefault="004A5E76">
            <w:pPr>
              <w:pStyle w:val="Textoindependiente"/>
              <w:spacing w:after="0"/>
            </w:pPr>
            <w:r>
              <w:t>Les mineurs n’utilisent pas les équipements de protection personnelle (EPP) essentiels adaptés au travail qu’ils réalisent.</w:t>
            </w:r>
          </w:p>
          <w:p w14:paraId="1D268ECD" w14:textId="77777777" w:rsidR="008449AF" w:rsidRDefault="008449AF"/>
          <w:p w14:paraId="6B411A00" w14:textId="77777777" w:rsidR="008449AF" w:rsidRDefault="008449AF"/>
        </w:tc>
        <w:tc>
          <w:tcPr>
            <w:tcW w:w="5176" w:type="dxa"/>
            <w:gridSpan w:val="2"/>
            <w:shd w:val="clear" w:color="auto" w:fill="auto"/>
            <w:tcMar>
              <w:left w:w="88" w:type="dxa"/>
            </w:tcMar>
          </w:tcPr>
          <w:p w14:paraId="3B8F4F70" w14:textId="77777777" w:rsidR="008449AF" w:rsidRDefault="004A5E76">
            <w:pPr>
              <w:pStyle w:val="Textoindependiente"/>
              <w:spacing w:after="0"/>
            </w:pPr>
            <w:r>
              <w:t xml:space="preserve">Le PMA dispose d’un plan de gestion des risques pour augmenter l’utilisation des EPP, et dans le cadre de ce plan, le PMA facilite la disponibilité des EPP dans les magasins et sur les marchés locaux, fait la promotion de leur usage et rend progressivement leur usage et leur entretien obligatoires pour ses membres. </w:t>
            </w:r>
          </w:p>
          <w:p w14:paraId="03E742A6" w14:textId="77777777" w:rsidR="008449AF" w:rsidRDefault="004A5E76">
            <w:pPr>
              <w:pStyle w:val="Textoindependiente2"/>
              <w:spacing w:after="0"/>
            </w:pPr>
            <w:r>
              <w:rPr>
                <w:b/>
              </w:rPr>
              <w:t>Orientation</w:t>
            </w:r>
            <w:r>
              <w:t> : sur une base annuelle, le PMA devra s’engager à avancer vers l’atténuation du risque et à réaliser les améliorations.</w:t>
            </w:r>
          </w:p>
          <w:p w14:paraId="59F48E4E" w14:textId="77777777" w:rsidR="008449AF" w:rsidRDefault="004A5E76">
            <w:pPr>
              <w:pStyle w:val="Textoindependiente2"/>
              <w:spacing w:after="0"/>
            </w:pPr>
            <w:r>
              <w:t>Les activités recommandées sont :</w:t>
            </w:r>
          </w:p>
          <w:p w14:paraId="1604226D" w14:textId="77777777" w:rsidR="008449AF" w:rsidRDefault="004A5E76">
            <w:pPr>
              <w:pStyle w:val="Textoindependiente2"/>
              <w:spacing w:after="0"/>
            </w:pPr>
            <w:r>
              <w:t>…</w:t>
            </w:r>
          </w:p>
          <w:p w14:paraId="37A96C24" w14:textId="77777777" w:rsidR="008449AF" w:rsidRDefault="004A5E76">
            <w:pPr>
              <w:pStyle w:val="Textoindependiente2"/>
              <w:spacing w:after="0"/>
            </w:pPr>
            <w:r>
              <w:t>…</w:t>
            </w:r>
          </w:p>
          <w:p w14:paraId="79A671EC" w14:textId="77777777" w:rsidR="008449AF" w:rsidRDefault="004A5E76">
            <w:pPr>
              <w:pStyle w:val="Textoindependiente2"/>
              <w:spacing w:after="0"/>
            </w:pPr>
            <w:r>
              <w:t>…</w:t>
            </w:r>
          </w:p>
          <w:p w14:paraId="016D6A91" w14:textId="77777777" w:rsidR="008449AF" w:rsidRDefault="004A5E76">
            <w:pPr>
              <w:pStyle w:val="Textoindependiente2"/>
              <w:spacing w:after="0"/>
            </w:pPr>
            <w:r>
              <w:t>Les engagements et les réalisations doivent être documentés dans le rapport CRAFT.</w:t>
            </w:r>
          </w:p>
        </w:tc>
      </w:tr>
      <w:tr w:rsidR="008449AF" w14:paraId="0DDB646A" w14:textId="77777777">
        <w:tc>
          <w:tcPr>
            <w:tcW w:w="9962" w:type="dxa"/>
            <w:gridSpan w:val="3"/>
            <w:shd w:val="clear" w:color="auto" w:fill="FFFFCC"/>
            <w:tcMar>
              <w:left w:w="88" w:type="dxa"/>
            </w:tcMar>
          </w:tcPr>
          <w:p w14:paraId="0E66619B" w14:textId="77777777" w:rsidR="008449AF" w:rsidRDefault="004A5E76">
            <w:pPr>
              <w:pStyle w:val="Textoindependiente"/>
              <w:spacing w:after="0"/>
              <w:rPr>
                <w:b/>
              </w:rPr>
            </w:pPr>
            <w:r>
              <w:rPr>
                <w:b/>
              </w:rPr>
              <w:t>Non abordé</w:t>
            </w:r>
          </w:p>
          <w:p w14:paraId="08BB2086" w14:textId="77777777" w:rsidR="008449AF" w:rsidRDefault="004A5E76">
            <w:pPr>
              <w:pStyle w:val="Textoindependiente2"/>
              <w:spacing w:after="0"/>
            </w:pPr>
            <w:r>
              <w:rPr>
                <w:b/>
              </w:rPr>
              <w:t>Orientation</w:t>
            </w:r>
            <w:r>
              <w:t> : le risque devra être évalué et s’il est présent, des mesures d’atténuation devront être prises.</w:t>
            </w:r>
          </w:p>
        </w:tc>
      </w:tr>
    </w:tbl>
    <w:p w14:paraId="34A7DEAC" w14:textId="77777777" w:rsidR="008449AF" w:rsidRDefault="004A5E76">
      <w:pPr>
        <w:spacing w:after="160" w:line="259" w:lineRule="auto"/>
        <w:rPr>
          <w:rFonts w:eastAsiaTheme="minorEastAsia"/>
        </w:rPr>
      </w:pPr>
      <w:r>
        <w:br w:type="page"/>
      </w:r>
    </w:p>
    <w:tbl>
      <w:tblPr>
        <w:tblStyle w:val="Tablaconcuadrcula"/>
        <w:tblW w:w="9963" w:type="dxa"/>
        <w:tblCellMar>
          <w:left w:w="133" w:type="dxa"/>
        </w:tblCellMar>
        <w:tblLook w:val="04A0" w:firstRow="1" w:lastRow="0" w:firstColumn="1" w:lastColumn="0" w:noHBand="0" w:noVBand="1"/>
      </w:tblPr>
      <w:tblGrid>
        <w:gridCol w:w="4787"/>
        <w:gridCol w:w="991"/>
        <w:gridCol w:w="4185"/>
      </w:tblGrid>
      <w:tr w:rsidR="008449AF" w14:paraId="3D9B2C6E" w14:textId="77777777">
        <w:tc>
          <w:tcPr>
            <w:tcW w:w="5777" w:type="dxa"/>
            <w:gridSpan w:val="2"/>
            <w:tcBorders>
              <w:top w:val="nil"/>
              <w:left w:val="nil"/>
              <w:right w:val="nil"/>
            </w:tcBorders>
            <w:shd w:val="clear" w:color="auto" w:fill="auto"/>
            <w:vAlign w:val="bottom"/>
          </w:tcPr>
          <w:p w14:paraId="27162DC0" w14:textId="77777777" w:rsidR="008449AF" w:rsidRDefault="004A5E76">
            <w:pPr>
              <w:pStyle w:val="Textoindependiente"/>
              <w:keepNext/>
              <w:pageBreakBefore/>
              <w:spacing w:after="0"/>
              <w:jc w:val="left"/>
              <w:rPr>
                <w:b/>
              </w:rPr>
            </w:pPr>
            <w:r>
              <w:rPr>
                <w:b/>
              </w:rPr>
              <w:lastRenderedPageBreak/>
              <w:t>M.5/1.3.11/E.1</w:t>
            </w:r>
          </w:p>
        </w:tc>
        <w:tc>
          <w:tcPr>
            <w:tcW w:w="4185" w:type="dxa"/>
            <w:tcBorders>
              <w:top w:val="nil"/>
              <w:left w:val="nil"/>
              <w:right w:val="nil"/>
            </w:tcBorders>
            <w:shd w:val="clear" w:color="auto" w:fill="auto"/>
          </w:tcPr>
          <w:p w14:paraId="18E5DA3F" w14:textId="77777777" w:rsidR="008449AF" w:rsidRDefault="004A5E76">
            <w:pPr>
              <w:keepNext/>
              <w:shd w:val="clear" w:color="auto" w:fill="003399"/>
              <w:rPr>
                <w:color w:val="FFFFFF" w:themeColor="background1"/>
                <w:sz w:val="18"/>
              </w:rPr>
            </w:pPr>
            <w:r>
              <w:rPr>
                <w:b/>
                <w:color w:val="FFFFFF" w:themeColor="background1"/>
                <w:sz w:val="18"/>
              </w:rPr>
              <w:t>1. Catégorie</w:t>
            </w:r>
            <w:r>
              <w:rPr>
                <w:color w:val="FFFFFF" w:themeColor="background1"/>
                <w:sz w:val="18"/>
              </w:rPr>
              <w:t> : Droits humains et droits du travailleur</w:t>
            </w:r>
          </w:p>
          <w:p w14:paraId="44F25EE8" w14:textId="77777777" w:rsidR="008449AF" w:rsidRDefault="004A5E76">
            <w:pPr>
              <w:shd w:val="clear" w:color="auto" w:fill="003399"/>
              <w:rPr>
                <w:color w:val="FFFFFF" w:themeColor="background1"/>
                <w:sz w:val="18"/>
              </w:rPr>
            </w:pPr>
            <w:r>
              <w:rPr>
                <w:b/>
                <w:color w:val="FFFFFF" w:themeColor="background1"/>
                <w:sz w:val="18"/>
              </w:rPr>
              <w:t>1.3 Enjeu</w:t>
            </w:r>
            <w:r>
              <w:rPr>
                <w:color w:val="FFFFFF" w:themeColor="background1"/>
                <w:sz w:val="18"/>
              </w:rPr>
              <w:t> : Santé et sécurité au travail</w:t>
            </w:r>
          </w:p>
          <w:p w14:paraId="212FB0B7" w14:textId="77777777" w:rsidR="008449AF" w:rsidRDefault="004A5E76">
            <w:pPr>
              <w:keepNext/>
              <w:shd w:val="clear" w:color="auto" w:fill="003399"/>
              <w:rPr>
                <w:color w:val="FFFFFF" w:themeColor="background1"/>
                <w:sz w:val="18"/>
              </w:rPr>
            </w:pPr>
            <w:r>
              <w:rPr>
                <w:b/>
                <w:color w:val="FFFFFF" w:themeColor="background1"/>
                <w:sz w:val="18"/>
              </w:rPr>
              <w:t xml:space="preserve">1.3.11 Sous-enjeu : </w:t>
            </w:r>
            <w:r>
              <w:rPr>
                <w:color w:val="FFFFFF" w:themeColor="background1"/>
                <w:sz w:val="18"/>
              </w:rPr>
              <w:t>Utilisation du mercure et production</w:t>
            </w:r>
          </w:p>
        </w:tc>
      </w:tr>
      <w:tr w:rsidR="008449AF" w14:paraId="10AC23B1" w14:textId="77777777">
        <w:tc>
          <w:tcPr>
            <w:tcW w:w="9962" w:type="dxa"/>
            <w:gridSpan w:val="3"/>
            <w:shd w:val="clear" w:color="auto" w:fill="auto"/>
            <w:tcMar>
              <w:left w:w="88" w:type="dxa"/>
            </w:tcMar>
          </w:tcPr>
          <w:p w14:paraId="05044A89" w14:textId="77777777" w:rsidR="008449AF" w:rsidRDefault="004A5E76">
            <w:pPr>
              <w:pStyle w:val="Textoindependiente"/>
              <w:spacing w:after="0"/>
              <w:rPr>
                <w:b/>
                <w:highlight w:val="yellow"/>
              </w:rPr>
            </w:pPr>
            <w:r>
              <w:rPr>
                <w:b/>
              </w:rPr>
              <w:t>Le PMA prend des mesures pour éliminer l’amalgamation du minerai brut.</w:t>
            </w:r>
          </w:p>
        </w:tc>
      </w:tr>
      <w:tr w:rsidR="008449AF" w14:paraId="4AF2F745" w14:textId="77777777">
        <w:tc>
          <w:tcPr>
            <w:tcW w:w="9962" w:type="dxa"/>
            <w:gridSpan w:val="3"/>
            <w:shd w:val="clear" w:color="auto" w:fill="auto"/>
            <w:tcMar>
              <w:left w:w="88" w:type="dxa"/>
            </w:tcMar>
          </w:tcPr>
          <w:p w14:paraId="36E20070" w14:textId="77777777" w:rsidR="008449AF" w:rsidRDefault="004A5E76">
            <w:pPr>
              <w:pStyle w:val="Textoindependiente2"/>
              <w:spacing w:after="0"/>
            </w:pPr>
            <w:r>
              <w:rPr>
                <w:b/>
              </w:rPr>
              <w:t>Orientation</w:t>
            </w:r>
            <w:r>
              <w:t xml:space="preserve"> : aborde la Convention de Minamata </w:t>
            </w:r>
            <w:r>
              <w:fldChar w:fldCharType="begin"/>
            </w:r>
            <w:r>
              <w:instrText>ADDIN CITAVI.PLACEHOLDER 8e12cff0-5fd4-4d16-a86d-ff48d99a4699 PFBsYWNlaG9sZGVyPg0KICA8QWRkSW5WZXJzaW9uPjUuNy4wLjA8L0FkZEluVmVyc2lvbj4NCiAgPElkPjhlMTJjZmYwLTVmZDQtNGQxNi1hODZkLWZmNDhkOTlhNDY5OTwvSWQ+DQogIDxFbnRyaWVzPg0KICAgIDxFbnRyeT4NCiAgICAgIDxJZD40ZjI2ZjZhZC1lZGI1LTRhOWQtYWE3OS1jNGZhYzRkZDBiZGY8L0lkPg0KICAgICAgPFJlZmVyZW5jZUlkPjg4ZGVlY2U2LTRlNGMtNDM4MS04NDU4LTAwMmMyMjYyNTBmZTwvUmVmZXJlbmNlSWQ+DQogICAgICA8UmFuZ2U+DQogICAgICAgIDxTdGFydD4wPC9TdGFydD4NCiAgICAgICAgPExlbmd0aD4xMTwvTGVuZ3RoPg0KICAgICAgPC9SYW5nZT4NCiAgICAgIDxSZWZlcmVuY2U+DQogICAgICAgIDxSZWZlcmVuY2VUeXBlSWQ+VW5wdWJsaXNoZWRXb3JrPC9SZWZlcmVuY2VUeXBlSWQ+DQogICAgICAgIDxBdXRob3JzPg0KICAgICAgICAgIDxQZXJzb24+DQogICAgICAgICAgICA8TGFzdE5hbWU+VU5FUDwvTGFzdE5hbWU+DQogICAgICAgICAgPC9QZXJzb24+DQogICAgICAgIDwvQXV0aG9ycz4NCiAgICAgICAgPERhdGU+MjAxMzwvRGF0ZT4NCiAgICAgICAgPElkPjg4ZGVlY2U2LTRlNGMtNDM4MS04NDU4LTAwMmMyMjYyNTBmZTwvSWQ+DQogICAgICAgIDxMb2NhdGlvbnM+DQogICAgICAgICAgPExvY2F0aW9uPg0KICAgICAgICAgICAgPEFkZHJlc3M+VU5FUCAyMDEzIC0gTWluYW1hdGEgQ29udmVudGlvbiBvbiBNZXJjdXJ5LnBkZjwvQWRkcmVzcz4NCiAgICAgICAgICAgIDxMb2NhdGlvblR5cGU+RWxlY3Ryb25pY0FkZHJlc3M8L0xvY2F0aW9uVHlwZT4NCiAgICAgICAgICA8L0xvY2F0aW9uPg0KICAgICAgICAgIDxMb2NhdGlvbj4NCiAgICAgICAgICAgIDxBZGRyZXNzPmh0dHA6Ly9tZXJjdXJ5Y29udmVudGlvbi5vcmcvUG9ydGFscy8xMS9kb2N1bWVudHMvQm9va2xldHMvTWluYW1hdGElMjBDb252ZW50aW9uJTIwb24lMjBNZXJjdXJ5X2Jvb2tsZXRfRW5nbGlzaC5wZGY8L0FkZHJlc3M+DQogICAgICAgICAgICA8TG9jYXRpb25UeXBlPkVsZWN0cm9uaWNBZGRyZXNzPC9Mb2NhdGlvblR5cGU+DQogICAgICAgICAgPC9Mb2NhdGlvbj4NCiAgICAgICAgPC9Mb2NhdGlvbnM+DQogICAgICAgIDxPbmxpbmVBZGRyZXNzPmh0dHA6Ly9tZXJjdXJ5Y29udmVudGlvbi5vcmcvUG9ydGFscy8xMS9kb2N1bWVudHMvQm9va2xldHMvTWluYW1hdGElMjBDb252ZW50aW9uJTIwb24lMjBNZXJjdXJ5X2Jvb2tsZXRfRW5nbGlzaC5wZGY8L09ubGluZUFkZHJlc3M+DQogICAgICAgIDxPcmdhbml6YXRpb25zPg0KICAgICAgICAgIDxQZXJzb24+DQogICAgICAgICAgICA8TGFzdE5hbWU+VU5FUDwvTGFzdE5hbWU+DQogICAgICAgICAgPC9QZXJzb24+DQogICAgICAgIDwvT3JnYW5pemF0aW9ucz4NCiAgICAgICAgPFBhZ2VDb3VudEM1PjwhW0NEQVRBWzxjPjYyPC9jPg0KPGluPnRydWU8L2luPg0KPG9zPjYyPC9vcz4NCjxwcz42MjwvcHM+XV0+PC9QYWdlQ291bnRDNT4NCiAgICAgICAgPFBhZ2VDb3VudD42MjwvUGFnZUNvdW50Pg0KICAgICAgICA8UGxhY2VPZlB1YmxpY2F0aW9uPkdlbmV2YSAoQ0gpPC9QbGFjZU9mUHVibGljYXRpb24+DQogICAgICAgIDxTZXF1ZW5jZU51bWJlcj43NDA8L1NlcXVlbmNlTnVtYmVyPg0KICAgICAgICA8U2hvcnRUaXRsZT5VTkVQIDIwMTMg4oCTIE1pbmFtYXRhIENvbnZlbnRpb24gb24gTWVyY3VyeTwvU2hvcnRUaXRsZT4NCiAgICAgICAgPFN1YnRpdGxlPlRleHQgYW5kIEFubmV4ZXM8L1N1YnRpdGxlPg0KICAgICAgICA8VGl0bGU+TWluYW1hdGEgQ29udmVudGlvbiBvbiBNZXJjdXJ5PC9UaXRsZT4NCiAgICAgIDwvUmVmZXJlbmNlPg0KICAgIDwvRW50cnk+DQogIDwvRW50cmllcz4NCiAgPFRleHQ+KFVORVAgMjAx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VORVAgMjAxMyk8L1RleHQ+DQogICAgPC9UZXh0VW5pdD4NCiAgPC9UZXh0VW5pdHM+DQo8L1BsYWNlaG9sZGVyPg==</w:instrText>
            </w:r>
            <w:r>
              <w:fldChar w:fldCharType="separate"/>
            </w:r>
            <w:bookmarkStart w:id="304" w:name="__Fieldmark__4116_187408736"/>
            <w:r>
              <w:t>(</w:t>
            </w:r>
            <w:bookmarkStart w:id="305" w:name="__Fieldmark__42663_1435017116"/>
            <w:r>
              <w:t>P</w:t>
            </w:r>
            <w:bookmarkStart w:id="306" w:name="__Fieldmark__23354_1435017116"/>
            <w:r>
              <w:t>N</w:t>
            </w:r>
            <w:bookmarkStart w:id="307" w:name="__Fieldmark__10281_1435017116"/>
            <w:r>
              <w:t>U</w:t>
            </w:r>
            <w:bookmarkStart w:id="308" w:name="__Fieldmark__4983_2621159314"/>
            <w:r>
              <w:t>E 2013)</w:t>
            </w:r>
            <w:r>
              <w:fldChar w:fldCharType="end"/>
            </w:r>
            <w:bookmarkEnd w:id="304"/>
            <w:bookmarkEnd w:id="305"/>
            <w:bookmarkEnd w:id="306"/>
            <w:bookmarkEnd w:id="307"/>
            <w:bookmarkEnd w:id="308"/>
            <w:r>
              <w:t>, Annexe C, par. 1 (b) (i).</w:t>
            </w:r>
          </w:p>
          <w:p w14:paraId="173798F0" w14:textId="77777777" w:rsidR="008449AF" w:rsidRDefault="004A5E76">
            <w:pPr>
              <w:pStyle w:val="Textoindependiente2"/>
              <w:spacing w:after="0"/>
              <w:rPr>
                <w:b/>
              </w:rPr>
            </w:pPr>
            <w:r>
              <w:t>S’applique aux mineurs et aux installations de traitement qui font partie du PMA.</w:t>
            </w:r>
          </w:p>
        </w:tc>
      </w:tr>
      <w:tr w:rsidR="008449AF" w14:paraId="4751B553" w14:textId="77777777">
        <w:tc>
          <w:tcPr>
            <w:tcW w:w="4786" w:type="dxa"/>
            <w:shd w:val="clear" w:color="auto" w:fill="92D050"/>
            <w:tcMar>
              <w:left w:w="88" w:type="dxa"/>
            </w:tcMar>
          </w:tcPr>
          <w:p w14:paraId="6604E1DD" w14:textId="77777777" w:rsidR="008449AF" w:rsidRDefault="004A5E76">
            <w:pPr>
              <w:pStyle w:val="Textoindependiente"/>
              <w:spacing w:after="0"/>
            </w:pPr>
            <w:r>
              <w:rPr>
                <w:b/>
              </w:rPr>
              <w:t>Contrôlé :</w:t>
            </w:r>
          </w:p>
          <w:p w14:paraId="6459C648" w14:textId="77777777" w:rsidR="008449AF" w:rsidRDefault="004A5E76">
            <w:pPr>
              <w:pStyle w:val="Textoindependiente"/>
              <w:spacing w:after="0"/>
            </w:pPr>
            <w:r>
              <w:t>Le PMA n’utilise pas l’amalgamation du minerai brut. Lorsque l’amélioration liée à cette exigence est réalisée, le risque important est contrôlé.</w:t>
            </w:r>
          </w:p>
          <w:p w14:paraId="6318A0AE" w14:textId="77777777" w:rsidR="008449AF" w:rsidRDefault="004A5E76">
            <w:pPr>
              <w:pStyle w:val="Textoindependiente"/>
              <w:spacing w:after="0"/>
              <w:jc w:val="center"/>
            </w:pPr>
            <w:r>
              <w:t>--- et ---</w:t>
            </w:r>
          </w:p>
          <w:p w14:paraId="42D91BF6" w14:textId="77777777" w:rsidR="008449AF" w:rsidRDefault="004A5E76">
            <w:pPr>
              <w:pStyle w:val="Textoindependiente"/>
              <w:spacing w:after="0"/>
              <w:rPr>
                <w:b/>
              </w:rPr>
            </w:pPr>
            <w:r>
              <w:t>Le PMA s’est engagé à poursuivre avec l’atténuation des risques moyens et faibles (Modules 6 et 7).</w:t>
            </w:r>
          </w:p>
        </w:tc>
        <w:tc>
          <w:tcPr>
            <w:tcW w:w="5176" w:type="dxa"/>
            <w:gridSpan w:val="2"/>
            <w:shd w:val="clear" w:color="auto" w:fill="auto"/>
            <w:tcMar>
              <w:left w:w="88" w:type="dxa"/>
            </w:tcMar>
          </w:tcPr>
          <w:p w14:paraId="1E1283A9" w14:textId="77777777" w:rsidR="008449AF" w:rsidRDefault="004A5E76">
            <w:pPr>
              <w:rPr>
                <w:b/>
                <w:color w:val="7F7F7F" w:themeColor="text1" w:themeTint="80"/>
              </w:rPr>
            </w:pPr>
            <w:r>
              <w:rPr>
                <w:b/>
                <w:color w:val="7F7F7F" w:themeColor="text1" w:themeTint="80"/>
              </w:rPr>
              <w:t>Orientation</w:t>
            </w:r>
            <w:r>
              <w:rPr>
                <w:color w:val="7F7F7F" w:themeColor="text1" w:themeTint="80"/>
              </w:rPr>
              <w:t> : tous les minerais sont pré-concentrés (grâce à la séparation manuelle, la concentration gravimétrique, la flottation ou autres méthodes), et si l’amalgamation est requise, elle n’est effectuée que sur le concentré.</w:t>
            </w:r>
          </w:p>
        </w:tc>
      </w:tr>
      <w:tr w:rsidR="008449AF" w14:paraId="0EEF9BBF" w14:textId="77777777">
        <w:tc>
          <w:tcPr>
            <w:tcW w:w="9962" w:type="dxa"/>
            <w:gridSpan w:val="3"/>
            <w:tcBorders>
              <w:top w:val="nil"/>
              <w:bottom w:val="nil"/>
            </w:tcBorders>
            <w:shd w:val="clear" w:color="auto" w:fill="CCFF66"/>
            <w:tcMar>
              <w:left w:w="88" w:type="dxa"/>
            </w:tcMar>
          </w:tcPr>
          <w:p w14:paraId="24A5FD35" w14:textId="77777777" w:rsidR="008449AF" w:rsidRDefault="004A5E76">
            <w:pPr>
              <w:pStyle w:val="Textoindependiente"/>
              <w:spacing w:after="0"/>
              <w:jc w:val="left"/>
              <w:rPr>
                <w:b/>
              </w:rPr>
            </w:pPr>
            <w:r>
              <w:rPr>
                <w:b/>
              </w:rPr>
              <w:t>En progression :</w:t>
            </w:r>
          </w:p>
        </w:tc>
      </w:tr>
      <w:tr w:rsidR="008449AF" w14:paraId="4574AE2B" w14:textId="77777777">
        <w:tc>
          <w:tcPr>
            <w:tcW w:w="4786" w:type="dxa"/>
            <w:tcBorders>
              <w:top w:val="nil"/>
              <w:right w:val="nil"/>
            </w:tcBorders>
            <w:shd w:val="clear" w:color="auto" w:fill="CCFF66"/>
            <w:tcMar>
              <w:left w:w="88" w:type="dxa"/>
            </w:tcMar>
          </w:tcPr>
          <w:p w14:paraId="1936986D" w14:textId="77777777" w:rsidR="008449AF" w:rsidRDefault="004A5E76">
            <w:pPr>
              <w:jc w:val="center"/>
              <w:rPr>
                <w:b/>
              </w:rPr>
            </w:pPr>
            <w:r>
              <w:rPr>
                <w:b/>
              </w:rPr>
              <w:t>Risque</w:t>
            </w:r>
          </w:p>
        </w:tc>
        <w:tc>
          <w:tcPr>
            <w:tcW w:w="5176" w:type="dxa"/>
            <w:gridSpan w:val="2"/>
            <w:tcBorders>
              <w:top w:val="nil"/>
              <w:left w:val="nil"/>
            </w:tcBorders>
            <w:shd w:val="clear" w:color="auto" w:fill="CCFF66"/>
          </w:tcPr>
          <w:p w14:paraId="5E823D40" w14:textId="77777777" w:rsidR="008449AF" w:rsidRDefault="004A5E76">
            <w:pPr>
              <w:jc w:val="center"/>
              <w:rPr>
                <w:b/>
              </w:rPr>
            </w:pPr>
            <w:r>
              <w:rPr>
                <w:b/>
              </w:rPr>
              <w:t>Amélioration</w:t>
            </w:r>
          </w:p>
        </w:tc>
      </w:tr>
      <w:tr w:rsidR="008449AF" w14:paraId="2CE24951" w14:textId="77777777">
        <w:tc>
          <w:tcPr>
            <w:tcW w:w="4786" w:type="dxa"/>
            <w:shd w:val="clear" w:color="auto" w:fill="auto"/>
            <w:tcMar>
              <w:left w:w="88" w:type="dxa"/>
            </w:tcMar>
          </w:tcPr>
          <w:p w14:paraId="284A935F" w14:textId="1064F14E" w:rsidR="008449AF" w:rsidRDefault="004A5E76">
            <w:pPr>
              <w:pStyle w:val="Textoindependiente"/>
              <w:spacing w:after="0"/>
            </w:pPr>
            <w:r>
              <w:t>Le minerai brut (sédiments alluviaux ou minerai de roches dures) est amalgamé sans concentration préalable (« amalgamation du minerai brut »).</w:t>
            </w:r>
          </w:p>
        </w:tc>
        <w:tc>
          <w:tcPr>
            <w:tcW w:w="5176" w:type="dxa"/>
            <w:gridSpan w:val="2"/>
            <w:shd w:val="clear" w:color="auto" w:fill="auto"/>
            <w:tcMar>
              <w:left w:w="88" w:type="dxa"/>
            </w:tcMar>
          </w:tcPr>
          <w:p w14:paraId="50045EA1" w14:textId="0B8A032C" w:rsidR="008449AF" w:rsidRDefault="004A5E76">
            <w:pPr>
              <w:pStyle w:val="Textoindependiente"/>
              <w:spacing w:after="0"/>
            </w:pPr>
            <w:r>
              <w:t>Le PMA dispose d’un plan d’améliorations techniques et le met en œuvre ; il évalue les méthodes appropriées de concentration du minerai, il met en œuvre ces méthodes dans ses installations domestiques et industrielles de traitement du minerai et il les rend obligatoires pour l’ensemble de ses membres.</w:t>
            </w:r>
          </w:p>
          <w:p w14:paraId="52AF2C64" w14:textId="77777777" w:rsidR="008449AF" w:rsidRDefault="004A5E76">
            <w:pPr>
              <w:pStyle w:val="Textoindependiente2"/>
              <w:spacing w:after="0"/>
            </w:pPr>
            <w:r>
              <w:rPr>
                <w:b/>
              </w:rPr>
              <w:t>Orientation</w:t>
            </w:r>
            <w:r>
              <w:t> : sur une base annuelle, le PMA devra s’engager à avancer vers l’atténuation du risque et à réaliser les améliorations.</w:t>
            </w:r>
          </w:p>
          <w:p w14:paraId="2546D35E" w14:textId="77777777" w:rsidR="008449AF" w:rsidRDefault="004A5E76">
            <w:pPr>
              <w:pStyle w:val="Textoindependiente2"/>
              <w:spacing w:after="0"/>
            </w:pPr>
            <w:r>
              <w:t>Les activités recommandées sont :</w:t>
            </w:r>
          </w:p>
          <w:p w14:paraId="29278B3A" w14:textId="77777777" w:rsidR="008449AF" w:rsidRDefault="004A5E76">
            <w:pPr>
              <w:pStyle w:val="Textoindependiente2"/>
              <w:spacing w:after="0"/>
            </w:pPr>
            <w:r>
              <w:t>…</w:t>
            </w:r>
          </w:p>
          <w:p w14:paraId="6D14EDE2" w14:textId="77777777" w:rsidR="008449AF" w:rsidRDefault="004A5E76">
            <w:pPr>
              <w:pStyle w:val="Textoindependiente2"/>
              <w:spacing w:after="0"/>
            </w:pPr>
            <w:r>
              <w:t>…</w:t>
            </w:r>
          </w:p>
          <w:p w14:paraId="56F6F1AF" w14:textId="77777777" w:rsidR="008449AF" w:rsidRDefault="004A5E76">
            <w:pPr>
              <w:pStyle w:val="Textoindependiente2"/>
              <w:spacing w:after="0"/>
            </w:pPr>
            <w:r>
              <w:t>…</w:t>
            </w:r>
          </w:p>
          <w:p w14:paraId="5AA2A6B5" w14:textId="77777777" w:rsidR="008449AF" w:rsidRDefault="004A5E76">
            <w:pPr>
              <w:pStyle w:val="Textoindependiente2"/>
              <w:spacing w:after="0"/>
            </w:pPr>
            <w:r>
              <w:t>Les engagements et les réalisations doivent être documentés dans le rapport CRAFT.</w:t>
            </w:r>
          </w:p>
        </w:tc>
      </w:tr>
      <w:tr w:rsidR="008449AF" w14:paraId="6CAA963B" w14:textId="77777777">
        <w:tc>
          <w:tcPr>
            <w:tcW w:w="9962" w:type="dxa"/>
            <w:gridSpan w:val="3"/>
            <w:shd w:val="clear" w:color="auto" w:fill="FFFFCC"/>
            <w:tcMar>
              <w:left w:w="88" w:type="dxa"/>
            </w:tcMar>
          </w:tcPr>
          <w:p w14:paraId="002380EC" w14:textId="77777777" w:rsidR="008449AF" w:rsidRDefault="004A5E76">
            <w:pPr>
              <w:pStyle w:val="Textoindependiente"/>
              <w:spacing w:after="0"/>
              <w:rPr>
                <w:b/>
              </w:rPr>
            </w:pPr>
            <w:r>
              <w:rPr>
                <w:b/>
              </w:rPr>
              <w:t>Non abordé</w:t>
            </w:r>
          </w:p>
          <w:p w14:paraId="6D157EB3" w14:textId="77777777" w:rsidR="008449AF" w:rsidRDefault="004A5E76">
            <w:pPr>
              <w:pStyle w:val="Textoindependiente2"/>
              <w:spacing w:after="0"/>
            </w:pPr>
            <w:r>
              <w:rPr>
                <w:b/>
              </w:rPr>
              <w:t>Orientation</w:t>
            </w:r>
            <w:r>
              <w:t> : le risque devra être évalué et s’il est présent, des mesures d’atténuation devront être prises.</w:t>
            </w:r>
          </w:p>
        </w:tc>
      </w:tr>
    </w:tbl>
    <w:p w14:paraId="675251BD" w14:textId="77777777" w:rsidR="008449AF" w:rsidRDefault="004A5E76">
      <w:pPr>
        <w:spacing w:after="160" w:line="259" w:lineRule="auto"/>
        <w:rPr>
          <w:rFonts w:eastAsiaTheme="minorEastAsia"/>
        </w:rPr>
      </w:pPr>
      <w:r>
        <w:br w:type="page"/>
      </w:r>
    </w:p>
    <w:tbl>
      <w:tblPr>
        <w:tblStyle w:val="Tablaconcuadrcula"/>
        <w:tblW w:w="9963" w:type="dxa"/>
        <w:tblCellMar>
          <w:left w:w="133" w:type="dxa"/>
        </w:tblCellMar>
        <w:tblLook w:val="04A0" w:firstRow="1" w:lastRow="0" w:firstColumn="1" w:lastColumn="0" w:noHBand="0" w:noVBand="1"/>
      </w:tblPr>
      <w:tblGrid>
        <w:gridCol w:w="4787"/>
        <w:gridCol w:w="991"/>
        <w:gridCol w:w="4185"/>
      </w:tblGrid>
      <w:tr w:rsidR="008449AF" w14:paraId="65211103" w14:textId="77777777">
        <w:tc>
          <w:tcPr>
            <w:tcW w:w="5777" w:type="dxa"/>
            <w:gridSpan w:val="2"/>
            <w:tcBorders>
              <w:top w:val="nil"/>
              <w:left w:val="nil"/>
              <w:right w:val="nil"/>
            </w:tcBorders>
            <w:shd w:val="clear" w:color="auto" w:fill="auto"/>
            <w:vAlign w:val="bottom"/>
          </w:tcPr>
          <w:p w14:paraId="5C16A6AF" w14:textId="77777777" w:rsidR="008449AF" w:rsidRDefault="004A5E76">
            <w:pPr>
              <w:pStyle w:val="Textoindependiente"/>
              <w:keepNext/>
              <w:pageBreakBefore/>
              <w:spacing w:after="0"/>
              <w:jc w:val="left"/>
              <w:rPr>
                <w:b/>
              </w:rPr>
            </w:pPr>
            <w:r>
              <w:rPr>
                <w:b/>
              </w:rPr>
              <w:lastRenderedPageBreak/>
              <w:t>M.5/1.3.11/E.2</w:t>
            </w:r>
          </w:p>
        </w:tc>
        <w:tc>
          <w:tcPr>
            <w:tcW w:w="4185" w:type="dxa"/>
            <w:tcBorders>
              <w:top w:val="nil"/>
              <w:left w:val="nil"/>
              <w:right w:val="nil"/>
            </w:tcBorders>
            <w:shd w:val="clear" w:color="auto" w:fill="auto"/>
          </w:tcPr>
          <w:p w14:paraId="6C057E68" w14:textId="77777777" w:rsidR="008449AF" w:rsidRDefault="004A5E76">
            <w:pPr>
              <w:keepNext/>
              <w:shd w:val="clear" w:color="auto" w:fill="003399"/>
              <w:rPr>
                <w:color w:val="FFFFFF" w:themeColor="background1"/>
                <w:sz w:val="18"/>
              </w:rPr>
            </w:pPr>
            <w:r>
              <w:rPr>
                <w:b/>
                <w:color w:val="FFFFFF" w:themeColor="background1"/>
                <w:sz w:val="18"/>
              </w:rPr>
              <w:t>1. Catégorie</w:t>
            </w:r>
            <w:r>
              <w:rPr>
                <w:color w:val="FFFFFF" w:themeColor="background1"/>
                <w:sz w:val="18"/>
              </w:rPr>
              <w:t> : Droits humains et droits du travailleur</w:t>
            </w:r>
          </w:p>
          <w:p w14:paraId="29CF5F22" w14:textId="77777777" w:rsidR="008449AF" w:rsidRDefault="004A5E76">
            <w:pPr>
              <w:shd w:val="clear" w:color="auto" w:fill="003399"/>
              <w:rPr>
                <w:color w:val="FFFFFF" w:themeColor="background1"/>
                <w:sz w:val="18"/>
              </w:rPr>
            </w:pPr>
            <w:r>
              <w:rPr>
                <w:b/>
                <w:color w:val="FFFFFF" w:themeColor="background1"/>
                <w:sz w:val="18"/>
              </w:rPr>
              <w:t>1.3 Enjeu</w:t>
            </w:r>
            <w:r>
              <w:rPr>
                <w:color w:val="FFFFFF" w:themeColor="background1"/>
                <w:sz w:val="18"/>
              </w:rPr>
              <w:t> : Santé et sécurité au travail</w:t>
            </w:r>
          </w:p>
          <w:p w14:paraId="13815EDD" w14:textId="77777777" w:rsidR="008449AF" w:rsidRDefault="004A5E76">
            <w:pPr>
              <w:keepNext/>
              <w:shd w:val="clear" w:color="auto" w:fill="003399"/>
              <w:rPr>
                <w:color w:val="FFFFFF" w:themeColor="background1"/>
                <w:sz w:val="18"/>
              </w:rPr>
            </w:pPr>
            <w:r>
              <w:rPr>
                <w:b/>
                <w:color w:val="FFFFFF" w:themeColor="background1"/>
                <w:sz w:val="18"/>
              </w:rPr>
              <w:t xml:space="preserve">1.3.11 Sous-enjeu : </w:t>
            </w:r>
            <w:r>
              <w:rPr>
                <w:color w:val="FFFFFF" w:themeColor="background1"/>
                <w:sz w:val="18"/>
              </w:rPr>
              <w:t>Utilisation du mercure et production</w:t>
            </w:r>
          </w:p>
        </w:tc>
      </w:tr>
      <w:tr w:rsidR="008449AF" w14:paraId="67D07121" w14:textId="77777777">
        <w:tc>
          <w:tcPr>
            <w:tcW w:w="9962" w:type="dxa"/>
            <w:gridSpan w:val="3"/>
            <w:shd w:val="clear" w:color="auto" w:fill="auto"/>
            <w:tcMar>
              <w:left w:w="88" w:type="dxa"/>
            </w:tcMar>
          </w:tcPr>
          <w:p w14:paraId="409679EE" w14:textId="77777777" w:rsidR="008449AF" w:rsidRDefault="004A5E76">
            <w:pPr>
              <w:pStyle w:val="Textoindependiente"/>
              <w:spacing w:after="0"/>
              <w:rPr>
                <w:b/>
              </w:rPr>
            </w:pPr>
            <w:r>
              <w:rPr>
                <w:b/>
              </w:rPr>
              <w:t>Le PMA prend des mesures pour l’élimination du brûlage à l’air libre d’amalgames ou d’amalgames transformés.</w:t>
            </w:r>
          </w:p>
        </w:tc>
      </w:tr>
      <w:tr w:rsidR="008449AF" w14:paraId="6AFC9C00" w14:textId="77777777">
        <w:tc>
          <w:tcPr>
            <w:tcW w:w="9962" w:type="dxa"/>
            <w:gridSpan w:val="3"/>
            <w:shd w:val="clear" w:color="auto" w:fill="auto"/>
            <w:tcMar>
              <w:left w:w="88" w:type="dxa"/>
            </w:tcMar>
          </w:tcPr>
          <w:p w14:paraId="4290FEBE" w14:textId="77777777" w:rsidR="008449AF" w:rsidRDefault="004A5E76">
            <w:pPr>
              <w:pStyle w:val="Textoindependiente2"/>
              <w:spacing w:after="0"/>
            </w:pPr>
            <w:r>
              <w:rPr>
                <w:b/>
              </w:rPr>
              <w:t>Orientation</w:t>
            </w:r>
            <w:r>
              <w:t xml:space="preserve"> : aborde la Convention de Minamata </w:t>
            </w:r>
            <w:r>
              <w:fldChar w:fldCharType="begin"/>
            </w:r>
            <w:r>
              <w:instrText>ADDIN CITAVI.PLACEHOLDER 1b6c621f-f346-4b64-a8ac-130a69468ed3 PFBsYWNlaG9sZGVyPg0KICA8QWRkSW5WZXJzaW9uPjUuNy4wLjA8L0FkZEluVmVyc2lvbj4NCiAgPElkPjFiNmM2MjFmLWYzNDYtNGI2NC1hOGFjLTEzMGE2OTQ2OGVkMzwvSWQ+DQogIDxFbnRyaWVzPg0KICAgIDxFbnRyeT4NCiAgICAgIDxJZD40ZjI2ZjZhZC1lZGI1LTRhOWQtYWE3OS1jNGZhYzRkZDBiZGY8L0lkPg0KICAgICAgPFJlZmVyZW5jZUlkPjg4ZGVlY2U2LTRlNGMtNDM4MS04NDU4LTAwMmMyMjYyNTBmZTwvUmVmZXJlbmNlSWQ+DQogICAgICA8UmFuZ2U+DQogICAgICAgIDxTdGFydD4wPC9TdGFydD4NCiAgICAgICAgPExlbmd0aD4xMTwvTGVuZ3RoPg0KICAgICAgPC9SYW5nZT4NCiAgICAgIDxSZWZlcmVuY2U+DQogICAgICAgIDxSZWZlcmVuY2VUeXBlSWQ+VW5wdWJsaXNoZWRXb3JrPC9SZWZlcmVuY2VUeXBlSWQ+DQogICAgICAgIDxBdXRob3JzPg0KICAgICAgICAgIDxQZXJzb24+DQogICAgICAgICAgICA8TGFzdE5hbWU+VU5FUDwvTGFzdE5hbWU+DQogICAgICAgICAgPC9QZXJzb24+DQogICAgICAgIDwvQXV0aG9ycz4NCiAgICAgICAgPERhdGU+MjAxMzwvRGF0ZT4NCiAgICAgICAgPElkPjg4ZGVlY2U2LTRlNGMtNDM4MS04NDU4LTAwMmMyMjYyNTBmZTwvSWQ+DQogICAgICAgIDxMb2NhdGlvbnM+DQogICAgICAgICAgPExvY2F0aW9uPg0KICAgICAgICAgICAgPEFkZHJlc3M+VU5FUCAyMDEzIC0gTWluYW1hdGEgQ29udmVudGlvbiBvbiBNZXJjdXJ5LnBkZjwvQWRkcmVzcz4NCiAgICAgICAgICAgIDxMb2NhdGlvblR5cGU+RWxlY3Ryb25pY0FkZHJlc3M8L0xvY2F0aW9uVHlwZT4NCiAgICAgICAgICA8L0xvY2F0aW9uPg0KICAgICAgICAgIDxMb2NhdGlvbj4NCiAgICAgICAgICAgIDxBZGRyZXNzPmh0dHA6Ly9tZXJjdXJ5Y29udmVudGlvbi5vcmcvUG9ydGFscy8xMS9kb2N1bWVudHMvQm9va2xldHMvTWluYW1hdGElMjBDb252ZW50aW9uJTIwb24lMjBNZXJjdXJ5X2Jvb2tsZXRfRW5nbGlzaC5wZGY8L0FkZHJlc3M+DQogICAgICAgICAgICA8TG9jYXRpb25UeXBlPkVsZWN0cm9uaWNBZGRyZXNzPC9Mb2NhdGlvblR5cGU+DQogICAgICAgICAgPC9Mb2NhdGlvbj4NCiAgICAgICAgPC9Mb2NhdGlvbnM+DQogICAgICAgIDxPbmxpbmVBZGRyZXNzPmh0dHA6Ly9tZXJjdXJ5Y29udmVudGlvbi5vcmcvUG9ydGFscy8xMS9kb2N1bWVudHMvQm9va2xldHMvTWluYW1hdGElMjBDb252ZW50aW9uJTIwb24lMjBNZXJjdXJ5X2Jvb2tsZXRfRW5nbGlzaC5wZGY8L09ubGluZUFkZHJlc3M+DQogICAgICAgIDxPcmdhbml6YXRpb25zPg0KICAgICAgICAgIDxQZXJzb24+DQogICAgICAgICAgICA8TGFzdE5hbWU+VU5FUDwvTGFzdE5hbWU+DQogICAgICAgICAgPC9QZXJzb24+DQogICAgICAgIDwvT3JnYW5pemF0aW9ucz4NCiAgICAgICAgPFBhZ2VDb3VudEM1PjwhW0NEQVRBWzxjPjYyPC9jPg0KPGluPnRydWU8L2luPg0KPG9zPjYyPC9vcz4NCjxwcz42MjwvcHM+XV0+PC9QYWdlQ291bnRDNT4NCiAgICAgICAgPFBhZ2VDb3VudD42MjwvUGFnZUNvdW50Pg0KICAgICAgICA8UGxhY2VPZlB1YmxpY2F0aW9uPkdlbmV2YSAoQ0gpPC9QbGFjZU9mUHVibGljYXRpb24+DQogICAgICAgIDxTZXF1ZW5jZU51bWJlcj43NDA8L1NlcXVlbmNlTnVtYmVyPg0KICAgICAgICA8U2hvcnRUaXRsZT5VTkVQIDIwMTMg4oCTIE1pbmFtYXRhIENvbnZlbnRpb24gb24gTWVyY3VyeTwvU2hvcnRUaXRsZT4NCiAgICAgICAgPFN1YnRpdGxlPlRleHQgYW5kIEFubmV4ZXM8L1N1YnRpdGxlPg0KICAgICAgICA8VGl0bGU+TWluYW1hdGEgQ29udmVudGlvbiBvbiBNZXJjdXJ5PC9UaXRsZT4NCiAgICAgIDwvUmVmZXJlbmNlPg0KICAgIDwvRW50cnk+DQogIDwvRW50cmllcz4NCiAgPFRleHQ+KFVORVAgMjAx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VORVAgMjAxMyk8L1RleHQ+DQogICAgPC9UZXh0VW5pdD4NCiAgPC9UZXh0VW5pdHM+DQo8L1BsYWNlaG9sZGVyPg==</w:instrText>
            </w:r>
            <w:r>
              <w:fldChar w:fldCharType="separate"/>
            </w:r>
            <w:bookmarkStart w:id="309" w:name="__Fieldmark__4192_187408736"/>
            <w:r>
              <w:t>(</w:t>
            </w:r>
            <w:bookmarkStart w:id="310" w:name="__Fieldmark__42735_1435017116"/>
            <w:r>
              <w:t>P</w:t>
            </w:r>
            <w:bookmarkStart w:id="311" w:name="__Fieldmark__23422_1435017116"/>
            <w:r>
              <w:t>N</w:t>
            </w:r>
            <w:bookmarkStart w:id="312" w:name="__Fieldmark__10345_1435017116"/>
            <w:r>
              <w:t>U</w:t>
            </w:r>
            <w:bookmarkStart w:id="313" w:name="__Fieldmark__5059_2621159314"/>
            <w:r>
              <w:t>E 2013)</w:t>
            </w:r>
            <w:r>
              <w:fldChar w:fldCharType="end"/>
            </w:r>
            <w:bookmarkEnd w:id="309"/>
            <w:bookmarkEnd w:id="310"/>
            <w:bookmarkEnd w:id="311"/>
            <w:bookmarkEnd w:id="312"/>
            <w:bookmarkEnd w:id="313"/>
            <w:r>
              <w:t>, Annexe C, par. 1 (b) (ii).</w:t>
            </w:r>
          </w:p>
          <w:p w14:paraId="4F898D3F" w14:textId="48A86D8D" w:rsidR="008449AF" w:rsidRDefault="004A5E76">
            <w:pPr>
              <w:pStyle w:val="Textoindependiente2"/>
              <w:spacing w:after="0"/>
            </w:pPr>
            <w:r>
              <w:t>S’applique tant aux mineurs qu’aux collecteurs (fonderies d’or) du PMA.</w:t>
            </w:r>
          </w:p>
        </w:tc>
      </w:tr>
      <w:tr w:rsidR="008449AF" w14:paraId="47F63665" w14:textId="77777777">
        <w:tc>
          <w:tcPr>
            <w:tcW w:w="4786" w:type="dxa"/>
            <w:shd w:val="clear" w:color="auto" w:fill="92D050"/>
            <w:tcMar>
              <w:left w:w="88" w:type="dxa"/>
            </w:tcMar>
          </w:tcPr>
          <w:p w14:paraId="77F99E56" w14:textId="77777777" w:rsidR="008449AF" w:rsidRDefault="004A5E76">
            <w:pPr>
              <w:pStyle w:val="Textoindependiente"/>
              <w:spacing w:after="0"/>
            </w:pPr>
            <w:r>
              <w:rPr>
                <w:b/>
              </w:rPr>
              <w:t>Contrôlé :</w:t>
            </w:r>
          </w:p>
          <w:p w14:paraId="3E3C50A3" w14:textId="77777777" w:rsidR="008449AF" w:rsidRDefault="004A5E76">
            <w:pPr>
              <w:pStyle w:val="Textoindependiente"/>
              <w:spacing w:after="0"/>
            </w:pPr>
            <w:r>
              <w:t>Le brûlage à l’air libre d’amalgames n’a pas lieu. Lorsque l’amélioration liée à cette exigence est réalisée, le risque important est contrôlé.</w:t>
            </w:r>
          </w:p>
          <w:p w14:paraId="2AEE5FBF" w14:textId="77777777" w:rsidR="008449AF" w:rsidRDefault="004A5E76">
            <w:pPr>
              <w:pStyle w:val="Textoindependiente"/>
              <w:spacing w:after="0"/>
              <w:jc w:val="center"/>
            </w:pPr>
            <w:r>
              <w:t>--- et ---</w:t>
            </w:r>
          </w:p>
          <w:p w14:paraId="15DBF6C2" w14:textId="77777777" w:rsidR="008449AF" w:rsidRDefault="004A5E76">
            <w:pPr>
              <w:pStyle w:val="Textoindependiente"/>
              <w:spacing w:after="0"/>
              <w:rPr>
                <w:b/>
              </w:rPr>
            </w:pPr>
            <w:r>
              <w:t>Le PMA s’est engagé à poursuivre avec l’atténuation des risques moyens et faibles (Modules 6 et 7).</w:t>
            </w:r>
          </w:p>
        </w:tc>
        <w:tc>
          <w:tcPr>
            <w:tcW w:w="5176" w:type="dxa"/>
            <w:gridSpan w:val="2"/>
            <w:shd w:val="clear" w:color="auto" w:fill="auto"/>
            <w:tcMar>
              <w:left w:w="88" w:type="dxa"/>
            </w:tcMar>
          </w:tcPr>
          <w:p w14:paraId="3296382F" w14:textId="77777777" w:rsidR="008449AF" w:rsidRDefault="004A5E76">
            <w:pPr>
              <w:pStyle w:val="Textoindependiente2"/>
              <w:spacing w:after="0"/>
            </w:pPr>
            <w:r>
              <w:rPr>
                <w:b/>
              </w:rPr>
              <w:t>Orientation</w:t>
            </w:r>
            <w:r>
              <w:t> : le brûlage de l’amalgame n’est réalisé que dans des cornues ou sous des hottes équipées de filtres à mercure.</w:t>
            </w:r>
          </w:p>
        </w:tc>
      </w:tr>
      <w:tr w:rsidR="008449AF" w14:paraId="2BCB261D" w14:textId="77777777">
        <w:tc>
          <w:tcPr>
            <w:tcW w:w="9962" w:type="dxa"/>
            <w:gridSpan w:val="3"/>
            <w:tcBorders>
              <w:top w:val="nil"/>
              <w:bottom w:val="nil"/>
            </w:tcBorders>
            <w:shd w:val="clear" w:color="auto" w:fill="CCFF66"/>
            <w:tcMar>
              <w:left w:w="88" w:type="dxa"/>
            </w:tcMar>
          </w:tcPr>
          <w:p w14:paraId="4B9199EE" w14:textId="77777777" w:rsidR="008449AF" w:rsidRDefault="004A5E76">
            <w:pPr>
              <w:pStyle w:val="Textoindependiente"/>
              <w:spacing w:after="0"/>
              <w:jc w:val="left"/>
              <w:rPr>
                <w:b/>
              </w:rPr>
            </w:pPr>
            <w:r>
              <w:rPr>
                <w:b/>
              </w:rPr>
              <w:t>En progression :</w:t>
            </w:r>
          </w:p>
        </w:tc>
      </w:tr>
      <w:tr w:rsidR="008449AF" w14:paraId="075974C8" w14:textId="77777777">
        <w:tc>
          <w:tcPr>
            <w:tcW w:w="4786" w:type="dxa"/>
            <w:tcBorders>
              <w:top w:val="nil"/>
              <w:right w:val="nil"/>
            </w:tcBorders>
            <w:shd w:val="clear" w:color="auto" w:fill="CCFF66"/>
            <w:tcMar>
              <w:left w:w="88" w:type="dxa"/>
            </w:tcMar>
          </w:tcPr>
          <w:p w14:paraId="2B81FA88" w14:textId="77777777" w:rsidR="008449AF" w:rsidRDefault="004A5E76">
            <w:pPr>
              <w:jc w:val="center"/>
              <w:rPr>
                <w:b/>
              </w:rPr>
            </w:pPr>
            <w:r>
              <w:rPr>
                <w:b/>
              </w:rPr>
              <w:t>Risque</w:t>
            </w:r>
          </w:p>
        </w:tc>
        <w:tc>
          <w:tcPr>
            <w:tcW w:w="5176" w:type="dxa"/>
            <w:gridSpan w:val="2"/>
            <w:tcBorders>
              <w:top w:val="nil"/>
              <w:left w:val="nil"/>
            </w:tcBorders>
            <w:shd w:val="clear" w:color="auto" w:fill="CCFF66"/>
          </w:tcPr>
          <w:p w14:paraId="3474FEA3" w14:textId="77777777" w:rsidR="008449AF" w:rsidRDefault="004A5E76">
            <w:pPr>
              <w:jc w:val="center"/>
              <w:rPr>
                <w:b/>
              </w:rPr>
            </w:pPr>
            <w:r>
              <w:rPr>
                <w:b/>
              </w:rPr>
              <w:t>Amélioration</w:t>
            </w:r>
          </w:p>
        </w:tc>
      </w:tr>
      <w:tr w:rsidR="008449AF" w14:paraId="0683BA7C" w14:textId="77777777">
        <w:tc>
          <w:tcPr>
            <w:tcW w:w="4786" w:type="dxa"/>
            <w:shd w:val="clear" w:color="auto" w:fill="auto"/>
            <w:tcMar>
              <w:left w:w="88" w:type="dxa"/>
            </w:tcMar>
          </w:tcPr>
          <w:p w14:paraId="0DE1CDAA" w14:textId="77777777" w:rsidR="008449AF" w:rsidRDefault="004A5E76">
            <w:pPr>
              <w:pStyle w:val="Textoindependiente"/>
              <w:spacing w:after="0"/>
            </w:pPr>
            <w:r>
              <w:t>Le brûlage de l’amalgame est réalisé sans utilisation d’aucun type de dispositif de captage du mercure.</w:t>
            </w:r>
          </w:p>
        </w:tc>
        <w:tc>
          <w:tcPr>
            <w:tcW w:w="5176" w:type="dxa"/>
            <w:gridSpan w:val="2"/>
            <w:shd w:val="clear" w:color="auto" w:fill="auto"/>
            <w:tcMar>
              <w:left w:w="88" w:type="dxa"/>
            </w:tcMar>
          </w:tcPr>
          <w:p w14:paraId="2A9B9E4B" w14:textId="377A3157" w:rsidR="008449AF" w:rsidRDefault="004A5E76">
            <w:pPr>
              <w:pStyle w:val="Textoindependiente"/>
              <w:spacing w:after="0"/>
            </w:pPr>
            <w:r>
              <w:t>Le PMA dispose d’un plan d’améliorations techniques et le met en œuvre ; il fait prendre conscience aux mineurs des risques pour la santé liés au mercure, il rend disponibles et accessibles les dispositifs de captage du mercure pour tous les membres individuels (les mineurs comme les collecteurs) et il rend leur usage obligatoire.</w:t>
            </w:r>
          </w:p>
          <w:p w14:paraId="2F146B2E" w14:textId="77777777" w:rsidR="008449AF" w:rsidRDefault="004A5E76">
            <w:pPr>
              <w:pStyle w:val="Textoindependiente2"/>
              <w:spacing w:after="0"/>
            </w:pPr>
            <w:r>
              <w:rPr>
                <w:b/>
              </w:rPr>
              <w:t>Orientation</w:t>
            </w:r>
            <w:r>
              <w:t> : sur une base annuelle, le PMA devra s’engager à avancer vers l’atténuation du risque et à réaliser les améliorations.</w:t>
            </w:r>
          </w:p>
          <w:p w14:paraId="3D608593" w14:textId="77777777" w:rsidR="008449AF" w:rsidRDefault="004A5E76">
            <w:pPr>
              <w:pStyle w:val="Textoindependiente2"/>
              <w:spacing w:after="0"/>
            </w:pPr>
            <w:r>
              <w:t>Les activités recommandées sont :</w:t>
            </w:r>
          </w:p>
          <w:p w14:paraId="3AF12548" w14:textId="77777777" w:rsidR="008449AF" w:rsidRDefault="004A5E76">
            <w:pPr>
              <w:pStyle w:val="Textoindependiente2"/>
              <w:spacing w:after="0"/>
            </w:pPr>
            <w:r>
              <w:t>…</w:t>
            </w:r>
          </w:p>
          <w:p w14:paraId="502FFC91" w14:textId="77777777" w:rsidR="008449AF" w:rsidRDefault="004A5E76">
            <w:pPr>
              <w:pStyle w:val="Textoindependiente2"/>
              <w:spacing w:after="0"/>
            </w:pPr>
            <w:r>
              <w:t>…</w:t>
            </w:r>
          </w:p>
          <w:p w14:paraId="5BF93678" w14:textId="77777777" w:rsidR="008449AF" w:rsidRDefault="004A5E76">
            <w:pPr>
              <w:pStyle w:val="Textoindependiente2"/>
              <w:spacing w:after="0"/>
            </w:pPr>
            <w:r>
              <w:t>…</w:t>
            </w:r>
          </w:p>
          <w:p w14:paraId="02AB73BD" w14:textId="77777777" w:rsidR="008449AF" w:rsidRDefault="004A5E76">
            <w:pPr>
              <w:pStyle w:val="Textoindependiente2"/>
              <w:spacing w:after="0"/>
            </w:pPr>
            <w:r>
              <w:t>Les engagements et les réalisations doivent être documentés dans le rapport CRAFT.</w:t>
            </w:r>
          </w:p>
        </w:tc>
      </w:tr>
      <w:tr w:rsidR="008449AF" w14:paraId="7514AF1B" w14:textId="77777777">
        <w:tc>
          <w:tcPr>
            <w:tcW w:w="9962" w:type="dxa"/>
            <w:gridSpan w:val="3"/>
            <w:shd w:val="clear" w:color="auto" w:fill="FFFFCC"/>
            <w:tcMar>
              <w:left w:w="88" w:type="dxa"/>
            </w:tcMar>
          </w:tcPr>
          <w:p w14:paraId="0695C998" w14:textId="77777777" w:rsidR="008449AF" w:rsidRDefault="004A5E76">
            <w:pPr>
              <w:pStyle w:val="Textoindependiente"/>
              <w:spacing w:after="0"/>
              <w:rPr>
                <w:b/>
              </w:rPr>
            </w:pPr>
            <w:r>
              <w:rPr>
                <w:b/>
              </w:rPr>
              <w:t>Non abordé</w:t>
            </w:r>
          </w:p>
          <w:p w14:paraId="3B638C93" w14:textId="77777777" w:rsidR="008449AF" w:rsidRDefault="004A5E76">
            <w:pPr>
              <w:pStyle w:val="Textoindependiente2"/>
              <w:spacing w:after="0"/>
            </w:pPr>
            <w:r>
              <w:rPr>
                <w:b/>
              </w:rPr>
              <w:t>Orientation</w:t>
            </w:r>
            <w:r>
              <w:t> : le risque devra être évalué et s’il est présent, des mesures d’atténuation devront être prises.</w:t>
            </w:r>
          </w:p>
        </w:tc>
      </w:tr>
    </w:tbl>
    <w:p w14:paraId="358E919A" w14:textId="77777777" w:rsidR="008449AF" w:rsidRDefault="004A5E76">
      <w:pPr>
        <w:spacing w:after="160" w:line="259" w:lineRule="auto"/>
        <w:rPr>
          <w:rFonts w:eastAsiaTheme="minorEastAsia"/>
        </w:rPr>
      </w:pPr>
      <w:r>
        <w:br w:type="page"/>
      </w:r>
    </w:p>
    <w:tbl>
      <w:tblPr>
        <w:tblStyle w:val="Tablaconcuadrcula"/>
        <w:tblW w:w="9963" w:type="dxa"/>
        <w:tblCellMar>
          <w:left w:w="133" w:type="dxa"/>
        </w:tblCellMar>
        <w:tblLook w:val="04A0" w:firstRow="1" w:lastRow="0" w:firstColumn="1" w:lastColumn="0" w:noHBand="0" w:noVBand="1"/>
      </w:tblPr>
      <w:tblGrid>
        <w:gridCol w:w="4787"/>
        <w:gridCol w:w="991"/>
        <w:gridCol w:w="4185"/>
      </w:tblGrid>
      <w:tr w:rsidR="008449AF" w14:paraId="66B49687" w14:textId="77777777">
        <w:tc>
          <w:tcPr>
            <w:tcW w:w="5777" w:type="dxa"/>
            <w:gridSpan w:val="2"/>
            <w:tcBorders>
              <w:top w:val="nil"/>
              <w:left w:val="nil"/>
              <w:right w:val="nil"/>
            </w:tcBorders>
            <w:shd w:val="clear" w:color="auto" w:fill="auto"/>
            <w:vAlign w:val="bottom"/>
          </w:tcPr>
          <w:p w14:paraId="39747EE9" w14:textId="77777777" w:rsidR="008449AF" w:rsidRDefault="004A5E76">
            <w:pPr>
              <w:pStyle w:val="Textoindependiente"/>
              <w:keepNext/>
              <w:pageBreakBefore/>
              <w:spacing w:after="0"/>
              <w:jc w:val="left"/>
              <w:rPr>
                <w:b/>
              </w:rPr>
            </w:pPr>
            <w:r>
              <w:rPr>
                <w:b/>
              </w:rPr>
              <w:lastRenderedPageBreak/>
              <w:t>M.5/1.3.11/E.3</w:t>
            </w:r>
          </w:p>
        </w:tc>
        <w:tc>
          <w:tcPr>
            <w:tcW w:w="4185" w:type="dxa"/>
            <w:tcBorders>
              <w:top w:val="nil"/>
              <w:left w:val="nil"/>
              <w:right w:val="nil"/>
            </w:tcBorders>
            <w:shd w:val="clear" w:color="auto" w:fill="auto"/>
          </w:tcPr>
          <w:p w14:paraId="453592CD" w14:textId="77777777" w:rsidR="008449AF" w:rsidRDefault="004A5E76">
            <w:pPr>
              <w:keepNext/>
              <w:shd w:val="clear" w:color="auto" w:fill="003399"/>
              <w:rPr>
                <w:color w:val="FFFFFF" w:themeColor="background1"/>
                <w:sz w:val="18"/>
              </w:rPr>
            </w:pPr>
            <w:r>
              <w:rPr>
                <w:b/>
                <w:color w:val="FFFFFF" w:themeColor="background1"/>
                <w:sz w:val="18"/>
              </w:rPr>
              <w:t>1. Catégorie</w:t>
            </w:r>
            <w:r>
              <w:rPr>
                <w:color w:val="FFFFFF" w:themeColor="background1"/>
                <w:sz w:val="18"/>
              </w:rPr>
              <w:t> : Droits humains et droits du travailleur</w:t>
            </w:r>
          </w:p>
          <w:p w14:paraId="334D9A5D" w14:textId="77777777" w:rsidR="008449AF" w:rsidRDefault="004A5E76">
            <w:pPr>
              <w:shd w:val="clear" w:color="auto" w:fill="003399"/>
              <w:rPr>
                <w:color w:val="FFFFFF" w:themeColor="background1"/>
                <w:sz w:val="18"/>
              </w:rPr>
            </w:pPr>
            <w:r>
              <w:rPr>
                <w:b/>
                <w:color w:val="FFFFFF" w:themeColor="background1"/>
                <w:sz w:val="18"/>
              </w:rPr>
              <w:t>1.3 Enjeu</w:t>
            </w:r>
            <w:r>
              <w:rPr>
                <w:color w:val="FFFFFF" w:themeColor="background1"/>
                <w:sz w:val="18"/>
              </w:rPr>
              <w:t> : Santé et sécurité au travail</w:t>
            </w:r>
          </w:p>
          <w:p w14:paraId="4327BE19" w14:textId="77777777" w:rsidR="008449AF" w:rsidRDefault="004A5E76">
            <w:pPr>
              <w:keepNext/>
              <w:shd w:val="clear" w:color="auto" w:fill="003399"/>
              <w:rPr>
                <w:color w:val="FFFFFF" w:themeColor="background1"/>
                <w:sz w:val="18"/>
              </w:rPr>
            </w:pPr>
            <w:r>
              <w:rPr>
                <w:b/>
                <w:color w:val="FFFFFF" w:themeColor="background1"/>
                <w:sz w:val="18"/>
              </w:rPr>
              <w:t xml:space="preserve">1.3.11 Sous-enjeu : </w:t>
            </w:r>
            <w:r>
              <w:rPr>
                <w:color w:val="FFFFFF" w:themeColor="background1"/>
                <w:sz w:val="18"/>
              </w:rPr>
              <w:t>Utilisation du mercure et production</w:t>
            </w:r>
          </w:p>
        </w:tc>
      </w:tr>
      <w:tr w:rsidR="008449AF" w14:paraId="423F3C6B" w14:textId="77777777">
        <w:tc>
          <w:tcPr>
            <w:tcW w:w="9962" w:type="dxa"/>
            <w:gridSpan w:val="3"/>
            <w:shd w:val="clear" w:color="auto" w:fill="auto"/>
            <w:tcMar>
              <w:left w:w="88" w:type="dxa"/>
            </w:tcMar>
          </w:tcPr>
          <w:p w14:paraId="38FFA3E4" w14:textId="77777777" w:rsidR="008449AF" w:rsidRDefault="004A5E76">
            <w:pPr>
              <w:pStyle w:val="Textoindependiente"/>
              <w:spacing w:after="0"/>
              <w:rPr>
                <w:b/>
                <w:highlight w:val="yellow"/>
              </w:rPr>
            </w:pPr>
            <w:r>
              <w:rPr>
                <w:b/>
              </w:rPr>
              <w:t>Le PMA prend des mesures pour l’élimination du brûlage d’amalgames dans les zones résidentielles</w:t>
            </w:r>
          </w:p>
        </w:tc>
      </w:tr>
      <w:tr w:rsidR="008449AF" w14:paraId="5AF31FF7" w14:textId="77777777">
        <w:tc>
          <w:tcPr>
            <w:tcW w:w="9962" w:type="dxa"/>
            <w:gridSpan w:val="3"/>
            <w:shd w:val="clear" w:color="auto" w:fill="auto"/>
            <w:tcMar>
              <w:left w:w="88" w:type="dxa"/>
            </w:tcMar>
          </w:tcPr>
          <w:p w14:paraId="0EFD9F81" w14:textId="77777777" w:rsidR="008449AF" w:rsidRDefault="004A5E76">
            <w:pPr>
              <w:pStyle w:val="Textoindependiente2"/>
              <w:spacing w:after="0"/>
            </w:pPr>
            <w:r>
              <w:rPr>
                <w:b/>
              </w:rPr>
              <w:t>Orientation</w:t>
            </w:r>
            <w:r>
              <w:t xml:space="preserve"> : aborde la Convention de Minamata </w:t>
            </w:r>
            <w:r>
              <w:fldChar w:fldCharType="begin"/>
            </w:r>
            <w:r>
              <w:instrText>ADDIN CITAVI.PLACEHOLDER 60221812-af80-40b6-801a-6a0fd064b8c8 PFBsYWNlaG9sZGVyPg0KICA8QWRkSW5WZXJzaW9uPjUuNy4wLjA8L0FkZEluVmVyc2lvbj4NCiAgPElkPjYwMjIxODEyLWFmODAtNDBiNi04MDFhLTZhMGZkMDY0YjhjODwvSWQ+DQogIDxFbnRyaWVzPg0KICAgIDxFbnRyeT4NCiAgICAgIDxJZD40ZjI2ZjZhZC1lZGI1LTRhOWQtYWE3OS1jNGZhYzRkZDBiZGY8L0lkPg0KICAgICAgPFJlZmVyZW5jZUlkPjg4ZGVlY2U2LTRlNGMtNDM4MS04NDU4LTAwMmMyMjYyNTBmZTwvUmVmZXJlbmNlSWQ+DQogICAgICA8UmFuZ2U+DQogICAgICAgIDxTdGFydD4wPC9TdGFydD4NCiAgICAgICAgPExlbmd0aD4xMTwvTGVuZ3RoPg0KICAgICAgPC9SYW5nZT4NCiAgICAgIDxSZWZlcmVuY2U+DQogICAgICAgIDxSZWZlcmVuY2VUeXBlSWQ+VW5wdWJsaXNoZWRXb3JrPC9SZWZlcmVuY2VUeXBlSWQ+DQogICAgICAgIDxBdXRob3JzPg0KICAgICAgICAgIDxQZXJzb24+DQogICAgICAgICAgICA8TGFzdE5hbWU+VU5FUDwvTGFzdE5hbWU+DQogICAgICAgICAgPC9QZXJzb24+DQogICAgICAgIDwvQXV0aG9ycz4NCiAgICAgICAgPERhdGU+MjAxMzwvRGF0ZT4NCiAgICAgICAgPElkPjg4ZGVlY2U2LTRlNGMtNDM4MS04NDU4LTAwMmMyMjYyNTBmZTwvSWQ+DQogICAgICAgIDxMb2NhdGlvbnM+DQogICAgICAgICAgPExvY2F0aW9uPg0KICAgICAgICAgICAgPEFkZHJlc3M+VU5FUCAyMDEzIC0gTWluYW1hdGEgQ29udmVudGlvbiBvbiBNZXJjdXJ5LnBkZjwvQWRkcmVzcz4NCiAgICAgICAgICAgIDxMb2NhdGlvblR5cGU+RWxlY3Ryb25pY0FkZHJlc3M8L0xvY2F0aW9uVHlwZT4NCiAgICAgICAgICA8L0xvY2F0aW9uPg0KICAgICAgICAgIDxMb2NhdGlvbj4NCiAgICAgICAgICAgIDxBZGRyZXNzPmh0dHA6Ly9tZXJjdXJ5Y29udmVudGlvbi5vcmcvUG9ydGFscy8xMS9kb2N1bWVudHMvQm9va2xldHMvTWluYW1hdGElMjBDb252ZW50aW9uJTIwb24lMjBNZXJjdXJ5X2Jvb2tsZXRfRW5nbGlzaC5wZGY8L0FkZHJlc3M+DQogICAgICAgICAgICA8TG9jYXRpb25UeXBlPkVsZWN0cm9uaWNBZGRyZXNzPC9Mb2NhdGlvblR5cGU+DQogICAgICAgICAgPC9Mb2NhdGlvbj4NCiAgICAgICAgPC9Mb2NhdGlvbnM+DQogICAgICAgIDxPbmxpbmVBZGRyZXNzPmh0dHA6Ly9tZXJjdXJ5Y29udmVudGlvbi5vcmcvUG9ydGFscy8xMS9kb2N1bWVudHMvQm9va2xldHMvTWluYW1hdGElMjBDb252ZW50aW9uJTIwb24lMjBNZXJjdXJ5X2Jvb2tsZXRfRW5nbGlzaC5wZGY8L09ubGluZUFkZHJlc3M+DQogICAgICAgIDxPcmdhbml6YXRpb25zPg0KICAgICAgICAgIDxQZXJzb24+DQogICAgICAgICAgICA8TGFzdE5hbWU+VU5FUDwvTGFzdE5hbWU+DQogICAgICAgICAgPC9QZXJzb24+DQogICAgICAgIDwvT3JnYW5pemF0aW9ucz4NCiAgICAgICAgPFBhZ2VDb3VudEM1PjwhW0NEQVRBWzxjPjYyPC9jPg0KPGluPnRydWU8L2luPg0KPG9zPjYyPC9vcz4NCjxwcz42MjwvcHM+XV0+PC9QYWdlQ291bnRDNT4NCiAgICAgICAgPFBhZ2VDb3VudD42MjwvUGFnZUNvdW50Pg0KICAgICAgICA8UGxhY2VPZlB1YmxpY2F0aW9uPkdlbmV2YSAoQ0gpPC9QbGFjZU9mUHVibGljYXRpb24+DQogICAgICAgIDxTZXF1ZW5jZU51bWJlcj43NDA8L1NlcXVlbmNlTnVtYmVyPg0KICAgICAgICA8U2hvcnRUaXRsZT5VTkVQIDIwMTMg4oCTIE1pbmFtYXRhIENvbnZlbnRpb24gb24gTWVyY3VyeTwvU2hvcnRUaXRsZT4NCiAgICAgICAgPFN1YnRpdGxlPlRleHQgYW5kIEFubmV4ZXM8L1N1YnRpdGxlPg0KICAgICAgICA8VGl0bGU+TWluYW1hdGEgQ29udmVudGlvbiBvbiBNZXJjdXJ5PC9UaXRsZT4NCiAgICAgIDwvUmVmZXJlbmNlPg0KICAgIDwvRW50cnk+DQogIDwvRW50cmllcz4NCiAgPFRleHQ+KFVORVAgMjAx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VORVAgMjAxMyk8L1RleHQ+DQogICAgPC9UZXh0VW5pdD4NCiAgPC9UZXh0VW5pdHM+DQo8L1BsYWNlaG9sZGVyPg==</w:instrText>
            </w:r>
            <w:r>
              <w:fldChar w:fldCharType="separate"/>
            </w:r>
            <w:bookmarkStart w:id="314" w:name="__Fieldmark__4274_187408736"/>
            <w:r>
              <w:t>(</w:t>
            </w:r>
            <w:bookmarkStart w:id="315" w:name="__Fieldmark__42813_1435017116"/>
            <w:r>
              <w:t>P</w:t>
            </w:r>
            <w:bookmarkStart w:id="316" w:name="__Fieldmark__23490_1435017116"/>
            <w:r>
              <w:t>N</w:t>
            </w:r>
            <w:bookmarkStart w:id="317" w:name="__Fieldmark__10409_1435017116"/>
            <w:r>
              <w:t>U</w:t>
            </w:r>
            <w:bookmarkStart w:id="318" w:name="__Fieldmark__5146_2621159314"/>
            <w:r>
              <w:t>E</w:t>
            </w:r>
            <w:bookmarkStart w:id="319" w:name="_CTVP00160221812af8040b6801a6a0fd064b8c8"/>
            <w:r>
              <w:t xml:space="preserve"> 2013)</w:t>
            </w:r>
            <w:r>
              <w:fldChar w:fldCharType="end"/>
            </w:r>
            <w:bookmarkEnd w:id="314"/>
            <w:bookmarkEnd w:id="315"/>
            <w:bookmarkEnd w:id="316"/>
            <w:bookmarkEnd w:id="317"/>
            <w:bookmarkEnd w:id="318"/>
            <w:bookmarkEnd w:id="319"/>
            <w:r>
              <w:t>, Annexe C, par. 1 (b) (iii).</w:t>
            </w:r>
          </w:p>
          <w:p w14:paraId="32DCC80B" w14:textId="65C3B5EA" w:rsidR="008449AF" w:rsidRDefault="004A5E76">
            <w:pPr>
              <w:pStyle w:val="Textoindependiente2"/>
              <w:spacing w:after="0"/>
            </w:pPr>
            <w:r>
              <w:t>S’applique tant aux mineurs qu’aux collecteurs (fonderies d’or) du PMA.</w:t>
            </w:r>
          </w:p>
        </w:tc>
      </w:tr>
      <w:tr w:rsidR="008449AF" w14:paraId="4AE165F7" w14:textId="77777777">
        <w:tc>
          <w:tcPr>
            <w:tcW w:w="4786" w:type="dxa"/>
            <w:shd w:val="clear" w:color="auto" w:fill="92D050"/>
            <w:tcMar>
              <w:left w:w="88" w:type="dxa"/>
            </w:tcMar>
          </w:tcPr>
          <w:p w14:paraId="3C1E3BFE" w14:textId="77777777" w:rsidR="008449AF" w:rsidRDefault="004A5E76">
            <w:pPr>
              <w:pStyle w:val="Textoindependiente"/>
              <w:spacing w:after="0"/>
            </w:pPr>
            <w:r>
              <w:rPr>
                <w:b/>
              </w:rPr>
              <w:t>Contrôlé :</w:t>
            </w:r>
          </w:p>
          <w:p w14:paraId="6EF06360" w14:textId="77777777" w:rsidR="008449AF" w:rsidRDefault="004A5E76">
            <w:pPr>
              <w:pStyle w:val="Textoindependiente"/>
              <w:spacing w:after="0"/>
            </w:pPr>
            <w:r>
              <w:t>Le brûlage d’amalgames est réalisé seulement dans des locaux prévus à cet effet. Lorsque l’amélioration liée à cette exigence est réalisée, le risque important est contrôlé.</w:t>
            </w:r>
          </w:p>
          <w:p w14:paraId="17214D7E" w14:textId="77777777" w:rsidR="008449AF" w:rsidRDefault="004A5E76">
            <w:pPr>
              <w:pStyle w:val="Textoindependiente"/>
              <w:spacing w:after="0"/>
              <w:jc w:val="center"/>
            </w:pPr>
            <w:r>
              <w:t>--- et ---</w:t>
            </w:r>
          </w:p>
          <w:p w14:paraId="73A698BC" w14:textId="77777777" w:rsidR="008449AF" w:rsidRDefault="004A5E76">
            <w:pPr>
              <w:pStyle w:val="Textoindependiente"/>
              <w:spacing w:after="0"/>
              <w:rPr>
                <w:b/>
              </w:rPr>
            </w:pPr>
            <w:r>
              <w:t>Le PMA s’est engagé à poursuivre avec l’atténuation des risques moyens et faibles (Modules 6 et 7).</w:t>
            </w:r>
          </w:p>
        </w:tc>
        <w:tc>
          <w:tcPr>
            <w:tcW w:w="5176" w:type="dxa"/>
            <w:gridSpan w:val="2"/>
            <w:shd w:val="clear" w:color="auto" w:fill="auto"/>
            <w:tcMar>
              <w:left w:w="88" w:type="dxa"/>
            </w:tcMar>
          </w:tcPr>
          <w:p w14:paraId="593E6CD1" w14:textId="77777777" w:rsidR="008449AF" w:rsidRDefault="004A5E76">
            <w:pPr>
              <w:rPr>
                <w:b/>
                <w:color w:val="7F7F7F" w:themeColor="text1" w:themeTint="80"/>
              </w:rPr>
            </w:pPr>
            <w:r>
              <w:rPr>
                <w:b/>
                <w:color w:val="7F7F7F" w:themeColor="text1" w:themeTint="80"/>
              </w:rPr>
              <w:t>Orientation</w:t>
            </w:r>
            <w:r>
              <w:rPr>
                <w:color w:val="7F7F7F" w:themeColor="text1" w:themeTint="80"/>
              </w:rPr>
              <w:t> : le brûlage d’amalgames n’est pas réalisé dans les habitations ou à proximité des zones résidentielles.</w:t>
            </w:r>
          </w:p>
        </w:tc>
      </w:tr>
      <w:tr w:rsidR="008449AF" w14:paraId="730CCC63" w14:textId="77777777">
        <w:tc>
          <w:tcPr>
            <w:tcW w:w="9962" w:type="dxa"/>
            <w:gridSpan w:val="3"/>
            <w:tcBorders>
              <w:top w:val="nil"/>
              <w:bottom w:val="nil"/>
            </w:tcBorders>
            <w:shd w:val="clear" w:color="auto" w:fill="CCFF66"/>
            <w:tcMar>
              <w:left w:w="88" w:type="dxa"/>
            </w:tcMar>
          </w:tcPr>
          <w:p w14:paraId="44119EFB" w14:textId="77777777" w:rsidR="008449AF" w:rsidRDefault="004A5E76">
            <w:pPr>
              <w:pStyle w:val="Textoindependiente"/>
              <w:spacing w:after="0"/>
              <w:jc w:val="left"/>
              <w:rPr>
                <w:b/>
              </w:rPr>
            </w:pPr>
            <w:r>
              <w:rPr>
                <w:b/>
              </w:rPr>
              <w:t>En progression :</w:t>
            </w:r>
          </w:p>
        </w:tc>
      </w:tr>
      <w:tr w:rsidR="008449AF" w14:paraId="39DEAFB4" w14:textId="77777777">
        <w:tc>
          <w:tcPr>
            <w:tcW w:w="4786" w:type="dxa"/>
            <w:tcBorders>
              <w:top w:val="nil"/>
              <w:right w:val="nil"/>
            </w:tcBorders>
            <w:shd w:val="clear" w:color="auto" w:fill="CCFF66"/>
            <w:tcMar>
              <w:left w:w="88" w:type="dxa"/>
            </w:tcMar>
          </w:tcPr>
          <w:p w14:paraId="4D09DD90" w14:textId="77777777" w:rsidR="008449AF" w:rsidRDefault="004A5E76">
            <w:pPr>
              <w:jc w:val="center"/>
              <w:rPr>
                <w:b/>
              </w:rPr>
            </w:pPr>
            <w:r>
              <w:rPr>
                <w:b/>
              </w:rPr>
              <w:t>Risque</w:t>
            </w:r>
          </w:p>
        </w:tc>
        <w:tc>
          <w:tcPr>
            <w:tcW w:w="5176" w:type="dxa"/>
            <w:gridSpan w:val="2"/>
            <w:tcBorders>
              <w:top w:val="nil"/>
              <w:left w:val="nil"/>
            </w:tcBorders>
            <w:shd w:val="clear" w:color="auto" w:fill="CCFF66"/>
          </w:tcPr>
          <w:p w14:paraId="0E85B0DC" w14:textId="77777777" w:rsidR="008449AF" w:rsidRDefault="004A5E76">
            <w:pPr>
              <w:jc w:val="center"/>
              <w:rPr>
                <w:b/>
              </w:rPr>
            </w:pPr>
            <w:r>
              <w:rPr>
                <w:b/>
              </w:rPr>
              <w:t>Amélioration</w:t>
            </w:r>
          </w:p>
        </w:tc>
      </w:tr>
      <w:tr w:rsidR="008449AF" w14:paraId="02A47C3B" w14:textId="77777777">
        <w:tc>
          <w:tcPr>
            <w:tcW w:w="4786" w:type="dxa"/>
            <w:shd w:val="clear" w:color="auto" w:fill="auto"/>
            <w:tcMar>
              <w:left w:w="88" w:type="dxa"/>
            </w:tcMar>
          </w:tcPr>
          <w:p w14:paraId="2F0766AE" w14:textId="77777777" w:rsidR="008449AF" w:rsidRDefault="004A5E76">
            <w:pPr>
              <w:pStyle w:val="Textoindependiente"/>
              <w:spacing w:after="0"/>
            </w:pPr>
            <w:r>
              <w:t>Le brûlage d’amalgames a lieu dans les zones résidentielles, par exemple dans les habitations des mineurs ou dans les fonderies d’or typiques en centre-ville.</w:t>
            </w:r>
          </w:p>
          <w:p w14:paraId="49FAF654" w14:textId="77777777" w:rsidR="008449AF" w:rsidRDefault="008449AF"/>
        </w:tc>
        <w:tc>
          <w:tcPr>
            <w:tcW w:w="5176" w:type="dxa"/>
            <w:gridSpan w:val="2"/>
            <w:shd w:val="clear" w:color="auto" w:fill="auto"/>
            <w:tcMar>
              <w:left w:w="88" w:type="dxa"/>
            </w:tcMar>
          </w:tcPr>
          <w:p w14:paraId="3BC8DB8B" w14:textId="2026B91D" w:rsidR="008449AF" w:rsidRDefault="004A5E76">
            <w:pPr>
              <w:pStyle w:val="Textoindependiente"/>
              <w:spacing w:after="0"/>
            </w:pPr>
            <w:r>
              <w:t xml:space="preserve">Le PMA dispose d’un plan d’améliorations techniques et le met en œuvre ; il fait prendre conscience aux mineurs et à leurs familles des risques pour la santé liés au mercure et de l’importance d’éviter le brûlage d’amalgames dans les habitations, et il déplace les collecteurs du PMA (fonderies d’or) vers des zones spécifiques distantes des zones résidentielles, des marchés et des restaurants. </w:t>
            </w:r>
          </w:p>
          <w:p w14:paraId="239B33F9" w14:textId="77777777" w:rsidR="008449AF" w:rsidRDefault="004A5E76">
            <w:pPr>
              <w:pStyle w:val="Textoindependiente2"/>
              <w:spacing w:after="0"/>
            </w:pPr>
            <w:r>
              <w:rPr>
                <w:b/>
              </w:rPr>
              <w:t>Orientation</w:t>
            </w:r>
            <w:r>
              <w:t> : sur une base annuelle, le PMA devra s’engager à avancer vers l’atténuation du risque et à réaliser les améliorations.</w:t>
            </w:r>
          </w:p>
          <w:p w14:paraId="14258E15" w14:textId="77777777" w:rsidR="008449AF" w:rsidRDefault="004A5E76">
            <w:pPr>
              <w:pStyle w:val="Textoindependiente2"/>
              <w:spacing w:after="0"/>
            </w:pPr>
            <w:r>
              <w:t>Les activités recommandées sont :</w:t>
            </w:r>
          </w:p>
          <w:p w14:paraId="7FC87F10" w14:textId="77777777" w:rsidR="008449AF" w:rsidRDefault="004A5E76">
            <w:pPr>
              <w:pStyle w:val="Textoindependiente2"/>
              <w:spacing w:after="0"/>
            </w:pPr>
            <w:r>
              <w:t>…</w:t>
            </w:r>
          </w:p>
          <w:p w14:paraId="49BF74EF" w14:textId="77777777" w:rsidR="008449AF" w:rsidRDefault="004A5E76">
            <w:pPr>
              <w:pStyle w:val="Textoindependiente2"/>
              <w:spacing w:after="0"/>
            </w:pPr>
            <w:r>
              <w:t>…</w:t>
            </w:r>
          </w:p>
          <w:p w14:paraId="50F5D2DC" w14:textId="77777777" w:rsidR="008449AF" w:rsidRDefault="004A5E76">
            <w:pPr>
              <w:pStyle w:val="Textoindependiente2"/>
              <w:spacing w:after="0"/>
            </w:pPr>
            <w:r>
              <w:t>…</w:t>
            </w:r>
          </w:p>
          <w:p w14:paraId="01A71A31" w14:textId="77777777" w:rsidR="008449AF" w:rsidRDefault="004A5E76">
            <w:pPr>
              <w:pStyle w:val="Textoindependiente2"/>
              <w:spacing w:after="0"/>
            </w:pPr>
            <w:r>
              <w:t>Les engagements et les réalisations doivent être documentés dans le rapport CRAFT.</w:t>
            </w:r>
          </w:p>
        </w:tc>
      </w:tr>
      <w:tr w:rsidR="008449AF" w14:paraId="4E54E855" w14:textId="77777777">
        <w:tc>
          <w:tcPr>
            <w:tcW w:w="9962" w:type="dxa"/>
            <w:gridSpan w:val="3"/>
            <w:shd w:val="clear" w:color="auto" w:fill="FFFFCC"/>
            <w:tcMar>
              <w:left w:w="88" w:type="dxa"/>
            </w:tcMar>
          </w:tcPr>
          <w:p w14:paraId="7B3EA046" w14:textId="77777777" w:rsidR="008449AF" w:rsidRDefault="004A5E76">
            <w:pPr>
              <w:pStyle w:val="Textoindependiente"/>
              <w:spacing w:after="0"/>
              <w:rPr>
                <w:b/>
              </w:rPr>
            </w:pPr>
            <w:r>
              <w:rPr>
                <w:b/>
              </w:rPr>
              <w:t>Non abordé</w:t>
            </w:r>
          </w:p>
          <w:p w14:paraId="2C9795A7" w14:textId="77777777" w:rsidR="008449AF" w:rsidRDefault="004A5E76">
            <w:pPr>
              <w:pStyle w:val="Textoindependiente2"/>
              <w:spacing w:after="0"/>
            </w:pPr>
            <w:r>
              <w:rPr>
                <w:b/>
              </w:rPr>
              <w:t>Orientation</w:t>
            </w:r>
            <w:r>
              <w:t> : le risque devra être évalué et s’il est présent, des mesures d’atténuation devront être prises.</w:t>
            </w:r>
          </w:p>
        </w:tc>
      </w:tr>
    </w:tbl>
    <w:p w14:paraId="2A61D55B" w14:textId="77777777" w:rsidR="008449AF" w:rsidRDefault="004A5E76">
      <w:pPr>
        <w:spacing w:after="160" w:line="259" w:lineRule="auto"/>
        <w:rPr>
          <w:rFonts w:eastAsiaTheme="minorEastAsia"/>
        </w:rPr>
      </w:pPr>
      <w:r>
        <w:br w:type="page"/>
      </w:r>
    </w:p>
    <w:tbl>
      <w:tblPr>
        <w:tblStyle w:val="Tablaconcuadrcula"/>
        <w:tblW w:w="9963" w:type="dxa"/>
        <w:tblCellMar>
          <w:left w:w="133" w:type="dxa"/>
        </w:tblCellMar>
        <w:tblLook w:val="04A0" w:firstRow="1" w:lastRow="0" w:firstColumn="1" w:lastColumn="0" w:noHBand="0" w:noVBand="1"/>
      </w:tblPr>
      <w:tblGrid>
        <w:gridCol w:w="4787"/>
        <w:gridCol w:w="991"/>
        <w:gridCol w:w="4185"/>
      </w:tblGrid>
      <w:tr w:rsidR="008449AF" w14:paraId="38A79A0B" w14:textId="77777777">
        <w:tc>
          <w:tcPr>
            <w:tcW w:w="5777" w:type="dxa"/>
            <w:gridSpan w:val="2"/>
            <w:tcBorders>
              <w:top w:val="nil"/>
              <w:left w:val="nil"/>
              <w:right w:val="nil"/>
            </w:tcBorders>
            <w:shd w:val="clear" w:color="auto" w:fill="auto"/>
            <w:vAlign w:val="bottom"/>
          </w:tcPr>
          <w:p w14:paraId="0642BAAF" w14:textId="77777777" w:rsidR="008449AF" w:rsidRDefault="004A5E76">
            <w:pPr>
              <w:pStyle w:val="Textoindependiente"/>
              <w:keepNext/>
              <w:pageBreakBefore/>
              <w:spacing w:after="0"/>
              <w:jc w:val="left"/>
              <w:rPr>
                <w:b/>
              </w:rPr>
            </w:pPr>
            <w:r>
              <w:rPr>
                <w:b/>
              </w:rPr>
              <w:lastRenderedPageBreak/>
              <w:t>M.5/1.3.11/E.4</w:t>
            </w:r>
          </w:p>
        </w:tc>
        <w:tc>
          <w:tcPr>
            <w:tcW w:w="4185" w:type="dxa"/>
            <w:tcBorders>
              <w:top w:val="nil"/>
              <w:left w:val="nil"/>
              <w:right w:val="nil"/>
            </w:tcBorders>
            <w:shd w:val="clear" w:color="auto" w:fill="auto"/>
          </w:tcPr>
          <w:p w14:paraId="49008F02" w14:textId="77777777" w:rsidR="008449AF" w:rsidRDefault="004A5E76">
            <w:pPr>
              <w:keepNext/>
              <w:shd w:val="clear" w:color="auto" w:fill="003399"/>
              <w:rPr>
                <w:color w:val="FFFFFF" w:themeColor="background1"/>
                <w:sz w:val="18"/>
              </w:rPr>
            </w:pPr>
            <w:r>
              <w:rPr>
                <w:b/>
                <w:color w:val="FFFFFF" w:themeColor="background1"/>
                <w:sz w:val="18"/>
              </w:rPr>
              <w:t>1. Catégorie</w:t>
            </w:r>
            <w:r>
              <w:rPr>
                <w:color w:val="FFFFFF" w:themeColor="background1"/>
                <w:sz w:val="18"/>
              </w:rPr>
              <w:t> : Droits humains et droits du travailleur</w:t>
            </w:r>
          </w:p>
          <w:p w14:paraId="357B2BD9" w14:textId="77777777" w:rsidR="008449AF" w:rsidRDefault="004A5E76">
            <w:pPr>
              <w:shd w:val="clear" w:color="auto" w:fill="003399"/>
              <w:rPr>
                <w:color w:val="FFFFFF" w:themeColor="background1"/>
                <w:sz w:val="18"/>
              </w:rPr>
            </w:pPr>
            <w:r>
              <w:rPr>
                <w:b/>
                <w:color w:val="FFFFFF" w:themeColor="background1"/>
                <w:sz w:val="18"/>
              </w:rPr>
              <w:t>1.3 Enjeu</w:t>
            </w:r>
            <w:r>
              <w:rPr>
                <w:color w:val="FFFFFF" w:themeColor="background1"/>
                <w:sz w:val="18"/>
              </w:rPr>
              <w:t> : Santé et sécurité au travail</w:t>
            </w:r>
          </w:p>
          <w:p w14:paraId="514E01CB" w14:textId="77777777" w:rsidR="008449AF" w:rsidRDefault="004A5E76">
            <w:pPr>
              <w:keepNext/>
              <w:shd w:val="clear" w:color="auto" w:fill="003399"/>
              <w:rPr>
                <w:color w:val="FFFFFF" w:themeColor="background1"/>
                <w:sz w:val="18"/>
              </w:rPr>
            </w:pPr>
            <w:r>
              <w:rPr>
                <w:b/>
                <w:color w:val="FFFFFF" w:themeColor="background1"/>
                <w:sz w:val="18"/>
              </w:rPr>
              <w:t xml:space="preserve">1.3.11 Sous-enjeu : </w:t>
            </w:r>
            <w:r>
              <w:rPr>
                <w:color w:val="FFFFFF" w:themeColor="background1"/>
                <w:sz w:val="18"/>
              </w:rPr>
              <w:t>Utilisation du mercure et production</w:t>
            </w:r>
          </w:p>
        </w:tc>
      </w:tr>
      <w:tr w:rsidR="008449AF" w14:paraId="350ACB1D" w14:textId="77777777">
        <w:tc>
          <w:tcPr>
            <w:tcW w:w="9962" w:type="dxa"/>
            <w:gridSpan w:val="3"/>
            <w:shd w:val="clear" w:color="auto" w:fill="auto"/>
            <w:tcMar>
              <w:left w:w="88" w:type="dxa"/>
            </w:tcMar>
          </w:tcPr>
          <w:p w14:paraId="10CD74E9" w14:textId="77777777" w:rsidR="008449AF" w:rsidRDefault="004A5E76">
            <w:pPr>
              <w:pStyle w:val="Textoindependiente"/>
              <w:spacing w:after="0"/>
              <w:rPr>
                <w:b/>
                <w:highlight w:val="yellow"/>
              </w:rPr>
            </w:pPr>
            <w:r>
              <w:rPr>
                <w:b/>
              </w:rPr>
              <w:t>Le PMA prend des mesures pour l’élimination de la lixiviation au cyanure de sédiments, minerais et résidus auxquels du mercure a été ajouté, sans en avoir au préalable retiré ce dernier.</w:t>
            </w:r>
          </w:p>
        </w:tc>
      </w:tr>
      <w:tr w:rsidR="008449AF" w14:paraId="465DD69D" w14:textId="77777777">
        <w:tc>
          <w:tcPr>
            <w:tcW w:w="9962" w:type="dxa"/>
            <w:gridSpan w:val="3"/>
            <w:shd w:val="clear" w:color="auto" w:fill="auto"/>
            <w:tcMar>
              <w:left w:w="88" w:type="dxa"/>
            </w:tcMar>
          </w:tcPr>
          <w:p w14:paraId="7A1EE169" w14:textId="77777777" w:rsidR="008449AF" w:rsidRDefault="004A5E76">
            <w:pPr>
              <w:pStyle w:val="Textoindependiente2"/>
              <w:spacing w:after="0"/>
            </w:pPr>
            <w:r>
              <w:rPr>
                <w:b/>
              </w:rPr>
              <w:t>Orientation</w:t>
            </w:r>
            <w:r>
              <w:t xml:space="preserve"> : aborde la Convention de Minamata </w:t>
            </w:r>
            <w:r>
              <w:fldChar w:fldCharType="begin"/>
            </w:r>
            <w:r>
              <w:instrText>ADDIN CITAVI.PLACEHOLDER 5bad356d-31c4-4f04-aef9-742aafe9a9f5 PFBsYWNlaG9sZGVyPg0KICA8QWRkSW5WZXJzaW9uPjUuNy4wLjA8L0FkZEluVmVyc2lvbj4NCiAgPElkPjViYWQzNTZkLTMxYzQtNGYwNC1hZWY5LTc0MmFhZmU5YTlmNTwvSWQ+DQogIDxFbnRyaWVzPg0KICAgIDxFbnRyeT4NCiAgICAgIDxJZD40ZjI2ZjZhZC1lZGI1LTRhOWQtYWE3OS1jNGZhYzRkZDBiZGY8L0lkPg0KICAgICAgPFJlZmVyZW5jZUlkPjg4ZGVlY2U2LTRlNGMtNDM4MS04NDU4LTAwMmMyMjYyNTBmZTwvUmVmZXJlbmNlSWQ+DQogICAgICA8UmFuZ2U+DQogICAgICAgIDxTdGFydD4wPC9TdGFydD4NCiAgICAgICAgPExlbmd0aD4xMTwvTGVuZ3RoPg0KICAgICAgPC9SYW5nZT4NCiAgICAgIDxSZWZlcmVuY2U+DQogICAgICAgIDxSZWZlcmVuY2VUeXBlSWQ+VW5wdWJsaXNoZWRXb3JrPC9SZWZlcmVuY2VUeXBlSWQ+DQogICAgICAgIDxBdXRob3JzPg0KICAgICAgICAgIDxQZXJzb24+DQogICAgICAgICAgICA8TGFzdE5hbWU+VU5FUDwvTGFzdE5hbWU+DQogICAgICAgICAgPC9QZXJzb24+DQogICAgICAgIDwvQXV0aG9ycz4NCiAgICAgICAgPERhdGU+MjAxMzwvRGF0ZT4NCiAgICAgICAgPElkPjg4ZGVlY2U2LTRlNGMtNDM4MS04NDU4LTAwMmMyMjYyNTBmZTwvSWQ+DQogICAgICAgIDxMb2NhdGlvbnM+DQogICAgICAgICAgPExvY2F0aW9uPg0KICAgICAgICAgICAgPEFkZHJlc3M+VU5FUCAyMDEzIC0gTWluYW1hdGEgQ29udmVudGlvbiBvbiBNZXJjdXJ5LnBkZjwvQWRkcmVzcz4NCiAgICAgICAgICAgIDxMb2NhdGlvblR5cGU+RWxlY3Ryb25pY0FkZHJlc3M8L0xvY2F0aW9uVHlwZT4NCiAgICAgICAgICA8L0xvY2F0aW9uPg0KICAgICAgICAgIDxMb2NhdGlvbj4NCiAgICAgICAgICAgIDxBZGRyZXNzPmh0dHA6Ly9tZXJjdXJ5Y29udmVudGlvbi5vcmcvUG9ydGFscy8xMS9kb2N1bWVudHMvQm9va2xldHMvTWluYW1hdGElMjBDb252ZW50aW9uJTIwb24lMjBNZXJjdXJ5X2Jvb2tsZXRfRW5nbGlzaC5wZGY8L0FkZHJlc3M+DQogICAgICAgICAgICA8TG9jYXRpb25UeXBlPkVsZWN0cm9uaWNBZGRyZXNzPC9Mb2NhdGlvblR5cGU+DQogICAgICAgICAgPC9Mb2NhdGlvbj4NCiAgICAgICAgPC9Mb2NhdGlvbnM+DQogICAgICAgIDxPbmxpbmVBZGRyZXNzPmh0dHA6Ly9tZXJjdXJ5Y29udmVudGlvbi5vcmcvUG9ydGFscy8xMS9kb2N1bWVudHMvQm9va2xldHMvTWluYW1hdGElMjBDb252ZW50aW9uJTIwb24lMjBNZXJjdXJ5X2Jvb2tsZXRfRW5nbGlzaC5wZGY8L09ubGluZUFkZHJlc3M+DQogICAgICAgIDxPcmdhbml6YXRpb25zPg0KICAgICAgICAgIDxQZXJzb24+DQogICAgICAgICAgICA8TGFzdE5hbWU+VU5FUDwvTGFzdE5hbWU+DQogICAgICAgICAgPC9QZXJzb24+DQogICAgICAgIDwvT3JnYW5pemF0aW9ucz4NCiAgICAgICAgPFBhZ2VDb3VudEM1PjwhW0NEQVRBWzxjPjYyPC9jPg0KPGluPnRydWU8L2luPg0KPG9zPjYyPC9vcz4NCjxwcz42MjwvcHM+XV0+PC9QYWdlQ291bnRDNT4NCiAgICAgICAgPFBhZ2VDb3VudD42MjwvUGFnZUNvdW50Pg0KICAgICAgICA8UGxhY2VPZlB1YmxpY2F0aW9uPkdlbmV2YSAoQ0gpPC9QbGFjZU9mUHVibGljYXRpb24+DQogICAgICAgIDxTZXF1ZW5jZU51bWJlcj43NDA8L1NlcXVlbmNlTnVtYmVyPg0KICAgICAgICA8U2hvcnRUaXRsZT5VTkVQIDIwMTMg4oCTIE1pbmFtYXRhIENvbnZlbnRpb24gb24gTWVyY3VyeTwvU2hvcnRUaXRsZT4NCiAgICAgICAgPFN1YnRpdGxlPlRleHQgYW5kIEFubmV4ZXM8L1N1YnRpdGxlPg0KICAgICAgICA8VGl0bGU+TWluYW1hdGEgQ29udmVudGlvbiBvbiBNZXJjdXJ5PC9UaXRsZT4NCiAgICAgIDwvUmVmZXJlbmNlPg0KICAgIDwvRW50cnk+DQogIDwvRW50cmllcz4NCiAgPFRleHQ+KFVORVAgMjAx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VORVAgMjAxMyk8L1RleHQ+DQogICAgPC9UZXh0VW5pdD4NCiAgPC9UZXh0VW5pdHM+DQo8L1BsYWNlaG9sZGVyPg==</w:instrText>
            </w:r>
            <w:r>
              <w:fldChar w:fldCharType="separate"/>
            </w:r>
            <w:bookmarkStart w:id="320" w:name="__Fieldmark__4361_187408736"/>
            <w:r>
              <w:t>(</w:t>
            </w:r>
            <w:bookmarkStart w:id="321" w:name="__Fieldmark__42896_1435017116"/>
            <w:r>
              <w:t>P</w:t>
            </w:r>
            <w:bookmarkStart w:id="322" w:name="__Fieldmark__23562_1435017116"/>
            <w:r>
              <w:t>N</w:t>
            </w:r>
            <w:bookmarkStart w:id="323" w:name="__Fieldmark__10477_1435017116"/>
            <w:r>
              <w:t>U</w:t>
            </w:r>
            <w:bookmarkStart w:id="324" w:name="__Fieldmark__5224_2621159314"/>
            <w:r>
              <w:t>E 2013)</w:t>
            </w:r>
            <w:r>
              <w:fldChar w:fldCharType="end"/>
            </w:r>
            <w:bookmarkEnd w:id="320"/>
            <w:bookmarkEnd w:id="321"/>
            <w:bookmarkEnd w:id="322"/>
            <w:bookmarkEnd w:id="323"/>
            <w:bookmarkEnd w:id="324"/>
            <w:r>
              <w:t>, Annexe C, par. 1 (b) (iv).</w:t>
            </w:r>
          </w:p>
          <w:p w14:paraId="0DBA7D19" w14:textId="77777777" w:rsidR="008449AF" w:rsidRDefault="004A5E76">
            <w:pPr>
              <w:pStyle w:val="Textoindependiente2"/>
              <w:spacing w:after="0"/>
              <w:rPr>
                <w:b/>
              </w:rPr>
            </w:pPr>
            <w:r>
              <w:t>S’applique principalement aux installations de traitement qui font partie du PMA.</w:t>
            </w:r>
          </w:p>
        </w:tc>
      </w:tr>
      <w:tr w:rsidR="008449AF" w14:paraId="17531F05" w14:textId="77777777">
        <w:tc>
          <w:tcPr>
            <w:tcW w:w="4786" w:type="dxa"/>
            <w:shd w:val="clear" w:color="auto" w:fill="92D050"/>
            <w:tcMar>
              <w:left w:w="88" w:type="dxa"/>
            </w:tcMar>
          </w:tcPr>
          <w:p w14:paraId="18FF1729" w14:textId="77777777" w:rsidR="008449AF" w:rsidRDefault="004A5E76">
            <w:pPr>
              <w:pStyle w:val="Textoindependiente"/>
              <w:spacing w:after="0"/>
            </w:pPr>
            <w:r>
              <w:rPr>
                <w:b/>
              </w:rPr>
              <w:t>Contrôlé :</w:t>
            </w:r>
          </w:p>
          <w:p w14:paraId="0D28365F" w14:textId="77777777" w:rsidR="008449AF" w:rsidRDefault="004A5E76">
            <w:pPr>
              <w:pStyle w:val="Textoindependiente"/>
              <w:spacing w:after="0"/>
            </w:pPr>
            <w:r>
              <w:t>Le matériau amalgamé n’est pas soumis à un processus de lixiviation, ou est lixivié seulement après la séparation préalable du mercure. Lorsque l’amélioration liée à cette exigence est réalisée, le risque important est contrôlé.</w:t>
            </w:r>
          </w:p>
          <w:p w14:paraId="5ABA9002" w14:textId="77777777" w:rsidR="008449AF" w:rsidRDefault="004A5E76">
            <w:pPr>
              <w:pStyle w:val="Textoindependiente"/>
              <w:spacing w:after="0"/>
              <w:jc w:val="center"/>
            </w:pPr>
            <w:r>
              <w:t>--- et ---</w:t>
            </w:r>
          </w:p>
          <w:p w14:paraId="42339117" w14:textId="77777777" w:rsidR="008449AF" w:rsidRDefault="004A5E76">
            <w:pPr>
              <w:pStyle w:val="Textoindependiente"/>
              <w:spacing w:after="0"/>
              <w:rPr>
                <w:b/>
              </w:rPr>
            </w:pPr>
            <w:r>
              <w:t>Le PMA s’est engagé à poursuivre avec l’atténuation des risques moyens et faibles (Modules 6 et 7).</w:t>
            </w:r>
          </w:p>
        </w:tc>
        <w:tc>
          <w:tcPr>
            <w:tcW w:w="5176" w:type="dxa"/>
            <w:gridSpan w:val="2"/>
            <w:shd w:val="clear" w:color="auto" w:fill="auto"/>
            <w:tcMar>
              <w:left w:w="88" w:type="dxa"/>
            </w:tcMar>
          </w:tcPr>
          <w:p w14:paraId="4F51FC91" w14:textId="77777777" w:rsidR="008449AF" w:rsidRDefault="004A5E76">
            <w:pPr>
              <w:pStyle w:val="Textoindependiente2"/>
              <w:spacing w:after="0"/>
              <w:rPr>
                <w:b/>
              </w:rPr>
            </w:pPr>
            <w:r>
              <w:rPr>
                <w:b/>
              </w:rPr>
              <w:t>Orientation</w:t>
            </w:r>
            <w:r>
              <w:t> : les améliorations suivantes ont été mises en œuvre.</w:t>
            </w:r>
          </w:p>
        </w:tc>
      </w:tr>
      <w:tr w:rsidR="008449AF" w14:paraId="3E1642B4" w14:textId="77777777">
        <w:tc>
          <w:tcPr>
            <w:tcW w:w="9962" w:type="dxa"/>
            <w:gridSpan w:val="3"/>
            <w:tcBorders>
              <w:top w:val="nil"/>
              <w:bottom w:val="nil"/>
            </w:tcBorders>
            <w:shd w:val="clear" w:color="auto" w:fill="CCFF66"/>
            <w:tcMar>
              <w:left w:w="88" w:type="dxa"/>
            </w:tcMar>
          </w:tcPr>
          <w:p w14:paraId="6AD9BC36" w14:textId="77777777" w:rsidR="008449AF" w:rsidRDefault="004A5E76">
            <w:pPr>
              <w:pStyle w:val="Textoindependiente"/>
              <w:spacing w:after="0"/>
              <w:jc w:val="left"/>
              <w:rPr>
                <w:b/>
              </w:rPr>
            </w:pPr>
            <w:r>
              <w:rPr>
                <w:b/>
              </w:rPr>
              <w:t>En progression :</w:t>
            </w:r>
          </w:p>
        </w:tc>
      </w:tr>
      <w:tr w:rsidR="008449AF" w14:paraId="65332EF8" w14:textId="77777777">
        <w:tc>
          <w:tcPr>
            <w:tcW w:w="4786" w:type="dxa"/>
            <w:tcBorders>
              <w:top w:val="nil"/>
              <w:right w:val="nil"/>
            </w:tcBorders>
            <w:shd w:val="clear" w:color="auto" w:fill="CCFF66"/>
            <w:tcMar>
              <w:left w:w="88" w:type="dxa"/>
            </w:tcMar>
          </w:tcPr>
          <w:p w14:paraId="7709BA32" w14:textId="77777777" w:rsidR="008449AF" w:rsidRDefault="004A5E76">
            <w:pPr>
              <w:jc w:val="center"/>
              <w:rPr>
                <w:b/>
              </w:rPr>
            </w:pPr>
            <w:r>
              <w:rPr>
                <w:b/>
              </w:rPr>
              <w:t>Risque</w:t>
            </w:r>
          </w:p>
        </w:tc>
        <w:tc>
          <w:tcPr>
            <w:tcW w:w="5176" w:type="dxa"/>
            <w:gridSpan w:val="2"/>
            <w:tcBorders>
              <w:top w:val="nil"/>
              <w:left w:val="nil"/>
            </w:tcBorders>
            <w:shd w:val="clear" w:color="auto" w:fill="CCFF66"/>
          </w:tcPr>
          <w:p w14:paraId="4B3902F4" w14:textId="77777777" w:rsidR="008449AF" w:rsidRDefault="004A5E76">
            <w:pPr>
              <w:jc w:val="center"/>
              <w:rPr>
                <w:b/>
              </w:rPr>
            </w:pPr>
            <w:r>
              <w:rPr>
                <w:b/>
              </w:rPr>
              <w:t>Amélioration</w:t>
            </w:r>
          </w:p>
        </w:tc>
      </w:tr>
      <w:tr w:rsidR="008449AF" w14:paraId="33B3DF07" w14:textId="77777777">
        <w:tc>
          <w:tcPr>
            <w:tcW w:w="4786" w:type="dxa"/>
            <w:shd w:val="clear" w:color="auto" w:fill="auto"/>
            <w:tcMar>
              <w:left w:w="88" w:type="dxa"/>
            </w:tcMar>
          </w:tcPr>
          <w:p w14:paraId="779DC23F" w14:textId="77777777" w:rsidR="008449AF" w:rsidRDefault="004A5E76">
            <w:pPr>
              <w:pStyle w:val="Textoindependiente"/>
              <w:spacing w:after="0"/>
            </w:pPr>
            <w:r>
              <w:t>Les résidus d’amalgamation (de sédiments alluviaux ou de minerai de roche dure) sont traités dans des installations de cyanuration sans aucun traitement préalable de récupération du mercure.</w:t>
            </w:r>
          </w:p>
        </w:tc>
        <w:tc>
          <w:tcPr>
            <w:tcW w:w="5176" w:type="dxa"/>
            <w:gridSpan w:val="2"/>
            <w:shd w:val="clear" w:color="auto" w:fill="auto"/>
            <w:tcMar>
              <w:left w:w="88" w:type="dxa"/>
            </w:tcMar>
          </w:tcPr>
          <w:p w14:paraId="7A31E923" w14:textId="77777777" w:rsidR="008449AF" w:rsidRDefault="004A5E76">
            <w:pPr>
              <w:pStyle w:val="Textoindependiente"/>
              <w:spacing w:after="0"/>
            </w:pPr>
            <w:r>
              <w:t>En remplaçant l’amalgamation par une méthode de traitement sans mercure (par exemple gravimétrique, ou la lixiviation du minerai brut), le matériau qui arrive à l’installation de lixiviation ne contient pas de mercure.</w:t>
            </w:r>
          </w:p>
          <w:p w14:paraId="67C9E676" w14:textId="77777777" w:rsidR="008449AF" w:rsidRDefault="004A5E76">
            <w:pPr>
              <w:pStyle w:val="Textoindependiente"/>
              <w:spacing w:after="0"/>
              <w:jc w:val="center"/>
            </w:pPr>
            <w:r>
              <w:t>--- ou ---</w:t>
            </w:r>
          </w:p>
          <w:p w14:paraId="479B3BB8" w14:textId="08983E9E" w:rsidR="008449AF" w:rsidRDefault="004A5E76">
            <w:pPr>
              <w:pStyle w:val="Textoindependiente"/>
              <w:spacing w:after="0"/>
            </w:pPr>
            <w:r>
              <w:t>Les résidus d’amalgamation sont pré-traités avant d’être lixiviés, afin de séparer les résidus de mercure.</w:t>
            </w:r>
          </w:p>
          <w:p w14:paraId="294EEF8A" w14:textId="77777777" w:rsidR="008449AF" w:rsidRDefault="004A5E76">
            <w:pPr>
              <w:pStyle w:val="Textoindependiente2"/>
              <w:spacing w:after="0"/>
            </w:pPr>
            <w:r>
              <w:rPr>
                <w:b/>
              </w:rPr>
              <w:t>Orientation</w:t>
            </w:r>
            <w:r>
              <w:t> : sur une base annuelle, le PMA devra s’engager à avancer vers l’atténuation du risque et à réaliser les améliorations.</w:t>
            </w:r>
          </w:p>
          <w:p w14:paraId="544857F9" w14:textId="77777777" w:rsidR="008449AF" w:rsidRDefault="004A5E76">
            <w:pPr>
              <w:pStyle w:val="Textoindependiente2"/>
              <w:spacing w:after="0"/>
            </w:pPr>
            <w:r>
              <w:t>Les activités recommandées sont :</w:t>
            </w:r>
          </w:p>
          <w:p w14:paraId="7663D94D" w14:textId="77777777" w:rsidR="008449AF" w:rsidRDefault="004A5E76">
            <w:pPr>
              <w:pStyle w:val="Textoindependiente2"/>
              <w:spacing w:after="0"/>
            </w:pPr>
            <w:r>
              <w:t>…</w:t>
            </w:r>
          </w:p>
          <w:p w14:paraId="6F9443C0" w14:textId="77777777" w:rsidR="008449AF" w:rsidRDefault="004A5E76">
            <w:pPr>
              <w:pStyle w:val="Textoindependiente2"/>
              <w:spacing w:after="0"/>
            </w:pPr>
            <w:r>
              <w:t>…</w:t>
            </w:r>
          </w:p>
          <w:p w14:paraId="25F8026E" w14:textId="77777777" w:rsidR="008449AF" w:rsidRDefault="004A5E76">
            <w:pPr>
              <w:pStyle w:val="Textoindependiente2"/>
              <w:spacing w:after="0"/>
            </w:pPr>
            <w:r>
              <w:t>…</w:t>
            </w:r>
          </w:p>
          <w:p w14:paraId="3681FC2B" w14:textId="77777777" w:rsidR="008449AF" w:rsidRDefault="004A5E76">
            <w:pPr>
              <w:pStyle w:val="Textoindependiente2"/>
              <w:spacing w:after="0"/>
            </w:pPr>
            <w:r>
              <w:t>Les engagements et les réalisations doivent être documentés dans le rapport CRAFT.</w:t>
            </w:r>
          </w:p>
        </w:tc>
      </w:tr>
      <w:tr w:rsidR="008449AF" w14:paraId="44624562" w14:textId="77777777">
        <w:tc>
          <w:tcPr>
            <w:tcW w:w="9962" w:type="dxa"/>
            <w:gridSpan w:val="3"/>
            <w:shd w:val="clear" w:color="auto" w:fill="FFFFCC"/>
            <w:tcMar>
              <w:left w:w="88" w:type="dxa"/>
            </w:tcMar>
          </w:tcPr>
          <w:p w14:paraId="167FEE7B" w14:textId="77777777" w:rsidR="008449AF" w:rsidRDefault="004A5E76">
            <w:pPr>
              <w:pStyle w:val="Textoindependiente"/>
              <w:spacing w:after="0"/>
              <w:rPr>
                <w:b/>
              </w:rPr>
            </w:pPr>
            <w:r>
              <w:rPr>
                <w:b/>
              </w:rPr>
              <w:t>Non abordé</w:t>
            </w:r>
          </w:p>
          <w:p w14:paraId="44EC9D7B" w14:textId="77777777" w:rsidR="008449AF" w:rsidRDefault="004A5E76">
            <w:pPr>
              <w:pStyle w:val="Textoindependiente2"/>
              <w:spacing w:after="0"/>
            </w:pPr>
            <w:r>
              <w:rPr>
                <w:b/>
              </w:rPr>
              <w:t>Orientation</w:t>
            </w:r>
            <w:r>
              <w:t> : le risque devra être évalué et s’il est présent, des mesures d’atténuation devront être prises.</w:t>
            </w:r>
          </w:p>
        </w:tc>
      </w:tr>
    </w:tbl>
    <w:p w14:paraId="090CA84E" w14:textId="77777777" w:rsidR="008449AF" w:rsidRDefault="004A5E76">
      <w:pPr>
        <w:spacing w:after="160" w:line="259" w:lineRule="auto"/>
        <w:rPr>
          <w:rFonts w:eastAsiaTheme="minorEastAsia"/>
        </w:rPr>
      </w:pPr>
      <w:r>
        <w:br w:type="page"/>
      </w:r>
    </w:p>
    <w:tbl>
      <w:tblPr>
        <w:tblStyle w:val="Tablaconcuadrcula"/>
        <w:tblW w:w="9963" w:type="dxa"/>
        <w:tblCellMar>
          <w:left w:w="133" w:type="dxa"/>
        </w:tblCellMar>
        <w:tblLook w:val="04A0" w:firstRow="1" w:lastRow="0" w:firstColumn="1" w:lastColumn="0" w:noHBand="0" w:noVBand="1"/>
      </w:tblPr>
      <w:tblGrid>
        <w:gridCol w:w="4787"/>
        <w:gridCol w:w="991"/>
        <w:gridCol w:w="4185"/>
      </w:tblGrid>
      <w:tr w:rsidR="008449AF" w14:paraId="7B26454E" w14:textId="77777777">
        <w:tc>
          <w:tcPr>
            <w:tcW w:w="5777" w:type="dxa"/>
            <w:gridSpan w:val="2"/>
            <w:tcBorders>
              <w:top w:val="nil"/>
              <w:left w:val="nil"/>
              <w:right w:val="nil"/>
            </w:tcBorders>
            <w:shd w:val="clear" w:color="auto" w:fill="auto"/>
            <w:vAlign w:val="bottom"/>
          </w:tcPr>
          <w:p w14:paraId="45A17ACC" w14:textId="77777777" w:rsidR="008449AF" w:rsidRDefault="004A5E76">
            <w:pPr>
              <w:pStyle w:val="Textoindependiente"/>
              <w:keepNext/>
              <w:pageBreakBefore/>
              <w:spacing w:after="0"/>
              <w:jc w:val="left"/>
              <w:rPr>
                <w:b/>
              </w:rPr>
            </w:pPr>
            <w:r>
              <w:rPr>
                <w:b/>
              </w:rPr>
              <w:lastRenderedPageBreak/>
              <w:t>M.5/2.1.1/E.1</w:t>
            </w:r>
          </w:p>
        </w:tc>
        <w:tc>
          <w:tcPr>
            <w:tcW w:w="4185" w:type="dxa"/>
            <w:tcBorders>
              <w:top w:val="nil"/>
              <w:left w:val="nil"/>
              <w:right w:val="nil"/>
            </w:tcBorders>
            <w:shd w:val="clear" w:color="auto" w:fill="auto"/>
          </w:tcPr>
          <w:p w14:paraId="5EF0C25E" w14:textId="77777777" w:rsidR="008449AF" w:rsidRDefault="004A5E76">
            <w:pPr>
              <w:keepNext/>
              <w:shd w:val="clear" w:color="auto" w:fill="FF9933"/>
              <w:rPr>
                <w:color w:val="FFFFFF" w:themeColor="background1"/>
                <w:sz w:val="18"/>
              </w:rPr>
            </w:pPr>
            <w:r>
              <w:rPr>
                <w:b/>
                <w:color w:val="FFFFFF" w:themeColor="background1"/>
                <w:sz w:val="18"/>
              </w:rPr>
              <w:t>2. Catégorie</w:t>
            </w:r>
            <w:r>
              <w:rPr>
                <w:color w:val="FFFFFF" w:themeColor="background1"/>
                <w:sz w:val="18"/>
              </w:rPr>
              <w:t> : Bien-être social</w:t>
            </w:r>
          </w:p>
          <w:p w14:paraId="555D7D51" w14:textId="77777777" w:rsidR="008449AF" w:rsidRDefault="004A5E76">
            <w:pPr>
              <w:keepNext/>
              <w:shd w:val="clear" w:color="auto" w:fill="FF9933"/>
              <w:rPr>
                <w:b/>
                <w:color w:val="FFFFFF" w:themeColor="background1"/>
                <w:sz w:val="18"/>
              </w:rPr>
            </w:pPr>
            <w:r>
              <w:rPr>
                <w:b/>
                <w:color w:val="FFFFFF" w:themeColor="background1"/>
                <w:sz w:val="18"/>
              </w:rPr>
              <w:t>2.1 Enjeu</w:t>
            </w:r>
            <w:r>
              <w:rPr>
                <w:color w:val="FFFFFF" w:themeColor="background1"/>
                <w:sz w:val="18"/>
              </w:rPr>
              <w:t> : Droits communautaires</w:t>
            </w:r>
            <w:r>
              <w:rPr>
                <w:b/>
                <w:color w:val="FFFFFF" w:themeColor="background1"/>
                <w:sz w:val="18"/>
              </w:rPr>
              <w:t xml:space="preserve"> </w:t>
            </w:r>
          </w:p>
          <w:p w14:paraId="7E9D7F36" w14:textId="77777777" w:rsidR="008449AF" w:rsidRDefault="004A5E76">
            <w:pPr>
              <w:keepNext/>
              <w:shd w:val="clear" w:color="auto" w:fill="FF9933"/>
              <w:rPr>
                <w:color w:val="FFFFFF" w:themeColor="background1"/>
                <w:sz w:val="18"/>
              </w:rPr>
            </w:pPr>
            <w:r>
              <w:rPr>
                <w:b/>
                <w:color w:val="FFFFFF" w:themeColor="background1"/>
                <w:sz w:val="18"/>
              </w:rPr>
              <w:t xml:space="preserve">2.1.1 Sous-enjeu : </w:t>
            </w:r>
            <w:r>
              <w:rPr>
                <w:color w:val="FFFFFF" w:themeColor="background1"/>
                <w:sz w:val="18"/>
              </w:rPr>
              <w:t>Droits résidentiels et droits des autochtones</w:t>
            </w:r>
          </w:p>
        </w:tc>
      </w:tr>
      <w:tr w:rsidR="008449AF" w14:paraId="0B788E66" w14:textId="77777777">
        <w:tc>
          <w:tcPr>
            <w:tcW w:w="9962" w:type="dxa"/>
            <w:gridSpan w:val="3"/>
            <w:shd w:val="clear" w:color="auto" w:fill="auto"/>
            <w:tcMar>
              <w:left w:w="88" w:type="dxa"/>
            </w:tcMar>
          </w:tcPr>
          <w:p w14:paraId="063DC9EF" w14:textId="77777777" w:rsidR="008449AF" w:rsidRDefault="004A5E76">
            <w:pPr>
              <w:pStyle w:val="Textoindependiente"/>
              <w:spacing w:after="0"/>
              <w:rPr>
                <w:b/>
                <w:highlight w:val="yellow"/>
              </w:rPr>
            </w:pPr>
            <w:r>
              <w:rPr>
                <w:b/>
              </w:rPr>
              <w:t>Le PMA prend des mesures pour s’intégrer aux communautés existantes.</w:t>
            </w:r>
          </w:p>
        </w:tc>
      </w:tr>
      <w:tr w:rsidR="008449AF" w14:paraId="10FD53E6" w14:textId="77777777">
        <w:tc>
          <w:tcPr>
            <w:tcW w:w="9962" w:type="dxa"/>
            <w:gridSpan w:val="3"/>
            <w:shd w:val="clear" w:color="auto" w:fill="auto"/>
            <w:tcMar>
              <w:left w:w="88" w:type="dxa"/>
            </w:tcMar>
          </w:tcPr>
          <w:p w14:paraId="2AFB97DA" w14:textId="77777777" w:rsidR="008449AF" w:rsidRDefault="004A5E76">
            <w:pPr>
              <w:pStyle w:val="Textoindependiente2"/>
              <w:spacing w:after="0"/>
              <w:rPr>
                <w:b/>
              </w:rPr>
            </w:pPr>
            <w:r>
              <w:rPr>
                <w:b/>
              </w:rPr>
              <w:t>Orientation</w:t>
            </w:r>
            <w:r>
              <w:t xml:space="preserve"> : l’exigence se concentre sur les scénarios et les configurations dans lesquels l’AMAPE n’est pas une activité traditionnelle de la communauté. </w:t>
            </w:r>
          </w:p>
        </w:tc>
      </w:tr>
      <w:tr w:rsidR="008449AF" w14:paraId="6024201A" w14:textId="77777777">
        <w:tc>
          <w:tcPr>
            <w:tcW w:w="4786" w:type="dxa"/>
            <w:shd w:val="clear" w:color="auto" w:fill="92D050"/>
            <w:tcMar>
              <w:left w:w="88" w:type="dxa"/>
            </w:tcMar>
          </w:tcPr>
          <w:p w14:paraId="61885FE4" w14:textId="77777777" w:rsidR="008449AF" w:rsidRDefault="004A5E76">
            <w:pPr>
              <w:pStyle w:val="Textoindependiente"/>
              <w:spacing w:after="0"/>
            </w:pPr>
            <w:r>
              <w:rPr>
                <w:b/>
              </w:rPr>
              <w:t>Contrôlé :</w:t>
            </w:r>
          </w:p>
          <w:p w14:paraId="47D396A7" w14:textId="77777777" w:rsidR="008449AF" w:rsidRDefault="004A5E76">
            <w:pPr>
              <w:pStyle w:val="Textoindependiente"/>
              <w:spacing w:after="0"/>
            </w:pPr>
            <w:r>
              <w:t>Le PMA fait partie intégrante de la communauté. Lorsque l’amélioration liée à cette exigence est réalisée, le risque important est contrôlé.</w:t>
            </w:r>
          </w:p>
          <w:p w14:paraId="1B4762EE" w14:textId="77777777" w:rsidR="008449AF" w:rsidRDefault="004A5E76">
            <w:pPr>
              <w:pStyle w:val="Textoindependiente"/>
              <w:spacing w:after="0"/>
              <w:jc w:val="center"/>
            </w:pPr>
            <w:r>
              <w:t>--- et ---</w:t>
            </w:r>
          </w:p>
          <w:p w14:paraId="1CAB0B45" w14:textId="77777777" w:rsidR="008449AF" w:rsidRDefault="004A5E76">
            <w:pPr>
              <w:pStyle w:val="Textoindependiente"/>
              <w:spacing w:after="0"/>
              <w:rPr>
                <w:b/>
              </w:rPr>
            </w:pPr>
            <w:r>
              <w:t>Le PMA s’est engagé à poursuivre avec l’atténuation des risques moyens et faibles (Modules 6 et 7).</w:t>
            </w:r>
          </w:p>
        </w:tc>
        <w:tc>
          <w:tcPr>
            <w:tcW w:w="5176" w:type="dxa"/>
            <w:gridSpan w:val="2"/>
            <w:shd w:val="clear" w:color="auto" w:fill="auto"/>
            <w:tcMar>
              <w:left w:w="88" w:type="dxa"/>
            </w:tcMar>
          </w:tcPr>
          <w:p w14:paraId="68DC227E" w14:textId="44CE92BA" w:rsidR="008449AF" w:rsidRDefault="004A5E76">
            <w:pPr>
              <w:pStyle w:val="Textoindependiente2"/>
              <w:spacing w:after="0"/>
              <w:rPr>
                <w:b/>
              </w:rPr>
            </w:pPr>
            <w:r>
              <w:rPr>
                <w:b/>
              </w:rPr>
              <w:t>Orientation</w:t>
            </w:r>
            <w:r>
              <w:t> : les exemples typiques du critère de risque « contrôlé » sont les anciens camps de ruées vers l’or dans lesquels les mineurs, après l’“accalmie" de la ruée, deviennent résidents et font partie de la communauté.</w:t>
            </w:r>
          </w:p>
        </w:tc>
      </w:tr>
      <w:tr w:rsidR="008449AF" w14:paraId="75C356D5" w14:textId="77777777">
        <w:tc>
          <w:tcPr>
            <w:tcW w:w="9962" w:type="dxa"/>
            <w:gridSpan w:val="3"/>
            <w:tcBorders>
              <w:top w:val="nil"/>
              <w:bottom w:val="nil"/>
            </w:tcBorders>
            <w:shd w:val="clear" w:color="auto" w:fill="CCFF66"/>
            <w:tcMar>
              <w:left w:w="88" w:type="dxa"/>
            </w:tcMar>
          </w:tcPr>
          <w:p w14:paraId="64F06799" w14:textId="77777777" w:rsidR="008449AF" w:rsidRDefault="004A5E76">
            <w:pPr>
              <w:pStyle w:val="Textoindependiente"/>
              <w:spacing w:after="0"/>
              <w:jc w:val="left"/>
              <w:rPr>
                <w:b/>
              </w:rPr>
            </w:pPr>
            <w:r>
              <w:rPr>
                <w:b/>
              </w:rPr>
              <w:t>En progression :</w:t>
            </w:r>
          </w:p>
        </w:tc>
      </w:tr>
      <w:tr w:rsidR="008449AF" w14:paraId="0445DA42" w14:textId="77777777">
        <w:tc>
          <w:tcPr>
            <w:tcW w:w="4786" w:type="dxa"/>
            <w:tcBorders>
              <w:top w:val="nil"/>
              <w:right w:val="nil"/>
            </w:tcBorders>
            <w:shd w:val="clear" w:color="auto" w:fill="CCFF66"/>
            <w:tcMar>
              <w:left w:w="88" w:type="dxa"/>
            </w:tcMar>
          </w:tcPr>
          <w:p w14:paraId="61E72C0D" w14:textId="77777777" w:rsidR="008449AF" w:rsidRDefault="004A5E76">
            <w:pPr>
              <w:jc w:val="center"/>
              <w:rPr>
                <w:b/>
              </w:rPr>
            </w:pPr>
            <w:r>
              <w:rPr>
                <w:b/>
              </w:rPr>
              <w:t>Risque</w:t>
            </w:r>
          </w:p>
        </w:tc>
        <w:tc>
          <w:tcPr>
            <w:tcW w:w="5176" w:type="dxa"/>
            <w:gridSpan w:val="2"/>
            <w:tcBorders>
              <w:top w:val="nil"/>
              <w:left w:val="nil"/>
            </w:tcBorders>
            <w:shd w:val="clear" w:color="auto" w:fill="CCFF66"/>
          </w:tcPr>
          <w:p w14:paraId="7C91E688" w14:textId="77777777" w:rsidR="008449AF" w:rsidRDefault="004A5E76">
            <w:pPr>
              <w:jc w:val="center"/>
              <w:rPr>
                <w:b/>
              </w:rPr>
            </w:pPr>
            <w:r>
              <w:rPr>
                <w:b/>
              </w:rPr>
              <w:t>Amélioration</w:t>
            </w:r>
          </w:p>
        </w:tc>
      </w:tr>
      <w:tr w:rsidR="008449AF" w14:paraId="6BF12805" w14:textId="77777777">
        <w:tc>
          <w:tcPr>
            <w:tcW w:w="4786" w:type="dxa"/>
            <w:shd w:val="clear" w:color="auto" w:fill="auto"/>
            <w:tcMar>
              <w:left w:w="88" w:type="dxa"/>
            </w:tcMar>
          </w:tcPr>
          <w:p w14:paraId="06D2CA5B" w14:textId="77777777" w:rsidR="008449AF" w:rsidRDefault="004A5E76">
            <w:pPr>
              <w:pStyle w:val="Textoindependiente"/>
              <w:spacing w:after="0"/>
            </w:pPr>
            <w:r>
              <w:t>La majorité des membres du PMA sont des migrants. Les résidents (dont les groupes autochtones) se plaignent que l’activité minière affecte leurs moyens de subsistance et leurs structures sociales traditionnelles.</w:t>
            </w:r>
          </w:p>
          <w:p w14:paraId="5FA9B742" w14:textId="77777777" w:rsidR="008449AF" w:rsidRDefault="008449AF"/>
        </w:tc>
        <w:tc>
          <w:tcPr>
            <w:tcW w:w="5176" w:type="dxa"/>
            <w:gridSpan w:val="2"/>
            <w:shd w:val="clear" w:color="auto" w:fill="auto"/>
            <w:tcMar>
              <w:left w:w="88" w:type="dxa"/>
            </w:tcMar>
          </w:tcPr>
          <w:p w14:paraId="0CE853A5" w14:textId="77777777" w:rsidR="008449AF" w:rsidRDefault="004A5E76">
            <w:pPr>
              <w:pStyle w:val="Textoindependiente"/>
              <w:spacing w:after="0"/>
            </w:pPr>
            <w:r>
              <w:t xml:space="preserve">Le PMA fait des efforts permanents pour s’intégrer ou adapte ses mécanismes de coordination pour la prise de décisions basées sur le consensus (voir M.5/2.2.8/E.1) aux structures sociales existantes.   </w:t>
            </w:r>
          </w:p>
          <w:p w14:paraId="47DD8D4C" w14:textId="77777777" w:rsidR="008449AF" w:rsidRDefault="004A5E76">
            <w:pPr>
              <w:pStyle w:val="Textoindependiente2"/>
              <w:spacing w:after="0"/>
            </w:pPr>
            <w:r>
              <w:rPr>
                <w:b/>
              </w:rPr>
              <w:t>Orientation</w:t>
            </w:r>
            <w:r>
              <w:t> : sur une base annuelle, le PMA devra s’engager à avancer vers l’atténuation du risque et à réaliser les améliorations.</w:t>
            </w:r>
          </w:p>
          <w:p w14:paraId="19828AD5" w14:textId="77777777" w:rsidR="008449AF" w:rsidRDefault="004A5E76">
            <w:pPr>
              <w:pStyle w:val="Textoindependiente2"/>
              <w:spacing w:after="0"/>
            </w:pPr>
            <w:r>
              <w:t>Les activités recommandées sont :</w:t>
            </w:r>
          </w:p>
          <w:p w14:paraId="4014C846" w14:textId="77777777" w:rsidR="008449AF" w:rsidRDefault="004A5E76">
            <w:pPr>
              <w:pStyle w:val="Textoindependiente2"/>
              <w:spacing w:after="0"/>
            </w:pPr>
            <w:r>
              <w:t>…</w:t>
            </w:r>
          </w:p>
          <w:p w14:paraId="7853F66D" w14:textId="77777777" w:rsidR="008449AF" w:rsidRDefault="004A5E76">
            <w:pPr>
              <w:pStyle w:val="Textoindependiente2"/>
              <w:spacing w:after="0"/>
            </w:pPr>
            <w:r>
              <w:t>…</w:t>
            </w:r>
          </w:p>
          <w:p w14:paraId="48219B00" w14:textId="77777777" w:rsidR="008449AF" w:rsidRDefault="004A5E76">
            <w:pPr>
              <w:pStyle w:val="Textoindependiente2"/>
              <w:spacing w:after="0"/>
            </w:pPr>
            <w:r>
              <w:t>…</w:t>
            </w:r>
          </w:p>
          <w:p w14:paraId="4C441BF3" w14:textId="77777777" w:rsidR="008449AF" w:rsidRDefault="004A5E76">
            <w:pPr>
              <w:pStyle w:val="Textoindependiente2"/>
              <w:spacing w:after="0"/>
            </w:pPr>
            <w:r>
              <w:t>Les engagements et les réalisations doivent être documentés dans le rapport CRAFT.</w:t>
            </w:r>
          </w:p>
        </w:tc>
      </w:tr>
      <w:tr w:rsidR="008449AF" w14:paraId="0ABA53A2" w14:textId="77777777">
        <w:tc>
          <w:tcPr>
            <w:tcW w:w="9962" w:type="dxa"/>
            <w:gridSpan w:val="3"/>
            <w:shd w:val="clear" w:color="auto" w:fill="FFFFCC"/>
            <w:tcMar>
              <w:left w:w="88" w:type="dxa"/>
            </w:tcMar>
          </w:tcPr>
          <w:p w14:paraId="1D99337E" w14:textId="77777777" w:rsidR="008449AF" w:rsidRDefault="004A5E76">
            <w:pPr>
              <w:pStyle w:val="Textoindependiente"/>
              <w:spacing w:after="0"/>
              <w:rPr>
                <w:b/>
              </w:rPr>
            </w:pPr>
            <w:r>
              <w:rPr>
                <w:b/>
              </w:rPr>
              <w:t>Non abordé</w:t>
            </w:r>
          </w:p>
          <w:p w14:paraId="19591D00" w14:textId="77777777" w:rsidR="008449AF" w:rsidRDefault="004A5E76">
            <w:pPr>
              <w:pStyle w:val="Textoindependiente2"/>
              <w:spacing w:after="0"/>
            </w:pPr>
            <w:r>
              <w:rPr>
                <w:b/>
              </w:rPr>
              <w:t>Orientation</w:t>
            </w:r>
            <w:r>
              <w:t> : le risque devra être évalué et s’il est présent, des mesures d’atténuation devront être prises.</w:t>
            </w:r>
          </w:p>
        </w:tc>
      </w:tr>
    </w:tbl>
    <w:p w14:paraId="29271E08" w14:textId="77777777" w:rsidR="008449AF" w:rsidRDefault="004A5E76">
      <w:pPr>
        <w:spacing w:after="160" w:line="259" w:lineRule="auto"/>
        <w:rPr>
          <w:rFonts w:eastAsiaTheme="minorEastAsia"/>
        </w:rPr>
      </w:pPr>
      <w:r>
        <w:br w:type="page"/>
      </w:r>
    </w:p>
    <w:tbl>
      <w:tblPr>
        <w:tblStyle w:val="Tablaconcuadrcula"/>
        <w:tblW w:w="9963" w:type="dxa"/>
        <w:tblCellMar>
          <w:left w:w="133" w:type="dxa"/>
        </w:tblCellMar>
        <w:tblLook w:val="04A0" w:firstRow="1" w:lastRow="0" w:firstColumn="1" w:lastColumn="0" w:noHBand="0" w:noVBand="1"/>
      </w:tblPr>
      <w:tblGrid>
        <w:gridCol w:w="4787"/>
        <w:gridCol w:w="991"/>
        <w:gridCol w:w="4185"/>
      </w:tblGrid>
      <w:tr w:rsidR="008449AF" w14:paraId="3C93FFE3" w14:textId="77777777">
        <w:tc>
          <w:tcPr>
            <w:tcW w:w="5777" w:type="dxa"/>
            <w:gridSpan w:val="2"/>
            <w:tcBorders>
              <w:top w:val="nil"/>
              <w:left w:val="nil"/>
              <w:right w:val="nil"/>
            </w:tcBorders>
            <w:shd w:val="clear" w:color="auto" w:fill="auto"/>
            <w:vAlign w:val="bottom"/>
          </w:tcPr>
          <w:p w14:paraId="5CB7EAE0" w14:textId="77777777" w:rsidR="008449AF" w:rsidRDefault="004A5E76">
            <w:pPr>
              <w:pStyle w:val="Textoindependiente"/>
              <w:keepNext/>
              <w:pageBreakBefore/>
              <w:spacing w:after="0"/>
              <w:jc w:val="left"/>
              <w:rPr>
                <w:b/>
              </w:rPr>
            </w:pPr>
            <w:r>
              <w:rPr>
                <w:b/>
              </w:rPr>
              <w:lastRenderedPageBreak/>
              <w:t>M.5/2.2.8/E.1</w:t>
            </w:r>
          </w:p>
        </w:tc>
        <w:tc>
          <w:tcPr>
            <w:tcW w:w="4185" w:type="dxa"/>
            <w:tcBorders>
              <w:top w:val="nil"/>
              <w:left w:val="nil"/>
              <w:right w:val="nil"/>
            </w:tcBorders>
            <w:shd w:val="clear" w:color="auto" w:fill="auto"/>
          </w:tcPr>
          <w:p w14:paraId="16BA88A4" w14:textId="77777777" w:rsidR="008449AF" w:rsidRDefault="004A5E76">
            <w:pPr>
              <w:keepNext/>
              <w:shd w:val="clear" w:color="auto" w:fill="FF9933"/>
              <w:rPr>
                <w:color w:val="FFFFFF" w:themeColor="background1"/>
                <w:sz w:val="18"/>
              </w:rPr>
            </w:pPr>
            <w:r>
              <w:rPr>
                <w:b/>
                <w:color w:val="FFFFFF" w:themeColor="background1"/>
                <w:sz w:val="18"/>
              </w:rPr>
              <w:t>2. Catégorie</w:t>
            </w:r>
            <w:r>
              <w:rPr>
                <w:color w:val="FFFFFF" w:themeColor="background1"/>
                <w:sz w:val="18"/>
              </w:rPr>
              <w:t> : Bien-être social</w:t>
            </w:r>
          </w:p>
          <w:p w14:paraId="0D18B953" w14:textId="77777777" w:rsidR="008449AF" w:rsidRDefault="004A5E76">
            <w:pPr>
              <w:keepNext/>
              <w:shd w:val="clear" w:color="auto" w:fill="FF9933"/>
              <w:rPr>
                <w:b/>
                <w:color w:val="FFFFFF" w:themeColor="background1"/>
                <w:sz w:val="18"/>
              </w:rPr>
            </w:pPr>
            <w:r>
              <w:rPr>
                <w:b/>
                <w:color w:val="FFFFFF" w:themeColor="background1"/>
                <w:sz w:val="18"/>
              </w:rPr>
              <w:t>2.2 Enjeu</w:t>
            </w:r>
            <w:r>
              <w:rPr>
                <w:color w:val="FFFFFF" w:themeColor="background1"/>
                <w:sz w:val="18"/>
              </w:rPr>
              <w:t> : Valeur ajoutée</w:t>
            </w:r>
            <w:r>
              <w:rPr>
                <w:b/>
                <w:color w:val="FFFFFF" w:themeColor="background1"/>
                <w:sz w:val="18"/>
              </w:rPr>
              <w:t xml:space="preserve"> </w:t>
            </w:r>
          </w:p>
          <w:p w14:paraId="088A4C0B" w14:textId="77777777" w:rsidR="008449AF" w:rsidRDefault="004A5E76">
            <w:pPr>
              <w:keepNext/>
              <w:shd w:val="clear" w:color="auto" w:fill="FF9933"/>
              <w:rPr>
                <w:color w:val="FFFFFF" w:themeColor="background1"/>
                <w:sz w:val="18"/>
              </w:rPr>
            </w:pPr>
            <w:r>
              <w:rPr>
                <w:b/>
                <w:color w:val="FFFFFF" w:themeColor="background1"/>
                <w:sz w:val="18"/>
              </w:rPr>
              <w:t xml:space="preserve">2.2.8 Sous-enjeu : </w:t>
            </w:r>
            <w:r>
              <w:rPr>
                <w:color w:val="FFFFFF" w:themeColor="background1"/>
                <w:sz w:val="18"/>
              </w:rPr>
              <w:t>Capacité institutionnelle</w:t>
            </w:r>
          </w:p>
        </w:tc>
      </w:tr>
      <w:tr w:rsidR="008449AF" w14:paraId="04BD1CAF" w14:textId="77777777">
        <w:tc>
          <w:tcPr>
            <w:tcW w:w="9962" w:type="dxa"/>
            <w:gridSpan w:val="3"/>
            <w:shd w:val="clear" w:color="auto" w:fill="auto"/>
            <w:tcMar>
              <w:left w:w="88" w:type="dxa"/>
            </w:tcMar>
          </w:tcPr>
          <w:p w14:paraId="14CC82A8" w14:textId="77777777" w:rsidR="008449AF" w:rsidRDefault="004A5E76">
            <w:pPr>
              <w:pStyle w:val="Textoindependiente"/>
              <w:spacing w:after="0"/>
              <w:rPr>
                <w:b/>
              </w:rPr>
            </w:pPr>
            <w:r>
              <w:rPr>
                <w:b/>
              </w:rPr>
              <w:t>Le PMA dispose de structures de prise de décision.</w:t>
            </w:r>
          </w:p>
        </w:tc>
      </w:tr>
      <w:tr w:rsidR="008449AF" w14:paraId="7B5F6604" w14:textId="77777777">
        <w:tc>
          <w:tcPr>
            <w:tcW w:w="9962" w:type="dxa"/>
            <w:gridSpan w:val="3"/>
            <w:shd w:val="clear" w:color="auto" w:fill="auto"/>
            <w:tcMar>
              <w:left w:w="88" w:type="dxa"/>
            </w:tcMar>
          </w:tcPr>
          <w:p w14:paraId="66021B25" w14:textId="77777777" w:rsidR="008449AF" w:rsidRDefault="004A5E76">
            <w:pPr>
              <w:pStyle w:val="Textoindependiente2"/>
              <w:spacing w:after="0"/>
            </w:pPr>
            <w:r>
              <w:rPr>
                <w:b/>
              </w:rPr>
              <w:t>Orientation :</w:t>
            </w:r>
            <w:r>
              <w:t xml:space="preserve"> le CRAFT n’exige pas des PMA qu’ils soient des organisations formellement établies (associations, coopératives, entreprises, etc.). Bien que les PMA puissent être des organisations formellement établies, ils peuvent également être des clusters de ces dernières, établis de fait, et coopérant seulement à un niveau opérationnel. </w:t>
            </w:r>
          </w:p>
          <w:p w14:paraId="79D855C5" w14:textId="77777777" w:rsidR="008449AF" w:rsidRDefault="004A5E76">
            <w:pPr>
              <w:pStyle w:val="Textoindependiente2"/>
              <w:spacing w:after="0"/>
            </w:pPr>
            <w:r>
              <w:t>Cependant, pour continuer à progresser une fois le statut d’affilié obtenu et afin de garantir le maintien du statut d’affilié à long terme, il est considéré indispensable pour le PMA de disposer de structures de prise de décision.</w:t>
            </w:r>
          </w:p>
        </w:tc>
      </w:tr>
      <w:tr w:rsidR="008449AF" w14:paraId="1C34BA38" w14:textId="77777777">
        <w:tc>
          <w:tcPr>
            <w:tcW w:w="4786" w:type="dxa"/>
            <w:shd w:val="clear" w:color="auto" w:fill="92D050"/>
            <w:tcMar>
              <w:left w:w="88" w:type="dxa"/>
            </w:tcMar>
          </w:tcPr>
          <w:p w14:paraId="15D9A69C" w14:textId="77777777" w:rsidR="008449AF" w:rsidRDefault="004A5E76">
            <w:pPr>
              <w:pStyle w:val="Textoindependiente"/>
              <w:spacing w:after="0"/>
            </w:pPr>
            <w:r>
              <w:rPr>
                <w:b/>
              </w:rPr>
              <w:t>Contrôlé :</w:t>
            </w:r>
          </w:p>
          <w:p w14:paraId="59D96B96" w14:textId="77777777" w:rsidR="008449AF" w:rsidRDefault="004A5E76">
            <w:pPr>
              <w:pStyle w:val="Textoindependiente"/>
              <w:spacing w:after="0"/>
            </w:pPr>
            <w:r>
              <w:t>Des structures de prise de décision sont en place. Lorsque l’amélioration liée à cette exigence est réalisée, le risque important est contrôlé.</w:t>
            </w:r>
          </w:p>
          <w:p w14:paraId="05014D2F" w14:textId="77777777" w:rsidR="008449AF" w:rsidRDefault="004A5E76">
            <w:pPr>
              <w:pStyle w:val="Textoindependiente"/>
              <w:spacing w:after="0"/>
              <w:jc w:val="center"/>
            </w:pPr>
            <w:r>
              <w:t>--- et ---</w:t>
            </w:r>
          </w:p>
          <w:p w14:paraId="1DFAC8F0" w14:textId="77777777" w:rsidR="008449AF" w:rsidRDefault="004A5E76">
            <w:pPr>
              <w:pStyle w:val="Textoindependiente"/>
              <w:spacing w:after="0"/>
              <w:rPr>
                <w:b/>
              </w:rPr>
            </w:pPr>
            <w:r>
              <w:t>Le PMA s’est engagé à poursuivre avec l’atténuation des risques moyens et faibles (Modules 6 et 7).</w:t>
            </w:r>
          </w:p>
        </w:tc>
        <w:tc>
          <w:tcPr>
            <w:tcW w:w="5176" w:type="dxa"/>
            <w:gridSpan w:val="2"/>
            <w:shd w:val="clear" w:color="auto" w:fill="auto"/>
            <w:tcMar>
              <w:left w:w="88" w:type="dxa"/>
            </w:tcMar>
          </w:tcPr>
          <w:p w14:paraId="38FB4FE4" w14:textId="77777777" w:rsidR="008449AF" w:rsidRDefault="004A5E76">
            <w:pPr>
              <w:pStyle w:val="Textoindependiente2"/>
              <w:spacing w:after="0"/>
              <w:rPr>
                <w:b/>
              </w:rPr>
            </w:pPr>
            <w:r>
              <w:rPr>
                <w:b/>
              </w:rPr>
              <w:t>Orientation</w:t>
            </w:r>
            <w:r>
              <w:t xml:space="preserve"> : les structures de prise de décision peuvent être établies formellement ou de fait, selon ce que les membres du PMA jugent pertinent pour leurs objectifs. Le point important est que la structure permette d’atteindre un consensus qui puisse être accepté par tous les membres. </w:t>
            </w:r>
          </w:p>
        </w:tc>
      </w:tr>
      <w:tr w:rsidR="008449AF" w14:paraId="6BC1116A" w14:textId="77777777">
        <w:tc>
          <w:tcPr>
            <w:tcW w:w="9962" w:type="dxa"/>
            <w:gridSpan w:val="3"/>
            <w:tcBorders>
              <w:top w:val="nil"/>
              <w:bottom w:val="nil"/>
            </w:tcBorders>
            <w:shd w:val="clear" w:color="auto" w:fill="CCFF66"/>
            <w:tcMar>
              <w:left w:w="88" w:type="dxa"/>
            </w:tcMar>
          </w:tcPr>
          <w:p w14:paraId="2DD8A866" w14:textId="77777777" w:rsidR="008449AF" w:rsidRDefault="004A5E76">
            <w:pPr>
              <w:pStyle w:val="Textoindependiente"/>
              <w:spacing w:after="0"/>
              <w:jc w:val="left"/>
              <w:rPr>
                <w:b/>
              </w:rPr>
            </w:pPr>
            <w:r>
              <w:rPr>
                <w:b/>
              </w:rPr>
              <w:t>En progression :</w:t>
            </w:r>
          </w:p>
        </w:tc>
      </w:tr>
      <w:tr w:rsidR="008449AF" w14:paraId="0FE034E0" w14:textId="77777777">
        <w:tc>
          <w:tcPr>
            <w:tcW w:w="4786" w:type="dxa"/>
            <w:tcBorders>
              <w:top w:val="nil"/>
              <w:right w:val="nil"/>
            </w:tcBorders>
            <w:shd w:val="clear" w:color="auto" w:fill="CCFF66"/>
            <w:tcMar>
              <w:left w:w="88" w:type="dxa"/>
            </w:tcMar>
          </w:tcPr>
          <w:p w14:paraId="68C610D5" w14:textId="77777777" w:rsidR="008449AF" w:rsidRDefault="004A5E76">
            <w:pPr>
              <w:jc w:val="center"/>
              <w:rPr>
                <w:b/>
              </w:rPr>
            </w:pPr>
            <w:r>
              <w:rPr>
                <w:b/>
              </w:rPr>
              <w:t>Risque</w:t>
            </w:r>
          </w:p>
        </w:tc>
        <w:tc>
          <w:tcPr>
            <w:tcW w:w="5176" w:type="dxa"/>
            <w:gridSpan w:val="2"/>
            <w:tcBorders>
              <w:top w:val="nil"/>
              <w:left w:val="nil"/>
            </w:tcBorders>
            <w:shd w:val="clear" w:color="auto" w:fill="CCFF66"/>
          </w:tcPr>
          <w:p w14:paraId="1180A901" w14:textId="77777777" w:rsidR="008449AF" w:rsidRDefault="004A5E76">
            <w:pPr>
              <w:jc w:val="center"/>
              <w:rPr>
                <w:b/>
              </w:rPr>
            </w:pPr>
            <w:r>
              <w:rPr>
                <w:b/>
              </w:rPr>
              <w:t>Amélioration</w:t>
            </w:r>
          </w:p>
        </w:tc>
      </w:tr>
      <w:tr w:rsidR="008449AF" w14:paraId="63E9784F" w14:textId="77777777">
        <w:tc>
          <w:tcPr>
            <w:tcW w:w="4786" w:type="dxa"/>
            <w:shd w:val="clear" w:color="auto" w:fill="auto"/>
            <w:tcMar>
              <w:left w:w="88" w:type="dxa"/>
            </w:tcMar>
          </w:tcPr>
          <w:p w14:paraId="275940FB" w14:textId="77777777" w:rsidR="008449AF" w:rsidRDefault="004A5E76">
            <w:pPr>
              <w:pStyle w:val="Textoindependiente"/>
              <w:spacing w:after="0"/>
            </w:pPr>
            <w:r>
              <w:t>Le manque de coordination entre les membres du PMA (qui peut être un cluster de différentes entités indépendantes) limite la possibilité de réaliser des améliorations.</w:t>
            </w:r>
          </w:p>
          <w:p w14:paraId="261E9B3A" w14:textId="77777777" w:rsidR="008449AF" w:rsidRDefault="008449AF"/>
        </w:tc>
        <w:tc>
          <w:tcPr>
            <w:tcW w:w="5176" w:type="dxa"/>
            <w:gridSpan w:val="2"/>
            <w:shd w:val="clear" w:color="auto" w:fill="auto"/>
            <w:tcMar>
              <w:left w:w="88" w:type="dxa"/>
            </w:tcMar>
          </w:tcPr>
          <w:p w14:paraId="7F35C2D4" w14:textId="7C8EAB56" w:rsidR="008449AF" w:rsidRDefault="004A5E76">
            <w:pPr>
              <w:pStyle w:val="Textoindependiente"/>
              <w:spacing w:after="0"/>
            </w:pPr>
            <w:r>
              <w:t>Le PMA a établi des mécanismes de coordination formels ou informels pour la prise de décision basée sur le consensus et ces structures de prise de décision sont opérationnelles et fonctionnelles.</w:t>
            </w:r>
          </w:p>
          <w:p w14:paraId="4C803926" w14:textId="77777777" w:rsidR="008449AF" w:rsidRDefault="004A5E76">
            <w:pPr>
              <w:pStyle w:val="Textoindependiente2"/>
              <w:spacing w:after="0"/>
            </w:pPr>
            <w:r>
              <w:rPr>
                <w:b/>
              </w:rPr>
              <w:t>Orientation</w:t>
            </w:r>
            <w:r>
              <w:t> : sur une base annuelle, le PMA devra s’engager à avancer vers l’atténuation du risque et à réaliser les améliorations.</w:t>
            </w:r>
          </w:p>
          <w:p w14:paraId="6E1D43A3" w14:textId="77777777" w:rsidR="008449AF" w:rsidRDefault="004A5E76">
            <w:pPr>
              <w:pStyle w:val="Textoindependiente2"/>
              <w:spacing w:after="0"/>
            </w:pPr>
            <w:r>
              <w:t>Les activités recommandées sont :</w:t>
            </w:r>
          </w:p>
          <w:p w14:paraId="73B8C670" w14:textId="77777777" w:rsidR="008449AF" w:rsidRDefault="004A5E76">
            <w:pPr>
              <w:pStyle w:val="Textoindependiente2"/>
              <w:spacing w:after="0"/>
            </w:pPr>
            <w:r>
              <w:t>…</w:t>
            </w:r>
          </w:p>
          <w:p w14:paraId="12A1AB34" w14:textId="77777777" w:rsidR="008449AF" w:rsidRDefault="004A5E76">
            <w:pPr>
              <w:pStyle w:val="Textoindependiente2"/>
              <w:spacing w:after="0"/>
            </w:pPr>
            <w:r>
              <w:t>…</w:t>
            </w:r>
          </w:p>
          <w:p w14:paraId="5F31AEC0" w14:textId="77777777" w:rsidR="008449AF" w:rsidRDefault="004A5E76">
            <w:pPr>
              <w:pStyle w:val="Textoindependiente2"/>
              <w:spacing w:after="0"/>
            </w:pPr>
            <w:r>
              <w:t>…</w:t>
            </w:r>
          </w:p>
          <w:p w14:paraId="1009D2D2" w14:textId="77777777" w:rsidR="008449AF" w:rsidRDefault="004A5E76">
            <w:pPr>
              <w:pStyle w:val="Textoindependiente2"/>
              <w:spacing w:after="0"/>
            </w:pPr>
            <w:r>
              <w:t>Les engagements et les réalisations doivent être documentés dans le rapport CRAFT.</w:t>
            </w:r>
          </w:p>
        </w:tc>
      </w:tr>
      <w:tr w:rsidR="008449AF" w14:paraId="5E6C4F52" w14:textId="77777777">
        <w:tc>
          <w:tcPr>
            <w:tcW w:w="9962" w:type="dxa"/>
            <w:gridSpan w:val="3"/>
            <w:shd w:val="clear" w:color="auto" w:fill="FFFFCC"/>
            <w:tcMar>
              <w:left w:w="88" w:type="dxa"/>
            </w:tcMar>
          </w:tcPr>
          <w:p w14:paraId="0EB96D7B" w14:textId="77777777" w:rsidR="008449AF" w:rsidRDefault="004A5E76">
            <w:pPr>
              <w:pStyle w:val="Textoindependiente"/>
              <w:spacing w:after="0"/>
              <w:rPr>
                <w:b/>
              </w:rPr>
            </w:pPr>
            <w:r>
              <w:rPr>
                <w:b/>
              </w:rPr>
              <w:t>Non abordé</w:t>
            </w:r>
          </w:p>
          <w:p w14:paraId="7AA9C80B" w14:textId="77777777" w:rsidR="008449AF" w:rsidRDefault="004A5E76">
            <w:pPr>
              <w:pStyle w:val="Textoindependiente2"/>
              <w:spacing w:after="0"/>
            </w:pPr>
            <w:r>
              <w:rPr>
                <w:b/>
              </w:rPr>
              <w:t>Orientation</w:t>
            </w:r>
            <w:r>
              <w:t> : le risque devra être évalué et s’il est présent, des mesures d’atténuation devront être prises.</w:t>
            </w:r>
          </w:p>
        </w:tc>
      </w:tr>
    </w:tbl>
    <w:p w14:paraId="7C2BEA68" w14:textId="77777777" w:rsidR="008449AF" w:rsidRDefault="004A5E76">
      <w:pPr>
        <w:spacing w:after="160" w:line="259" w:lineRule="auto"/>
        <w:rPr>
          <w:rFonts w:eastAsiaTheme="minorEastAsia"/>
        </w:rPr>
      </w:pPr>
      <w:r>
        <w:br w:type="page"/>
      </w:r>
    </w:p>
    <w:tbl>
      <w:tblPr>
        <w:tblStyle w:val="Tablaconcuadrcula"/>
        <w:tblW w:w="9963" w:type="dxa"/>
        <w:tblCellMar>
          <w:left w:w="133" w:type="dxa"/>
        </w:tblCellMar>
        <w:tblLook w:val="04A0" w:firstRow="1" w:lastRow="0" w:firstColumn="1" w:lastColumn="0" w:noHBand="0" w:noVBand="1"/>
      </w:tblPr>
      <w:tblGrid>
        <w:gridCol w:w="4787"/>
        <w:gridCol w:w="991"/>
        <w:gridCol w:w="4185"/>
      </w:tblGrid>
      <w:tr w:rsidR="008449AF" w14:paraId="760B83C2" w14:textId="77777777">
        <w:tc>
          <w:tcPr>
            <w:tcW w:w="5777" w:type="dxa"/>
            <w:gridSpan w:val="2"/>
            <w:tcBorders>
              <w:top w:val="nil"/>
              <w:left w:val="nil"/>
              <w:right w:val="nil"/>
            </w:tcBorders>
            <w:shd w:val="clear" w:color="auto" w:fill="auto"/>
            <w:vAlign w:val="bottom"/>
          </w:tcPr>
          <w:p w14:paraId="3BCC8E05" w14:textId="77777777" w:rsidR="008449AF" w:rsidRDefault="004A5E76">
            <w:pPr>
              <w:pStyle w:val="Textoindependiente"/>
              <w:keepNext/>
              <w:pageBreakBefore/>
              <w:spacing w:after="0"/>
              <w:jc w:val="left"/>
              <w:rPr>
                <w:b/>
              </w:rPr>
            </w:pPr>
            <w:r>
              <w:rPr>
                <w:b/>
              </w:rPr>
              <w:lastRenderedPageBreak/>
              <w:t>M.5/3.1.2/E.1</w:t>
            </w:r>
          </w:p>
        </w:tc>
        <w:tc>
          <w:tcPr>
            <w:tcW w:w="4185" w:type="dxa"/>
            <w:tcBorders>
              <w:top w:val="nil"/>
              <w:left w:val="nil"/>
              <w:right w:val="nil"/>
            </w:tcBorders>
            <w:shd w:val="clear" w:color="auto" w:fill="auto"/>
          </w:tcPr>
          <w:p w14:paraId="31712192" w14:textId="77777777" w:rsidR="008449AF" w:rsidRDefault="004A5E76">
            <w:pPr>
              <w:shd w:val="clear" w:color="auto" w:fill="CC9900"/>
              <w:rPr>
                <w:color w:val="FFFFFF" w:themeColor="background1"/>
                <w:sz w:val="18"/>
              </w:rPr>
            </w:pPr>
            <w:r>
              <w:rPr>
                <w:b/>
                <w:color w:val="FFFFFF" w:themeColor="background1"/>
                <w:sz w:val="18"/>
              </w:rPr>
              <w:t>3. Catégorie</w:t>
            </w:r>
            <w:r>
              <w:rPr>
                <w:color w:val="FFFFFF" w:themeColor="background1"/>
                <w:sz w:val="18"/>
              </w:rPr>
              <w:t> : Utilisation des ressources naturelles</w:t>
            </w:r>
          </w:p>
          <w:p w14:paraId="5C21AA04" w14:textId="77777777" w:rsidR="008449AF" w:rsidRDefault="004A5E76">
            <w:pPr>
              <w:shd w:val="clear" w:color="auto" w:fill="CC9900"/>
              <w:rPr>
                <w:color w:val="FFFFFF" w:themeColor="background1"/>
                <w:sz w:val="18"/>
              </w:rPr>
            </w:pPr>
            <w:r>
              <w:rPr>
                <w:b/>
                <w:color w:val="FFFFFF" w:themeColor="background1"/>
                <w:sz w:val="18"/>
              </w:rPr>
              <w:t>3.1 Enjeu</w:t>
            </w:r>
            <w:r>
              <w:rPr>
                <w:color w:val="FFFFFF" w:themeColor="background1"/>
                <w:sz w:val="18"/>
              </w:rPr>
              <w:t> : Utilisation de la terre et biodiversité</w:t>
            </w:r>
          </w:p>
          <w:p w14:paraId="12843C57" w14:textId="77777777" w:rsidR="008449AF" w:rsidRDefault="004A5E76">
            <w:pPr>
              <w:shd w:val="clear" w:color="auto" w:fill="CC9900"/>
              <w:rPr>
                <w:color w:val="FFFFFF" w:themeColor="background1"/>
                <w:sz w:val="18"/>
              </w:rPr>
            </w:pPr>
            <w:r>
              <w:rPr>
                <w:b/>
                <w:color w:val="FFFFFF" w:themeColor="background1"/>
                <w:sz w:val="18"/>
              </w:rPr>
              <w:t xml:space="preserve">3.1.2 Sous-enjeu : </w:t>
            </w:r>
            <w:r>
              <w:rPr>
                <w:color w:val="FFFFFF" w:themeColor="background1"/>
                <w:sz w:val="18"/>
              </w:rPr>
              <w:t>Zones protégées légales</w:t>
            </w:r>
          </w:p>
        </w:tc>
      </w:tr>
      <w:tr w:rsidR="008449AF" w14:paraId="233B5134" w14:textId="77777777">
        <w:tc>
          <w:tcPr>
            <w:tcW w:w="9962" w:type="dxa"/>
            <w:gridSpan w:val="3"/>
            <w:shd w:val="clear" w:color="auto" w:fill="auto"/>
            <w:tcMar>
              <w:left w:w="88" w:type="dxa"/>
            </w:tcMar>
          </w:tcPr>
          <w:p w14:paraId="32CAA57C" w14:textId="77777777" w:rsidR="008449AF" w:rsidRDefault="004A5E76">
            <w:pPr>
              <w:pStyle w:val="Textoindependiente"/>
              <w:spacing w:after="0"/>
              <w:rPr>
                <w:b/>
              </w:rPr>
            </w:pPr>
            <w:r>
              <w:rPr>
                <w:b/>
              </w:rPr>
              <w:t>Le PMA opère en étroite collaboration avec, et en soutien des autorités responsables des zones protégées.</w:t>
            </w:r>
          </w:p>
        </w:tc>
      </w:tr>
      <w:tr w:rsidR="008449AF" w14:paraId="60B15A88" w14:textId="77777777">
        <w:tc>
          <w:tcPr>
            <w:tcW w:w="9962" w:type="dxa"/>
            <w:gridSpan w:val="3"/>
            <w:shd w:val="clear" w:color="auto" w:fill="auto"/>
            <w:tcMar>
              <w:left w:w="88" w:type="dxa"/>
            </w:tcMar>
          </w:tcPr>
          <w:p w14:paraId="35A6F27C" w14:textId="77777777" w:rsidR="008449AF" w:rsidRDefault="004A5E76">
            <w:pPr>
              <w:pStyle w:val="Textoindependiente2"/>
              <w:spacing w:after="0"/>
            </w:pPr>
            <w:r>
              <w:rPr>
                <w:b/>
              </w:rPr>
              <w:t>Orientation</w:t>
            </w:r>
            <w:r>
              <w:t> : l’expulsion par la force de l’AMAPE des zones protégées est rarement efficace à moyen et long terme. Selon les résultats de l’ASM-PACE</w:t>
            </w:r>
            <w:r>
              <w:rPr>
                <w:rStyle w:val="Ancredenotedebasdepage"/>
              </w:rPr>
              <w:footnoteReference w:id="24"/>
            </w:r>
            <w:r>
              <w:t>, des alternatives existent pour trouver l’équilibre entre les objectifs de conservation et le développement des opportunités de l’AMAPE.</w:t>
            </w:r>
          </w:p>
        </w:tc>
      </w:tr>
      <w:tr w:rsidR="008449AF" w14:paraId="5B1789AE" w14:textId="77777777">
        <w:tc>
          <w:tcPr>
            <w:tcW w:w="4786" w:type="dxa"/>
            <w:shd w:val="clear" w:color="auto" w:fill="92D050"/>
            <w:tcMar>
              <w:left w:w="88" w:type="dxa"/>
            </w:tcMar>
          </w:tcPr>
          <w:p w14:paraId="0EEB0B4B" w14:textId="77777777" w:rsidR="008449AF" w:rsidRDefault="004A5E76">
            <w:pPr>
              <w:pStyle w:val="Textoindependiente"/>
              <w:spacing w:after="0"/>
            </w:pPr>
            <w:r>
              <w:rPr>
                <w:b/>
              </w:rPr>
              <w:t>Contrôlé :</w:t>
            </w:r>
          </w:p>
          <w:p w14:paraId="6A1D07B2" w14:textId="77777777" w:rsidR="008449AF" w:rsidRDefault="004A5E76">
            <w:pPr>
              <w:pStyle w:val="Textoindependiente"/>
              <w:spacing w:after="0"/>
            </w:pPr>
            <w:r>
              <w:t>Les PMA opèrent en accord avec les objectifs de conservation. Lorsque l’amélioration liée à cette exigence est réalisée, le risque important est contrôlé.</w:t>
            </w:r>
          </w:p>
          <w:p w14:paraId="76BD347E" w14:textId="77777777" w:rsidR="008449AF" w:rsidRDefault="004A5E76">
            <w:pPr>
              <w:pStyle w:val="Textoindependiente"/>
              <w:spacing w:after="0"/>
              <w:jc w:val="center"/>
            </w:pPr>
            <w:r>
              <w:t>--- et ---</w:t>
            </w:r>
          </w:p>
          <w:p w14:paraId="5393B724" w14:textId="77777777" w:rsidR="008449AF" w:rsidRDefault="004A5E76">
            <w:pPr>
              <w:pStyle w:val="Textoindependiente"/>
              <w:spacing w:after="0"/>
              <w:rPr>
                <w:b/>
              </w:rPr>
            </w:pPr>
            <w:r>
              <w:t>Le PMA s’est engagé à poursuivre avec l’atténuation des risques moyens et faibles (Modules 6 et 7).</w:t>
            </w:r>
          </w:p>
        </w:tc>
        <w:tc>
          <w:tcPr>
            <w:tcW w:w="5176" w:type="dxa"/>
            <w:gridSpan w:val="2"/>
            <w:shd w:val="clear" w:color="auto" w:fill="auto"/>
            <w:tcMar>
              <w:left w:w="88" w:type="dxa"/>
            </w:tcMar>
          </w:tcPr>
          <w:p w14:paraId="64E5B32C" w14:textId="084FFBC8" w:rsidR="008449AF" w:rsidRDefault="004A5E76">
            <w:pPr>
              <w:pStyle w:val="Textoindependiente2"/>
              <w:spacing w:after="0"/>
              <w:rPr>
                <w:b/>
              </w:rPr>
            </w:pPr>
            <w:r>
              <w:rPr>
                <w:b/>
              </w:rPr>
              <w:t>Orientation</w:t>
            </w:r>
            <w:r>
              <w:t> : l’équilibre entre les objectifs de conservation et le développement des opportunités est particulièrement important pour les zones d’AMAPE qui ont été postérieurement déclarées zones protégées. Le CRAFT n’approuve pas l’“invasion » de zones protégées.</w:t>
            </w:r>
          </w:p>
        </w:tc>
      </w:tr>
      <w:tr w:rsidR="008449AF" w14:paraId="5FC642F0" w14:textId="77777777">
        <w:tc>
          <w:tcPr>
            <w:tcW w:w="9962" w:type="dxa"/>
            <w:gridSpan w:val="3"/>
            <w:tcBorders>
              <w:top w:val="nil"/>
              <w:bottom w:val="nil"/>
            </w:tcBorders>
            <w:shd w:val="clear" w:color="auto" w:fill="CCFF66"/>
            <w:tcMar>
              <w:left w:w="88" w:type="dxa"/>
            </w:tcMar>
          </w:tcPr>
          <w:p w14:paraId="3109CB3A" w14:textId="77777777" w:rsidR="008449AF" w:rsidRDefault="004A5E76">
            <w:pPr>
              <w:pStyle w:val="Textoindependiente"/>
              <w:spacing w:after="0"/>
              <w:jc w:val="left"/>
              <w:rPr>
                <w:b/>
              </w:rPr>
            </w:pPr>
            <w:r>
              <w:rPr>
                <w:b/>
              </w:rPr>
              <w:t>En progression :</w:t>
            </w:r>
          </w:p>
        </w:tc>
      </w:tr>
      <w:tr w:rsidR="008449AF" w14:paraId="431C924B" w14:textId="77777777">
        <w:tc>
          <w:tcPr>
            <w:tcW w:w="4786" w:type="dxa"/>
            <w:tcBorders>
              <w:top w:val="nil"/>
              <w:right w:val="nil"/>
            </w:tcBorders>
            <w:shd w:val="clear" w:color="auto" w:fill="CCFF66"/>
            <w:tcMar>
              <w:left w:w="88" w:type="dxa"/>
            </w:tcMar>
          </w:tcPr>
          <w:p w14:paraId="5402ED58" w14:textId="77777777" w:rsidR="008449AF" w:rsidRDefault="004A5E76">
            <w:pPr>
              <w:jc w:val="center"/>
              <w:rPr>
                <w:b/>
              </w:rPr>
            </w:pPr>
            <w:r>
              <w:rPr>
                <w:b/>
              </w:rPr>
              <w:t>Risque</w:t>
            </w:r>
          </w:p>
        </w:tc>
        <w:tc>
          <w:tcPr>
            <w:tcW w:w="5176" w:type="dxa"/>
            <w:gridSpan w:val="2"/>
            <w:tcBorders>
              <w:top w:val="nil"/>
              <w:left w:val="nil"/>
            </w:tcBorders>
            <w:shd w:val="clear" w:color="auto" w:fill="CCFF66"/>
          </w:tcPr>
          <w:p w14:paraId="0F5821FD" w14:textId="77777777" w:rsidR="008449AF" w:rsidRDefault="004A5E76">
            <w:pPr>
              <w:jc w:val="center"/>
              <w:rPr>
                <w:b/>
              </w:rPr>
            </w:pPr>
            <w:r>
              <w:rPr>
                <w:b/>
              </w:rPr>
              <w:t>Amélioration</w:t>
            </w:r>
          </w:p>
        </w:tc>
      </w:tr>
      <w:tr w:rsidR="008449AF" w14:paraId="75E3ED0E" w14:textId="77777777">
        <w:tc>
          <w:tcPr>
            <w:tcW w:w="4786" w:type="dxa"/>
            <w:shd w:val="clear" w:color="auto" w:fill="auto"/>
            <w:tcMar>
              <w:left w:w="88" w:type="dxa"/>
            </w:tcMar>
          </w:tcPr>
          <w:p w14:paraId="3A25279B" w14:textId="77777777" w:rsidR="008449AF" w:rsidRDefault="004A5E76">
            <w:pPr>
              <w:pStyle w:val="Textoindependiente"/>
              <w:spacing w:after="0"/>
            </w:pPr>
            <w:r>
              <w:t>Les conflits entre l’AMAPE et les autorités qui gèrent les zones protégées existent, c’est-à-dire que l’extraction de minerais est considérée contradictoire avec les objectifs de conservation des zones protégées.</w:t>
            </w:r>
          </w:p>
          <w:p w14:paraId="3E6D2F6A" w14:textId="77777777" w:rsidR="008449AF" w:rsidRDefault="008449AF">
            <w:pPr>
              <w:jc w:val="center"/>
            </w:pPr>
          </w:p>
        </w:tc>
        <w:tc>
          <w:tcPr>
            <w:tcW w:w="5176" w:type="dxa"/>
            <w:gridSpan w:val="2"/>
            <w:shd w:val="clear" w:color="auto" w:fill="auto"/>
            <w:tcMar>
              <w:left w:w="88" w:type="dxa"/>
            </w:tcMar>
          </w:tcPr>
          <w:p w14:paraId="7DC0C1A2" w14:textId="77777777" w:rsidR="008449AF" w:rsidRDefault="004A5E76">
            <w:pPr>
              <w:pStyle w:val="Textoindependiente"/>
              <w:spacing w:after="0"/>
            </w:pPr>
            <w:r>
              <w:t xml:space="preserve">Le PMA est arrivé à un accord avec l’administration de la zone protégée, en aidant les autorités dans leur mission de réalisation des objectifs de conservation. </w:t>
            </w:r>
          </w:p>
          <w:p w14:paraId="66D152AB" w14:textId="77777777" w:rsidR="008449AF" w:rsidRDefault="004A5E76">
            <w:pPr>
              <w:pStyle w:val="Textoindependiente"/>
              <w:spacing w:after="0"/>
              <w:jc w:val="center"/>
            </w:pPr>
            <w:r>
              <w:t>--- ou ---</w:t>
            </w:r>
          </w:p>
          <w:p w14:paraId="075D5CD7" w14:textId="77777777" w:rsidR="008449AF" w:rsidRDefault="004A5E76">
            <w:pPr>
              <w:pStyle w:val="Textoindependiente"/>
              <w:spacing w:after="0"/>
            </w:pPr>
            <w:r>
              <w:t>Le PMA démontre à tout moment qu’il cherche à coopérer avec l’administration de la zone protégée et à soutenir les objectifs de conservation.</w:t>
            </w:r>
          </w:p>
          <w:p w14:paraId="23BF5B1B" w14:textId="77777777" w:rsidR="008449AF" w:rsidRDefault="004A5E76">
            <w:pPr>
              <w:pStyle w:val="Textoindependiente2"/>
              <w:spacing w:after="0"/>
            </w:pPr>
            <w:r>
              <w:rPr>
                <w:b/>
              </w:rPr>
              <w:t>Orientation</w:t>
            </w:r>
            <w:r>
              <w:t> : sur une base annuelle, le PMA devra s’engager à avancer vers l’atténuation du risque et à réaliser les améliorations.</w:t>
            </w:r>
          </w:p>
          <w:p w14:paraId="7F16DAB8" w14:textId="77777777" w:rsidR="008449AF" w:rsidRDefault="004A5E76">
            <w:pPr>
              <w:pStyle w:val="Textoindependiente2"/>
              <w:spacing w:after="0"/>
            </w:pPr>
            <w:r>
              <w:t>Les activités recommandées sont :</w:t>
            </w:r>
          </w:p>
          <w:p w14:paraId="2AD1C2BA" w14:textId="77777777" w:rsidR="008449AF" w:rsidRDefault="004A5E76">
            <w:pPr>
              <w:pStyle w:val="Textoindependiente2"/>
              <w:spacing w:after="0"/>
            </w:pPr>
            <w:r>
              <w:t>…</w:t>
            </w:r>
          </w:p>
          <w:p w14:paraId="4C28130A" w14:textId="77777777" w:rsidR="008449AF" w:rsidRDefault="004A5E76">
            <w:pPr>
              <w:pStyle w:val="Textoindependiente2"/>
              <w:spacing w:after="0"/>
            </w:pPr>
            <w:r>
              <w:t>…</w:t>
            </w:r>
          </w:p>
          <w:p w14:paraId="386F4CB0" w14:textId="77777777" w:rsidR="008449AF" w:rsidRDefault="004A5E76">
            <w:pPr>
              <w:pStyle w:val="Textoindependiente2"/>
              <w:spacing w:after="0"/>
            </w:pPr>
            <w:r>
              <w:t>…</w:t>
            </w:r>
          </w:p>
          <w:p w14:paraId="20DDBE8D" w14:textId="77777777" w:rsidR="008449AF" w:rsidRDefault="004A5E76">
            <w:pPr>
              <w:pStyle w:val="Textoindependiente2"/>
              <w:spacing w:after="0"/>
            </w:pPr>
            <w:r>
              <w:t>Les engagements et les réalisations doivent être documentés dans le rapport CRAFT.</w:t>
            </w:r>
          </w:p>
        </w:tc>
      </w:tr>
      <w:tr w:rsidR="008449AF" w14:paraId="7410FAA4" w14:textId="77777777">
        <w:tc>
          <w:tcPr>
            <w:tcW w:w="9962" w:type="dxa"/>
            <w:gridSpan w:val="3"/>
            <w:shd w:val="clear" w:color="auto" w:fill="FFFFCC"/>
            <w:tcMar>
              <w:left w:w="88" w:type="dxa"/>
            </w:tcMar>
          </w:tcPr>
          <w:p w14:paraId="440A1704" w14:textId="77777777" w:rsidR="008449AF" w:rsidRDefault="004A5E76">
            <w:pPr>
              <w:pStyle w:val="Textoindependiente"/>
              <w:spacing w:after="0"/>
              <w:rPr>
                <w:b/>
              </w:rPr>
            </w:pPr>
            <w:r>
              <w:rPr>
                <w:b/>
              </w:rPr>
              <w:t>Non abordé</w:t>
            </w:r>
          </w:p>
          <w:p w14:paraId="5221C1B4" w14:textId="77777777" w:rsidR="008449AF" w:rsidRDefault="004A5E76">
            <w:pPr>
              <w:pStyle w:val="Textoindependiente2"/>
              <w:spacing w:after="0"/>
            </w:pPr>
            <w:r>
              <w:rPr>
                <w:b/>
              </w:rPr>
              <w:t>Orientation</w:t>
            </w:r>
            <w:r>
              <w:t> : le risque devra être évalué et s’il est présent, des mesures d’atténuation devront être prises.</w:t>
            </w:r>
          </w:p>
        </w:tc>
      </w:tr>
    </w:tbl>
    <w:p w14:paraId="4A6C6721" w14:textId="77777777" w:rsidR="008449AF" w:rsidRDefault="004A5E76">
      <w:pPr>
        <w:spacing w:after="160" w:line="259" w:lineRule="auto"/>
        <w:rPr>
          <w:rFonts w:eastAsiaTheme="minorEastAsia"/>
        </w:rPr>
      </w:pPr>
      <w:r>
        <w:br w:type="page"/>
      </w:r>
    </w:p>
    <w:tbl>
      <w:tblPr>
        <w:tblStyle w:val="Tablaconcuadrcula"/>
        <w:tblW w:w="9963" w:type="dxa"/>
        <w:tblCellMar>
          <w:left w:w="133" w:type="dxa"/>
        </w:tblCellMar>
        <w:tblLook w:val="04A0" w:firstRow="1" w:lastRow="0" w:firstColumn="1" w:lastColumn="0" w:noHBand="0" w:noVBand="1"/>
      </w:tblPr>
      <w:tblGrid>
        <w:gridCol w:w="4787"/>
        <w:gridCol w:w="991"/>
        <w:gridCol w:w="4185"/>
      </w:tblGrid>
      <w:tr w:rsidR="008449AF" w14:paraId="72369AD8" w14:textId="77777777">
        <w:tc>
          <w:tcPr>
            <w:tcW w:w="5777" w:type="dxa"/>
            <w:gridSpan w:val="2"/>
            <w:tcBorders>
              <w:top w:val="nil"/>
              <w:left w:val="nil"/>
              <w:right w:val="nil"/>
            </w:tcBorders>
            <w:shd w:val="clear" w:color="auto" w:fill="auto"/>
            <w:vAlign w:val="bottom"/>
          </w:tcPr>
          <w:p w14:paraId="3BBD3913" w14:textId="77777777" w:rsidR="008449AF" w:rsidRDefault="004A5E76">
            <w:pPr>
              <w:pStyle w:val="Textoindependiente"/>
              <w:keepNext/>
              <w:pageBreakBefore/>
              <w:spacing w:after="0"/>
              <w:jc w:val="left"/>
              <w:rPr>
                <w:b/>
              </w:rPr>
            </w:pPr>
            <w:r>
              <w:rPr>
                <w:b/>
              </w:rPr>
              <w:lastRenderedPageBreak/>
              <w:t>M.5/3.1.10/E.1</w:t>
            </w:r>
          </w:p>
        </w:tc>
        <w:tc>
          <w:tcPr>
            <w:tcW w:w="4185" w:type="dxa"/>
            <w:tcBorders>
              <w:top w:val="nil"/>
              <w:left w:val="nil"/>
              <w:right w:val="nil"/>
            </w:tcBorders>
            <w:shd w:val="clear" w:color="auto" w:fill="auto"/>
          </w:tcPr>
          <w:p w14:paraId="654370CE" w14:textId="77777777" w:rsidR="008449AF" w:rsidRDefault="004A5E76">
            <w:pPr>
              <w:shd w:val="clear" w:color="auto" w:fill="CC9900"/>
              <w:rPr>
                <w:color w:val="FFFFFF" w:themeColor="background1"/>
                <w:sz w:val="18"/>
              </w:rPr>
            </w:pPr>
            <w:r>
              <w:rPr>
                <w:b/>
                <w:color w:val="FFFFFF" w:themeColor="background1"/>
                <w:sz w:val="18"/>
              </w:rPr>
              <w:t>3. Catégorie</w:t>
            </w:r>
            <w:r>
              <w:rPr>
                <w:color w:val="FFFFFF" w:themeColor="background1"/>
                <w:sz w:val="18"/>
              </w:rPr>
              <w:t> : Utilisation des ressources naturelles</w:t>
            </w:r>
          </w:p>
          <w:p w14:paraId="674B860B" w14:textId="77777777" w:rsidR="008449AF" w:rsidRDefault="004A5E76">
            <w:pPr>
              <w:shd w:val="clear" w:color="auto" w:fill="CC9900"/>
              <w:rPr>
                <w:color w:val="FFFFFF" w:themeColor="background1"/>
                <w:sz w:val="18"/>
              </w:rPr>
            </w:pPr>
            <w:r>
              <w:rPr>
                <w:b/>
                <w:color w:val="FFFFFF" w:themeColor="background1"/>
                <w:sz w:val="18"/>
              </w:rPr>
              <w:t>3.1 Enjeu</w:t>
            </w:r>
            <w:r>
              <w:rPr>
                <w:color w:val="FFFFFF" w:themeColor="background1"/>
                <w:sz w:val="18"/>
              </w:rPr>
              <w:t> : Utilisation de la terre et biodiversité</w:t>
            </w:r>
          </w:p>
          <w:p w14:paraId="576253D3" w14:textId="77777777" w:rsidR="008449AF" w:rsidRDefault="004A5E76">
            <w:pPr>
              <w:shd w:val="clear" w:color="auto" w:fill="CC9900"/>
              <w:rPr>
                <w:color w:val="FFFFFF" w:themeColor="background1"/>
                <w:sz w:val="18"/>
              </w:rPr>
            </w:pPr>
            <w:r>
              <w:rPr>
                <w:b/>
                <w:color w:val="FFFFFF" w:themeColor="background1"/>
                <w:sz w:val="18"/>
              </w:rPr>
              <w:t xml:space="preserve">3.1.10 Sous-enjeu : </w:t>
            </w:r>
            <w:r>
              <w:rPr>
                <w:color w:val="FFFFFF" w:themeColor="background1"/>
                <w:sz w:val="18"/>
              </w:rPr>
              <w:t>Conflits avec l’agriculture</w:t>
            </w:r>
          </w:p>
        </w:tc>
      </w:tr>
      <w:tr w:rsidR="008449AF" w14:paraId="166C2796" w14:textId="77777777">
        <w:tc>
          <w:tcPr>
            <w:tcW w:w="9962" w:type="dxa"/>
            <w:gridSpan w:val="3"/>
            <w:shd w:val="clear" w:color="auto" w:fill="auto"/>
            <w:tcMar>
              <w:left w:w="88" w:type="dxa"/>
            </w:tcMar>
          </w:tcPr>
          <w:p w14:paraId="33DF3E77" w14:textId="7F7ACCBE" w:rsidR="008449AF" w:rsidRDefault="004A5E76">
            <w:pPr>
              <w:pStyle w:val="Textoindependiente"/>
              <w:spacing w:after="0"/>
            </w:pPr>
            <w:r>
              <w:rPr>
                <w:b/>
              </w:rPr>
              <w:t>Le PMA utilise les terrains miniers en coordination avec les agriculteurs et les éleveurs qui exigent la même ressource pour leur activité agricole ou d’élevage.</w:t>
            </w:r>
          </w:p>
        </w:tc>
      </w:tr>
      <w:tr w:rsidR="008449AF" w14:paraId="3CE40DB0" w14:textId="77777777">
        <w:tc>
          <w:tcPr>
            <w:tcW w:w="9962" w:type="dxa"/>
            <w:gridSpan w:val="3"/>
            <w:shd w:val="clear" w:color="auto" w:fill="auto"/>
            <w:tcMar>
              <w:left w:w="88" w:type="dxa"/>
            </w:tcMar>
          </w:tcPr>
          <w:p w14:paraId="4E375C7D" w14:textId="77777777" w:rsidR="008449AF" w:rsidRDefault="004A5E76">
            <w:pPr>
              <w:pStyle w:val="Textoindependiente2"/>
              <w:spacing w:after="0"/>
              <w:rPr>
                <w:b/>
              </w:rPr>
            </w:pPr>
            <w:r>
              <w:rPr>
                <w:b/>
              </w:rPr>
              <w:t>Orientation</w:t>
            </w:r>
            <w:r>
              <w:t xml:space="preserve"> : l’activité minière est dans certains endroits une activité économique temporaire, jusqu’à épuisement du filon, alors que l’usage agricole des sols, s’il existe sur les terrains à exploiter, n’est en principe pas limité dans le temps. </w:t>
            </w:r>
          </w:p>
        </w:tc>
      </w:tr>
      <w:tr w:rsidR="008449AF" w14:paraId="54CFC122" w14:textId="77777777">
        <w:tc>
          <w:tcPr>
            <w:tcW w:w="4786" w:type="dxa"/>
            <w:shd w:val="clear" w:color="auto" w:fill="92D050"/>
            <w:tcMar>
              <w:left w:w="88" w:type="dxa"/>
            </w:tcMar>
          </w:tcPr>
          <w:p w14:paraId="13EDF075" w14:textId="77777777" w:rsidR="008449AF" w:rsidRDefault="004A5E76">
            <w:pPr>
              <w:pStyle w:val="Textoindependiente"/>
              <w:spacing w:after="0"/>
            </w:pPr>
            <w:r>
              <w:rPr>
                <w:b/>
              </w:rPr>
              <w:t>Contrôlé :</w:t>
            </w:r>
          </w:p>
          <w:p w14:paraId="2A2E71FA" w14:textId="77777777" w:rsidR="008449AF" w:rsidRDefault="004A5E76">
            <w:pPr>
              <w:pStyle w:val="Textoindependiente"/>
              <w:spacing w:after="0"/>
            </w:pPr>
            <w:r>
              <w:t>Les conflits d’usage du sol entre les activités minières et agricoles sont résolus. Lorsque l’amélioration liée à cette exigence est réalisée, le risque important est contrôlé.</w:t>
            </w:r>
          </w:p>
          <w:p w14:paraId="52D74382" w14:textId="77777777" w:rsidR="008449AF" w:rsidRDefault="004A5E76">
            <w:pPr>
              <w:pStyle w:val="Textoindependiente"/>
              <w:spacing w:after="0"/>
              <w:jc w:val="center"/>
            </w:pPr>
            <w:r>
              <w:t>--- et ---</w:t>
            </w:r>
          </w:p>
          <w:p w14:paraId="2745BB34" w14:textId="77777777" w:rsidR="008449AF" w:rsidRDefault="004A5E76">
            <w:pPr>
              <w:pStyle w:val="Textoindependiente"/>
              <w:spacing w:after="0"/>
              <w:rPr>
                <w:b/>
              </w:rPr>
            </w:pPr>
            <w:r>
              <w:t>Le PMA s’est engagé à poursuivre avec l’atténuation des risques moyens et faibles (Modules 6 et 7).</w:t>
            </w:r>
          </w:p>
        </w:tc>
        <w:tc>
          <w:tcPr>
            <w:tcW w:w="5176" w:type="dxa"/>
            <w:gridSpan w:val="2"/>
            <w:shd w:val="clear" w:color="auto" w:fill="auto"/>
            <w:tcMar>
              <w:left w:w="88" w:type="dxa"/>
            </w:tcMar>
          </w:tcPr>
          <w:p w14:paraId="392B7FB9" w14:textId="77777777" w:rsidR="008449AF" w:rsidRDefault="004A5E76">
            <w:pPr>
              <w:pStyle w:val="Textoindependiente2"/>
              <w:spacing w:after="0"/>
            </w:pPr>
            <w:r>
              <w:rPr>
                <w:b/>
              </w:rPr>
              <w:t>Orientation</w:t>
            </w:r>
            <w:r>
              <w:t> : le PMA a atteint un consensus avec les agriculteurs et les éleveurs concernant l’usage du sol.</w:t>
            </w:r>
          </w:p>
        </w:tc>
      </w:tr>
      <w:tr w:rsidR="008449AF" w14:paraId="15FA901E" w14:textId="77777777">
        <w:tc>
          <w:tcPr>
            <w:tcW w:w="9962" w:type="dxa"/>
            <w:gridSpan w:val="3"/>
            <w:tcBorders>
              <w:top w:val="nil"/>
              <w:bottom w:val="nil"/>
            </w:tcBorders>
            <w:shd w:val="clear" w:color="auto" w:fill="CCFF66"/>
            <w:tcMar>
              <w:left w:w="88" w:type="dxa"/>
            </w:tcMar>
          </w:tcPr>
          <w:p w14:paraId="413128E4" w14:textId="77777777" w:rsidR="008449AF" w:rsidRDefault="004A5E76">
            <w:pPr>
              <w:pStyle w:val="Textoindependiente"/>
              <w:spacing w:after="0"/>
              <w:jc w:val="left"/>
              <w:rPr>
                <w:b/>
              </w:rPr>
            </w:pPr>
            <w:r>
              <w:rPr>
                <w:b/>
              </w:rPr>
              <w:t>En progression :</w:t>
            </w:r>
          </w:p>
        </w:tc>
      </w:tr>
      <w:tr w:rsidR="008449AF" w14:paraId="0E9EFC45" w14:textId="77777777">
        <w:tc>
          <w:tcPr>
            <w:tcW w:w="4786" w:type="dxa"/>
            <w:tcBorders>
              <w:top w:val="nil"/>
              <w:right w:val="nil"/>
            </w:tcBorders>
            <w:shd w:val="clear" w:color="auto" w:fill="CCFF66"/>
            <w:tcMar>
              <w:left w:w="88" w:type="dxa"/>
            </w:tcMar>
          </w:tcPr>
          <w:p w14:paraId="487787D8" w14:textId="77777777" w:rsidR="008449AF" w:rsidRDefault="004A5E76">
            <w:pPr>
              <w:jc w:val="center"/>
              <w:rPr>
                <w:b/>
              </w:rPr>
            </w:pPr>
            <w:r>
              <w:rPr>
                <w:b/>
              </w:rPr>
              <w:t>Risque</w:t>
            </w:r>
          </w:p>
        </w:tc>
        <w:tc>
          <w:tcPr>
            <w:tcW w:w="5176" w:type="dxa"/>
            <w:gridSpan w:val="2"/>
            <w:tcBorders>
              <w:top w:val="nil"/>
              <w:left w:val="nil"/>
            </w:tcBorders>
            <w:shd w:val="clear" w:color="auto" w:fill="CCFF66"/>
          </w:tcPr>
          <w:p w14:paraId="2CA3451C" w14:textId="77777777" w:rsidR="008449AF" w:rsidRDefault="004A5E76">
            <w:pPr>
              <w:jc w:val="center"/>
              <w:rPr>
                <w:b/>
              </w:rPr>
            </w:pPr>
            <w:r>
              <w:rPr>
                <w:b/>
              </w:rPr>
              <w:t>Amélioration</w:t>
            </w:r>
          </w:p>
        </w:tc>
      </w:tr>
      <w:tr w:rsidR="008449AF" w14:paraId="5520766F" w14:textId="77777777">
        <w:tc>
          <w:tcPr>
            <w:tcW w:w="4786" w:type="dxa"/>
            <w:shd w:val="clear" w:color="auto" w:fill="auto"/>
            <w:tcMar>
              <w:left w:w="88" w:type="dxa"/>
            </w:tcMar>
          </w:tcPr>
          <w:p w14:paraId="0440A648" w14:textId="77777777" w:rsidR="008449AF" w:rsidRDefault="004A5E76">
            <w:pPr>
              <w:pStyle w:val="Textoindependiente"/>
              <w:spacing w:after="0"/>
            </w:pPr>
            <w:r>
              <w:t>Les conflits de ressources concernant l’usage du sol existent, c’est-à-dire que l’AMAPE est réalisée sur des terres qui fournissent leurs moyens d’existence aux agriculteurs et aux éleveurs.</w:t>
            </w:r>
          </w:p>
          <w:p w14:paraId="3F37C903" w14:textId="77777777" w:rsidR="008449AF" w:rsidRDefault="008449AF"/>
          <w:p w14:paraId="5A273C0C" w14:textId="77777777" w:rsidR="008449AF" w:rsidRDefault="008449AF"/>
        </w:tc>
        <w:tc>
          <w:tcPr>
            <w:tcW w:w="5176" w:type="dxa"/>
            <w:gridSpan w:val="2"/>
            <w:shd w:val="clear" w:color="auto" w:fill="auto"/>
            <w:tcMar>
              <w:left w:w="88" w:type="dxa"/>
            </w:tcMar>
          </w:tcPr>
          <w:p w14:paraId="2E378EE6" w14:textId="250D91DB" w:rsidR="008449AF" w:rsidRDefault="004A5E76">
            <w:pPr>
              <w:pStyle w:val="Textoindependiente"/>
              <w:spacing w:after="0"/>
            </w:pPr>
            <w:r>
              <w:t>Un plan de gestion des risques et des impacts pour faire coexister les opérations minières des PMA avec les activités agricoles ou d’élevage est développé. Les impacts des opérations de l’AMAPE sont évalués, un processus participatif est mis en place pour arriver à un consensus avec les agriculteurs et les éleveurs concernant l’usage du sol durant la vie de la mine et l’utilisation après l’exploitation de la mine.</w:t>
            </w:r>
            <w:r>
              <w:rPr>
                <w:rStyle w:val="Refdenotaalpie"/>
              </w:rPr>
              <w:t xml:space="preserve"> </w:t>
            </w:r>
            <w:r>
              <w:rPr>
                <w:rStyle w:val="Ancredenotedebasdepage"/>
              </w:rPr>
              <w:footnoteReference w:id="25"/>
            </w:r>
          </w:p>
          <w:p w14:paraId="2471CEAB" w14:textId="77777777" w:rsidR="008449AF" w:rsidRDefault="004A5E76">
            <w:pPr>
              <w:pStyle w:val="Textoindependiente2"/>
              <w:spacing w:after="0"/>
            </w:pPr>
            <w:r>
              <w:rPr>
                <w:b/>
              </w:rPr>
              <w:t>Orientation</w:t>
            </w:r>
            <w:r>
              <w:t> : sur une base annuelle, le PMA devra s’engager à avancer vers l’atténuation du risque et à réaliser les améliorations.</w:t>
            </w:r>
          </w:p>
          <w:p w14:paraId="3D124A0B" w14:textId="77777777" w:rsidR="008449AF" w:rsidRDefault="004A5E76">
            <w:pPr>
              <w:pStyle w:val="Textoindependiente2"/>
              <w:spacing w:after="0"/>
            </w:pPr>
            <w:r>
              <w:t>Les activités recommandées sont :</w:t>
            </w:r>
          </w:p>
          <w:p w14:paraId="01AF4C43" w14:textId="77777777" w:rsidR="008449AF" w:rsidRDefault="004A5E76">
            <w:pPr>
              <w:pStyle w:val="Textoindependiente2"/>
              <w:spacing w:after="0"/>
            </w:pPr>
            <w:r>
              <w:t>…</w:t>
            </w:r>
          </w:p>
          <w:p w14:paraId="3D0D45A9" w14:textId="77777777" w:rsidR="008449AF" w:rsidRDefault="004A5E76">
            <w:pPr>
              <w:pStyle w:val="Textoindependiente2"/>
              <w:spacing w:after="0"/>
            </w:pPr>
            <w:r>
              <w:t>…</w:t>
            </w:r>
          </w:p>
          <w:p w14:paraId="41363B64" w14:textId="77777777" w:rsidR="008449AF" w:rsidRDefault="004A5E76">
            <w:pPr>
              <w:pStyle w:val="Textoindependiente2"/>
              <w:spacing w:after="0"/>
            </w:pPr>
            <w:r>
              <w:t>…</w:t>
            </w:r>
          </w:p>
          <w:p w14:paraId="58913163" w14:textId="77777777" w:rsidR="008449AF" w:rsidRDefault="004A5E76">
            <w:pPr>
              <w:pStyle w:val="Textoindependiente2"/>
              <w:spacing w:after="0"/>
            </w:pPr>
            <w:r>
              <w:t>Les engagements et les réalisations doivent être documentés dans le rapport CRAFT.</w:t>
            </w:r>
          </w:p>
        </w:tc>
      </w:tr>
      <w:tr w:rsidR="008449AF" w14:paraId="4EC3FA63" w14:textId="77777777">
        <w:tc>
          <w:tcPr>
            <w:tcW w:w="9962" w:type="dxa"/>
            <w:gridSpan w:val="3"/>
            <w:shd w:val="clear" w:color="auto" w:fill="FFFFCC"/>
            <w:tcMar>
              <w:left w:w="88" w:type="dxa"/>
            </w:tcMar>
          </w:tcPr>
          <w:p w14:paraId="596C6780" w14:textId="77777777" w:rsidR="008449AF" w:rsidRDefault="004A5E76">
            <w:pPr>
              <w:pStyle w:val="Textoindependiente"/>
              <w:spacing w:after="0"/>
              <w:rPr>
                <w:b/>
              </w:rPr>
            </w:pPr>
            <w:r>
              <w:rPr>
                <w:b/>
              </w:rPr>
              <w:t>Non abordé</w:t>
            </w:r>
          </w:p>
          <w:p w14:paraId="2ECB77E9" w14:textId="77777777" w:rsidR="008449AF" w:rsidRDefault="004A5E76">
            <w:pPr>
              <w:pStyle w:val="Textoindependiente2"/>
              <w:spacing w:after="0"/>
            </w:pPr>
            <w:r>
              <w:rPr>
                <w:b/>
              </w:rPr>
              <w:t>Orientation</w:t>
            </w:r>
            <w:r>
              <w:t> : le risque devra être évalué et s’il est présent, des mesures d’atténuation devront être prises.</w:t>
            </w:r>
          </w:p>
        </w:tc>
      </w:tr>
    </w:tbl>
    <w:p w14:paraId="4F699283" w14:textId="77777777" w:rsidR="008449AF" w:rsidRDefault="004A5E76">
      <w:pPr>
        <w:spacing w:after="160" w:line="259" w:lineRule="auto"/>
        <w:rPr>
          <w:rFonts w:eastAsiaTheme="minorEastAsia"/>
        </w:rPr>
      </w:pPr>
      <w:r>
        <w:br w:type="page"/>
      </w:r>
    </w:p>
    <w:tbl>
      <w:tblPr>
        <w:tblStyle w:val="Tablaconcuadrcula"/>
        <w:tblW w:w="9963" w:type="dxa"/>
        <w:tblCellMar>
          <w:left w:w="133" w:type="dxa"/>
        </w:tblCellMar>
        <w:tblLook w:val="04A0" w:firstRow="1" w:lastRow="0" w:firstColumn="1" w:lastColumn="0" w:noHBand="0" w:noVBand="1"/>
      </w:tblPr>
      <w:tblGrid>
        <w:gridCol w:w="4787"/>
        <w:gridCol w:w="991"/>
        <w:gridCol w:w="4185"/>
      </w:tblGrid>
      <w:tr w:rsidR="008449AF" w14:paraId="7674C7DA" w14:textId="77777777">
        <w:tc>
          <w:tcPr>
            <w:tcW w:w="5777" w:type="dxa"/>
            <w:gridSpan w:val="2"/>
            <w:tcBorders>
              <w:top w:val="nil"/>
              <w:left w:val="nil"/>
              <w:right w:val="nil"/>
            </w:tcBorders>
            <w:shd w:val="clear" w:color="auto" w:fill="auto"/>
            <w:vAlign w:val="bottom"/>
          </w:tcPr>
          <w:p w14:paraId="202690AC" w14:textId="77777777" w:rsidR="008449AF" w:rsidRDefault="004A5E76">
            <w:pPr>
              <w:pStyle w:val="Textoindependiente"/>
              <w:keepNext/>
              <w:pageBreakBefore/>
              <w:spacing w:after="0"/>
              <w:jc w:val="left"/>
              <w:rPr>
                <w:b/>
              </w:rPr>
            </w:pPr>
            <w:r>
              <w:rPr>
                <w:b/>
              </w:rPr>
              <w:lastRenderedPageBreak/>
              <w:t>M.5/3.1.11/E.1</w:t>
            </w:r>
          </w:p>
        </w:tc>
        <w:tc>
          <w:tcPr>
            <w:tcW w:w="4185" w:type="dxa"/>
            <w:tcBorders>
              <w:top w:val="nil"/>
              <w:left w:val="nil"/>
              <w:right w:val="nil"/>
            </w:tcBorders>
            <w:shd w:val="clear" w:color="auto" w:fill="auto"/>
          </w:tcPr>
          <w:p w14:paraId="0288CB3D" w14:textId="77777777" w:rsidR="008449AF" w:rsidRDefault="004A5E76">
            <w:pPr>
              <w:shd w:val="clear" w:color="auto" w:fill="CC9900"/>
              <w:rPr>
                <w:color w:val="FFFFFF" w:themeColor="background1"/>
                <w:sz w:val="18"/>
              </w:rPr>
            </w:pPr>
            <w:r>
              <w:rPr>
                <w:b/>
                <w:color w:val="FFFFFF" w:themeColor="background1"/>
                <w:sz w:val="18"/>
              </w:rPr>
              <w:t>3. Catégorie</w:t>
            </w:r>
            <w:r>
              <w:rPr>
                <w:color w:val="FFFFFF" w:themeColor="background1"/>
                <w:sz w:val="18"/>
              </w:rPr>
              <w:t> : Utilisation des ressources naturelles</w:t>
            </w:r>
          </w:p>
          <w:p w14:paraId="54E991D7" w14:textId="77777777" w:rsidR="008449AF" w:rsidRDefault="004A5E76">
            <w:pPr>
              <w:shd w:val="clear" w:color="auto" w:fill="CC9900"/>
              <w:rPr>
                <w:color w:val="FFFFFF" w:themeColor="background1"/>
                <w:sz w:val="18"/>
              </w:rPr>
            </w:pPr>
            <w:r>
              <w:rPr>
                <w:b/>
                <w:color w:val="FFFFFF" w:themeColor="background1"/>
                <w:sz w:val="18"/>
              </w:rPr>
              <w:t>3.1 Enjeu</w:t>
            </w:r>
            <w:r>
              <w:rPr>
                <w:color w:val="FFFFFF" w:themeColor="background1"/>
                <w:sz w:val="18"/>
              </w:rPr>
              <w:t> : Utilisation de la terre et biodiversité</w:t>
            </w:r>
          </w:p>
          <w:p w14:paraId="1F8CC52B" w14:textId="77777777" w:rsidR="008449AF" w:rsidRDefault="004A5E76">
            <w:pPr>
              <w:shd w:val="clear" w:color="auto" w:fill="CC9900"/>
              <w:rPr>
                <w:color w:val="FFFFFF" w:themeColor="background1"/>
                <w:sz w:val="18"/>
              </w:rPr>
            </w:pPr>
            <w:r>
              <w:rPr>
                <w:b/>
                <w:color w:val="FFFFFF" w:themeColor="background1"/>
                <w:sz w:val="18"/>
              </w:rPr>
              <w:t xml:space="preserve">3.1.11 Sous-enjeu : </w:t>
            </w:r>
            <w:r>
              <w:rPr>
                <w:color w:val="FFFFFF" w:themeColor="background1"/>
                <w:sz w:val="18"/>
              </w:rPr>
              <w:t>Conflits avec l’activité minière à grande échelle</w:t>
            </w:r>
          </w:p>
        </w:tc>
      </w:tr>
      <w:tr w:rsidR="008449AF" w14:paraId="72BF03A9" w14:textId="77777777">
        <w:tc>
          <w:tcPr>
            <w:tcW w:w="9962" w:type="dxa"/>
            <w:gridSpan w:val="3"/>
            <w:shd w:val="clear" w:color="auto" w:fill="auto"/>
            <w:tcMar>
              <w:left w:w="88" w:type="dxa"/>
            </w:tcMar>
          </w:tcPr>
          <w:p w14:paraId="7923F01A" w14:textId="77777777" w:rsidR="008449AF" w:rsidRDefault="004A5E76">
            <w:pPr>
              <w:pStyle w:val="Textoindependiente"/>
              <w:spacing w:after="0"/>
              <w:rPr>
                <w:b/>
              </w:rPr>
            </w:pPr>
            <w:r>
              <w:rPr>
                <w:b/>
              </w:rPr>
              <w:t>Les opérations légitimes de l’AMAPE et de l’AMG font le plus d’efforts possibles pour coexister et coopérer.</w:t>
            </w:r>
          </w:p>
        </w:tc>
      </w:tr>
      <w:tr w:rsidR="008449AF" w14:paraId="03B1B466" w14:textId="77777777">
        <w:tc>
          <w:tcPr>
            <w:tcW w:w="9962" w:type="dxa"/>
            <w:gridSpan w:val="3"/>
            <w:shd w:val="clear" w:color="auto" w:fill="auto"/>
            <w:tcMar>
              <w:left w:w="88" w:type="dxa"/>
            </w:tcMar>
          </w:tcPr>
          <w:p w14:paraId="24FC7217" w14:textId="77777777" w:rsidR="008449AF" w:rsidRDefault="004A5E76">
            <w:pPr>
              <w:pStyle w:val="Textoindependiente2"/>
              <w:spacing w:after="0"/>
            </w:pPr>
            <w:r>
              <w:rPr>
                <w:b/>
              </w:rPr>
              <w:t>Orientation</w:t>
            </w:r>
            <w:r>
              <w:t xml:space="preserve"> : la coexistence de l’AMAPE et de l’AMG dépend largement de la bonne volonté mutuelle des deux parties et en général, l’AMG -qui est la partie qui possède le plus souvent les titres miniers- se trouve dans une position de force pour négocier. Des publications d’orientations relatives à l’engagement de l’AMG avec l’AMAPE existent </w:t>
            </w:r>
            <w:r>
              <w:fldChar w:fldCharType="begin"/>
            </w:r>
            <w:r>
              <w:instrText>ADDIN CITAVI.PLACEHOLDER 426e43b1-cc69-4e3c-96af-f62b6bdecc8d PFBsYWNlaG9sZGVyPg0KICA8QWRkSW5WZXJzaW9uPjUuNy4wLjA8L0FkZEluVmVyc2lvbj4NCiAgPElkPjQyNmU0M2IxLWNjNjktNGUzYy05NmFmLWY2MmI2YmRlY2M4ZDwvSWQ+DQogIDxFbnRyaWVzPg0KICAgIDxFbnRyeT4NCiAgICAgIDxJZD44ZTVmY2Q2NS1jYWIyLTRlNzUtOTQ4Yy0wODJlNjU4ZDY4Nzc8L0lkPg0KICAgICAgPFJlZmVyZW5jZUlkPjNhYzMzMTM5LTFkNjgtNGY5MC04YzRhLTg1ZmZhODhlNDE5OTwvUmVmZXJlbmNlSWQ+DQogICAgICA8UmFuZ2U+DQogICAgICAgIDxTdGFydD4wPC9TdGFydD4NCiAgICAgICAgPExlbmd0aD4xNTwvTGVuZ3RoPg0KICAgICAgPC9SYW5nZT4NCiAgICAgIDxSZWZlcmVuY2U+DQogICAgICAgIDxSZWZlcmVuY2VUeXBlSWQ+VW5wdWJsaXNoZWRXb3JrPC9SZWZlcmVuY2VUeXBlSWQ+DQogICAgICAgIDxBdXRob3JzPg0KICAgICAgICAgIDxQZXJzb24+DQogICAgICAgICAgICA8TGFzdE5hbWU+SUZDPC9MYXN0TmFtZT4NCiAgICAgICAgICA8L1BlcnNvbj4NCiAgICAgICAgICA8UGVyc29uPg0KICAgICAgICAgICAgPExhc3ROYW1lPklDTU08L0xhc3ROYW1lPg0KICAgICAgICAgIDwvUGVyc29uPg0KICAgICAgICA8L0F1dGhvcnM+DQogICAgICAgIDxBY2Nlc3NEYXRlPjAzLzAyLzIwMTg8L0FjY2Vzc0RhdGU+DQogICAgICAgIDxEYXRlPjIwMDk8L0RhdGU+DQogICAgICAgIDxJZD4zYWMzMzEzOS0xZDY4LTRmOTAtOGM0YS04NWZmYTg4ZTQxOTk8L0lkPg0KICAgICAgICA8TG9jYXRpb25zPg0KICAgICAgICAgIDxMb2NhdGlvbj4NCiAgICAgICAgICAgIDxBZGRyZXNzPldvcmtpbmclMjBUb2dldGhlciwlMjBIb3clMjBMYXJnZS1zY2FsZSUyME1pbmluZyUyMGNhbiUyMEVuZ2FnZSUyMHdpdGglMjBBU00ucGRmPC9BZGRyZXNzPg0KICAgICAgICAgICAgPExvY2F0aW9uVHlwZT5FbGVjdHJvbmljQWRkcmVzczwvTG9jYXRpb25UeXBlPg0KICAgICAgICAgIDwvTG9jYXRpb24+DQogICAgICAgICAgPExvY2F0aW9uPg0KICAgICAgICAgICAgPEFkZHJlc3M+aHR0cHM6Ly93d3cuY29tbWRldi5vcmcvd3AtY29udGVudC91cGxvYWRzLzIwMTUvMDYvV29ya2luZy10b2dldGhlci1Ib3ctbGFyZ2Utc2NhbGUtbWluaW5nLWNhbi1lbmdhZ2Utd2l0aC1hcnRpc2FuYWwtYW5kLXNtYWxsLXNjYWxlLW1pbmVycy5wZGY8L0FkZHJlc3M+DQogICAgICAgICAgICA8TG9jYXRpb25UeXBlPkVsZWN0cm9uaWNBZGRyZXNzPC9Mb2NhdGlvblR5cGU+DQogICAgICAgICAgPC9Mb2NhdGlvbj4NCiAgICAgICAgPC9Mb2NhdGlvbnM+DQogICAgICAgIDxPbmxpbmVBZGRyZXNzPmh0dHBzOi8vd3d3LmNvbW1kZXYub3JnL3dwLWNvbnRlbnQvdXBsb2Fkcy8yMDE1LzA2L1dvcmtpbmctdG9nZXRoZXItSG93LWxhcmdlLXNjYWxlLW1pbmluZy1jYW4tZW5nYWdlLXdpdGgtYXJ0aXNhbmFsLWFuZC1zbWFsbC1zY2FsZS1taW5lcnMucGRmPC9PbmxpbmVBZGRyZXNzPg0KICAgICAgICA8UGFnZUNvdW50QzU+PCFbQ0RBVEFbPGM+MTA4PC9jPg0KPGluPnRydWU8L2luPg0KPG9zPjEwODwvb3M+DQo8cHM+MTA4PC9wcz5dXT48L1BhZ2VDb3VudEM1Pg0KICAgICAgICA8UGFnZUNvdW50PjEwODwvUGFnZUNvdW50Pg0KICAgICAgICA8UGxhY2VPZlB1YmxpY2F0aW9uPldhc2hpbmd0b24sIEQuQy48L1BsYWNlT2ZQdWJsaWNhdGlvbj4NCiAgICAgICAgPFNlcXVlbmNlTnVtYmVyPjc3NjwvU2VxdWVuY2VOdW1iZXI+DQogICAgICAgIDxTaG9ydFRpdGxlPklGQywgSUNNTSAyMDA5IOKAkyBXb3JraW5nIFRvZ2V0aGVyPC9TaG9ydFRpdGxlPg0KICAgICAgICA8U3VidGl0bGU+SG93IGxhcmdlLXNjYWxlIG1pbmluZyBjYW4gZW5nYWdlIHdpdGggYXJ0aXNhbmFsIGFuZCBzbWFsbC1zY2FsZSBtaW5lcnM8L1N1YnRpdGxlPg0KICAgICAgICA8VGl0bGU+V29ya2luZyBUb2dldGhlcjwvVGl0bGU+DQogICAgICA8L1JlZmVyZW5jZT4NCiAgICA8L0VudHJ5Pg0KICA8L0VudHJpZXM+DQogIDxUZXh0PihJRkMmYW1wO0lDTU0gMjAwO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lGQyZhbXA7SUNNTSAyMDA5KTwvVGV4dD4NCiAgICA8L1RleHRVbml0Pg0KICA8L1RleHRVbml0cz4NCjwvUGxhY2Vob2xkZXI+</w:instrText>
            </w:r>
            <w:r>
              <w:fldChar w:fldCharType="separate"/>
            </w:r>
            <w:bookmarkStart w:id="331" w:name="__Fieldmark__4728_187408736"/>
            <w:r>
              <w:t>(</w:t>
            </w:r>
            <w:bookmarkStart w:id="332" w:name="__Fieldmark__43254_1435017116"/>
            <w:r>
              <w:t>I</w:t>
            </w:r>
            <w:bookmarkStart w:id="333" w:name="__Fieldmark__23893_1435017116"/>
            <w:r>
              <w:t>F</w:t>
            </w:r>
            <w:bookmarkStart w:id="334" w:name="__Fieldmark__10799_1435017116"/>
            <w:r>
              <w:t>C</w:t>
            </w:r>
            <w:bookmarkStart w:id="335" w:name="__Fieldmark__5572_2621159314"/>
            <w:r>
              <w:t>&amp;</w:t>
            </w:r>
            <w:bookmarkStart w:id="336" w:name="_CTVP001426e43b1cc694e3c96aff62b6bdecc8d"/>
            <w:r>
              <w:t>ICMM 2009)</w:t>
            </w:r>
            <w:r>
              <w:fldChar w:fldCharType="end"/>
            </w:r>
            <w:bookmarkEnd w:id="331"/>
            <w:bookmarkEnd w:id="332"/>
            <w:bookmarkEnd w:id="333"/>
            <w:bookmarkEnd w:id="334"/>
            <w:bookmarkEnd w:id="335"/>
            <w:bookmarkEnd w:id="336"/>
            <w:r>
              <w:t xml:space="preserve">, mais les expériences complémentaires sur la façon pour l’AMAPE (c’est-à-dire les PMA dans des systèmes CRAFT) de s’engager auprès de l’AMG sont plus souvent limitées à des cas d’étude anecdotiques. </w:t>
            </w:r>
          </w:p>
        </w:tc>
      </w:tr>
      <w:tr w:rsidR="008449AF" w14:paraId="4EB653C9" w14:textId="77777777">
        <w:tc>
          <w:tcPr>
            <w:tcW w:w="4786" w:type="dxa"/>
            <w:shd w:val="clear" w:color="auto" w:fill="92D050"/>
            <w:tcMar>
              <w:left w:w="88" w:type="dxa"/>
            </w:tcMar>
          </w:tcPr>
          <w:p w14:paraId="536270F0" w14:textId="77777777" w:rsidR="008449AF" w:rsidRDefault="004A5E76">
            <w:pPr>
              <w:pStyle w:val="Textoindependiente"/>
              <w:spacing w:after="0"/>
            </w:pPr>
            <w:r>
              <w:rPr>
                <w:b/>
              </w:rPr>
              <w:t>Contrôlé :</w:t>
            </w:r>
          </w:p>
          <w:p w14:paraId="029396C3" w14:textId="77777777" w:rsidR="008449AF" w:rsidRDefault="004A5E76">
            <w:pPr>
              <w:pStyle w:val="Textoindependiente"/>
              <w:spacing w:after="0"/>
            </w:pPr>
            <w:r>
              <w:t>Lorsque l’amélioration liée à cette exigence est réalisée, le risque important est contrôlé.</w:t>
            </w:r>
          </w:p>
          <w:p w14:paraId="730B55B5" w14:textId="77777777" w:rsidR="008449AF" w:rsidRDefault="004A5E76">
            <w:pPr>
              <w:pStyle w:val="Textoindependiente"/>
              <w:spacing w:after="0"/>
              <w:jc w:val="center"/>
            </w:pPr>
            <w:r>
              <w:t>--- et ---</w:t>
            </w:r>
          </w:p>
          <w:p w14:paraId="14E3FAAB" w14:textId="77777777" w:rsidR="008449AF" w:rsidRDefault="004A5E76">
            <w:pPr>
              <w:pStyle w:val="Textoindependiente"/>
              <w:spacing w:after="0"/>
              <w:rPr>
                <w:b/>
              </w:rPr>
            </w:pPr>
            <w:r>
              <w:t>Le PMA s’est engagé à poursuivre avec l’atténuation des risques moyens et faibles (Modules 6 et 7).</w:t>
            </w:r>
          </w:p>
        </w:tc>
        <w:tc>
          <w:tcPr>
            <w:tcW w:w="5176" w:type="dxa"/>
            <w:gridSpan w:val="2"/>
            <w:shd w:val="clear" w:color="auto" w:fill="auto"/>
            <w:tcMar>
              <w:left w:w="88" w:type="dxa"/>
            </w:tcMar>
          </w:tcPr>
          <w:p w14:paraId="09142A8C" w14:textId="77777777" w:rsidR="008449AF" w:rsidRDefault="004A5E76">
            <w:pPr>
              <w:pStyle w:val="Textoindependiente2"/>
              <w:spacing w:after="0"/>
            </w:pPr>
            <w:r>
              <w:rPr>
                <w:b/>
              </w:rPr>
              <w:t>Orientation</w:t>
            </w:r>
            <w:r>
              <w:t> : les activités minières de l’AMAPE et les opérations d’AMG attenantes coexistent et coordonnent leurs activités.</w:t>
            </w:r>
          </w:p>
          <w:p w14:paraId="65B0E7B7" w14:textId="77777777" w:rsidR="008449AF" w:rsidRDefault="004A5E76">
            <w:pPr>
              <w:pStyle w:val="Textoindependiente2"/>
              <w:spacing w:after="0"/>
              <w:rPr>
                <w:b/>
              </w:rPr>
            </w:pPr>
            <w:r>
              <w:t>Les systèmes CRAFT peuvent jouer un rôle important, en facilitant le dialogue entre l’AMAPE et l’AMG.</w:t>
            </w:r>
          </w:p>
        </w:tc>
      </w:tr>
      <w:tr w:rsidR="008449AF" w14:paraId="31FF15F6" w14:textId="77777777">
        <w:tc>
          <w:tcPr>
            <w:tcW w:w="9962" w:type="dxa"/>
            <w:gridSpan w:val="3"/>
            <w:tcBorders>
              <w:top w:val="nil"/>
              <w:bottom w:val="nil"/>
            </w:tcBorders>
            <w:shd w:val="clear" w:color="auto" w:fill="CCFF66"/>
            <w:tcMar>
              <w:left w:w="88" w:type="dxa"/>
            </w:tcMar>
          </w:tcPr>
          <w:p w14:paraId="43B92CF9" w14:textId="77777777" w:rsidR="008449AF" w:rsidRDefault="004A5E76">
            <w:pPr>
              <w:pStyle w:val="Textoindependiente"/>
              <w:spacing w:after="0"/>
              <w:jc w:val="left"/>
              <w:rPr>
                <w:b/>
              </w:rPr>
            </w:pPr>
            <w:r>
              <w:rPr>
                <w:b/>
              </w:rPr>
              <w:t>En progression :</w:t>
            </w:r>
          </w:p>
        </w:tc>
      </w:tr>
      <w:tr w:rsidR="008449AF" w14:paraId="77BC0EE1" w14:textId="77777777">
        <w:tc>
          <w:tcPr>
            <w:tcW w:w="4786" w:type="dxa"/>
            <w:tcBorders>
              <w:top w:val="nil"/>
              <w:right w:val="nil"/>
            </w:tcBorders>
            <w:shd w:val="clear" w:color="auto" w:fill="CCFF66"/>
            <w:tcMar>
              <w:left w:w="88" w:type="dxa"/>
            </w:tcMar>
          </w:tcPr>
          <w:p w14:paraId="21FA5F7A" w14:textId="77777777" w:rsidR="008449AF" w:rsidRDefault="004A5E76">
            <w:pPr>
              <w:jc w:val="center"/>
              <w:rPr>
                <w:b/>
              </w:rPr>
            </w:pPr>
            <w:r>
              <w:rPr>
                <w:b/>
              </w:rPr>
              <w:t>Risque</w:t>
            </w:r>
          </w:p>
        </w:tc>
        <w:tc>
          <w:tcPr>
            <w:tcW w:w="5176" w:type="dxa"/>
            <w:gridSpan w:val="2"/>
            <w:tcBorders>
              <w:top w:val="nil"/>
              <w:left w:val="nil"/>
            </w:tcBorders>
            <w:shd w:val="clear" w:color="auto" w:fill="CCFF66"/>
          </w:tcPr>
          <w:p w14:paraId="1D2D8E62" w14:textId="77777777" w:rsidR="008449AF" w:rsidRDefault="004A5E76">
            <w:pPr>
              <w:jc w:val="center"/>
              <w:rPr>
                <w:b/>
              </w:rPr>
            </w:pPr>
            <w:r>
              <w:rPr>
                <w:b/>
              </w:rPr>
              <w:t>Amélioration</w:t>
            </w:r>
          </w:p>
        </w:tc>
      </w:tr>
      <w:tr w:rsidR="008449AF" w14:paraId="1CDCFF02" w14:textId="77777777">
        <w:tc>
          <w:tcPr>
            <w:tcW w:w="4786" w:type="dxa"/>
            <w:shd w:val="clear" w:color="auto" w:fill="auto"/>
            <w:tcMar>
              <w:left w:w="88" w:type="dxa"/>
            </w:tcMar>
          </w:tcPr>
          <w:p w14:paraId="0493C04F" w14:textId="77777777" w:rsidR="008449AF" w:rsidRDefault="004A5E76">
            <w:pPr>
              <w:pStyle w:val="Textoindependiente"/>
              <w:spacing w:after="0"/>
            </w:pPr>
            <w:r>
              <w:t>Les conflits de ressources concernant l’usage des ressources minières existent, c’est-à-dire que l’AMAPE et l’AMG sont en compétition pour l’extraction des mêmes filons de minerais.</w:t>
            </w:r>
          </w:p>
        </w:tc>
        <w:tc>
          <w:tcPr>
            <w:tcW w:w="5176" w:type="dxa"/>
            <w:gridSpan w:val="2"/>
            <w:shd w:val="clear" w:color="auto" w:fill="auto"/>
            <w:tcMar>
              <w:left w:w="88" w:type="dxa"/>
            </w:tcMar>
          </w:tcPr>
          <w:p w14:paraId="33453FD6" w14:textId="77777777" w:rsidR="008449AF" w:rsidRDefault="004A5E76">
            <w:pPr>
              <w:pStyle w:val="Textoindependiente"/>
              <w:spacing w:after="0"/>
            </w:pPr>
            <w:r>
              <w:t>Le PMA démontre qu’à tout moment, il cherche activement un consensus équitable et une coordination avec les opérations d’AMG attenantes, et réalise les activités correspondantes pour s’engager auprès des opérations d’AMG.</w:t>
            </w:r>
          </w:p>
          <w:p w14:paraId="02AEC3DF" w14:textId="77777777" w:rsidR="008449AF" w:rsidRDefault="004A5E76">
            <w:pPr>
              <w:pStyle w:val="Textoindependiente2"/>
              <w:spacing w:after="0"/>
            </w:pPr>
            <w:r>
              <w:rPr>
                <w:b/>
              </w:rPr>
              <w:t>Orientation</w:t>
            </w:r>
            <w:r>
              <w:t> : sur une base annuelle, le PMA devra s’engager à avancer vers l’atténuation du risque et à réaliser les améliorations.</w:t>
            </w:r>
          </w:p>
          <w:p w14:paraId="059CEE4C" w14:textId="77777777" w:rsidR="008449AF" w:rsidRDefault="004A5E76">
            <w:pPr>
              <w:pStyle w:val="Textoindependiente2"/>
              <w:spacing w:after="0"/>
            </w:pPr>
            <w:r>
              <w:t>Les activités recommandées sont :</w:t>
            </w:r>
          </w:p>
          <w:p w14:paraId="706E9A7F" w14:textId="77777777" w:rsidR="008449AF" w:rsidRDefault="004A5E76">
            <w:pPr>
              <w:pStyle w:val="Textoindependiente2"/>
              <w:spacing w:after="0"/>
            </w:pPr>
            <w:r>
              <w:t>…</w:t>
            </w:r>
          </w:p>
          <w:p w14:paraId="5E29F682" w14:textId="77777777" w:rsidR="008449AF" w:rsidRDefault="004A5E76">
            <w:pPr>
              <w:pStyle w:val="Textoindependiente2"/>
              <w:spacing w:after="0"/>
            </w:pPr>
            <w:r>
              <w:t>…</w:t>
            </w:r>
          </w:p>
          <w:p w14:paraId="0AE2B804" w14:textId="77777777" w:rsidR="008449AF" w:rsidRDefault="004A5E76">
            <w:pPr>
              <w:pStyle w:val="Textoindependiente2"/>
              <w:spacing w:after="0"/>
            </w:pPr>
            <w:r>
              <w:t>…</w:t>
            </w:r>
          </w:p>
          <w:p w14:paraId="36BA1C50" w14:textId="77777777" w:rsidR="008449AF" w:rsidRDefault="004A5E76">
            <w:pPr>
              <w:pStyle w:val="Textoindependiente2"/>
              <w:spacing w:after="0"/>
            </w:pPr>
            <w:r>
              <w:t>Les engagements et les réalisations doivent être documentés dans le rapport CRAFT.</w:t>
            </w:r>
          </w:p>
        </w:tc>
      </w:tr>
      <w:tr w:rsidR="008449AF" w14:paraId="1DA77792" w14:textId="77777777">
        <w:tc>
          <w:tcPr>
            <w:tcW w:w="9962" w:type="dxa"/>
            <w:gridSpan w:val="3"/>
            <w:shd w:val="clear" w:color="auto" w:fill="FFFFCC"/>
            <w:tcMar>
              <w:left w:w="88" w:type="dxa"/>
            </w:tcMar>
          </w:tcPr>
          <w:p w14:paraId="652FB050" w14:textId="77777777" w:rsidR="008449AF" w:rsidRDefault="004A5E76">
            <w:pPr>
              <w:pStyle w:val="Textoindependiente"/>
              <w:spacing w:after="0"/>
              <w:rPr>
                <w:b/>
              </w:rPr>
            </w:pPr>
            <w:r>
              <w:rPr>
                <w:b/>
              </w:rPr>
              <w:t>Non abordé</w:t>
            </w:r>
          </w:p>
          <w:p w14:paraId="718BDCEE" w14:textId="77777777" w:rsidR="008449AF" w:rsidRDefault="004A5E76">
            <w:pPr>
              <w:pStyle w:val="Textoindependiente2"/>
              <w:spacing w:after="0"/>
            </w:pPr>
            <w:r>
              <w:rPr>
                <w:b/>
              </w:rPr>
              <w:t>Orientation</w:t>
            </w:r>
            <w:r>
              <w:t> : le risque devra être évalué et s’il est présent, des mesures d’atténuation devront être prises.</w:t>
            </w:r>
          </w:p>
        </w:tc>
      </w:tr>
    </w:tbl>
    <w:p w14:paraId="3CA2DF1A" w14:textId="77777777" w:rsidR="008449AF" w:rsidRDefault="004A5E76">
      <w:pPr>
        <w:spacing w:after="160" w:line="259" w:lineRule="auto"/>
        <w:rPr>
          <w:rFonts w:eastAsiaTheme="minorEastAsia"/>
        </w:rPr>
      </w:pPr>
      <w:r>
        <w:br w:type="page"/>
      </w:r>
    </w:p>
    <w:tbl>
      <w:tblPr>
        <w:tblStyle w:val="Tablaconcuadrcula"/>
        <w:tblW w:w="9963" w:type="dxa"/>
        <w:tblCellMar>
          <w:left w:w="133" w:type="dxa"/>
        </w:tblCellMar>
        <w:tblLook w:val="04A0" w:firstRow="1" w:lastRow="0" w:firstColumn="1" w:lastColumn="0" w:noHBand="0" w:noVBand="1"/>
      </w:tblPr>
      <w:tblGrid>
        <w:gridCol w:w="4787"/>
        <w:gridCol w:w="991"/>
        <w:gridCol w:w="4185"/>
      </w:tblGrid>
      <w:tr w:rsidR="008449AF" w14:paraId="73495EBF" w14:textId="77777777">
        <w:tc>
          <w:tcPr>
            <w:tcW w:w="5777" w:type="dxa"/>
            <w:gridSpan w:val="2"/>
            <w:tcBorders>
              <w:top w:val="nil"/>
              <w:left w:val="nil"/>
              <w:right w:val="nil"/>
            </w:tcBorders>
            <w:shd w:val="clear" w:color="auto" w:fill="auto"/>
            <w:vAlign w:val="bottom"/>
          </w:tcPr>
          <w:p w14:paraId="4F55B1B9" w14:textId="77777777" w:rsidR="008449AF" w:rsidRDefault="004A5E76">
            <w:pPr>
              <w:pStyle w:val="Textoindependiente"/>
              <w:keepNext/>
              <w:pageBreakBefore/>
              <w:spacing w:after="0"/>
              <w:jc w:val="left"/>
              <w:rPr>
                <w:b/>
              </w:rPr>
            </w:pPr>
            <w:r>
              <w:rPr>
                <w:b/>
              </w:rPr>
              <w:lastRenderedPageBreak/>
              <w:t>M.5/3.2.1/E.1</w:t>
            </w:r>
          </w:p>
        </w:tc>
        <w:tc>
          <w:tcPr>
            <w:tcW w:w="4185" w:type="dxa"/>
            <w:tcBorders>
              <w:top w:val="nil"/>
              <w:left w:val="nil"/>
              <w:right w:val="nil"/>
            </w:tcBorders>
            <w:shd w:val="clear" w:color="auto" w:fill="auto"/>
          </w:tcPr>
          <w:p w14:paraId="258FF8C6" w14:textId="77777777" w:rsidR="008449AF" w:rsidRDefault="004A5E76">
            <w:pPr>
              <w:shd w:val="clear" w:color="auto" w:fill="CC9900"/>
              <w:rPr>
                <w:color w:val="FFFFFF" w:themeColor="background1"/>
                <w:sz w:val="18"/>
              </w:rPr>
            </w:pPr>
            <w:r>
              <w:rPr>
                <w:b/>
                <w:color w:val="FFFFFF" w:themeColor="background1"/>
                <w:sz w:val="18"/>
              </w:rPr>
              <w:t>3. Catégorie</w:t>
            </w:r>
            <w:r>
              <w:rPr>
                <w:color w:val="FFFFFF" w:themeColor="background1"/>
                <w:sz w:val="18"/>
              </w:rPr>
              <w:t> : Utilisation des ressources naturelles</w:t>
            </w:r>
          </w:p>
          <w:p w14:paraId="1F47935B" w14:textId="77777777" w:rsidR="008449AF" w:rsidRDefault="004A5E76">
            <w:pPr>
              <w:shd w:val="clear" w:color="auto" w:fill="CC9900"/>
              <w:rPr>
                <w:color w:val="FFFFFF" w:themeColor="background1"/>
                <w:sz w:val="18"/>
              </w:rPr>
            </w:pPr>
            <w:r>
              <w:rPr>
                <w:b/>
                <w:color w:val="FFFFFF" w:themeColor="background1"/>
                <w:sz w:val="18"/>
              </w:rPr>
              <w:t>3.2 Enjeu</w:t>
            </w:r>
            <w:r>
              <w:rPr>
                <w:color w:val="FFFFFF" w:themeColor="background1"/>
                <w:sz w:val="18"/>
              </w:rPr>
              <w:t> : Utilisation de l’eau</w:t>
            </w:r>
          </w:p>
          <w:p w14:paraId="17ECD238" w14:textId="77777777" w:rsidR="008449AF" w:rsidRDefault="004A5E76">
            <w:pPr>
              <w:shd w:val="clear" w:color="auto" w:fill="CC9900"/>
              <w:rPr>
                <w:color w:val="FFFFFF" w:themeColor="background1"/>
                <w:sz w:val="18"/>
              </w:rPr>
            </w:pPr>
            <w:r>
              <w:rPr>
                <w:b/>
                <w:color w:val="FFFFFF" w:themeColor="background1"/>
                <w:sz w:val="18"/>
              </w:rPr>
              <w:t xml:space="preserve">3.2.1 Sous-enjeu : </w:t>
            </w:r>
            <w:r>
              <w:rPr>
                <w:color w:val="FFFFFF" w:themeColor="background1"/>
                <w:sz w:val="18"/>
              </w:rPr>
              <w:t>Gestion de l’eau</w:t>
            </w:r>
          </w:p>
        </w:tc>
      </w:tr>
      <w:tr w:rsidR="008449AF" w14:paraId="74116F50" w14:textId="77777777">
        <w:tc>
          <w:tcPr>
            <w:tcW w:w="9962" w:type="dxa"/>
            <w:gridSpan w:val="3"/>
            <w:shd w:val="clear" w:color="auto" w:fill="auto"/>
            <w:tcMar>
              <w:left w:w="88" w:type="dxa"/>
            </w:tcMar>
          </w:tcPr>
          <w:p w14:paraId="60C4AC43" w14:textId="77777777" w:rsidR="008449AF" w:rsidRDefault="004A5E76">
            <w:pPr>
              <w:pStyle w:val="Textoindependiente"/>
              <w:spacing w:after="0"/>
              <w:rPr>
                <w:b/>
                <w:highlight w:val="yellow"/>
              </w:rPr>
            </w:pPr>
            <w:r>
              <w:rPr>
                <w:b/>
              </w:rPr>
              <w:t>Le PMA utilise les ressources hydriques en coordination avec les autres usagers de l’eau.</w:t>
            </w:r>
          </w:p>
        </w:tc>
      </w:tr>
      <w:tr w:rsidR="008449AF" w14:paraId="35C95575" w14:textId="77777777">
        <w:tc>
          <w:tcPr>
            <w:tcW w:w="9962" w:type="dxa"/>
            <w:gridSpan w:val="3"/>
            <w:shd w:val="clear" w:color="auto" w:fill="auto"/>
            <w:tcMar>
              <w:left w:w="88" w:type="dxa"/>
            </w:tcMar>
          </w:tcPr>
          <w:p w14:paraId="5BE83C42" w14:textId="77777777" w:rsidR="008449AF" w:rsidRDefault="004A5E76">
            <w:pPr>
              <w:pStyle w:val="Textoindependiente2"/>
              <w:spacing w:after="0"/>
            </w:pPr>
            <w:r>
              <w:rPr>
                <w:b/>
              </w:rPr>
              <w:t>Orientation</w:t>
            </w:r>
            <w:r>
              <w:t> : s’applique principalement à l’activité minière alluviale et dans le cas de l’activité minière de roche dure, aux installations de traitement faisant partie du PMA.</w:t>
            </w:r>
          </w:p>
          <w:p w14:paraId="775C94E7" w14:textId="77777777" w:rsidR="008449AF" w:rsidRDefault="004A5E76">
            <w:pPr>
              <w:pStyle w:val="Textoindependiente2"/>
              <w:spacing w:after="0"/>
              <w:rPr>
                <w:b/>
              </w:rPr>
            </w:pPr>
            <w:r>
              <w:t>Cette exigence concerne l’accès à l’eau et son utilisation. Les exigences concernant la qualité de l’eau sont abordées dans la catégorie 4 (exigences M.5/4.2.2/E.1 et M.5/4.2.2/E.2).</w:t>
            </w:r>
          </w:p>
        </w:tc>
      </w:tr>
      <w:tr w:rsidR="008449AF" w14:paraId="0A6B7910" w14:textId="77777777">
        <w:tc>
          <w:tcPr>
            <w:tcW w:w="4786" w:type="dxa"/>
            <w:shd w:val="clear" w:color="auto" w:fill="92D050"/>
            <w:tcMar>
              <w:left w:w="88" w:type="dxa"/>
            </w:tcMar>
          </w:tcPr>
          <w:p w14:paraId="07E046F1" w14:textId="77777777" w:rsidR="008449AF" w:rsidRDefault="004A5E76">
            <w:pPr>
              <w:pStyle w:val="Textoindependiente"/>
              <w:spacing w:after="0"/>
            </w:pPr>
            <w:r>
              <w:rPr>
                <w:b/>
              </w:rPr>
              <w:t>Contrôlé :</w:t>
            </w:r>
          </w:p>
          <w:p w14:paraId="420E526F" w14:textId="77777777" w:rsidR="008449AF" w:rsidRDefault="004A5E76">
            <w:pPr>
              <w:pStyle w:val="Textoindependiente"/>
              <w:spacing w:after="0"/>
            </w:pPr>
            <w:r>
              <w:t>Lorsque l’amélioration liée à cette exigence est réalisée, le risque important est contrôlé.</w:t>
            </w:r>
          </w:p>
          <w:p w14:paraId="3A7D3FB8" w14:textId="77777777" w:rsidR="008449AF" w:rsidRDefault="004A5E76">
            <w:pPr>
              <w:pStyle w:val="Textoindependiente"/>
              <w:spacing w:after="0"/>
              <w:jc w:val="center"/>
            </w:pPr>
            <w:r>
              <w:t>--- et ---</w:t>
            </w:r>
          </w:p>
          <w:p w14:paraId="7202560D" w14:textId="77777777" w:rsidR="008449AF" w:rsidRDefault="004A5E76">
            <w:pPr>
              <w:pStyle w:val="Textoindependiente"/>
              <w:spacing w:after="0"/>
              <w:rPr>
                <w:b/>
              </w:rPr>
            </w:pPr>
            <w:r>
              <w:t>Le PMA s’est engagé à poursuivre avec l’atténuation des risques moyens et faibles (Modules 6 et 7).</w:t>
            </w:r>
          </w:p>
        </w:tc>
        <w:tc>
          <w:tcPr>
            <w:tcW w:w="5176" w:type="dxa"/>
            <w:gridSpan w:val="2"/>
            <w:shd w:val="clear" w:color="auto" w:fill="auto"/>
            <w:tcMar>
              <w:left w:w="88" w:type="dxa"/>
            </w:tcMar>
          </w:tcPr>
          <w:p w14:paraId="5EAC1340" w14:textId="77777777" w:rsidR="008449AF" w:rsidRDefault="004A5E76">
            <w:pPr>
              <w:pStyle w:val="Textoindependiente2"/>
              <w:spacing w:after="0"/>
              <w:rPr>
                <w:b/>
              </w:rPr>
            </w:pPr>
            <w:r>
              <w:rPr>
                <w:b/>
              </w:rPr>
              <w:t>Orientation</w:t>
            </w:r>
            <w:r>
              <w:t> : le PMA a atteint un consensus avec les acteurs non-mineurs concernant la distribution équitable des ressources hydriques.</w:t>
            </w:r>
          </w:p>
        </w:tc>
      </w:tr>
      <w:tr w:rsidR="008449AF" w14:paraId="7954B1D2" w14:textId="77777777">
        <w:tc>
          <w:tcPr>
            <w:tcW w:w="9962" w:type="dxa"/>
            <w:gridSpan w:val="3"/>
            <w:tcBorders>
              <w:top w:val="nil"/>
              <w:bottom w:val="nil"/>
            </w:tcBorders>
            <w:shd w:val="clear" w:color="auto" w:fill="CCFF66"/>
            <w:tcMar>
              <w:left w:w="88" w:type="dxa"/>
            </w:tcMar>
          </w:tcPr>
          <w:p w14:paraId="5810031F" w14:textId="77777777" w:rsidR="008449AF" w:rsidRDefault="004A5E76">
            <w:pPr>
              <w:pStyle w:val="Textoindependiente"/>
              <w:spacing w:after="0"/>
              <w:jc w:val="left"/>
              <w:rPr>
                <w:b/>
              </w:rPr>
            </w:pPr>
            <w:r>
              <w:rPr>
                <w:b/>
              </w:rPr>
              <w:t>En progression :</w:t>
            </w:r>
          </w:p>
        </w:tc>
      </w:tr>
      <w:tr w:rsidR="008449AF" w14:paraId="7DD26521" w14:textId="77777777">
        <w:tc>
          <w:tcPr>
            <w:tcW w:w="4786" w:type="dxa"/>
            <w:tcBorders>
              <w:top w:val="nil"/>
              <w:right w:val="nil"/>
            </w:tcBorders>
            <w:shd w:val="clear" w:color="auto" w:fill="CCFF66"/>
            <w:tcMar>
              <w:left w:w="88" w:type="dxa"/>
            </w:tcMar>
          </w:tcPr>
          <w:p w14:paraId="4136C544" w14:textId="77777777" w:rsidR="008449AF" w:rsidRDefault="004A5E76">
            <w:pPr>
              <w:jc w:val="center"/>
              <w:rPr>
                <w:b/>
              </w:rPr>
            </w:pPr>
            <w:r>
              <w:rPr>
                <w:b/>
              </w:rPr>
              <w:t>Risque</w:t>
            </w:r>
          </w:p>
        </w:tc>
        <w:tc>
          <w:tcPr>
            <w:tcW w:w="5176" w:type="dxa"/>
            <w:gridSpan w:val="2"/>
            <w:tcBorders>
              <w:top w:val="nil"/>
              <w:left w:val="nil"/>
            </w:tcBorders>
            <w:shd w:val="clear" w:color="auto" w:fill="CCFF66"/>
          </w:tcPr>
          <w:p w14:paraId="6D3AA4D5" w14:textId="77777777" w:rsidR="008449AF" w:rsidRDefault="004A5E76">
            <w:pPr>
              <w:jc w:val="center"/>
              <w:rPr>
                <w:b/>
              </w:rPr>
            </w:pPr>
            <w:r>
              <w:rPr>
                <w:b/>
              </w:rPr>
              <w:t>Amélioration</w:t>
            </w:r>
          </w:p>
        </w:tc>
      </w:tr>
      <w:tr w:rsidR="008449AF" w14:paraId="7B829D20" w14:textId="77777777">
        <w:tc>
          <w:tcPr>
            <w:tcW w:w="4786" w:type="dxa"/>
            <w:shd w:val="clear" w:color="auto" w:fill="auto"/>
            <w:tcMar>
              <w:left w:w="88" w:type="dxa"/>
            </w:tcMar>
          </w:tcPr>
          <w:p w14:paraId="0B7E969B" w14:textId="77777777" w:rsidR="008449AF" w:rsidRDefault="004A5E76">
            <w:pPr>
              <w:pStyle w:val="Textoindependiente"/>
              <w:spacing w:after="0"/>
            </w:pPr>
            <w:r>
              <w:t>Les conflits de ressources concernant l’usage de l’eau existent, c’est-à-dire que l’eau utilisée pour le traitement du minerai dans l’activité minière est également nécessaire à d’autres acteurs pour son utilisation comme eau de boisson, pour l’élevage ou pour l’irrigation.</w:t>
            </w:r>
          </w:p>
        </w:tc>
        <w:tc>
          <w:tcPr>
            <w:tcW w:w="5176" w:type="dxa"/>
            <w:gridSpan w:val="2"/>
            <w:shd w:val="clear" w:color="auto" w:fill="auto"/>
            <w:tcMar>
              <w:left w:w="88" w:type="dxa"/>
            </w:tcMar>
          </w:tcPr>
          <w:p w14:paraId="12647647" w14:textId="77777777" w:rsidR="008449AF" w:rsidRDefault="004A5E76">
            <w:pPr>
              <w:pStyle w:val="Textoindependiente"/>
              <w:spacing w:after="0"/>
            </w:pPr>
            <w:r>
              <w:t>Un plan de gestion des risques et des impacts est développé, pour la coexistence des opérations minières du PMA avec les autres usages de l’eau. Les impacts des opérations du PMA sont évalués et un processus participatif pour arriver à un consensus est établi.</w:t>
            </w:r>
          </w:p>
          <w:p w14:paraId="331A3D96" w14:textId="77777777" w:rsidR="008449AF" w:rsidRDefault="004A5E76">
            <w:pPr>
              <w:pStyle w:val="Textoindependiente2"/>
              <w:spacing w:after="0"/>
            </w:pPr>
            <w:r>
              <w:rPr>
                <w:b/>
              </w:rPr>
              <w:t>Orientation</w:t>
            </w:r>
            <w:r>
              <w:t> : sur une base annuelle, le PMA devra s’engager à avancer vers l’atténuation du risque et à réaliser les améliorations.</w:t>
            </w:r>
          </w:p>
          <w:p w14:paraId="10B97B63" w14:textId="77777777" w:rsidR="008449AF" w:rsidRDefault="004A5E76">
            <w:pPr>
              <w:pStyle w:val="Textoindependiente2"/>
              <w:spacing w:after="0"/>
            </w:pPr>
            <w:r>
              <w:t>Les activités recommandées sont :</w:t>
            </w:r>
          </w:p>
          <w:p w14:paraId="36BF3AEA" w14:textId="77777777" w:rsidR="008449AF" w:rsidRDefault="004A5E76">
            <w:pPr>
              <w:pStyle w:val="Textoindependiente2"/>
              <w:spacing w:after="0"/>
            </w:pPr>
            <w:r>
              <w:t>…</w:t>
            </w:r>
          </w:p>
          <w:p w14:paraId="6143F474" w14:textId="77777777" w:rsidR="008449AF" w:rsidRDefault="004A5E76">
            <w:pPr>
              <w:pStyle w:val="Textoindependiente2"/>
              <w:spacing w:after="0"/>
            </w:pPr>
            <w:r>
              <w:t>…</w:t>
            </w:r>
          </w:p>
          <w:p w14:paraId="0705F0FE" w14:textId="77777777" w:rsidR="008449AF" w:rsidRDefault="004A5E76">
            <w:pPr>
              <w:pStyle w:val="Textoindependiente2"/>
              <w:spacing w:after="0"/>
            </w:pPr>
            <w:r>
              <w:t>…</w:t>
            </w:r>
          </w:p>
          <w:p w14:paraId="09FAF481" w14:textId="77777777" w:rsidR="008449AF" w:rsidRDefault="004A5E76">
            <w:pPr>
              <w:pStyle w:val="Textoindependiente2"/>
              <w:spacing w:after="0"/>
            </w:pPr>
            <w:r>
              <w:t>Les engagements et les réalisations doivent être documentés dans le rapport CRAFT.</w:t>
            </w:r>
          </w:p>
        </w:tc>
      </w:tr>
      <w:tr w:rsidR="008449AF" w14:paraId="5892D802" w14:textId="77777777">
        <w:tc>
          <w:tcPr>
            <w:tcW w:w="9962" w:type="dxa"/>
            <w:gridSpan w:val="3"/>
            <w:shd w:val="clear" w:color="auto" w:fill="FFFFCC"/>
            <w:tcMar>
              <w:left w:w="88" w:type="dxa"/>
            </w:tcMar>
          </w:tcPr>
          <w:p w14:paraId="5CD2D187" w14:textId="77777777" w:rsidR="008449AF" w:rsidRDefault="004A5E76">
            <w:pPr>
              <w:pStyle w:val="Textoindependiente"/>
              <w:spacing w:after="0"/>
              <w:rPr>
                <w:b/>
              </w:rPr>
            </w:pPr>
            <w:r>
              <w:rPr>
                <w:b/>
              </w:rPr>
              <w:t>Non abordé</w:t>
            </w:r>
          </w:p>
          <w:p w14:paraId="1EBD2075" w14:textId="77777777" w:rsidR="008449AF" w:rsidRDefault="004A5E76">
            <w:pPr>
              <w:pStyle w:val="Textoindependiente2"/>
              <w:spacing w:after="0"/>
            </w:pPr>
            <w:r>
              <w:rPr>
                <w:b/>
              </w:rPr>
              <w:t>Orientation</w:t>
            </w:r>
            <w:r>
              <w:t> : le risque devra être évalué et s’il est présent, des mesures d’atténuation devront être prises.</w:t>
            </w:r>
          </w:p>
        </w:tc>
      </w:tr>
    </w:tbl>
    <w:p w14:paraId="1475A4B6" w14:textId="77777777" w:rsidR="008449AF" w:rsidRDefault="004A5E76">
      <w:pPr>
        <w:spacing w:after="160" w:line="259" w:lineRule="auto"/>
        <w:rPr>
          <w:rFonts w:eastAsiaTheme="minorEastAsia"/>
        </w:rPr>
      </w:pPr>
      <w:r>
        <w:br w:type="page"/>
      </w:r>
    </w:p>
    <w:tbl>
      <w:tblPr>
        <w:tblStyle w:val="Tablaconcuadrcula"/>
        <w:tblW w:w="9963" w:type="dxa"/>
        <w:tblCellMar>
          <w:left w:w="133" w:type="dxa"/>
        </w:tblCellMar>
        <w:tblLook w:val="04A0" w:firstRow="1" w:lastRow="0" w:firstColumn="1" w:lastColumn="0" w:noHBand="0" w:noVBand="1"/>
      </w:tblPr>
      <w:tblGrid>
        <w:gridCol w:w="4787"/>
        <w:gridCol w:w="991"/>
        <w:gridCol w:w="4185"/>
      </w:tblGrid>
      <w:tr w:rsidR="008449AF" w14:paraId="792992BD" w14:textId="77777777">
        <w:tc>
          <w:tcPr>
            <w:tcW w:w="5777" w:type="dxa"/>
            <w:gridSpan w:val="2"/>
            <w:tcBorders>
              <w:top w:val="nil"/>
              <w:left w:val="nil"/>
              <w:right w:val="nil"/>
            </w:tcBorders>
            <w:shd w:val="clear" w:color="auto" w:fill="auto"/>
            <w:vAlign w:val="bottom"/>
          </w:tcPr>
          <w:p w14:paraId="003CA7BF" w14:textId="77777777" w:rsidR="008449AF" w:rsidRDefault="004A5E76">
            <w:pPr>
              <w:pStyle w:val="Textoindependiente"/>
              <w:keepNext/>
              <w:pageBreakBefore/>
              <w:spacing w:after="0"/>
              <w:jc w:val="left"/>
              <w:rPr>
                <w:b/>
              </w:rPr>
            </w:pPr>
            <w:r>
              <w:rPr>
                <w:b/>
              </w:rPr>
              <w:lastRenderedPageBreak/>
              <w:t>M.5/4.2.2/E.1</w:t>
            </w:r>
          </w:p>
        </w:tc>
        <w:tc>
          <w:tcPr>
            <w:tcW w:w="4185" w:type="dxa"/>
            <w:tcBorders>
              <w:top w:val="nil"/>
              <w:left w:val="nil"/>
              <w:right w:val="nil"/>
            </w:tcBorders>
            <w:shd w:val="clear" w:color="auto" w:fill="auto"/>
          </w:tcPr>
          <w:p w14:paraId="31FC04C2" w14:textId="77777777" w:rsidR="008449AF" w:rsidRDefault="004A5E76">
            <w:pPr>
              <w:shd w:val="clear" w:color="auto" w:fill="993366"/>
              <w:rPr>
                <w:color w:val="FFFFFF" w:themeColor="background1"/>
                <w:sz w:val="18"/>
              </w:rPr>
            </w:pPr>
            <w:r>
              <w:rPr>
                <w:b/>
                <w:color w:val="FFFFFF" w:themeColor="background1"/>
                <w:sz w:val="18"/>
              </w:rPr>
              <w:t>4. Catégorie</w:t>
            </w:r>
            <w:r>
              <w:rPr>
                <w:color w:val="FFFFFF" w:themeColor="background1"/>
                <w:sz w:val="18"/>
              </w:rPr>
              <w:t> : Émissions et récupération des sols</w:t>
            </w:r>
          </w:p>
          <w:p w14:paraId="2C4F4D10" w14:textId="77777777" w:rsidR="008449AF" w:rsidRDefault="004A5E76">
            <w:pPr>
              <w:shd w:val="clear" w:color="auto" w:fill="993366"/>
              <w:rPr>
                <w:color w:val="FFFFFF" w:themeColor="background1"/>
                <w:sz w:val="18"/>
              </w:rPr>
            </w:pPr>
            <w:r>
              <w:rPr>
                <w:b/>
                <w:color w:val="FFFFFF" w:themeColor="background1"/>
                <w:sz w:val="18"/>
              </w:rPr>
              <w:t>4.2 Enjeu</w:t>
            </w:r>
            <w:r>
              <w:rPr>
                <w:color w:val="FFFFFF" w:themeColor="background1"/>
                <w:sz w:val="18"/>
              </w:rPr>
              <w:t> : Résidus miniers et eaux résiduelles</w:t>
            </w:r>
          </w:p>
          <w:p w14:paraId="794C24B8" w14:textId="77777777" w:rsidR="008449AF" w:rsidRDefault="004A5E76">
            <w:pPr>
              <w:shd w:val="clear" w:color="auto" w:fill="993366"/>
              <w:rPr>
                <w:color w:val="FFFFFF" w:themeColor="background1"/>
                <w:sz w:val="18"/>
              </w:rPr>
            </w:pPr>
            <w:r>
              <w:rPr>
                <w:b/>
                <w:color w:val="FFFFFF" w:themeColor="background1"/>
                <w:sz w:val="18"/>
              </w:rPr>
              <w:t>4.2.2 Sous-enjeu</w:t>
            </w:r>
            <w:r>
              <w:rPr>
                <w:color w:val="FFFFFF" w:themeColor="background1"/>
                <w:sz w:val="18"/>
              </w:rPr>
              <w:t> :</w:t>
            </w:r>
            <w:r>
              <w:t xml:space="preserve"> </w:t>
            </w:r>
            <w:r>
              <w:rPr>
                <w:color w:val="FFFFFF" w:themeColor="background1"/>
                <w:sz w:val="18"/>
              </w:rPr>
              <w:t>Eaux résiduelles et qualité de l’eau</w:t>
            </w:r>
          </w:p>
        </w:tc>
      </w:tr>
      <w:tr w:rsidR="008449AF" w14:paraId="59467900" w14:textId="77777777">
        <w:tc>
          <w:tcPr>
            <w:tcW w:w="9962" w:type="dxa"/>
            <w:gridSpan w:val="3"/>
            <w:shd w:val="clear" w:color="auto" w:fill="auto"/>
            <w:tcMar>
              <w:left w:w="88" w:type="dxa"/>
            </w:tcMar>
          </w:tcPr>
          <w:p w14:paraId="4AEF4C14" w14:textId="77777777" w:rsidR="008449AF" w:rsidRDefault="004A5E76">
            <w:pPr>
              <w:pStyle w:val="Textoindependiente"/>
              <w:spacing w:after="0"/>
              <w:rPr>
                <w:b/>
                <w:highlight w:val="yellow"/>
              </w:rPr>
            </w:pPr>
            <w:r>
              <w:rPr>
                <w:b/>
              </w:rPr>
              <w:t>Le PMA évite les contaminations sérieuses des eaux avec des particules en suspension qui mettent en danger les moyens d’existence des autres usagers de l’eau.</w:t>
            </w:r>
          </w:p>
        </w:tc>
      </w:tr>
      <w:tr w:rsidR="008449AF" w14:paraId="6D8665CC" w14:textId="77777777">
        <w:tc>
          <w:tcPr>
            <w:tcW w:w="9962" w:type="dxa"/>
            <w:gridSpan w:val="3"/>
            <w:shd w:val="clear" w:color="auto" w:fill="auto"/>
            <w:tcMar>
              <w:left w:w="88" w:type="dxa"/>
            </w:tcMar>
          </w:tcPr>
          <w:p w14:paraId="7F9CD7C0" w14:textId="77777777" w:rsidR="008449AF" w:rsidRDefault="004A5E76">
            <w:pPr>
              <w:pStyle w:val="Textoindependiente2"/>
              <w:spacing w:after="0"/>
            </w:pPr>
            <w:r>
              <w:rPr>
                <w:b/>
              </w:rPr>
              <w:t>Orientation</w:t>
            </w:r>
            <w:r>
              <w:t> : s’applique principalement à l’activité minière alluviale et dans le cas de l’activité minière de roche dure, aux installations de traitement faisant partie du PMA.</w:t>
            </w:r>
          </w:p>
          <w:p w14:paraId="3F0DF063" w14:textId="77777777" w:rsidR="008449AF" w:rsidRDefault="004A5E76">
            <w:pPr>
              <w:pStyle w:val="Textoindependiente2"/>
              <w:spacing w:after="0"/>
            </w:pPr>
            <w:r>
              <w:t>L’exigence concerne les contaminations</w:t>
            </w:r>
            <w:r>
              <w:rPr>
                <w:i/>
              </w:rPr>
              <w:t xml:space="preserve"> sérieuses</w:t>
            </w:r>
            <w:r>
              <w:t xml:space="preserve"> avec des particules en suspension, exprimant la nécessité de réduire la pollution à un niveau modéré. Les exigences pour réduire davantage la contamination avec des particules en suspension seront présentées dans le Module 6 et l’élimination de la contamination sera introduite dans le Module 7.</w:t>
            </w:r>
          </w:p>
          <w:p w14:paraId="14CBE7C0" w14:textId="77777777" w:rsidR="008449AF" w:rsidRDefault="004A5E76">
            <w:pPr>
              <w:pStyle w:val="Textoindependiente2"/>
              <w:spacing w:after="0"/>
              <w:rPr>
                <w:b/>
              </w:rPr>
            </w:pPr>
            <w:r>
              <w:t>Les polluants chimiques seront abordés dans l’exigence M.5/4.2.2/E.2.</w:t>
            </w:r>
          </w:p>
        </w:tc>
      </w:tr>
      <w:tr w:rsidR="008449AF" w14:paraId="7A91C8AB" w14:textId="77777777">
        <w:tc>
          <w:tcPr>
            <w:tcW w:w="4786" w:type="dxa"/>
            <w:shd w:val="clear" w:color="auto" w:fill="92D050"/>
            <w:tcMar>
              <w:left w:w="88" w:type="dxa"/>
            </w:tcMar>
          </w:tcPr>
          <w:p w14:paraId="57FC3406" w14:textId="77777777" w:rsidR="008449AF" w:rsidRDefault="004A5E76">
            <w:pPr>
              <w:pStyle w:val="Textoindependiente"/>
              <w:spacing w:after="0"/>
            </w:pPr>
            <w:r>
              <w:rPr>
                <w:b/>
              </w:rPr>
              <w:t>Contrôlé :</w:t>
            </w:r>
          </w:p>
          <w:p w14:paraId="0164C032" w14:textId="77777777" w:rsidR="008449AF" w:rsidRDefault="004A5E76">
            <w:pPr>
              <w:pStyle w:val="Textoindependiente"/>
              <w:spacing w:after="0"/>
            </w:pPr>
            <w:r>
              <w:t>Lorsque l’amélioration liée à cette exigence est réalisée, le risque important est contrôlé.</w:t>
            </w:r>
          </w:p>
          <w:p w14:paraId="112DF4DD" w14:textId="77777777" w:rsidR="008449AF" w:rsidRDefault="004A5E76">
            <w:pPr>
              <w:pStyle w:val="Textoindependiente"/>
              <w:spacing w:after="0"/>
              <w:jc w:val="center"/>
            </w:pPr>
            <w:r>
              <w:t>--- et ---</w:t>
            </w:r>
          </w:p>
          <w:p w14:paraId="2B178CB1" w14:textId="77777777" w:rsidR="008449AF" w:rsidRDefault="004A5E76">
            <w:pPr>
              <w:pStyle w:val="Textoindependiente"/>
              <w:spacing w:after="0"/>
              <w:rPr>
                <w:b/>
              </w:rPr>
            </w:pPr>
            <w:r>
              <w:t>Le PMA s’est engagé à poursuivre avec l’atténuation des risques moyens et faibles (Modules 6 et 7).</w:t>
            </w:r>
          </w:p>
        </w:tc>
        <w:tc>
          <w:tcPr>
            <w:tcW w:w="5176" w:type="dxa"/>
            <w:gridSpan w:val="2"/>
            <w:shd w:val="clear" w:color="auto" w:fill="auto"/>
            <w:tcMar>
              <w:left w:w="88" w:type="dxa"/>
            </w:tcMar>
          </w:tcPr>
          <w:p w14:paraId="417D2F71" w14:textId="77777777" w:rsidR="008449AF" w:rsidRDefault="004A5E76">
            <w:pPr>
              <w:pStyle w:val="Textoindependiente2"/>
              <w:spacing w:after="0"/>
              <w:rPr>
                <w:b/>
              </w:rPr>
            </w:pPr>
            <w:r>
              <w:rPr>
                <w:b/>
              </w:rPr>
              <w:t>Orientation</w:t>
            </w:r>
            <w:r>
              <w:t> : le niveau de contamination des eaux avec des particules en suspension est modéré, dans la mesure où, grâce à des efforts raisonnables de traitement, la qualité de l’eau ne représente pas un risque pour la santé et pour les moyens d’existence des autres usagers de l’eau.</w:t>
            </w:r>
          </w:p>
        </w:tc>
      </w:tr>
      <w:tr w:rsidR="008449AF" w14:paraId="4741DDDF" w14:textId="77777777">
        <w:tc>
          <w:tcPr>
            <w:tcW w:w="9962" w:type="dxa"/>
            <w:gridSpan w:val="3"/>
            <w:tcBorders>
              <w:top w:val="nil"/>
              <w:bottom w:val="nil"/>
            </w:tcBorders>
            <w:shd w:val="clear" w:color="auto" w:fill="CCFF66"/>
            <w:tcMar>
              <w:left w:w="88" w:type="dxa"/>
            </w:tcMar>
          </w:tcPr>
          <w:p w14:paraId="45CC3CB6" w14:textId="77777777" w:rsidR="008449AF" w:rsidRDefault="004A5E76">
            <w:pPr>
              <w:pStyle w:val="Textoindependiente"/>
              <w:spacing w:after="0"/>
              <w:jc w:val="left"/>
              <w:rPr>
                <w:b/>
              </w:rPr>
            </w:pPr>
            <w:r>
              <w:rPr>
                <w:b/>
              </w:rPr>
              <w:t>En progression :</w:t>
            </w:r>
          </w:p>
        </w:tc>
      </w:tr>
      <w:tr w:rsidR="008449AF" w14:paraId="45B25944" w14:textId="77777777">
        <w:tc>
          <w:tcPr>
            <w:tcW w:w="4786" w:type="dxa"/>
            <w:tcBorders>
              <w:top w:val="nil"/>
              <w:right w:val="nil"/>
            </w:tcBorders>
            <w:shd w:val="clear" w:color="auto" w:fill="CCFF66"/>
            <w:tcMar>
              <w:left w:w="88" w:type="dxa"/>
            </w:tcMar>
          </w:tcPr>
          <w:p w14:paraId="44E97FFD" w14:textId="77777777" w:rsidR="008449AF" w:rsidRDefault="004A5E76">
            <w:pPr>
              <w:jc w:val="center"/>
              <w:rPr>
                <w:b/>
              </w:rPr>
            </w:pPr>
            <w:r>
              <w:rPr>
                <w:b/>
              </w:rPr>
              <w:t>Risque</w:t>
            </w:r>
          </w:p>
        </w:tc>
        <w:tc>
          <w:tcPr>
            <w:tcW w:w="5176" w:type="dxa"/>
            <w:gridSpan w:val="2"/>
            <w:tcBorders>
              <w:top w:val="nil"/>
              <w:left w:val="nil"/>
            </w:tcBorders>
            <w:shd w:val="clear" w:color="auto" w:fill="CCFF66"/>
          </w:tcPr>
          <w:p w14:paraId="4CDFEDCB" w14:textId="77777777" w:rsidR="008449AF" w:rsidRDefault="004A5E76">
            <w:pPr>
              <w:jc w:val="center"/>
              <w:rPr>
                <w:b/>
              </w:rPr>
            </w:pPr>
            <w:r>
              <w:rPr>
                <w:b/>
              </w:rPr>
              <w:t>Amélioration</w:t>
            </w:r>
          </w:p>
        </w:tc>
      </w:tr>
      <w:tr w:rsidR="008449AF" w14:paraId="135EBE0A" w14:textId="77777777">
        <w:tc>
          <w:tcPr>
            <w:tcW w:w="4786" w:type="dxa"/>
            <w:shd w:val="clear" w:color="auto" w:fill="auto"/>
            <w:tcMar>
              <w:left w:w="88" w:type="dxa"/>
            </w:tcMar>
          </w:tcPr>
          <w:p w14:paraId="66175B58" w14:textId="77777777" w:rsidR="008449AF" w:rsidRDefault="004A5E76">
            <w:pPr>
              <w:pStyle w:val="Textoindependiente"/>
              <w:spacing w:after="0"/>
            </w:pPr>
            <w:r>
              <w:t>Les eaux résiduelles issues des opérations minières ou des installations de traitement se déchargent directement dans les cours d’eau et plans d’eau et peuvent contenir un niveau élevé de particules en suspension (boues, résidus, sable, etc.). La contamination importante avec des particules solides met en danger la santé et les moyens d’existence de ceux qui utilisent l’eau pour la consommation humaine, les cultures, les troupeaux ou la pêche.</w:t>
            </w:r>
          </w:p>
        </w:tc>
        <w:tc>
          <w:tcPr>
            <w:tcW w:w="5176" w:type="dxa"/>
            <w:gridSpan w:val="2"/>
            <w:shd w:val="clear" w:color="auto" w:fill="auto"/>
            <w:tcMar>
              <w:left w:w="88" w:type="dxa"/>
            </w:tcMar>
          </w:tcPr>
          <w:p w14:paraId="29183069" w14:textId="77777777" w:rsidR="008449AF" w:rsidRDefault="004A5E76">
            <w:pPr>
              <w:pStyle w:val="Textoindependiente"/>
              <w:spacing w:after="0"/>
            </w:pPr>
            <w:r>
              <w:t>Le PMA dispose d’un plan d’améliorations techniques et le met en œuvre ; l’impact des particules en suspension sur les autres usagers de l’eau est évalué, la contamination des eaux résiduelles avec des particules en suspension fait l’objet d’un suivi, et des améliorations techniques pour réduire les émissions de particules en suspension sont conçues et mises en œuvre.</w:t>
            </w:r>
          </w:p>
          <w:p w14:paraId="20060623" w14:textId="77777777" w:rsidR="008449AF" w:rsidRDefault="004A5E76">
            <w:pPr>
              <w:pStyle w:val="Textoindependiente2"/>
              <w:spacing w:after="0"/>
            </w:pPr>
            <w:r>
              <w:rPr>
                <w:b/>
              </w:rPr>
              <w:t>Orientation</w:t>
            </w:r>
            <w:r>
              <w:t> : sur une base annuelle, le PMA devra s’engager à avancer vers l’atténuation du risque et à réaliser les améliorations.</w:t>
            </w:r>
          </w:p>
          <w:p w14:paraId="222625F6" w14:textId="77777777" w:rsidR="008449AF" w:rsidRDefault="004A5E76">
            <w:pPr>
              <w:pStyle w:val="Textoindependiente2"/>
              <w:spacing w:after="0"/>
            </w:pPr>
            <w:r>
              <w:t>Les activités recommandées sont :</w:t>
            </w:r>
          </w:p>
          <w:p w14:paraId="2C8B1F84" w14:textId="77777777" w:rsidR="008449AF" w:rsidRDefault="004A5E76">
            <w:pPr>
              <w:pStyle w:val="Textoindependiente2"/>
              <w:spacing w:after="0"/>
            </w:pPr>
            <w:r>
              <w:t>…</w:t>
            </w:r>
          </w:p>
          <w:p w14:paraId="7044D9ED" w14:textId="77777777" w:rsidR="008449AF" w:rsidRDefault="004A5E76">
            <w:pPr>
              <w:pStyle w:val="Textoindependiente2"/>
              <w:spacing w:after="0"/>
            </w:pPr>
            <w:r>
              <w:t>…</w:t>
            </w:r>
          </w:p>
          <w:p w14:paraId="1C69442C" w14:textId="77777777" w:rsidR="008449AF" w:rsidRDefault="004A5E76">
            <w:pPr>
              <w:pStyle w:val="Textoindependiente2"/>
              <w:spacing w:after="0"/>
            </w:pPr>
            <w:r>
              <w:t>…</w:t>
            </w:r>
          </w:p>
          <w:p w14:paraId="0D691531" w14:textId="77777777" w:rsidR="008449AF" w:rsidRDefault="004A5E76">
            <w:pPr>
              <w:pStyle w:val="Textoindependiente2"/>
              <w:spacing w:after="0"/>
            </w:pPr>
            <w:r>
              <w:t>Les engagements et les réalisations doivent être documentés dans le rapport CRAFT.</w:t>
            </w:r>
          </w:p>
        </w:tc>
      </w:tr>
      <w:tr w:rsidR="008449AF" w14:paraId="0DC9510C" w14:textId="77777777">
        <w:tc>
          <w:tcPr>
            <w:tcW w:w="9962" w:type="dxa"/>
            <w:gridSpan w:val="3"/>
            <w:shd w:val="clear" w:color="auto" w:fill="FFFFCC"/>
            <w:tcMar>
              <w:left w:w="88" w:type="dxa"/>
            </w:tcMar>
          </w:tcPr>
          <w:p w14:paraId="34AD32D1" w14:textId="77777777" w:rsidR="008449AF" w:rsidRDefault="004A5E76">
            <w:pPr>
              <w:pStyle w:val="Textoindependiente"/>
              <w:spacing w:after="0"/>
              <w:rPr>
                <w:b/>
              </w:rPr>
            </w:pPr>
            <w:r>
              <w:rPr>
                <w:b/>
              </w:rPr>
              <w:t>Non abordé</w:t>
            </w:r>
          </w:p>
          <w:p w14:paraId="738343B4" w14:textId="77777777" w:rsidR="008449AF" w:rsidRDefault="004A5E76">
            <w:pPr>
              <w:pStyle w:val="Textoindependiente2"/>
              <w:spacing w:after="0"/>
            </w:pPr>
            <w:r>
              <w:rPr>
                <w:b/>
              </w:rPr>
              <w:t>Orientation</w:t>
            </w:r>
            <w:r>
              <w:t> : le risque devra être évalué et s’il est présent, des mesures d’atténuation devront être prises.</w:t>
            </w:r>
          </w:p>
        </w:tc>
      </w:tr>
    </w:tbl>
    <w:p w14:paraId="7F36E830" w14:textId="77777777" w:rsidR="008449AF" w:rsidRDefault="004A5E76">
      <w:pPr>
        <w:spacing w:after="160" w:line="259" w:lineRule="auto"/>
        <w:rPr>
          <w:rFonts w:eastAsiaTheme="minorEastAsia"/>
        </w:rPr>
      </w:pPr>
      <w:r>
        <w:br w:type="page"/>
      </w:r>
    </w:p>
    <w:tbl>
      <w:tblPr>
        <w:tblStyle w:val="Tablaconcuadrcula"/>
        <w:tblW w:w="9963" w:type="dxa"/>
        <w:tblCellMar>
          <w:left w:w="133" w:type="dxa"/>
        </w:tblCellMar>
        <w:tblLook w:val="04A0" w:firstRow="1" w:lastRow="0" w:firstColumn="1" w:lastColumn="0" w:noHBand="0" w:noVBand="1"/>
      </w:tblPr>
      <w:tblGrid>
        <w:gridCol w:w="4787"/>
        <w:gridCol w:w="991"/>
        <w:gridCol w:w="4185"/>
      </w:tblGrid>
      <w:tr w:rsidR="008449AF" w14:paraId="2E1B74AF" w14:textId="77777777">
        <w:tc>
          <w:tcPr>
            <w:tcW w:w="5777" w:type="dxa"/>
            <w:gridSpan w:val="2"/>
            <w:tcBorders>
              <w:top w:val="nil"/>
              <w:left w:val="nil"/>
              <w:right w:val="nil"/>
            </w:tcBorders>
            <w:shd w:val="clear" w:color="auto" w:fill="auto"/>
            <w:vAlign w:val="bottom"/>
          </w:tcPr>
          <w:p w14:paraId="7876676E" w14:textId="77777777" w:rsidR="008449AF" w:rsidRDefault="004A5E76">
            <w:pPr>
              <w:pStyle w:val="Textoindependiente"/>
              <w:keepNext/>
              <w:pageBreakBefore/>
              <w:spacing w:after="0"/>
              <w:jc w:val="left"/>
              <w:rPr>
                <w:b/>
              </w:rPr>
            </w:pPr>
            <w:r>
              <w:rPr>
                <w:b/>
              </w:rPr>
              <w:lastRenderedPageBreak/>
              <w:t>M.5/4.2.2/E.2</w:t>
            </w:r>
          </w:p>
        </w:tc>
        <w:tc>
          <w:tcPr>
            <w:tcW w:w="4185" w:type="dxa"/>
            <w:tcBorders>
              <w:top w:val="nil"/>
              <w:left w:val="nil"/>
              <w:right w:val="nil"/>
            </w:tcBorders>
            <w:shd w:val="clear" w:color="auto" w:fill="auto"/>
          </w:tcPr>
          <w:p w14:paraId="716AD9AC" w14:textId="77777777" w:rsidR="008449AF" w:rsidRDefault="004A5E76">
            <w:pPr>
              <w:shd w:val="clear" w:color="auto" w:fill="993366"/>
              <w:rPr>
                <w:color w:val="FFFFFF" w:themeColor="background1"/>
                <w:sz w:val="18"/>
              </w:rPr>
            </w:pPr>
            <w:r>
              <w:rPr>
                <w:b/>
                <w:color w:val="FFFFFF" w:themeColor="background1"/>
                <w:sz w:val="18"/>
              </w:rPr>
              <w:t>4. Catégorie</w:t>
            </w:r>
            <w:r>
              <w:rPr>
                <w:color w:val="FFFFFF" w:themeColor="background1"/>
                <w:sz w:val="18"/>
              </w:rPr>
              <w:t> : Émissions et récupération des sols</w:t>
            </w:r>
          </w:p>
          <w:p w14:paraId="2B2D9F49" w14:textId="77777777" w:rsidR="008449AF" w:rsidRDefault="004A5E76">
            <w:pPr>
              <w:shd w:val="clear" w:color="auto" w:fill="993366"/>
              <w:rPr>
                <w:color w:val="FFFFFF" w:themeColor="background1"/>
                <w:sz w:val="18"/>
              </w:rPr>
            </w:pPr>
            <w:r>
              <w:rPr>
                <w:b/>
                <w:color w:val="FFFFFF" w:themeColor="background1"/>
                <w:sz w:val="18"/>
              </w:rPr>
              <w:t>4.2 Enjeu</w:t>
            </w:r>
            <w:r>
              <w:rPr>
                <w:color w:val="FFFFFF" w:themeColor="background1"/>
                <w:sz w:val="18"/>
              </w:rPr>
              <w:t> : Résidus miniers et eaux résiduelles</w:t>
            </w:r>
          </w:p>
          <w:p w14:paraId="10447A7B" w14:textId="77777777" w:rsidR="008449AF" w:rsidRDefault="004A5E76">
            <w:pPr>
              <w:shd w:val="clear" w:color="auto" w:fill="993366"/>
              <w:rPr>
                <w:color w:val="FFFFFF" w:themeColor="background1"/>
                <w:sz w:val="18"/>
              </w:rPr>
            </w:pPr>
            <w:r>
              <w:rPr>
                <w:b/>
                <w:color w:val="FFFFFF" w:themeColor="background1"/>
                <w:sz w:val="18"/>
              </w:rPr>
              <w:t>4.2.2 Sous-enjeu :</w:t>
            </w:r>
            <w:r>
              <w:t xml:space="preserve"> </w:t>
            </w:r>
            <w:r>
              <w:rPr>
                <w:color w:val="FFFFFF" w:themeColor="background1"/>
                <w:sz w:val="18"/>
              </w:rPr>
              <w:t>Eaux résiduelles et qualité de l’eau</w:t>
            </w:r>
          </w:p>
        </w:tc>
      </w:tr>
      <w:tr w:rsidR="008449AF" w14:paraId="49A8EB4D" w14:textId="77777777">
        <w:tc>
          <w:tcPr>
            <w:tcW w:w="9962" w:type="dxa"/>
            <w:gridSpan w:val="3"/>
            <w:shd w:val="clear" w:color="auto" w:fill="auto"/>
            <w:tcMar>
              <w:left w:w="88" w:type="dxa"/>
            </w:tcMar>
          </w:tcPr>
          <w:p w14:paraId="6E5839A9" w14:textId="77777777" w:rsidR="008449AF" w:rsidRDefault="004A5E76">
            <w:pPr>
              <w:pStyle w:val="Textoindependiente"/>
              <w:spacing w:after="0"/>
              <w:rPr>
                <w:b/>
                <w:highlight w:val="yellow"/>
              </w:rPr>
            </w:pPr>
            <w:r>
              <w:rPr>
                <w:b/>
              </w:rPr>
              <w:t>Le PMA évite les contaminations sérieuses des eaux avec des produits chimiques et des résidus de combustibles qui mettent en danger la santé de la communauté et les moyens d’existence des autres usagers de l’eau.</w:t>
            </w:r>
          </w:p>
        </w:tc>
      </w:tr>
      <w:tr w:rsidR="008449AF" w14:paraId="0DBE6F76" w14:textId="77777777">
        <w:tc>
          <w:tcPr>
            <w:tcW w:w="9962" w:type="dxa"/>
            <w:gridSpan w:val="3"/>
            <w:shd w:val="clear" w:color="auto" w:fill="auto"/>
            <w:tcMar>
              <w:left w:w="88" w:type="dxa"/>
            </w:tcMar>
          </w:tcPr>
          <w:p w14:paraId="7057B9D1" w14:textId="77777777" w:rsidR="008449AF" w:rsidRDefault="004A5E76">
            <w:pPr>
              <w:pStyle w:val="Textoindependiente2"/>
              <w:spacing w:after="0"/>
            </w:pPr>
            <w:r>
              <w:rPr>
                <w:b/>
              </w:rPr>
              <w:t>Orientation</w:t>
            </w:r>
            <w:r>
              <w:t> : s’applique principalement aux opérations (semi-)mécanisées utilisant des moteurs à combustion et aux installations de traitement faisant partie du PMA.</w:t>
            </w:r>
          </w:p>
          <w:p w14:paraId="708086C0" w14:textId="77777777" w:rsidR="008449AF" w:rsidRDefault="004A5E76">
            <w:pPr>
              <w:pStyle w:val="Textoindependiente2"/>
              <w:spacing w:after="0"/>
              <w:rPr>
                <w:b/>
              </w:rPr>
            </w:pPr>
            <w:r>
              <w:t xml:space="preserve">L’exigence concerne les contaminations </w:t>
            </w:r>
            <w:r>
              <w:rPr>
                <w:i/>
              </w:rPr>
              <w:t>sérieuses</w:t>
            </w:r>
            <w:r>
              <w:t xml:space="preserve"> avec des produits chimiques et des résidus de combustibles, exprimant la nécessité de réduire la pollution à un niveau modéré. Les exigences pour réduire davantage la contamination avec des produits chimiques et des résidus de combustibles seront présentées dans le Module 6 et l’élimination de la contamination sera introduite dans le Module 7.</w:t>
            </w:r>
          </w:p>
        </w:tc>
      </w:tr>
      <w:tr w:rsidR="008449AF" w14:paraId="5EEFD4B6" w14:textId="77777777">
        <w:tc>
          <w:tcPr>
            <w:tcW w:w="4786" w:type="dxa"/>
            <w:shd w:val="clear" w:color="auto" w:fill="92D050"/>
            <w:tcMar>
              <w:left w:w="88" w:type="dxa"/>
            </w:tcMar>
          </w:tcPr>
          <w:p w14:paraId="5DC6B125" w14:textId="77777777" w:rsidR="008449AF" w:rsidRDefault="004A5E76">
            <w:pPr>
              <w:pStyle w:val="Textoindependiente"/>
              <w:spacing w:after="0"/>
            </w:pPr>
            <w:r>
              <w:rPr>
                <w:b/>
              </w:rPr>
              <w:t>Contrôlé :</w:t>
            </w:r>
          </w:p>
          <w:p w14:paraId="2A86C9E2" w14:textId="77777777" w:rsidR="008449AF" w:rsidRDefault="004A5E76">
            <w:pPr>
              <w:pStyle w:val="Textoindependiente"/>
              <w:spacing w:after="0"/>
            </w:pPr>
            <w:r>
              <w:t>Lorsque l’amélioration liée à cette exigence est réalisée, le risque important est contrôlé.</w:t>
            </w:r>
          </w:p>
          <w:p w14:paraId="0FFBBD18" w14:textId="77777777" w:rsidR="008449AF" w:rsidRDefault="004A5E76">
            <w:pPr>
              <w:pStyle w:val="Textoindependiente"/>
              <w:spacing w:after="0"/>
              <w:jc w:val="center"/>
            </w:pPr>
            <w:r>
              <w:t>--- et ---</w:t>
            </w:r>
          </w:p>
          <w:p w14:paraId="4791FAF7" w14:textId="77777777" w:rsidR="008449AF" w:rsidRDefault="004A5E76">
            <w:pPr>
              <w:pStyle w:val="Textoindependiente"/>
              <w:spacing w:after="0"/>
              <w:rPr>
                <w:b/>
              </w:rPr>
            </w:pPr>
            <w:r>
              <w:t>Le PMA s’est engagé à poursuivre avec l’atténuation des risques moyens et faibles (Modules 6 et 7).</w:t>
            </w:r>
          </w:p>
        </w:tc>
        <w:tc>
          <w:tcPr>
            <w:tcW w:w="5176" w:type="dxa"/>
            <w:gridSpan w:val="2"/>
            <w:shd w:val="clear" w:color="auto" w:fill="auto"/>
            <w:tcMar>
              <w:left w:w="88" w:type="dxa"/>
            </w:tcMar>
          </w:tcPr>
          <w:p w14:paraId="4655A6E1" w14:textId="77777777" w:rsidR="008449AF" w:rsidRDefault="004A5E76">
            <w:pPr>
              <w:pStyle w:val="Textoindependiente2"/>
              <w:spacing w:after="0"/>
              <w:rPr>
                <w:b/>
              </w:rPr>
            </w:pPr>
            <w:r>
              <w:rPr>
                <w:b/>
              </w:rPr>
              <w:t>Orientation</w:t>
            </w:r>
            <w:r>
              <w:t> : le niveau de contamination des eaux avec des produits chimiques et des résidus de combustibles est modéré, dans la mesure où, grâce à des efforts raisonnables de traitement, la qualité de l’eau ne représente pas un risque pour la santé et pour les moyens d’existence des autres usagers de l’eau.</w:t>
            </w:r>
          </w:p>
        </w:tc>
      </w:tr>
      <w:tr w:rsidR="008449AF" w14:paraId="35C561EF" w14:textId="77777777">
        <w:tc>
          <w:tcPr>
            <w:tcW w:w="9962" w:type="dxa"/>
            <w:gridSpan w:val="3"/>
            <w:tcBorders>
              <w:top w:val="nil"/>
              <w:bottom w:val="nil"/>
            </w:tcBorders>
            <w:shd w:val="clear" w:color="auto" w:fill="CCFF66"/>
            <w:tcMar>
              <w:left w:w="88" w:type="dxa"/>
            </w:tcMar>
          </w:tcPr>
          <w:p w14:paraId="31C03531" w14:textId="77777777" w:rsidR="008449AF" w:rsidRDefault="004A5E76">
            <w:pPr>
              <w:pStyle w:val="Textoindependiente"/>
              <w:spacing w:after="0"/>
              <w:jc w:val="left"/>
              <w:rPr>
                <w:b/>
              </w:rPr>
            </w:pPr>
            <w:r>
              <w:rPr>
                <w:b/>
              </w:rPr>
              <w:t>En progression :</w:t>
            </w:r>
          </w:p>
        </w:tc>
      </w:tr>
      <w:tr w:rsidR="008449AF" w14:paraId="724ABBBC" w14:textId="77777777">
        <w:tc>
          <w:tcPr>
            <w:tcW w:w="4786" w:type="dxa"/>
            <w:tcBorders>
              <w:top w:val="nil"/>
              <w:right w:val="nil"/>
            </w:tcBorders>
            <w:shd w:val="clear" w:color="auto" w:fill="CCFF66"/>
            <w:tcMar>
              <w:left w:w="88" w:type="dxa"/>
            </w:tcMar>
          </w:tcPr>
          <w:p w14:paraId="704ACC16" w14:textId="77777777" w:rsidR="008449AF" w:rsidRDefault="004A5E76">
            <w:pPr>
              <w:jc w:val="center"/>
              <w:rPr>
                <w:b/>
              </w:rPr>
            </w:pPr>
            <w:r>
              <w:rPr>
                <w:b/>
              </w:rPr>
              <w:t>Risque</w:t>
            </w:r>
          </w:p>
        </w:tc>
        <w:tc>
          <w:tcPr>
            <w:tcW w:w="5176" w:type="dxa"/>
            <w:gridSpan w:val="2"/>
            <w:tcBorders>
              <w:top w:val="nil"/>
              <w:left w:val="nil"/>
            </w:tcBorders>
            <w:shd w:val="clear" w:color="auto" w:fill="CCFF66"/>
          </w:tcPr>
          <w:p w14:paraId="00846607" w14:textId="77777777" w:rsidR="008449AF" w:rsidRDefault="004A5E76">
            <w:pPr>
              <w:jc w:val="center"/>
              <w:rPr>
                <w:b/>
              </w:rPr>
            </w:pPr>
            <w:r>
              <w:rPr>
                <w:b/>
              </w:rPr>
              <w:t>Amélioration</w:t>
            </w:r>
          </w:p>
        </w:tc>
      </w:tr>
      <w:tr w:rsidR="008449AF" w14:paraId="547F8E1F" w14:textId="77777777">
        <w:tc>
          <w:tcPr>
            <w:tcW w:w="4786" w:type="dxa"/>
            <w:shd w:val="clear" w:color="auto" w:fill="auto"/>
            <w:tcMar>
              <w:left w:w="88" w:type="dxa"/>
            </w:tcMar>
          </w:tcPr>
          <w:p w14:paraId="3811070C" w14:textId="77777777" w:rsidR="008449AF" w:rsidRDefault="004A5E76">
            <w:pPr>
              <w:pStyle w:val="Textoindependiente"/>
              <w:spacing w:after="0"/>
            </w:pPr>
            <w:r>
              <w:t>Les eaux résiduelles issues des opérations minières ou des installations de traitement se déchargent directement dans les cours d’eau et plans d’eau et peuvent contenir des résidus chimiques (tels que du cyanure) ou des combustibles à des concentrations qui mettent en danger la santé et les moyens d’existence de ceux qui utilisent l’eau pour la consommation humaine, les cultures, les troupeaux ou la pêche.</w:t>
            </w:r>
          </w:p>
        </w:tc>
        <w:tc>
          <w:tcPr>
            <w:tcW w:w="5176" w:type="dxa"/>
            <w:gridSpan w:val="2"/>
            <w:shd w:val="clear" w:color="auto" w:fill="auto"/>
            <w:tcMar>
              <w:left w:w="88" w:type="dxa"/>
            </w:tcMar>
          </w:tcPr>
          <w:p w14:paraId="00481E05" w14:textId="77777777" w:rsidR="008449AF" w:rsidRDefault="004A5E76">
            <w:pPr>
              <w:pStyle w:val="Textoindependiente"/>
              <w:spacing w:after="0"/>
              <w:rPr>
                <w:b/>
              </w:rPr>
            </w:pPr>
            <w:r>
              <w:t>Le PMA dispose d’un plan d’amélioration technique et le met en œuvre ; l’impact des produits chimiques et des résidus de combustibles sur les autres usagers de l’eau est évalué, la contamination des eaux résiduelles avec des produits chimiques et des résidus de combustibles fait l’objet d’un suivi, et des améliorations techniques pour réduire les émissions de produits chimiques et de résidus de combustibles sont conçues et mises en œuvre.</w:t>
            </w:r>
          </w:p>
          <w:p w14:paraId="69B4644E" w14:textId="77777777" w:rsidR="008449AF" w:rsidRDefault="004A5E76">
            <w:pPr>
              <w:pStyle w:val="Textoindependiente2"/>
              <w:spacing w:after="0"/>
            </w:pPr>
            <w:r>
              <w:rPr>
                <w:b/>
              </w:rPr>
              <w:t>Orientation</w:t>
            </w:r>
            <w:r>
              <w:t> : sur une base annuelle, le PMA devra s’engager à avancer vers l’atténuation du risque et à réaliser les améliorations.</w:t>
            </w:r>
          </w:p>
          <w:p w14:paraId="4878F0E9" w14:textId="77777777" w:rsidR="008449AF" w:rsidRDefault="004A5E76">
            <w:pPr>
              <w:pStyle w:val="Textoindependiente2"/>
              <w:spacing w:after="0"/>
            </w:pPr>
            <w:r>
              <w:t>Les activités recommandées sont :</w:t>
            </w:r>
          </w:p>
          <w:p w14:paraId="62BEE413" w14:textId="77777777" w:rsidR="008449AF" w:rsidRDefault="004A5E76">
            <w:pPr>
              <w:pStyle w:val="Textoindependiente2"/>
              <w:spacing w:after="0"/>
            </w:pPr>
            <w:r>
              <w:t>…</w:t>
            </w:r>
          </w:p>
          <w:p w14:paraId="5040870A" w14:textId="77777777" w:rsidR="008449AF" w:rsidRDefault="004A5E76">
            <w:pPr>
              <w:pStyle w:val="Textoindependiente2"/>
              <w:spacing w:after="0"/>
            </w:pPr>
            <w:r>
              <w:t>…</w:t>
            </w:r>
          </w:p>
          <w:p w14:paraId="5689782D" w14:textId="77777777" w:rsidR="008449AF" w:rsidRDefault="004A5E76">
            <w:pPr>
              <w:pStyle w:val="Textoindependiente2"/>
              <w:spacing w:after="0"/>
            </w:pPr>
            <w:r>
              <w:t>…</w:t>
            </w:r>
          </w:p>
          <w:p w14:paraId="72D4459D" w14:textId="77777777" w:rsidR="008449AF" w:rsidRDefault="004A5E76">
            <w:pPr>
              <w:pStyle w:val="Textoindependiente2"/>
              <w:spacing w:after="0"/>
            </w:pPr>
            <w:r>
              <w:t>Les engagements et les réalisations doivent être documentés dans le rapport CRAFT.</w:t>
            </w:r>
          </w:p>
        </w:tc>
      </w:tr>
      <w:tr w:rsidR="008449AF" w14:paraId="44A3916B" w14:textId="77777777">
        <w:tc>
          <w:tcPr>
            <w:tcW w:w="9962" w:type="dxa"/>
            <w:gridSpan w:val="3"/>
            <w:shd w:val="clear" w:color="auto" w:fill="FFFFCC"/>
            <w:tcMar>
              <w:left w:w="88" w:type="dxa"/>
            </w:tcMar>
          </w:tcPr>
          <w:p w14:paraId="3C7C1F4B" w14:textId="77777777" w:rsidR="008449AF" w:rsidRDefault="004A5E76">
            <w:pPr>
              <w:pStyle w:val="Textoindependiente"/>
              <w:spacing w:after="0"/>
              <w:rPr>
                <w:b/>
              </w:rPr>
            </w:pPr>
            <w:r>
              <w:rPr>
                <w:b/>
              </w:rPr>
              <w:t>Non abordé</w:t>
            </w:r>
          </w:p>
          <w:p w14:paraId="00C94688" w14:textId="77777777" w:rsidR="008449AF" w:rsidRDefault="004A5E76">
            <w:pPr>
              <w:pStyle w:val="Textoindependiente2"/>
              <w:spacing w:after="0"/>
            </w:pPr>
            <w:r>
              <w:rPr>
                <w:b/>
              </w:rPr>
              <w:t>Orientation</w:t>
            </w:r>
            <w:r>
              <w:t> : le risque devra être évalué et s’il est présent, des mesures d’atténuation devront être prises.</w:t>
            </w:r>
          </w:p>
        </w:tc>
      </w:tr>
      <w:tr w:rsidR="008449AF" w14:paraId="2A90BB1B" w14:textId="77777777">
        <w:tc>
          <w:tcPr>
            <w:tcW w:w="5777" w:type="dxa"/>
            <w:gridSpan w:val="2"/>
            <w:tcBorders>
              <w:top w:val="nil"/>
              <w:left w:val="nil"/>
              <w:right w:val="nil"/>
            </w:tcBorders>
            <w:shd w:val="clear" w:color="auto" w:fill="auto"/>
            <w:vAlign w:val="bottom"/>
          </w:tcPr>
          <w:p w14:paraId="520E90AF" w14:textId="77777777" w:rsidR="008449AF" w:rsidRDefault="004A5E76">
            <w:pPr>
              <w:pStyle w:val="Textoindependiente"/>
              <w:keepNext/>
              <w:spacing w:after="0"/>
              <w:jc w:val="left"/>
              <w:rPr>
                <w:b/>
              </w:rPr>
            </w:pPr>
            <w:r>
              <w:rPr>
                <w:b/>
              </w:rPr>
              <w:t>M.5/5.2.1/E.1</w:t>
            </w:r>
          </w:p>
        </w:tc>
        <w:tc>
          <w:tcPr>
            <w:tcW w:w="4185" w:type="dxa"/>
            <w:tcBorders>
              <w:top w:val="nil"/>
              <w:left w:val="nil"/>
              <w:right w:val="nil"/>
            </w:tcBorders>
            <w:shd w:val="clear" w:color="auto" w:fill="auto"/>
          </w:tcPr>
          <w:p w14:paraId="13D17493" w14:textId="77777777" w:rsidR="008449AF" w:rsidRDefault="004A5E76">
            <w:pPr>
              <w:keepNext/>
              <w:shd w:val="clear" w:color="auto" w:fill="0099FF"/>
              <w:rPr>
                <w:color w:val="FFFFFF" w:themeColor="background1"/>
                <w:sz w:val="18"/>
              </w:rPr>
            </w:pPr>
            <w:r>
              <w:rPr>
                <w:b/>
                <w:color w:val="FFFFFF" w:themeColor="background1"/>
                <w:sz w:val="18"/>
              </w:rPr>
              <w:t>5. Catégorie</w:t>
            </w:r>
            <w:r>
              <w:rPr>
                <w:color w:val="FFFFFF" w:themeColor="background1"/>
                <w:sz w:val="18"/>
              </w:rPr>
              <w:t> : Gouvernance d’entreprise</w:t>
            </w:r>
          </w:p>
          <w:p w14:paraId="6571ED90" w14:textId="77777777" w:rsidR="008449AF" w:rsidRDefault="004A5E76">
            <w:pPr>
              <w:keepNext/>
              <w:shd w:val="clear" w:color="auto" w:fill="0099FF"/>
              <w:rPr>
                <w:color w:val="FFFFFF" w:themeColor="background1"/>
                <w:sz w:val="18"/>
              </w:rPr>
            </w:pPr>
            <w:r>
              <w:rPr>
                <w:b/>
                <w:color w:val="FFFFFF" w:themeColor="background1"/>
                <w:sz w:val="18"/>
              </w:rPr>
              <w:t>5.2 Enjeu</w:t>
            </w:r>
            <w:r>
              <w:rPr>
                <w:color w:val="FFFFFF" w:themeColor="background1"/>
                <w:sz w:val="18"/>
              </w:rPr>
              <w:t> : Pratiques de gestion</w:t>
            </w:r>
          </w:p>
          <w:p w14:paraId="5EB39610" w14:textId="77777777" w:rsidR="008449AF" w:rsidRDefault="004A5E76">
            <w:pPr>
              <w:keepNext/>
              <w:shd w:val="clear" w:color="auto" w:fill="0099FF"/>
              <w:rPr>
                <w:color w:val="FFFFFF" w:themeColor="background1"/>
                <w:sz w:val="18"/>
              </w:rPr>
            </w:pPr>
            <w:r>
              <w:rPr>
                <w:b/>
                <w:color w:val="FFFFFF" w:themeColor="background1"/>
                <w:sz w:val="18"/>
              </w:rPr>
              <w:t>5.2.1 Sous-enjeu</w:t>
            </w:r>
            <w:r>
              <w:rPr>
                <w:color w:val="FFFFFF" w:themeColor="background1"/>
                <w:sz w:val="18"/>
              </w:rPr>
              <w:t> : Conformité légale</w:t>
            </w:r>
          </w:p>
        </w:tc>
      </w:tr>
      <w:tr w:rsidR="008449AF" w14:paraId="3ABCAFB7" w14:textId="77777777">
        <w:tc>
          <w:tcPr>
            <w:tcW w:w="9962" w:type="dxa"/>
            <w:gridSpan w:val="3"/>
            <w:shd w:val="clear" w:color="auto" w:fill="auto"/>
            <w:tcMar>
              <w:left w:w="88" w:type="dxa"/>
            </w:tcMar>
          </w:tcPr>
          <w:p w14:paraId="0D66C5BE" w14:textId="77777777" w:rsidR="008449AF" w:rsidRDefault="004A5E76">
            <w:pPr>
              <w:pStyle w:val="Textoindependiente"/>
              <w:spacing w:after="0"/>
              <w:rPr>
                <w:b/>
                <w:highlight w:val="yellow"/>
              </w:rPr>
            </w:pPr>
            <w:r>
              <w:rPr>
                <w:b/>
              </w:rPr>
              <w:t>Le PMA prend des mesures pour la formalisation de ses opérations au-delà des droits liés à l’extraction de minerais.</w:t>
            </w:r>
          </w:p>
        </w:tc>
      </w:tr>
      <w:tr w:rsidR="008449AF" w14:paraId="0B0A977C" w14:textId="77777777">
        <w:tc>
          <w:tcPr>
            <w:tcW w:w="9962" w:type="dxa"/>
            <w:gridSpan w:val="3"/>
            <w:shd w:val="clear" w:color="auto" w:fill="auto"/>
            <w:tcMar>
              <w:left w:w="88" w:type="dxa"/>
            </w:tcMar>
          </w:tcPr>
          <w:p w14:paraId="73ADC0F7" w14:textId="77777777" w:rsidR="008449AF" w:rsidRDefault="004A5E76">
            <w:pPr>
              <w:pStyle w:val="Textoindependiente2"/>
              <w:spacing w:after="0"/>
            </w:pPr>
            <w:r>
              <w:rPr>
                <w:b/>
              </w:rPr>
              <w:t>Orientation</w:t>
            </w:r>
            <w:r>
              <w:t xml:space="preserve"> : la </w:t>
            </w:r>
            <w:r>
              <w:rPr>
                <w:rStyle w:val="Textoindependiente2Car"/>
              </w:rPr>
              <w:t>formalisation</w:t>
            </w:r>
            <w:r>
              <w:t xml:space="preserve"> de l’AMAPE est un processus. La légitimité de l’extraction de la ressource minérale (voir Module 2), en termes d’autorisation, d’accord ou de non-objection explicite ou implicite et considérant la légalité comme le plus haut degré de légitimité, n’est que le premier pas.</w:t>
            </w:r>
          </w:p>
          <w:p w14:paraId="6BD0BA7D" w14:textId="77777777" w:rsidR="008449AF" w:rsidRDefault="004A5E76">
            <w:pPr>
              <w:pStyle w:val="Textoindependiente2"/>
              <w:spacing w:after="0"/>
            </w:pPr>
            <w:r>
              <w:t>Les étapes suivantes de la formalisation doivent être suivies avec l’ensemble des exigences légales qui y sont liées, concernant les aspects techniques et environnementaux des opérations du PMA. C’est ce qui est abordé par cette exigence du CRAFT.</w:t>
            </w:r>
          </w:p>
          <w:p w14:paraId="418F49DE" w14:textId="77777777" w:rsidR="008449AF" w:rsidRDefault="004A5E76">
            <w:pPr>
              <w:pStyle w:val="Textoindependiente2"/>
              <w:spacing w:after="0"/>
            </w:pPr>
            <w:r>
              <w:t xml:space="preserve">Les étapes suivantes de la formalisation concernent la formalisation de l’organisation (conformité avec l’ensemble des lois et réglementations sur les groupes corporatifs tels que les associations, les coopératives, </w:t>
            </w:r>
            <w:r>
              <w:lastRenderedPageBreak/>
              <w:t>les entreprises, etc.) et l’évolution associée pour passer d’un travail non régulé vers un travail avec contrat. Ces enjeux seront traités dans le Module 6.</w:t>
            </w:r>
          </w:p>
          <w:p w14:paraId="31119840" w14:textId="77777777" w:rsidR="008449AF" w:rsidRDefault="004A5E76">
            <w:pPr>
              <w:pStyle w:val="Textoindependiente2"/>
              <w:spacing w:after="0"/>
              <w:rPr>
                <w:b/>
              </w:rPr>
            </w:pPr>
            <w:r>
              <w:t>Les aspects relatifs à la formalisation complète de l’embauche (qui dépend d’un employeur complètement formalisé) et les aspects de responsabilité sociale seront abordés dans le Module 7.</w:t>
            </w:r>
          </w:p>
        </w:tc>
      </w:tr>
      <w:tr w:rsidR="008449AF" w14:paraId="1A26D732" w14:textId="77777777">
        <w:tc>
          <w:tcPr>
            <w:tcW w:w="4786" w:type="dxa"/>
            <w:shd w:val="clear" w:color="auto" w:fill="92D050"/>
            <w:tcMar>
              <w:left w:w="88" w:type="dxa"/>
            </w:tcMar>
          </w:tcPr>
          <w:p w14:paraId="3062276C" w14:textId="77777777" w:rsidR="008449AF" w:rsidRDefault="004A5E76">
            <w:pPr>
              <w:pStyle w:val="Textoindependiente"/>
              <w:spacing w:after="0"/>
            </w:pPr>
            <w:r>
              <w:rPr>
                <w:b/>
              </w:rPr>
              <w:lastRenderedPageBreak/>
              <w:t>Contrôlé :</w:t>
            </w:r>
          </w:p>
          <w:p w14:paraId="408F16A0" w14:textId="77777777" w:rsidR="008449AF" w:rsidRDefault="004A5E76">
            <w:pPr>
              <w:pStyle w:val="Textoindependiente"/>
              <w:spacing w:after="0"/>
            </w:pPr>
            <w:r>
              <w:t>Lorsque l’amélioration liée à cette exigence est réalisée, le risque important est contrôlé.</w:t>
            </w:r>
          </w:p>
          <w:p w14:paraId="4C63E166" w14:textId="77777777" w:rsidR="008449AF" w:rsidRDefault="004A5E76">
            <w:pPr>
              <w:pStyle w:val="Textoindependiente"/>
              <w:spacing w:after="0"/>
              <w:jc w:val="center"/>
            </w:pPr>
            <w:r>
              <w:t>--- et ---</w:t>
            </w:r>
          </w:p>
          <w:p w14:paraId="2ECAE7C3" w14:textId="77777777" w:rsidR="008449AF" w:rsidRDefault="004A5E76">
            <w:pPr>
              <w:pStyle w:val="Textoindependiente"/>
              <w:spacing w:after="0"/>
              <w:rPr>
                <w:b/>
              </w:rPr>
            </w:pPr>
            <w:r>
              <w:t>Le PMA s’est engagé à poursuivre avec l’atténuation des risques moyens et faibles (Modules 6 et 7).</w:t>
            </w:r>
          </w:p>
        </w:tc>
        <w:tc>
          <w:tcPr>
            <w:tcW w:w="5176" w:type="dxa"/>
            <w:gridSpan w:val="2"/>
            <w:shd w:val="clear" w:color="auto" w:fill="auto"/>
            <w:tcMar>
              <w:left w:w="88" w:type="dxa"/>
            </w:tcMar>
          </w:tcPr>
          <w:p w14:paraId="3929F849" w14:textId="77777777" w:rsidR="008449AF" w:rsidRDefault="004A5E76">
            <w:pPr>
              <w:pStyle w:val="Textoindependiente2"/>
              <w:spacing w:after="0"/>
              <w:rPr>
                <w:b/>
              </w:rPr>
            </w:pPr>
            <w:r>
              <w:rPr>
                <w:b/>
              </w:rPr>
              <w:t>Orientation</w:t>
            </w:r>
            <w:r>
              <w:t> : le PMA a réalisé et complété toutes les étapes de la légalisation et de la formalisation de ses opérations minières, tel que l’exige la législation nationale.</w:t>
            </w:r>
          </w:p>
        </w:tc>
      </w:tr>
      <w:tr w:rsidR="008449AF" w14:paraId="13229167" w14:textId="77777777">
        <w:tc>
          <w:tcPr>
            <w:tcW w:w="9962" w:type="dxa"/>
            <w:gridSpan w:val="3"/>
            <w:tcBorders>
              <w:top w:val="nil"/>
              <w:bottom w:val="nil"/>
            </w:tcBorders>
            <w:shd w:val="clear" w:color="auto" w:fill="CCFF66"/>
            <w:tcMar>
              <w:left w:w="88" w:type="dxa"/>
            </w:tcMar>
          </w:tcPr>
          <w:p w14:paraId="5F1A685D" w14:textId="77777777" w:rsidR="008449AF" w:rsidRDefault="004A5E76">
            <w:pPr>
              <w:pStyle w:val="Textoindependiente"/>
              <w:spacing w:after="0"/>
              <w:jc w:val="left"/>
              <w:rPr>
                <w:b/>
              </w:rPr>
            </w:pPr>
            <w:r>
              <w:rPr>
                <w:b/>
              </w:rPr>
              <w:t>En progression :</w:t>
            </w:r>
          </w:p>
        </w:tc>
      </w:tr>
      <w:tr w:rsidR="008449AF" w14:paraId="349A231E" w14:textId="77777777">
        <w:tc>
          <w:tcPr>
            <w:tcW w:w="4786" w:type="dxa"/>
            <w:tcBorders>
              <w:top w:val="nil"/>
              <w:right w:val="nil"/>
            </w:tcBorders>
            <w:shd w:val="clear" w:color="auto" w:fill="CCFF66"/>
            <w:tcMar>
              <w:left w:w="88" w:type="dxa"/>
            </w:tcMar>
          </w:tcPr>
          <w:p w14:paraId="3030D930" w14:textId="77777777" w:rsidR="008449AF" w:rsidRDefault="004A5E76">
            <w:pPr>
              <w:jc w:val="center"/>
              <w:rPr>
                <w:b/>
              </w:rPr>
            </w:pPr>
            <w:r>
              <w:rPr>
                <w:b/>
              </w:rPr>
              <w:t>Risque</w:t>
            </w:r>
          </w:p>
        </w:tc>
        <w:tc>
          <w:tcPr>
            <w:tcW w:w="5176" w:type="dxa"/>
            <w:gridSpan w:val="2"/>
            <w:tcBorders>
              <w:top w:val="nil"/>
              <w:left w:val="nil"/>
            </w:tcBorders>
            <w:shd w:val="clear" w:color="auto" w:fill="CCFF66"/>
          </w:tcPr>
          <w:p w14:paraId="5D08C5D3" w14:textId="77777777" w:rsidR="008449AF" w:rsidRDefault="004A5E76">
            <w:pPr>
              <w:jc w:val="center"/>
              <w:rPr>
                <w:b/>
              </w:rPr>
            </w:pPr>
            <w:r>
              <w:rPr>
                <w:b/>
              </w:rPr>
              <w:t>Amélioration</w:t>
            </w:r>
          </w:p>
        </w:tc>
      </w:tr>
      <w:tr w:rsidR="008449AF" w14:paraId="4F84F1CA" w14:textId="77777777">
        <w:tc>
          <w:tcPr>
            <w:tcW w:w="4786" w:type="dxa"/>
            <w:shd w:val="clear" w:color="auto" w:fill="auto"/>
            <w:tcMar>
              <w:left w:w="88" w:type="dxa"/>
            </w:tcMar>
          </w:tcPr>
          <w:p w14:paraId="18420C38" w14:textId="77777777" w:rsidR="008449AF" w:rsidRDefault="004A5E76">
            <w:pPr>
              <w:pStyle w:val="Textoindependiente"/>
              <w:spacing w:after="0"/>
            </w:pPr>
            <w:r>
              <w:t>Pour les étapes suivantes de la formalisation, le respect d’autres exigences que celles liées à l’extraction de minerais (c’est-à-dire au-delà de la légitimité basique</w:t>
            </w:r>
            <w:r>
              <w:rPr>
                <w:rStyle w:val="Ancredenotedebasdepage"/>
              </w:rPr>
              <w:footnoteReference w:id="26"/>
            </w:r>
            <w:r>
              <w:t>), sont toujours en attente.</w:t>
            </w:r>
          </w:p>
        </w:tc>
        <w:tc>
          <w:tcPr>
            <w:tcW w:w="5176" w:type="dxa"/>
            <w:gridSpan w:val="2"/>
            <w:shd w:val="clear" w:color="auto" w:fill="auto"/>
            <w:tcMar>
              <w:left w:w="88" w:type="dxa"/>
            </w:tcMar>
          </w:tcPr>
          <w:p w14:paraId="38DB7D69" w14:textId="77777777" w:rsidR="008449AF" w:rsidRDefault="004A5E76">
            <w:pPr>
              <w:pStyle w:val="Textoindependiente"/>
              <w:spacing w:after="0"/>
            </w:pPr>
            <w:r>
              <w:t>Le PMA a suivi toutes les étapes de la formalisation, tel qu’exigé par la législation nationale.</w:t>
            </w:r>
          </w:p>
          <w:p w14:paraId="57670068" w14:textId="77777777" w:rsidR="008449AF" w:rsidRDefault="004A5E76">
            <w:pPr>
              <w:pStyle w:val="Textoindependiente2"/>
              <w:spacing w:after="0"/>
            </w:pPr>
            <w:r>
              <w:rPr>
                <w:b/>
              </w:rPr>
              <w:t>Orientation</w:t>
            </w:r>
            <w:r>
              <w:t> : sur une base annuelle, le PMA devra s’engager à avancer vers l’atténuation du risque et à réaliser les améliorations.</w:t>
            </w:r>
          </w:p>
          <w:p w14:paraId="258778C3" w14:textId="77777777" w:rsidR="008449AF" w:rsidRDefault="004A5E76">
            <w:pPr>
              <w:pStyle w:val="Textoindependiente2"/>
              <w:spacing w:after="0"/>
            </w:pPr>
            <w:r>
              <w:t>Les activités recommandées sont :</w:t>
            </w:r>
          </w:p>
          <w:p w14:paraId="5930A8A8" w14:textId="77777777" w:rsidR="008449AF" w:rsidRDefault="004A5E76">
            <w:pPr>
              <w:pStyle w:val="Textoindependiente2"/>
              <w:spacing w:after="0"/>
            </w:pPr>
            <w:r>
              <w:t>…</w:t>
            </w:r>
          </w:p>
          <w:p w14:paraId="3AC30A60" w14:textId="77777777" w:rsidR="008449AF" w:rsidRDefault="004A5E76">
            <w:pPr>
              <w:pStyle w:val="Textoindependiente2"/>
              <w:spacing w:after="0"/>
            </w:pPr>
            <w:r>
              <w:t>…</w:t>
            </w:r>
          </w:p>
          <w:p w14:paraId="6771DA71" w14:textId="77777777" w:rsidR="008449AF" w:rsidRDefault="004A5E76">
            <w:pPr>
              <w:pStyle w:val="Textoindependiente2"/>
              <w:spacing w:after="0"/>
            </w:pPr>
            <w:r>
              <w:t>…</w:t>
            </w:r>
          </w:p>
          <w:p w14:paraId="15D60B87" w14:textId="77777777" w:rsidR="008449AF" w:rsidRDefault="004A5E76">
            <w:pPr>
              <w:pStyle w:val="Textoindependiente2"/>
              <w:spacing w:after="0"/>
            </w:pPr>
            <w:r>
              <w:t>Les engagements et les réalisations doivent être documentés dans le rapport CRAFT.</w:t>
            </w:r>
          </w:p>
        </w:tc>
      </w:tr>
      <w:tr w:rsidR="008449AF" w14:paraId="79F2A2C1" w14:textId="77777777">
        <w:tc>
          <w:tcPr>
            <w:tcW w:w="9962" w:type="dxa"/>
            <w:gridSpan w:val="3"/>
            <w:shd w:val="clear" w:color="auto" w:fill="FFFFCC"/>
            <w:tcMar>
              <w:left w:w="88" w:type="dxa"/>
            </w:tcMar>
          </w:tcPr>
          <w:p w14:paraId="3A3CB19E" w14:textId="77777777" w:rsidR="008449AF" w:rsidRDefault="004A5E76">
            <w:pPr>
              <w:pStyle w:val="Textoindependiente"/>
              <w:spacing w:after="0"/>
              <w:rPr>
                <w:b/>
              </w:rPr>
            </w:pPr>
            <w:r>
              <w:rPr>
                <w:b/>
              </w:rPr>
              <w:t>Non abordé</w:t>
            </w:r>
          </w:p>
          <w:p w14:paraId="4576CF11" w14:textId="77777777" w:rsidR="008449AF" w:rsidRDefault="004A5E76">
            <w:pPr>
              <w:pStyle w:val="Textoindependiente2"/>
              <w:spacing w:after="0"/>
            </w:pPr>
            <w:r>
              <w:rPr>
                <w:b/>
              </w:rPr>
              <w:t>Orientation</w:t>
            </w:r>
            <w:r>
              <w:t> : le risque devra être évalué et s’il est présent, des mesures d’atténuation devront être prises.</w:t>
            </w:r>
          </w:p>
        </w:tc>
      </w:tr>
    </w:tbl>
    <w:p w14:paraId="6C5AAF4F" w14:textId="77777777" w:rsidR="008449AF" w:rsidRDefault="004A5E76">
      <w:pPr>
        <w:spacing w:after="160" w:line="259" w:lineRule="auto"/>
        <w:rPr>
          <w:rFonts w:eastAsiaTheme="minorEastAsia"/>
        </w:rPr>
      </w:pPr>
      <w:r>
        <w:br w:type="page"/>
      </w:r>
    </w:p>
    <w:tbl>
      <w:tblPr>
        <w:tblStyle w:val="Tablaconcuadrcula"/>
        <w:tblW w:w="9963" w:type="dxa"/>
        <w:tblCellMar>
          <w:left w:w="133" w:type="dxa"/>
        </w:tblCellMar>
        <w:tblLook w:val="04A0" w:firstRow="1" w:lastRow="0" w:firstColumn="1" w:lastColumn="0" w:noHBand="0" w:noVBand="1"/>
      </w:tblPr>
      <w:tblGrid>
        <w:gridCol w:w="4787"/>
        <w:gridCol w:w="991"/>
        <w:gridCol w:w="4185"/>
      </w:tblGrid>
      <w:tr w:rsidR="008449AF" w14:paraId="520787CF" w14:textId="77777777">
        <w:tc>
          <w:tcPr>
            <w:tcW w:w="5777" w:type="dxa"/>
            <w:gridSpan w:val="2"/>
            <w:tcBorders>
              <w:top w:val="nil"/>
              <w:left w:val="nil"/>
              <w:right w:val="nil"/>
            </w:tcBorders>
            <w:shd w:val="clear" w:color="auto" w:fill="auto"/>
            <w:vAlign w:val="bottom"/>
          </w:tcPr>
          <w:p w14:paraId="6E046ACC" w14:textId="77777777" w:rsidR="008449AF" w:rsidRDefault="004A5E76">
            <w:pPr>
              <w:pStyle w:val="Textoindependiente"/>
              <w:keepNext/>
              <w:pageBreakBefore/>
              <w:spacing w:after="0"/>
              <w:jc w:val="left"/>
              <w:rPr>
                <w:b/>
              </w:rPr>
            </w:pPr>
            <w:r>
              <w:rPr>
                <w:b/>
              </w:rPr>
              <w:lastRenderedPageBreak/>
              <w:t>M.5/5.2.8/E.1</w:t>
            </w:r>
          </w:p>
        </w:tc>
        <w:tc>
          <w:tcPr>
            <w:tcW w:w="4185" w:type="dxa"/>
            <w:tcBorders>
              <w:top w:val="nil"/>
              <w:left w:val="nil"/>
              <w:right w:val="nil"/>
            </w:tcBorders>
            <w:shd w:val="clear" w:color="auto" w:fill="auto"/>
          </w:tcPr>
          <w:p w14:paraId="3A82131D" w14:textId="77777777" w:rsidR="008449AF" w:rsidRDefault="004A5E76">
            <w:pPr>
              <w:keepNext/>
              <w:shd w:val="clear" w:color="auto" w:fill="0099FF"/>
              <w:rPr>
                <w:color w:val="FFFFFF" w:themeColor="background1"/>
                <w:sz w:val="18"/>
              </w:rPr>
            </w:pPr>
            <w:r>
              <w:rPr>
                <w:b/>
                <w:color w:val="FFFFFF" w:themeColor="background1"/>
                <w:sz w:val="18"/>
              </w:rPr>
              <w:t>5. Catégorie</w:t>
            </w:r>
            <w:r>
              <w:rPr>
                <w:color w:val="FFFFFF" w:themeColor="background1"/>
                <w:sz w:val="18"/>
              </w:rPr>
              <w:t> : Gouvernance d’entreprise</w:t>
            </w:r>
          </w:p>
          <w:p w14:paraId="2B2414E1" w14:textId="77777777" w:rsidR="008449AF" w:rsidRDefault="004A5E76">
            <w:pPr>
              <w:keepNext/>
              <w:shd w:val="clear" w:color="auto" w:fill="0099FF"/>
              <w:rPr>
                <w:color w:val="FFFFFF" w:themeColor="background1"/>
                <w:sz w:val="18"/>
              </w:rPr>
            </w:pPr>
            <w:r>
              <w:rPr>
                <w:b/>
                <w:color w:val="FFFFFF" w:themeColor="background1"/>
                <w:sz w:val="18"/>
              </w:rPr>
              <w:t>5.2 Enjeu</w:t>
            </w:r>
            <w:r>
              <w:rPr>
                <w:color w:val="FFFFFF" w:themeColor="background1"/>
                <w:sz w:val="18"/>
              </w:rPr>
              <w:t> : Pratiques de gestion</w:t>
            </w:r>
          </w:p>
          <w:p w14:paraId="2241D14F" w14:textId="77777777" w:rsidR="008449AF" w:rsidRDefault="004A5E76">
            <w:pPr>
              <w:keepNext/>
              <w:shd w:val="clear" w:color="auto" w:fill="0099FF"/>
              <w:rPr>
                <w:color w:val="FFFFFF" w:themeColor="background1"/>
                <w:sz w:val="18"/>
              </w:rPr>
            </w:pPr>
            <w:r>
              <w:rPr>
                <w:b/>
                <w:color w:val="FFFFFF" w:themeColor="background1"/>
                <w:sz w:val="18"/>
              </w:rPr>
              <w:t>5.2.8 Sous-enjeu</w:t>
            </w:r>
            <w:r>
              <w:rPr>
                <w:color w:val="FFFFFF" w:themeColor="background1"/>
                <w:sz w:val="18"/>
              </w:rPr>
              <w:t> : Procédures de réclamation</w:t>
            </w:r>
          </w:p>
        </w:tc>
      </w:tr>
      <w:tr w:rsidR="008449AF" w14:paraId="2D502BEF" w14:textId="77777777">
        <w:tc>
          <w:tcPr>
            <w:tcW w:w="9962" w:type="dxa"/>
            <w:gridSpan w:val="3"/>
            <w:shd w:val="clear" w:color="auto" w:fill="auto"/>
            <w:tcMar>
              <w:left w:w="88" w:type="dxa"/>
            </w:tcMar>
          </w:tcPr>
          <w:p w14:paraId="05F1EE50" w14:textId="77777777" w:rsidR="008449AF" w:rsidRDefault="004A5E76">
            <w:pPr>
              <w:pStyle w:val="Textoindependiente"/>
              <w:spacing w:after="0"/>
              <w:rPr>
                <w:b/>
                <w:highlight w:val="yellow"/>
              </w:rPr>
            </w:pPr>
            <w:r>
              <w:rPr>
                <w:b/>
              </w:rPr>
              <w:t>Le PMA a défini un point de contact pour les plaintes et pour le moins une procédure simple pour traiter ces plaintes.</w:t>
            </w:r>
          </w:p>
        </w:tc>
      </w:tr>
      <w:tr w:rsidR="008449AF" w14:paraId="000E5AF9" w14:textId="77777777">
        <w:tc>
          <w:tcPr>
            <w:tcW w:w="9962" w:type="dxa"/>
            <w:gridSpan w:val="3"/>
            <w:shd w:val="clear" w:color="auto" w:fill="auto"/>
            <w:tcMar>
              <w:left w:w="88" w:type="dxa"/>
            </w:tcMar>
          </w:tcPr>
          <w:p w14:paraId="77B2447D" w14:textId="14A149B7" w:rsidR="008449AF" w:rsidRDefault="004A5E76">
            <w:pPr>
              <w:pStyle w:val="Textoindependiente2"/>
              <w:spacing w:after="0"/>
            </w:pPr>
            <w:r>
              <w:rPr>
                <w:b/>
              </w:rPr>
              <w:t>Orientation</w:t>
            </w:r>
            <w:r>
              <w:t> : une procédure doit être définie pour traiter les plaintes contre le PMA liées aux décisions et aux actions considérées comme erronées ou injustes, que les plaintes soient déposées par les membres, les travailleurs ou des tierces personnes affectées (par exemple la communauté).</w:t>
            </w:r>
          </w:p>
          <w:p w14:paraId="0CFA795B" w14:textId="77777777" w:rsidR="008449AF" w:rsidRDefault="008449AF">
            <w:pPr>
              <w:pStyle w:val="Textoindependiente2"/>
              <w:spacing w:after="0"/>
              <w:rPr>
                <w:b/>
              </w:rPr>
            </w:pPr>
          </w:p>
        </w:tc>
      </w:tr>
      <w:tr w:rsidR="008449AF" w14:paraId="17B85D59" w14:textId="77777777">
        <w:tc>
          <w:tcPr>
            <w:tcW w:w="4786" w:type="dxa"/>
            <w:shd w:val="clear" w:color="auto" w:fill="92D050"/>
            <w:tcMar>
              <w:left w:w="88" w:type="dxa"/>
            </w:tcMar>
          </w:tcPr>
          <w:p w14:paraId="41C4BDCD" w14:textId="77777777" w:rsidR="008449AF" w:rsidRDefault="004A5E76">
            <w:pPr>
              <w:pStyle w:val="Textoindependiente"/>
              <w:spacing w:after="0"/>
            </w:pPr>
            <w:r>
              <w:rPr>
                <w:b/>
              </w:rPr>
              <w:t>Contrôlé :</w:t>
            </w:r>
          </w:p>
          <w:p w14:paraId="33B235EB" w14:textId="77777777" w:rsidR="008449AF" w:rsidRDefault="004A5E76">
            <w:pPr>
              <w:pStyle w:val="Textoindependiente"/>
              <w:spacing w:after="0"/>
            </w:pPr>
            <w:r>
              <w:t>Une procédure de réclamation est en place. Lorsque l’amélioration liée à cette exigence est réalisée, le risque important est contrôlé.</w:t>
            </w:r>
          </w:p>
          <w:p w14:paraId="56CB54AF" w14:textId="77777777" w:rsidR="008449AF" w:rsidRDefault="004A5E76">
            <w:pPr>
              <w:pStyle w:val="Textoindependiente"/>
              <w:spacing w:after="0"/>
              <w:jc w:val="center"/>
            </w:pPr>
            <w:r>
              <w:t>--- et ---</w:t>
            </w:r>
          </w:p>
          <w:p w14:paraId="517C8F05" w14:textId="77777777" w:rsidR="008449AF" w:rsidRDefault="004A5E76">
            <w:pPr>
              <w:pStyle w:val="Textoindependiente"/>
              <w:spacing w:after="0"/>
              <w:rPr>
                <w:b/>
              </w:rPr>
            </w:pPr>
            <w:r>
              <w:t>Le PMA s’est engagé à poursuivre avec l’atténuation des risques moyens et faibles (Modules 6 et 7).</w:t>
            </w:r>
          </w:p>
        </w:tc>
        <w:tc>
          <w:tcPr>
            <w:tcW w:w="5176" w:type="dxa"/>
            <w:gridSpan w:val="2"/>
            <w:shd w:val="clear" w:color="auto" w:fill="auto"/>
            <w:tcMar>
              <w:left w:w="88" w:type="dxa"/>
            </w:tcMar>
          </w:tcPr>
          <w:p w14:paraId="32879DAA" w14:textId="77777777" w:rsidR="008449AF" w:rsidRDefault="004A5E76">
            <w:pPr>
              <w:pStyle w:val="Textoindependiente2"/>
              <w:spacing w:after="0"/>
              <w:rPr>
                <w:b/>
              </w:rPr>
            </w:pPr>
            <w:r>
              <w:rPr>
                <w:b/>
              </w:rPr>
              <w:t>Orientation</w:t>
            </w:r>
            <w:r>
              <w:t> : la procédure de réclamation devra être pertinente en vue de la configuration de l’organisation du PMA, selon qu’il s’agisse d’une entité formellement établie ou de fait. Il pourra s’agir d’une procédure interne (en évitant soigneusement les conflits d’intérêts) ou impliquant des acteurs externes indépendants (par exemple des membres de la communauté).</w:t>
            </w:r>
          </w:p>
        </w:tc>
      </w:tr>
      <w:tr w:rsidR="008449AF" w14:paraId="73D958E8" w14:textId="77777777">
        <w:tc>
          <w:tcPr>
            <w:tcW w:w="9962" w:type="dxa"/>
            <w:gridSpan w:val="3"/>
            <w:tcBorders>
              <w:top w:val="nil"/>
              <w:bottom w:val="nil"/>
            </w:tcBorders>
            <w:shd w:val="clear" w:color="auto" w:fill="CCFF66"/>
            <w:tcMar>
              <w:left w:w="88" w:type="dxa"/>
            </w:tcMar>
          </w:tcPr>
          <w:p w14:paraId="16E1E9F7" w14:textId="77777777" w:rsidR="008449AF" w:rsidRDefault="004A5E76">
            <w:pPr>
              <w:pStyle w:val="Textoindependiente"/>
              <w:spacing w:after="0"/>
              <w:jc w:val="left"/>
              <w:rPr>
                <w:b/>
              </w:rPr>
            </w:pPr>
            <w:r>
              <w:rPr>
                <w:b/>
              </w:rPr>
              <w:t>En progression :</w:t>
            </w:r>
          </w:p>
        </w:tc>
      </w:tr>
      <w:tr w:rsidR="008449AF" w14:paraId="540C6787" w14:textId="77777777">
        <w:tc>
          <w:tcPr>
            <w:tcW w:w="4786" w:type="dxa"/>
            <w:tcBorders>
              <w:top w:val="nil"/>
              <w:right w:val="nil"/>
            </w:tcBorders>
            <w:shd w:val="clear" w:color="auto" w:fill="CCFF66"/>
            <w:tcMar>
              <w:left w:w="88" w:type="dxa"/>
            </w:tcMar>
          </w:tcPr>
          <w:p w14:paraId="7434B49D" w14:textId="77777777" w:rsidR="008449AF" w:rsidRDefault="004A5E76">
            <w:pPr>
              <w:jc w:val="center"/>
              <w:rPr>
                <w:b/>
              </w:rPr>
            </w:pPr>
            <w:r>
              <w:rPr>
                <w:b/>
              </w:rPr>
              <w:t>Risque</w:t>
            </w:r>
          </w:p>
        </w:tc>
        <w:tc>
          <w:tcPr>
            <w:tcW w:w="5176" w:type="dxa"/>
            <w:gridSpan w:val="2"/>
            <w:tcBorders>
              <w:top w:val="nil"/>
              <w:left w:val="nil"/>
            </w:tcBorders>
            <w:shd w:val="clear" w:color="auto" w:fill="CCFF66"/>
          </w:tcPr>
          <w:p w14:paraId="2501E073" w14:textId="77777777" w:rsidR="008449AF" w:rsidRDefault="004A5E76">
            <w:pPr>
              <w:jc w:val="center"/>
              <w:rPr>
                <w:b/>
              </w:rPr>
            </w:pPr>
            <w:r>
              <w:rPr>
                <w:b/>
              </w:rPr>
              <w:t>Amélioration</w:t>
            </w:r>
          </w:p>
        </w:tc>
      </w:tr>
      <w:tr w:rsidR="008449AF" w14:paraId="35FE299A" w14:textId="77777777">
        <w:tc>
          <w:tcPr>
            <w:tcW w:w="4786" w:type="dxa"/>
            <w:shd w:val="clear" w:color="auto" w:fill="auto"/>
            <w:tcMar>
              <w:left w:w="88" w:type="dxa"/>
            </w:tcMar>
          </w:tcPr>
          <w:p w14:paraId="7AEC9861" w14:textId="77777777" w:rsidR="008449AF" w:rsidRDefault="004A5E76">
            <w:pPr>
              <w:pStyle w:val="Textoindependiente"/>
              <w:spacing w:after="0"/>
            </w:pPr>
            <w:r>
              <w:t>Les conflits avec les autres acteurs affectés par les activités minières du PMA ont tendance à s’aggraver fréquemment.</w:t>
            </w:r>
          </w:p>
        </w:tc>
        <w:tc>
          <w:tcPr>
            <w:tcW w:w="5176" w:type="dxa"/>
            <w:gridSpan w:val="2"/>
            <w:shd w:val="clear" w:color="auto" w:fill="auto"/>
            <w:tcMar>
              <w:left w:w="88" w:type="dxa"/>
            </w:tcMar>
          </w:tcPr>
          <w:p w14:paraId="619EC87B" w14:textId="77777777" w:rsidR="008449AF" w:rsidRDefault="004A5E76">
            <w:pPr>
              <w:pStyle w:val="Textoindependiente"/>
              <w:spacing w:after="0"/>
            </w:pPr>
            <w:r>
              <w:t>Afin de désamorcer les conflits en tout genre, et dans le cadre de ses efforts pour établir des mécanismes de coordination pour la prise de décisions basées sur le consensus (voir M.5/2.2.8/E.1), le PMA a établi un point de contact pour recevoir toutes les plaintes et dispose d’une procédure basique pour traiter ces plaintes.</w:t>
            </w:r>
          </w:p>
          <w:p w14:paraId="237E11A5" w14:textId="77777777" w:rsidR="008449AF" w:rsidRDefault="004A5E76">
            <w:pPr>
              <w:pStyle w:val="Textoindependiente2"/>
              <w:spacing w:after="0"/>
            </w:pPr>
            <w:r>
              <w:rPr>
                <w:b/>
              </w:rPr>
              <w:t>Orientation</w:t>
            </w:r>
            <w:r>
              <w:t> : sur une base annuelle, le PMA devra s’engager à avancer vers l’atténuation du risque et à réaliser les améliorations.</w:t>
            </w:r>
          </w:p>
          <w:p w14:paraId="36779D31" w14:textId="77777777" w:rsidR="008449AF" w:rsidRDefault="004A5E76">
            <w:pPr>
              <w:pStyle w:val="Textoindependiente2"/>
              <w:spacing w:after="0"/>
            </w:pPr>
            <w:r>
              <w:t>Les activités recommandées sont :</w:t>
            </w:r>
          </w:p>
          <w:p w14:paraId="25D627C3" w14:textId="77777777" w:rsidR="008449AF" w:rsidRDefault="004A5E76">
            <w:pPr>
              <w:pStyle w:val="Textoindependiente2"/>
              <w:spacing w:after="0"/>
            </w:pPr>
            <w:r>
              <w:t>…</w:t>
            </w:r>
          </w:p>
          <w:p w14:paraId="23C017D8" w14:textId="77777777" w:rsidR="008449AF" w:rsidRDefault="004A5E76">
            <w:pPr>
              <w:pStyle w:val="Textoindependiente2"/>
              <w:spacing w:after="0"/>
            </w:pPr>
            <w:r>
              <w:t>…</w:t>
            </w:r>
          </w:p>
          <w:p w14:paraId="1B5F6F32" w14:textId="77777777" w:rsidR="008449AF" w:rsidRDefault="004A5E76">
            <w:pPr>
              <w:pStyle w:val="Textoindependiente2"/>
              <w:spacing w:after="0"/>
            </w:pPr>
            <w:r>
              <w:t>…</w:t>
            </w:r>
          </w:p>
          <w:p w14:paraId="37398DB5" w14:textId="77777777" w:rsidR="008449AF" w:rsidRDefault="004A5E76">
            <w:pPr>
              <w:pStyle w:val="Textoindependiente2"/>
              <w:spacing w:after="0"/>
            </w:pPr>
            <w:r>
              <w:t>Les engagements et les réalisations doivent être documentés dans le rapport CRAFT.</w:t>
            </w:r>
          </w:p>
        </w:tc>
      </w:tr>
      <w:tr w:rsidR="008449AF" w14:paraId="432D6050" w14:textId="77777777">
        <w:tc>
          <w:tcPr>
            <w:tcW w:w="9962" w:type="dxa"/>
            <w:gridSpan w:val="3"/>
            <w:shd w:val="clear" w:color="auto" w:fill="FFFFCC"/>
            <w:tcMar>
              <w:left w:w="88" w:type="dxa"/>
            </w:tcMar>
          </w:tcPr>
          <w:p w14:paraId="728ED268" w14:textId="77777777" w:rsidR="008449AF" w:rsidRDefault="004A5E76">
            <w:pPr>
              <w:pStyle w:val="Textoindependiente"/>
              <w:spacing w:after="0"/>
              <w:rPr>
                <w:b/>
              </w:rPr>
            </w:pPr>
            <w:r>
              <w:rPr>
                <w:b/>
              </w:rPr>
              <w:t>Non abordé</w:t>
            </w:r>
          </w:p>
          <w:p w14:paraId="6C2ADB56" w14:textId="77777777" w:rsidR="008449AF" w:rsidRDefault="004A5E76">
            <w:pPr>
              <w:pStyle w:val="Textoindependiente2"/>
              <w:spacing w:after="0"/>
            </w:pPr>
            <w:r>
              <w:rPr>
                <w:b/>
              </w:rPr>
              <w:t>Orientation</w:t>
            </w:r>
            <w:r>
              <w:t> : le risque devra être évalué et s’il est présent, des mesures d’atténuation devront être prises.</w:t>
            </w:r>
          </w:p>
        </w:tc>
      </w:tr>
    </w:tbl>
    <w:p w14:paraId="3ED4B075" w14:textId="77777777" w:rsidR="008449AF" w:rsidRDefault="004A5E76">
      <w:pPr>
        <w:pStyle w:val="Textoindependiente"/>
        <w:rPr>
          <w:b/>
          <w:highlight w:val="yellow"/>
        </w:rPr>
      </w:pPr>
      <w:r>
        <w:br w:type="page"/>
      </w:r>
    </w:p>
    <w:p w14:paraId="008258B7" w14:textId="77777777" w:rsidR="008449AF" w:rsidRDefault="004A5E76">
      <w:pPr>
        <w:pStyle w:val="Ttulo1"/>
      </w:pPr>
      <w:bookmarkStart w:id="337" w:name="_Toc505606308"/>
      <w:bookmarkStart w:id="338" w:name="_Toc508012394"/>
      <w:bookmarkEnd w:id="337"/>
      <w:r>
        <w:lastRenderedPageBreak/>
        <w:t>MODULE 6 : RISQUES MOYENS QUI REQUIÈRENT DES AMÉLIORATIONS</w:t>
      </w:r>
      <w:bookmarkEnd w:id="338"/>
    </w:p>
    <w:p w14:paraId="239220A6" w14:textId="77777777" w:rsidR="008449AF" w:rsidRDefault="008449AF">
      <w:pPr>
        <w:pStyle w:val="Textoindependiente"/>
      </w:pPr>
    </w:p>
    <w:p w14:paraId="37FB54AD" w14:textId="77777777" w:rsidR="008449AF" w:rsidRDefault="004A5E76">
      <w:pPr>
        <w:pStyle w:val="Textoindependiente"/>
      </w:pPr>
      <w:r>
        <w:t xml:space="preserve">Ce chapitre est un espace réservé. </w:t>
      </w:r>
    </w:p>
    <w:p w14:paraId="3FEC440E" w14:textId="77777777" w:rsidR="008449AF" w:rsidRDefault="004A5E76">
      <w:pPr>
        <w:pStyle w:val="Textoindependiente"/>
      </w:pPr>
      <w:r>
        <w:t>Les exigences seront développées dans les futures versions de CRAFT.</w:t>
      </w:r>
    </w:p>
    <w:p w14:paraId="65FBAF17" w14:textId="77777777" w:rsidR="008449AF" w:rsidRDefault="008449AF">
      <w:pPr>
        <w:pStyle w:val="Textoindependiente"/>
      </w:pPr>
    </w:p>
    <w:p w14:paraId="0378F5AD" w14:textId="77777777" w:rsidR="008449AF" w:rsidRDefault="004A5E76">
      <w:pPr>
        <w:pStyle w:val="Ttulo1"/>
      </w:pPr>
      <w:bookmarkStart w:id="339" w:name="_Toc505606309"/>
      <w:bookmarkStart w:id="340" w:name="_Toc508012395"/>
      <w:bookmarkEnd w:id="339"/>
      <w:r>
        <w:t>MODULE 7 : RISQUES FAIBLES QUI REQUIÈRENT DES AMÉLIORATIONS</w:t>
      </w:r>
      <w:bookmarkEnd w:id="340"/>
    </w:p>
    <w:p w14:paraId="5275AC0A" w14:textId="77777777" w:rsidR="008449AF" w:rsidRDefault="008449AF">
      <w:pPr>
        <w:pStyle w:val="Textoindependiente"/>
      </w:pPr>
    </w:p>
    <w:p w14:paraId="0755CC56" w14:textId="77777777" w:rsidR="008449AF" w:rsidRDefault="004A5E76">
      <w:pPr>
        <w:pStyle w:val="Textoindependiente"/>
      </w:pPr>
      <w:r>
        <w:t>Ce chapitre est un espace réservé.</w:t>
      </w:r>
    </w:p>
    <w:p w14:paraId="018CA469" w14:textId="77777777" w:rsidR="008449AF" w:rsidRDefault="004A5E76">
      <w:pPr>
        <w:pStyle w:val="Textoindependiente"/>
      </w:pPr>
      <w:r>
        <w:t>Les exigences seront développées dans les futures versions de CRAFT.</w:t>
      </w:r>
    </w:p>
    <w:p w14:paraId="0B8C0738" w14:textId="77777777" w:rsidR="008449AF" w:rsidRDefault="008449AF">
      <w:pPr>
        <w:spacing w:after="160" w:line="259" w:lineRule="auto"/>
        <w:rPr>
          <w:rFonts w:eastAsiaTheme="minorEastAsia"/>
        </w:rPr>
      </w:pPr>
    </w:p>
    <w:p w14:paraId="15FDB63B" w14:textId="77777777" w:rsidR="008449AF" w:rsidRDefault="004A5E76">
      <w:r>
        <w:br w:type="page"/>
      </w:r>
    </w:p>
    <w:p w14:paraId="4144ADF8" w14:textId="77777777" w:rsidR="008449AF" w:rsidRDefault="004A5E76">
      <w:pPr>
        <w:pStyle w:val="Ttulo1"/>
      </w:pPr>
      <w:bookmarkStart w:id="341" w:name="_Toc505606310"/>
      <w:bookmarkStart w:id="342" w:name="_Toc508012396"/>
      <w:bookmarkEnd w:id="341"/>
      <w:r>
        <w:lastRenderedPageBreak/>
        <w:t>RÉFÉRENCES</w:t>
      </w:r>
      <w:bookmarkEnd w:id="342"/>
    </w:p>
    <w:p w14:paraId="02D2CB97" w14:textId="77777777" w:rsidR="008449AF" w:rsidRDefault="008449AF"/>
    <w:p w14:paraId="6BD91C65" w14:textId="77777777" w:rsidR="008449AF" w:rsidRDefault="008449AF"/>
    <w:p w14:paraId="032345E9" w14:textId="77777777" w:rsidR="008449AF" w:rsidRDefault="004A5E76">
      <w:pPr>
        <w:pStyle w:val="CitaviBibliographyEntry"/>
      </w:pPr>
      <w:r>
        <w:fldChar w:fldCharType="begin"/>
      </w:r>
      <w:r>
        <w:instrText>ADDIN CITAVI.BIBLIOGRAPHY PD94bWwgdmVyc2lvbj0iMS4wIiBlbmNvZGluZz0idXRmLTE2Ij8+PEJpYmxpb2dyYXBoeT48QWRkSW5WZXJzaW9uPjUuNy4wLjA8L0FkZEluVmVyc2lvbj48SWQ+MDUyYzAzNzYtNzQxOS00ODkzLWE0MGMtZDI0OGNkNjQzZTdiPC9JZD48QmlibGlvZ3JhcGh5Q2l0YXRpb24+PEhlYWRpbmc+PFRleHRVbml0cz48VGV4dFVuaXQ+PEluc2VydFBhcmFncmFwaEFmdGVyPmZhbHNlPC9JbnNlcnRQYXJhZ3JhcGhBZnRlcj48Rm9udE5hbWUgLz48Rm9udFN0eWxlPjxOYW1lIC8+PC9Gb250U3R5bGU+PEZvbnRTaXplPjA8L0ZvbnRTaXplPjwvVGV4dFVuaXQ+PFRleHRVbml0PjxJbnNlcnRQYXJhZ3JhcGhBZnRlcj5mYWxzZTwvSW5zZXJ0UGFyYWdyYXBoQWZ0ZXI+PEZvbnROYW1lIC8+PEZvbnRTdHlsZT48TmFtZT5DaXRhdmkgQmlibGlvZ3JhcGh5IEVudHJ5PC9OYW1lPjwvRm9udFN0eWxlPjxGb250U2l6ZT4wPC9Gb250U2l6ZT48L1RleHRVbml0PjwvVGV4dFVuaXRzPjwvSGVhZGluZz48Q2l0YXRpb25zPjxDaXRhdGlvbj48VGV4dFVuaXRzPjxUZXh0VW5pdD48SW5zZXJ0UGFyYWdyYXBoQWZ0ZXI+ZmFsc2U8L0luc2VydFBhcmFncmFwaEFmdGVyPjxGb250TmFtZSAvPjxGb250U3R5bGU+PE5ldXRyYWw+dHJ1ZTwvTmV1dHJhbD48TmFtZSAvPjwvRm9udFN0eWxlPjxGb250U2l6ZT4wPC9Gb250U2l6ZT48VGV4dD5JRkM7IElDTU0gKDIwMDkpOiA8L1RleHQ+PC9UZXh0VW5pdD48VGV4dFVuaXQ+PEluc2VydFBhcmFncmFwaEFmdGVyPmZhbHNlPC9JbnNlcnRQYXJhZ3JhcGhBZnRlcj48Rm9udE5hbWUgLz48Rm9udFN0eWxlPjxCb2xkPnRydWU8L0JvbGQ+PE5hbWUgLz48L0ZvbnRTdHlsZT48Rm9udFNpemU+MDwvRm9udFNpemU+PFRleHQ+V29ya2luZyBUb2dldGhlci4gSG93IGxhcmdlLXNjYWxlIG1pbmluZyBjYW4gZW5nYWdlIHdpdGggYXJ0aXNhbmFsIGFuZCBzbWFsbC1zY2FsZSBtaW5lcnM8L1RleHQ+PC9UZXh0VW5pdD48VGV4dFVuaXQ+PEluc2VydFBhcmFncmFwaEFmdGVyPmZhbHNlPC9JbnNlcnRQYXJhZ3JhcGhBZnRlcj48Rm9udE5hbWUgLz48Rm9udFN0eWxlPjxOZXV0cmFsPnRydWU8L05ldXRyYWw+PE5hbWUgLz48L0ZvbnRTdHlsZT48Rm9udFNpemU+MDwvRm9udFNpemU+PFRleHQ+LiBXYXNoaW5ndG9uLCBELkMuIDwvVGV4dD48L1RleHRVbml0PjxUZXh0VW5pdD48SW5zZXJ0UGFyYWdyYXBoQWZ0ZXI+ZmFsc2U8L0luc2VydFBhcmFncmFwaEFmdGVyPjxGb250TmFtZSAvPjxGb250U3R5bGU+PFVuZGVybGluZT50cnVlPC9VbmRlcmxpbmU+PE5hbWUgLz48L0ZvbnRTdHlsZT48Rm9udFNpemU+MDwvRm9udFNpemU+PFRleHQ+aHR0cHM6Ly93d3cuY29tbWRldi5vcmcvd3AtY29udGVudC91cGxvYWRzLzIwMTUvMDYvV29ya2luZy10b2dldGhlci1Ib3ctbGFyZ2Utc2NhbGUtbWluaW5nLWNhbi1lbmdhZ2Utd2l0aC1hcnRpc2FuYWwtYW5kLXNtYWxsLXNjYWxlLW1pbmVycy5wZGY8L1RleHQ+PC9UZXh0VW5pdD48VGV4dFVuaXQ+PEluc2VydFBhcmFncmFwaEFmdGVyPnRydWU8L0luc2VydFBhcmFncmFwaEFmdGVyPjxGb250TmFtZSAvPjxGb250U3R5bGU+PE5ldXRyYWw+dHJ1ZTwvTmV1dHJhbD48TmFtZSAvPjwvRm9udFN0eWxlPjxGb250U2l6ZT4wPC9Gb250U2l6ZT48VGV4dD4uPC9UZXh0PjwvVGV4dFVuaXQ+PFRleHRVbml0PjxJbnNlcnRQYXJhZ3JhcGhBZnRlcj5mYWxzZTwvSW5zZXJ0UGFyYWdyYXBoQWZ0ZXI+PEZvbnROYW1lIC8+PEZvbnRTdHlsZT48TmV1dHJhbD50cnVlPC9OZXV0cmFsPjxOYW1lIC8+PC9Gb250U3R5bGU+PEZvbnRTaXplPjA8L0ZvbnRTaXplPjxUZXh0PklMTyAoMTk3Myk6IDwvVGV4dD48L1RleHRVbml0PjxUZXh0VW5pdD48SW5zZXJ0UGFyYWdyYXBoQWZ0ZXI+ZmFsc2U8L0luc2VydFBhcmFncmFwaEFmdGVyPjxGb250TmFtZSAvPjxGb250U3R5bGU+PEJvbGQ+dHJ1ZTwvQm9sZD48TmFtZSAvPjwvRm9udFN0eWxlPjxGb250U2l6ZT4wPC9Gb250U2l6ZT48VGV4dD5JTE8gQ29udmVudGlvbiAxMzggb24gTWluaW11bSBBZ2U8L1RleHQ+PC9UZXh0VW5pdD48VGV4dFVuaXQ+PEluc2VydFBhcmFncmFwaEFmdGVyPmZhbHNlPC9JbnNlcnRQYXJhZ3JhcGhBZnRlcj48Rm9udE5hbWUgLz48Rm9udFN0eWxlPjxOZXV0cmFsPnRydWU8L05ldXRyYWw+PE5hbWUgLz48L0ZvbnRTdHlsZT48Rm9udFNpemU+MDwvRm9udFNpemU+PFRleHQ+LiBJTE8uIEdlbmV2YSAoQ0gpLiA8L1RleHQ+PC9UZXh0VW5pdD48VGV4dFVuaXQ+PEluc2VydFBhcmFncmFwaEFmdGVyPmZhbHNlPC9JbnNlcnRQYXJhZ3JhcGhBZnRlcj48Rm9udE5hbWUgLz48Rm9udFN0eWxlPjxVbmRlcmxpbmU+dHJ1ZTwvVW5kZXJsaW5lPjxOYW1lIC8+PC9Gb250U3R5bGU+PEZvbnRTaXplPjA8L0ZvbnRTaXplPjxUZXh0Pmh0dHA6Ly9ibHVlLmxpbS5pbG8ub3JnL2NhcmlibGV4L3BkZnMvSUxPX0NvbnZlbnRpb25fMTM4LnBkZjwvVGV4dD48L1RleHRVbml0PjxUZXh0VW5pdD48SW5zZXJ0UGFyYWdyYXBoQWZ0ZXI+dHJ1ZTwvSW5zZXJ0UGFyYWdyYXBoQWZ0ZXI+PEZvbnROYW1lIC8+PEZvbnRTdHlsZT48TmV1dHJhbD50cnVlPC9OZXV0cmFsPjxOYW1lIC8+PC9Gb250U3R5bGU+PEZvbnRTaXplPjA8L0ZvbnRTaXplPjxUZXh0Pi48L1RleHQ+PC9UZXh0VW5pdD48VGV4dFVuaXQ+PEluc2VydFBhcmFncmFwaEFmdGVyPmZhbHNlPC9JbnNlcnRQYXJhZ3JhcGhBZnRlcj48Rm9udE5hbWUgLz48Rm9udFN0eWxlPjxOZXV0cmFsPnRydWU8L05ldXRyYWw+PE5hbWUgLz48L0ZvbnRTdHlsZT48Rm9udFNpemU+MDwvRm9udFNpemU+PFRleHQ+SUxPICgxOTk5KTogPC9UZXh0PjwvVGV4dFVuaXQ+PFRleHRVbml0PjxJbnNlcnRQYXJhZ3JhcGhBZnRlcj5mYWxzZTwvSW5zZXJ0UGFyYWdyYXBoQWZ0ZXI+PEZvbnROYW1lIC8+PEZvbnRTdHlsZT48Qm9sZD50cnVlPC9Cb2xkPjxOYW1lIC8+PC9Gb250U3R5bGU+PEZvbnRTaXplPjA8L0ZvbnRTaXplPjxUZXh0PklMTyBDb252ZW50aW9uIDE4MiBvbiBXb3JzdCBGb3JtcyBvZiBDaGlsZCBMYWJvdXI8L1RleHQ+PC9UZXh0VW5pdD48VGV4dFVuaXQ+PEluc2VydFBhcmFncmFwaEFmdGVyPmZhbHNlPC9JbnNlcnRQYXJhZ3JhcGhBZnRlcj48Rm9udE5hbWUgLz48Rm9udFN0eWxlPjxOZXV0cmFsPnRydWU8L05ldXRyYWw+PE5hbWUgLz48L0ZvbnRTdHlsZT48Rm9udFNpemU+MDwvRm9udFNpemU+PFRleHQ+LiBJTE8uIEdlbmV2YSAoQ0gpLiA8L1RleHQ+PC9UZXh0VW5pdD48VGV4dFVuaXQ+PEluc2VydFBhcmFncmFwaEFmdGVyPmZhbHNlPC9JbnNlcnRQYXJhZ3JhcGhBZnRlcj48Rm9udE5hbWUgLz48Rm9udFN0eWxlPjxVbmRlcmxpbmU+dHJ1ZTwvVW5kZXJsaW5lPjxOYW1lIC8+PC9Gb250U3R5bGU+PEZvbnRTaXplPjA8L0ZvbnRTaXplPjxUZXh0Pmh0dHA6Ly9ibHVlLmxpbS5pbG8ub3JnL2NhcmlibGV4L3BkZnMvSUxPX0NvbnZlbnRpb25fMTgyLnBkZjwvVGV4dD48L1RleHRVbml0PjxUZXh0VW5pdD48SW5zZXJ0UGFyYWdyYXBoQWZ0ZXI+dHJ1ZTwvSW5zZXJ0UGFyYWdyYXBoQWZ0ZXI+PEZvbnROYW1lIC8+PEZvbnRTdHlsZT48TmV1dHJhbD50cnVlPC9OZXV0cmFsPjxOYW1lIC8+PC9Gb250U3R5bGU+PEZvbnRTaXplPjA8L0ZvbnRTaXplPjxUZXh0Pi48L1RleHQ+PC9UZXh0VW5pdD48VGV4dFVuaXQ+PEluc2VydFBhcmFncmFwaEFmdGVyPmZhbHNlPC9JbnNlcnRQYXJhZ3JhcGhBZnRlcj48Rm9udE5hbWUgLz48Rm9udFN0eWxlPjxOZXV0cmFsPnRydWU8L05ldXRyYWw+PE5hbWUgLz48L0ZvbnRTdHlsZT48Rm9udFNpemU+MDwvRm9udFNpemU+PFRleHQ+S2lja2xlciwgS2Fyb2xpbmU7IEZyYW5rZW4sIEd1ZHJ1biAoMjAxNyk6IDwvVGV4dD48L1RleHRVbml0PjxUZXh0VW5pdD48SW5zZXJ0UGFyYWdyYXBoQWZ0ZXI+ZmFsc2U8L0luc2VydFBhcmFncmFwaEFmdGVyPjxGb250TmFtZSAvPjxGb250U3R5bGU+PEJvbGQ+dHJ1ZTwvQm9sZD48TmFtZSAvPjwvRm9udFN0eWxlPjxGb250U2l6ZT4wPC9Gb250U2l6ZT48VGV4dD5TdXN0YWluYWJpbGl0eSBTY2hlbWVzIGZvciBNaW5lcmFsIFJlc291cmNlczogQSBDb21wYXJhdGl2ZSBPdmVydmlldzwvVGV4dD48L1RleHRVbml0PjxUZXh0VW5pdD48SW5zZXJ0UGFyYWdyYXBoQWZ0ZXI+ZmFsc2U8L0luc2VydFBhcmFncmFwaEFmdGVyPjxGb250TmFtZSAvPjxGb250U3R5bGU+PE5ldXRyYWw+dHJ1ZTwvTmV1dHJhbD48TmFtZSAvPjwvRm9udFN0eWxlPjxGb250U2l6ZT4wPC9Gb250U2l6ZT48VGV4dD4uIEJHUi4gSGFubm92ZXIgKERFKSwgSVNCTjogOTc4LTMtOTQzNTY2LTkwLTEuIDwvVGV4dD48L1RleHRVbml0PjxUZXh0VW5pdD48SW5zZXJ0UGFyYWdyYXBoQWZ0ZXI+ZmFsc2U8L0luc2VydFBhcmFncmFwaEFmdGVyPjxGb250TmFtZSAvPjxGb250U3R5bGU+PFVuZGVybGluZT50cnVlPC9VbmRlcmxpbmU+PE5hbWUgLz48L0ZvbnRTdHlsZT48Rm9udFNpemU+MDwvRm9udFNpemU+PFRleHQ+aHR0cHM6Ly93d3cuYmdyLmJ1bmQuZGUvRU4vVGhlbWVuL01pbl9yb2hzdG9mZmUvRG93bmxvYWRzL1N1c3RhaW5hYmlsaXR5X1NjaGVtZXNfZm9yX01pbmVyYWxfUmVzb3VyY2VzLnBkZj9fX2Jsb2I9cHVibGljYXRpb25GaWxlJmFtcDt2PTQ8L1RleHQ+PC9UZXh0VW5pdD48VGV4dFVuaXQ+PEluc2VydFBhcmFncmFwaEFmdGVyPnRydWU8L0luc2VydFBhcmFncmFwaEFmdGVyPjxGb250TmFtZSAvPjxGb250U3R5bGU+PE5ldXRyYWw+dHJ1ZTwvTmV1dHJhbD48TmFtZSAvPjwvRm9udFN0eWxlPjxGb250U2l6ZT4wPC9Gb250U2l6ZT48VGV4dD4uPC9UZXh0PjwvVGV4dFVuaXQ+PFRleHRVbml0PjxJbnNlcnRQYXJhZ3JhcGhBZnRlcj5mYWxzZTwvSW5zZXJ0UGFyYWdyYXBoQWZ0ZXI+PEZvbnROYW1lIC8+PEZvbnRTdHlsZT48TmV1dHJhbD50cnVlPC9OZXV0cmFsPjxOYW1lIC8+PC9Gb250U3R5bGU+PEZvbnRTaXplPjA8L0ZvbnRTaXplPjxUZXh0Pk9FQ0QgKDIwMTZhKTogPC9UZXh0PjwvVGV4dFVuaXQ+PFRleHRVbml0PjxJbnNlcnRQYXJhZ3JhcGhBZnRlcj5mYWxzZTwvSW5zZXJ0UGFyYWdyYXBoQWZ0ZXI+PEZvbnROYW1lIC8+PEZvbnRTdHlsZT48Qm9sZD50cnVlPC9Cb2xkPjxOYW1lIC8+PC9Gb250U3R5bGU+PEZvbnRTaXplPjA8L0ZvbnRTaXplPjxUZXh0PkZBUSwgUmVzcG9uc2libGUgU3VwcGx5IENoYWlucyBpbiBBcnRpc2FuYWwgYW5kIFNtYWxsLVNjYWxlIEdvbGQgTWluaW5nLiBJbXBsZW1lbnRpbmcgdGhlIE9FQ0QgRHVlIERpbGlnZW5jZSBHdWlkYW5jZSBmb3IgUmVzcG9uc2libGUgU3VwcGx5IENoYWlucyBvZiBNaW5lcmFscyBmcm9tIENvbmZsaWN0LUFmZmVjdGVkIGFuZCBIaWdoLVJpc2sgQXJlYXMgKEZBUSk8L1RleHQ+PC9UZXh0VW5pdD48VGV4dFVuaXQ+PEluc2VydFBhcmFncmFwaEFmdGVyPmZhbHNlPC9JbnNlcnRQYXJhZ3JhcGhBZnRlcj48Rm9udE5hbWUgLz48Rm9udFN0eWxlPjxOZXV0cmFsPnRydWU8L05ldXRyYWw+PE5hbWUgLz48L0ZvbnRTdHlsZT48Rm9udFNpemU+MDwvRm9udFNpemU+PFRleHQ+LiBPcmdhbmlzYXRpb24gZm9yIEVjb25vbWljIENvLW9wZXJhdGlvbiBhbmQgRGV2ZWxvcG1lbnQgKE9FQ0QpLiBQYXJpcyAoRlIpLiA8L1RleHQ+PC9UZXh0VW5pdD48VGV4dFVuaXQ+PEluc2VydFBhcmFncmFwaEFmdGVyPmZhbHNlPC9JbnNlcnRQYXJhZ3JhcGhBZnRlcj48Rm9udE5hbWUgLz48Rm9udFN0eWxlPjxVbmRlcmxpbmU+dHJ1ZTwvVW5kZXJsaW5lPjxOYW1lIC8+PC9Gb250U3R5bGU+PEZvbnRTaXplPjA8L0ZvbnRTaXplPjxUZXh0Pmh0dHA6Ly9tbmVndWlkZWxpbmVzLm9lY2Qub3JnL0ZBUV9Tb3VyY2luZy1Hb2xkLWZyb20tQVNNLU1pbmVycy5wZGY8L1RleHQ+PC9UZXh0VW5pdD48VGV4dFVuaXQ+PEluc2VydFBhcmFncmFwaEFmdGVyPnRydWU8L0luc2VydFBhcmFncmFwaEFmdGVyPjxGb250TmFtZSAvPjxGb250U3R5bGU+PE5ldXRyYWw+dHJ1ZTwvTmV1dHJhbD48TmFtZSAvPjwvRm9udFN0eWxlPjxGb250U2l6ZT4wPC9Gb250U2l6ZT48VGV4dD4uPC9UZXh0PjwvVGV4dFVuaXQ+PFRleHRVbml0PjxJbnNlcnRQYXJhZ3JhcGhBZnRlcj5mYWxzZTwvSW5zZXJ0UGFyYWdyYXBoQWZ0ZXI+PEZvbnROYW1lIC8+PEZvbnRTdHlsZT48TmV1dHJhbD50cnVlPC9OZXV0cmFsPjxOYW1lIC8+PC9Gb250U3R5bGU+PEZvbnRTaXplPjA8L0ZvbnRTaXplPjxUZXh0Pk9FQ0QgKDIwMTZiKTogPC9UZXh0PjwvVGV4dFVuaXQ+PFRleHRVbml0PjxJbnNlcnRQYXJhZ3JhcGhBZnRlcj5mYWxzZTwvSW5zZXJ0UGFyYWdyYXBoQWZ0ZXI+PEZvbnROYW1lIC8+PEZvbnRTdHlsZT48Qm9sZD50cnVlPC9Cb2xkPjxOYW1lIC8+PC9Gb250U3R5bGU+PEZvbnRTaXplPjA8L0ZvbnRTaXplPjxUZXh0Pk9FQ0QgRHVlIERpbGlnZW5jZSBHdWlkYW5jZSBmb3IgUmVzcG9uc2libGUgU3VwcGx5IENoYWlucyBvZiBNaW5lcmFscyBmcm9tIENvbmZsaWN0LUFmZmVjdGVkIGFuZCBIaWdoLVJpc2sgQXJlYXM8L1RleHQ+PC9UZXh0VW5pdD48VGV4dFVuaXQ+PEluc2VydFBhcmFncmFwaEFmdGVyPmZhbHNlPC9JbnNlcnRQYXJhZ3JhcGhBZnRlcj48Rm9udE5hbWUgLz48Rm9udFN0eWxlPjxOZXV0cmFsPnRydWU8L05ldXRyYWw+PE5hbWUgLz48L0ZvbnRTdHlsZT48Rm9udFNpemU+MDwvRm9udFNpemU+PFRleHQ+LiBUaGlyZCBFZGl0aW9uLiBPRUNEIFB1Ymxpc2hpbmcuIFBhcmlzIChGUiksIElTQk46IDk3ODkyNjQyNTI0NzkuIDwvVGV4dD48L1RleHRVbml0PjxUZXh0VW5pdD48SW5zZXJ0UGFyYWdyYXBoQWZ0ZXI+ZmFsc2U8L0luc2VydFBhcmFncmFwaEFmdGVyPjxGb250TmFtZSAvPjxGb250U3R5bGU+PFVuZGVybGluZT50cnVlPC9VbmRlcmxpbmU+PE5hbWUgLz48L0ZvbnRTdHlsZT48Rm9udFNpemU+MDwvRm9udFNpemU+PFRleHQ+aHR0cDovL3d3dy5vZWNkLm9yZy9kYWYvaW52L21uZS9PRUNELUR1ZS1EaWxpZ2VuY2UtR3VpZGFuY2UtTWluZXJhbHMtRWRpdGlvbjMucGRmPC9UZXh0PjwvVGV4dFVuaXQ+PFRleHRVbml0PjxJbnNlcnRQYXJhZ3JhcGhBZnRlcj50cnVlPC9JbnNlcnRQYXJhZ3JhcGhBZnRlcj48Rm9udE5hbWUgLz48Rm9udFN0eWxlPjxOZXV0cmFsPnRydWU8L05ldXRyYWw+PE5hbWUgLz48L0ZvbnRTdHlsZT48Rm9udFNpemU+MDwvRm9udFNpemU+PFRleHQ+LjwvVGV4dD48L1RleHRVbml0PjxUZXh0VW5pdD48SW5zZXJ0UGFyYWdyYXBoQWZ0ZXI+ZmFsc2U8L0luc2VydFBhcmFncmFwaEFmdGVyPjxGb250TmFtZSAvPjxGb250U3R5bGU+PE5ldXRyYWw+dHJ1ZTwvTmV1dHJhbD48TmFtZSAvPjwvRm9udFN0eWxlPjxGb250U2l6ZT4wPC9Gb250U2l6ZT48VGV4dD5PRUNEICgyMDE3KTogPC9UZXh0PjwvVGV4dFVuaXQ+PFRleHRVbml0PjxJbnNlcnRQYXJhZ3JhcGhBZnRlcj5mYWxzZTwvSW5zZXJ0UGFyYWdyYXBoQWZ0ZXI+PEZvbnROYW1lIC8+PEZvbnRTdHlsZT48Qm9sZD50cnVlPC9Cb2xkPjxOYW1lIC8+PC9Gb250U3R5bGU+PEZvbnRTaXplPjA8L0ZvbnRTaXplPjxUZXh0PlByYWN0aWNhbCBhY3Rpb25zIGZvciBjb21wYW5pZXMgdG8gaWRlbnRpZnkgYW5kIGFkZHJlc3MgdGhlIHdvcnN0IGZvcm1zIG9mIGNoaWxkIGxhYm91ciBpbiBtaW5lcmFsIHN1cHBseSBjaGFpbnM8L1RleHQ+PC9UZXh0VW5pdD48VGV4dFVuaXQ+PEluc2VydFBhcmFncmFwaEFmdGVyPmZhbHNlPC9JbnNlcnRQYXJhZ3JhcGhBZnRlcj48Rm9udE5hbWUgLz48Rm9udFN0eWxlPjxOZXV0cmFsPnRydWU8L05ldXRyYWw+PE5hbWUgLz48L0ZvbnRTdHlsZT48Rm9udFNpemU+MDwvRm9udFNpemU+PFRleHQ+LiBPRUNELiBQYXJpcyAoRlIpLiA8L1RleHQ+PC9UZXh0VW5pdD48VGV4dFVuaXQ+PEluc2VydFBhcmFncmFwaEFmdGVyPmZhbHNlPC9JbnNlcnRQYXJhZ3JhcGhBZnRlcj48Rm9udE5hbWUgLz48Rm9udFN0eWxlPjxVbmRlcmxpbmU+dHJ1ZTwvVW5kZXJsaW5lPjxOYW1lIC8+PC9Gb250U3R5bGU+PEZvbnRTaXplPjA8L0ZvbnRTaXplPjxUZXh0Pmh0dHBzOi8vbW5lZ3VpZGVsaW5lcy5vZWNkLm9yZy9QcmFjdGljYWwtYWN0aW9ucy1mb3Itd29yc3QtZm9ybXMtb2YtY2hpbGQtbGFib3VyLW1pbmluZy1zZWN0b3IucGRmPC9UZXh0PjwvVGV4dFVuaXQ+PFRleHRVbml0PjxJbnNlcnRQYXJhZ3JhcGhBZnRlcj50cnVlPC9JbnNlcnRQYXJhZ3JhcGhBZnRlcj48Rm9udE5hbWUgLz48Rm9udFN0eWxlPjxOZXV0cmFsPnRydWU8L05ldXRyYWw+PE5hbWUgLz48L0ZvbnRTdHlsZT48Rm9udFNpemU+MDwvRm9udFNpemU+PFRleHQ+LjwvVGV4dD48L1RleHRVbml0PjxUZXh0VW5pdD48SW5zZXJ0UGFyYWdyYXBoQWZ0ZXI+ZmFsc2U8L0luc2VydFBhcmFncmFwaEFmdGVyPjxGb250TmFtZSAvPjxGb250U3R5bGU+PE5ldXRyYWw+dHJ1ZTwvTmV1dHJhbD48TmFtZSAvPjwvRm9udFN0eWxlPjxGb250U2l6ZT4wPC9Gb250U2l6ZT48VGV4dD5VTiAoMTk0OCk6IDwvVGV4dD48L1RleHRVbml0PjxUZXh0VW5pdD48SW5zZXJ0UGFyYWdyYXBoQWZ0ZXI+ZmFsc2U8L0luc2VydFBhcmFncmFwaEFmdGVyPjxGb250TmFtZSAvPjxGb250U3R5bGU+PEJvbGQ+dHJ1ZTwvQm9sZD48TmFtZSAvPjwvRm9udFN0eWxlPjxGb250U2l6ZT4wPC9Gb250U2l6ZT48VGV4dD5Vbml2ZXJzYWwgRGVjbGFyYXRpb24gb2YgSHVtYW4gUmlnaHRzPC9UZXh0PjwvVGV4dFVuaXQ+PFRleHRVbml0PjxJbnNlcnRQYXJhZ3JhcGhBZnRlcj5mYWxzZTwvSW5zZXJ0UGFyYWdyYXBoQWZ0ZXI+PEZvbnROYW1lIC8+PEZvbnRTdHlsZT48TmV1dHJhbD50cnVlPC9OZXV0cmFsPjxOYW1lIC8+PC9Gb250U3R5bGU+PEZvbnRTaXplPjA8L0ZvbnRTaXplPjxUZXh0Pi4gVW5pdGVkIE5hdGlvbnMgR2VuZXJhbCBBc3NlbWJseS4gPC9UZXh0PjwvVGV4dFVuaXQ+PFRleHRVbml0PjxJbnNlcnRQYXJhZ3JhcGhBZnRlcj5mYWxzZTwvSW5zZXJ0UGFyYWdyYXBoQWZ0ZXI+PEZvbnROYW1lIC8+PEZvbnRTdHlsZT48VW5kZXJsaW5lPnRydWU8L1VuZGVybGluZT48TmFtZSAvPjwvRm9udFN0eWxlPjxGb250U2l6ZT4wPC9Gb250U2l6ZT48VGV4dD5odHRwOi8vd3d3Lm9oY2hyLm9yZy9FTi9VREhSL1BhZ2VzL0xhbmd1YWdlLmFzcHg/TGFuZ0lEPWVuZzwvVGV4dD48L1RleHRVbml0PjxUZXh0VW5pdD48SW5zZXJ0UGFyYWdyYXBoQWZ0ZXI+dHJ1ZTwvSW5zZXJ0UGFyYWdyYXBoQWZ0ZXI+PEZvbnROYW1lIC8+PEZvbnRTdHlsZT48TmV1dHJhbD50cnVlPC9OZXV0cmFsPjxOYW1lIC8+PC9Gb250U3R5bGU+PEZvbnRTaXplPjA8L0ZvbnRTaXplPjxUZXh0Pi48L1RleHQ+PC9UZXh0VW5pdD48VGV4dFVuaXQ+PEluc2VydFBhcmFncmFwaEFmdGVyPmZhbHNlPC9JbnNlcnRQYXJhZ3JhcGhBZnRlcj48Rm9udE5hbWUgLz48Rm9udFN0eWxlPjxOZXV0cmFsPnRydWU8L05ldXRyYWw+PE5hbWUgLz48L0ZvbnRTdHlsZT48Rm9udFNpemU+MDwvRm9udFNpemU+PFRleHQ+VU5FUCAoMjAxMyk6IDwvVGV4dD48L1RleHRVbml0PjxUZXh0VW5pdD48SW5zZXJ0UGFyYWdyYXBoQWZ0ZXI+ZmFsc2U8L0luc2VydFBhcmFncmFwaEFmdGVyPjxGb250TmFtZSAvPjxGb250U3R5bGU+PEJvbGQ+dHJ1ZTwvQm9sZD48TmFtZSAvPjwvRm9udFN0eWxlPjxGb250U2l6ZT4wPC9Gb250U2l6ZT48VGV4dD5NaW5hbWF0YSBDb252ZW50aW9uIG9uIE1lcmN1cnkuIFRleHQgYW5kIEFubmV4ZXM8L1RleHQ+PC9UZXh0VW5pdD48VGV4dFVuaXQ+PEluc2VydFBhcmFncmFwaEFmdGVyPmZhbHNlPC9JbnNlcnRQYXJhZ3JhcGhBZnRlcj48Rm9udE5hbWUgLz48Rm9udFN0eWxlPjxOZXV0cmFsPnRydWU8L05ldXRyYWw+PE5hbWUgLz48L0ZvbnRTdHlsZT48Rm9udFNpemU+MDwvRm9udFNpemU+PFRleHQ+LiBVTkVQLiBHZW5ldmEgKENIKS4gPC9UZXh0PjwvVGV4dFVuaXQ+PFRleHRVbml0PjxJbnNlcnRQYXJhZ3JhcGhBZnRlcj5mYWxzZTwvSW5zZXJ0UGFyYWdyYXBoQWZ0ZXI+PEZvbnROYW1lIC8+PEZvbnRTdHlsZT48VW5kZXJsaW5lPnRydWU8L1VuZGVybGluZT48TmFtZSAvPjwvRm9udFN0eWxlPjxGb250U2l6ZT4wPC9Gb250U2l6ZT48VGV4dD5odHRwOi8vbWVyY3VyeWNvbnZlbnRpb24ub3JnL1BvcnRhbHMvMTEvZG9jdW1lbnRzL0Jvb2tsZXRzL01pbmFtYXRhJTIwQ29udmVudGlvbiUyMG9uJTIwTWVyY3VyeV9ib29rbGV0X0VuZ2xpc2gucGRmPC9UZXh0PjwvVGV4dFVuaXQ+PFRleHRVbml0PjxJbnNlcnRQYXJhZ3JhcGhBZnRlcj50cnVlPC9JbnNlcnRQYXJhZ3JhcGhBZnRlcj48Rm9udE5hbWUgLz48Rm9udFN0eWxlPjxOZXV0cmFsPnRydWU8L05ldXRyYWw+PE5hbWUgLz48L0ZvbnRTdHlsZT48Rm9udFNpemU+MDwvRm9udFNpemU+PFRleHQ+LjwvVGV4dD48L1RleHRVbml0PjxUZXh0VW5pdD48SW5zZXJ0UGFyYWdyYXBoQWZ0ZXI+ZmFsc2U8L0luc2VydFBhcmFncmFwaEFmdGVyPjxGb250TmFtZSAvPjxGb250U3R5bGU+PE5ldXRyYWw+dHJ1ZTwvTmV1dHJhbD48TmFtZSAvPjwvRm9udFN0eWxlPjxGb250U2l6ZT4wPC9Gb250U2l6ZT48VGV4dD5WaWxsZWdhcywgQ3Jpc3RpbmE7IFdlaW5iZXJnLCBSdWJ5OyBMZXZpbiwgRXN0ZWxsZTsgSHVuZCwgS2lyc3RlbiAoMjAxMik6IDwvVGV4dD48L1RleHRVbml0PjxUZXh0VW5pdD48SW5zZXJ0UGFyYWdyYXBoQWZ0ZXI+ZmFsc2U8L0luc2VydFBhcmFncmFwaEFmdGVyPjxGb250TmFtZSAvPjxGb250U3R5bGU+PEJvbGQ+dHJ1ZTwvQm9sZD48TmFtZSAvPjwvRm9udFN0eWxlPjxGb250U2l6ZT4wPC9Gb250U2l6ZT48VGV4dD5HbG9iYWwtU29sdXRpb25zLVN0dWR5LiBBcnRpc2FuYWwgYW5kIHNtYWxsLXNjYWxlIG1pbmluZyBpbiBwcm90ZWN0ZWQgYXJlYXMgYW5kIGNyaXRpY2FsIGVjb3N5c3RlbXMgcHJvZ3JhbW1lLiBBIGdsb2JhbCBzb2x1dGlvbnMgc3R1ZHk8L1RleHQ+PC9UZXh0VW5pdD48VGV4dFVuaXQ+PEluc2VydFBhcmFncmFwaEFmdGVyPmZhbHNlPC9JbnNlcnRQYXJhZ3JhcGhBZnRlcj48Rm9udE5hbWUgLz48Rm9udFN0eWxlPjxOZXV0cmFsPnRydWU8L05ldXRyYWw+PE5hbWUgLz48L0ZvbnRTdHlsZT48Rm9udFNpemU+MDwvRm9udFNpemU+PFRleHQ+LiBBU00tUEFDRS4gPC9UZXh0PjwvVGV4dFVuaXQ+PFRleHRVbml0PjxJbnNlcnRQYXJhZ3JhcGhBZnRlcj5mYWxzZTwvSW5zZXJ0UGFyYWdyYXBoQWZ0ZXI+PEZvbnROYW1lIC8+PEZvbnRTdHlsZT48VW5kZXJsaW5lPnRydWU8L1VuZGVybGluZT48TmFtZSAvPjwvRm9udFN0eWxlPjxGb250U2l6ZT4wPC9Gb250U2l6ZT48VGV4dD5odHRwOi8vd3d3Lmxldmluc291cmNlcy5jb20vYXNzZXRzL3BhZ2VzL0dsb</w:instrText>
      </w:r>
      <w:r w:rsidRPr="00533736">
        <w:rPr>
          <w:lang w:val="en-US"/>
        </w:rPr>
        <w:instrText>2JhbC1Tb2x1dGlvbnMtU3R1ZHkucGRmPC9UZXh0PjwvVGV4dFVuaXQ+PFRleHRVbml0PjxJbnNlcnRQYXJhZ3JhcGhBZnRlcj50cnVlPC9JbnNlcnRQYXJhZ3JhcGhBZnRlcj48Rm9udE5hbWUgLz48Rm9udFN0eWxlPjxOZXV0cmFsPnRydWU8L05ldXRyYWw+PE5hbWUgLz48L0ZvbnRTdHlsZT48Rm9udFNpemU+MDwvRm9udFNpemU+PFRleHQ+LjwvVGV4dD48L1RleHRVbml0PjxUZXh0VW5pdD48SW5zZXJ0UGFyYWdyYXBoQWZ0ZXI+ZmFsc2U8L0luc2VydFBhcmFncmFwaEFmdGVyPjxGb250TmFtZSAvPjxGb250U3R5bGU+PE5ldXRyYWw+dHJ1ZTwvTmV1dHJhbD48TmFtZSAvPjwvRm9udFN0eWxlPjxGb250U2l6ZT4wPC9Gb250U2l6ZT48VGV4dD5WUDogPC9UZXh0PjwvVGV4dFVuaXQ+PFRleHRVbml0PjxJbnNlcnRQYXJhZ3JhcGhBZnRlcj5mYWxzZTwvSW5zZXJ0UGFyYWdyYXBoQWZ0ZXI+PEZvbnROYW1lIC8+PEZvbnRTdHlsZT48Qm9sZD50cnVlPC9Cb2xkPjxOYW1lIC8+PC9Gb250U3R5bGU+PEZvbnRTaXplPjA8L0ZvbnRTaXplPjxUZXh0PlZvbHVudGFyeSBQcmluY2lwbGVzIG9uIFNlY3VyaXR5IGFuZCBIdW1hbiBSaWdodHMuIDwvVGV4dD48L1RleHRVbml0PjxUZXh0VW5pdD48SW5zZXJ0UGFyYWdyYXBoQWZ0ZXI+ZmFsc2U8L0luc2VydFBhcmFncmFwaEFmdGVyPjxGb250TmFtZSAvPjxGb250U3R5bGU+PFVuZGVybGluZT50cnVlPC9VbmRlcmxpbmU+PE5hbWUgLz48L0ZvbnRTdHlsZT48Rm9udFNpemU+MDwvRm9udFNpemU+PFRleHQ+aHR0cDovL3d3dy52b2x1bnRhcnlwcmluY2lwbGVzLm9yZy93cC1jb250ZW50L3VwbG9hZHMvMjAxMy8wMy92b2x1bnRhcnlfcHJpbmNpcGxlc19lbmdsaXNoLnBkZjwvVGV4dD48L1RleHRVbml0PjxUZXh0VW5pdD48SW5zZXJ0UGFyYWdyYXBoQWZ0ZXI+ZmFsc2U8L0luc2VydFBhcmFncmFwaEFmdGVyPjxGb250TmFtZSAvPjxGb250U3R5bGU+PE5ldXRyYWw+dHJ1ZTwvTmV1dHJhbD48TmFtZSAvPjwvRm9udFN0eWxlPjxGb250U2l6ZT4wPC9Gb250U2l6ZT48VGV4dD4uPC9UZXh0PjwvVGV4dFVuaXQ+PC9UZXh0VW5pdHM+PC9DaXRhdGlvbj48L0NpdGF0aW9ucz48L0JpYmxpb2dyYXBoeUNpdGF0aW9uPjwvQmlibGlvZ3JhcGh5Pg==</w:instrText>
      </w:r>
      <w:r>
        <w:fldChar w:fldCharType="separate"/>
      </w:r>
      <w:bookmarkStart w:id="343" w:name="__Fieldmark__5126_187408736"/>
      <w:r>
        <w:rPr>
          <w:lang w:val="en-US"/>
        </w:rPr>
        <w:t>I</w:t>
      </w:r>
      <w:bookmarkStart w:id="344" w:name="__Fieldmark__43654_1435017116"/>
      <w:r>
        <w:rPr>
          <w:lang w:val="en-US"/>
        </w:rPr>
        <w:t>F</w:t>
      </w:r>
      <w:bookmarkStart w:id="345" w:name="__Fieldmark__24273_1435017116"/>
      <w:r>
        <w:rPr>
          <w:lang w:val="en-US"/>
        </w:rPr>
        <w:t>C</w:t>
      </w:r>
      <w:bookmarkStart w:id="346" w:name="__Fieldmark__11175_1435017116"/>
      <w:r>
        <w:rPr>
          <w:lang w:val="en-US"/>
        </w:rPr>
        <w:t>;</w:t>
      </w:r>
      <w:bookmarkStart w:id="347" w:name="__Fieldmark__5994_2621159314"/>
      <w:r>
        <w:rPr>
          <w:lang w:val="en-US"/>
        </w:rPr>
        <w:t xml:space="preserve"> </w:t>
      </w:r>
      <w:bookmarkStart w:id="348" w:name="_CTVL0013ac331391d684f908c4a85ffa88e4199"/>
      <w:r>
        <w:rPr>
          <w:lang w:val="en-US"/>
        </w:rPr>
        <w:t xml:space="preserve">ICMM (2009): </w:t>
      </w:r>
      <w:r>
        <w:rPr>
          <w:b/>
          <w:lang w:val="en-US"/>
        </w:rPr>
        <w:t>Working Together. How large-scale mining can engage with artisanal and small-scale miners</w:t>
      </w:r>
      <w:r>
        <w:rPr>
          <w:lang w:val="en-US"/>
        </w:rPr>
        <w:t xml:space="preserve">. </w:t>
      </w:r>
      <w:r>
        <w:t xml:space="preserve">Washington, D.C. (États-Unis) </w:t>
      </w:r>
      <w:r>
        <w:rPr>
          <w:u w:val="single"/>
        </w:rPr>
        <w:t>https://www.commdev.org/wp-content/uploads/2015/06/Working-together-How-large-scale-mining-can-engage-with-artisanal-and-small-scale-miners.pdf</w:t>
      </w:r>
      <w:r>
        <w:t>.</w:t>
      </w:r>
      <w:bookmarkEnd w:id="344"/>
      <w:bookmarkEnd w:id="345"/>
      <w:bookmarkEnd w:id="346"/>
      <w:bookmarkEnd w:id="347"/>
      <w:bookmarkEnd w:id="348"/>
      <w:bookmarkEnd w:id="343"/>
      <w:r>
        <w:fldChar w:fldCharType="end"/>
      </w:r>
    </w:p>
    <w:p w14:paraId="7B3D9F62" w14:textId="77777777" w:rsidR="008449AF" w:rsidRDefault="004A5E76">
      <w:pPr>
        <w:pStyle w:val="CitaviBibliographyEntry"/>
      </w:pPr>
      <w:r>
        <w:fldChar w:fldCharType="begin"/>
      </w:r>
      <w:r>
        <w:instrText>ADDIN CITAVI.BIBLIOGRAPHY PD94bWwgdmVyc2lvbj0iMS4wIiBlbmNvZGluZz0idXRmLTE2Ij8+PEJpYmxpb2dyYXBoeT48QWRkSW5WZXJzaW9uPjUuNy4wLjA8L0FkZEluVmVyc2lvbj48SWQ+MDUyYzAzNzYtNzQxOS00ODkzLWE0MGMtZDI0OGNkNjQzZTdiPC9JZD48QmlibGlvZ3JhcGh5Q2l0YXRpb24+PEhlYWRpbmc+PFRleHRVbml0cz48VGV4dFVuaXQ+PEluc2VydFBhcmFncmFwaEFmdGVyPmZhbHNlPC9JbnNlcnRQYXJhZ3JhcGhBZnRlcj48Rm9udE5hbWUgLz48Rm9udFN0eWxlPjxOYW1lIC8+PC9Gb250U3R5bGU+PEZvbnRTaXplPjA8L0ZvbnRTaXplPjwvVGV4dFVuaXQ+PFRleHRVbml0PjxJbnNlcnRQYXJhZ3JhcGhBZnRlcj5mYWxzZTwvSW5zZXJ0UGFyYWdyYXBoQWZ0ZXI+PEZvbnROYW1lIC8+PEZvbnRTdHlsZT48TmFtZT5DaXRhdmkgQmlibGlvZ3JhcGh5IEVudHJ5PC9OYW1lPjwvRm9udFN0eWxlPjxGb250U2l6ZT4wPC9Gb250U2l6ZT48L1RleHRVbml0PjwvVGV4dFVuaXRzPjwvSGVhZGluZz48Q2l0YXRpb25zPjxDaXRhdGlvbj48VGV4dFVuaXRzPjxUZXh0VW5pdD48SW5zZXJ0UGFyYWdyYXBoQWZ0ZXI+ZmFsc2U8L0luc2VydFBhcmFncmFwaEFmdGVyPjxGb250TmFtZSAvPjxGb250U3R5bGU+PE5ldXRyYWw+dHJ1ZTwvTmV1dHJhbD48TmFtZSAvPjwvRm9udFN0eWxlPjxGb250U2l6ZT4wPC9Gb250U2l6ZT48VGV4dD5JRkM7IElDTU0gKDIwMDkpOiA8L1RleHQ+PC9UZXh0VW5pdD48VGV4dFVuaXQ+PEluc2VydFBhcmFncmFwaEFmdGVyPmZhbHNlPC9JbnNlcnRQYXJhZ3JhcGhBZnRlcj48Rm9udE5hbWUgLz48Rm9udFN0eWxlPjxCb2xkPnRydWU8L0JvbGQ+PE5hbWUgLz48L0ZvbnRTdHlsZT48Rm9udFNpemU+MDwvRm9udFNpemU+PFRleHQ+V29ya2luZyBUb2dldGhlci4gSG93IGxhcmdlLXNjYWxlIG1pbmluZyBjYW4gZW5nYWdlIHdpdGggYXJ0aXNhbmFsIGFuZCBzbWFsbC1zY2FsZSBtaW5lcnM8L1RleHQ+PC9UZXh0VW5pdD48VGV4dFVuaXQ+PEluc2VydFBhcmFncmFwaEFmdGVyPmZhbHNlPC9JbnNlcnRQYXJhZ3JhcGhBZnRlcj48Rm9udE5hbWUgLz48Rm9udFN0eWxlPjxOZXV0cmFsPnRydWU8L05ldXRyYWw+PE5hbWUgLz48L0ZvbnRTdHlsZT48Rm9udFNpemU+MDwvRm9udFNpemU+PFRleHQ+LiBXYXNoaW5ndG9uLCBELkMuIDwvVGV4dD48L1RleHRVbml0PjxUZXh0VW5pdD48SW5zZXJ0UGFyYWdyYXBoQWZ0ZXI+ZmFsc2U8L0luc2VydFBhcmFncmFwaEFmdGVyPjxGb250TmFtZSAvPjxGb250U3R5bGU+PFVuZGVybGluZT50cnVlPC9VbmRlcmxpbmU+PE5hbWUgLz48L0ZvbnRTdHlsZT48Rm9udFNpemU+MDwvRm9udFNpemU+PFRleHQ+aHR0cHM6Ly93d3cuY29tbWRldi5vcmcvd3AtY29udGVudC91cGxvYWRzLzIwMTUvMDYvV29ya2luZy10b2dldGhlci1Ib3ctbGFyZ2Utc2NhbGUtbWluaW5nLWNhbi1lbmdhZ2Utd2l0aC1hcnRpc2FuYWwtYW5kLXNtYWxsLXNjYWxlLW1pbmVycy5wZGY8L1RleHQ+PC9UZXh0VW5pdD48VGV4dFVuaXQ+PEluc2VydFBhcmFncmFwaEFmdGVyPnRydWU8L0luc2VydFBhcmFncmFwaEFmdGVyPjxGb250TmFtZSAvPjxGb250U3R5bGU+PE5ldXRyYWw+dHJ1ZTwvTmV1dHJhbD48TmFtZSAvPjwvRm9udFN0eWxlPjxGb250U2l6ZT4wPC9Gb250U2l6ZT48VGV4dD4uPC9UZXh0PjwvVGV4dFVuaXQ+PFRleHRVbml0PjxJbnNlcnRQYXJhZ3JhcGhBZnRlcj5mYWxzZTwvSW5zZXJ0UGFyYWdyYXBoQWZ0ZXI+PEZvbnROYW1lIC8+PEZvbnRTdHlsZT48TmV1dHJhbD50cnVlPC9OZXV0cmFsPjxOYW1lIC8+PC9Gb250U3R5bGU+PEZvbnRTaXplPjA8L0ZvbnRTaXplPjxUZXh0PklMTyAoMTk3Myk6IDwvVGV4dD48L1RleHRVbml0PjxUZXh0VW5pdD48SW5zZXJ0UGFyYWdyYXBoQWZ0ZXI+ZmFsc2U8L0luc2VydFBhcmFncmFwaEFmdGVyPjxGb250TmFtZSAvPjxGb250U3R5bGU+PEJvbGQ+dHJ1ZTwvQm9sZD48TmFtZSAvPjwvRm9udFN0eWxlPjxGb250U2l6ZT4wPC9Gb250U2l6ZT48VGV4dD5JTE8gQ29udmVudGlvbiAxMzggb24gTWluaW11bSBBZ2U8L1RleHQ+PC9UZXh0VW5pdD48VGV4dFVuaXQ+PEluc2VydFBhcmFncmFwaEFmdGVyPmZhbHNlPC9JbnNlcnRQYXJhZ3JhcGhBZnRlcj48Rm9udE5hbWUgLz48Rm9udFN0eWxlPjxOZXV0cmFsPnRydWU8L05ldXRyYWw+PE5hbWUgLz48L0ZvbnRTdHlsZT48Rm9udFNpemU+MDwvRm9udFNpemU+PFRleHQ+LiBJTE8uIEdlbmV2YSAoQ0gpLiA8L1RleHQ+PC9UZXh0VW5pdD48VGV4dFVuaXQ+PEluc2VydFBhcmFncmFwaEFmdGVyPmZhbHNlPC9JbnNlcnRQYXJhZ3JhcGhBZnRlcj48Rm9udE5hbWUgLz48Rm9udFN0eWxlPjxVbmRlcmxpbmU+dHJ1ZTwvVW5kZXJsaW5lPjxOYW1lIC8+PC9Gb250U3R5bGU+PEZvbnRTaXplPjA8L0ZvbnRTaXplPjxUZXh0Pmh0dHA6Ly9ibHVlLmxpbS5pbG8ub3JnL2NhcmlibGV4L3BkZnMvSUxPX0NvbnZlbnRpb25fMTM4LnBkZjwvVGV4dD48L1RleHRVbml0PjxUZXh0VW5pdD48SW5zZXJ0UGFyYWdyYXBoQWZ0ZXI+dHJ1ZTwvSW5zZXJ0UGFyYWdyYXBoQWZ0ZXI+PEZvbnROYW1lIC8+PEZvbnRTdHlsZT48TmV1dHJhbD50cnVlPC9OZXV0cmFsPjxOYW1lIC8+PC9Gb250U3R5bGU+PEZvbnRTaXplPjA8L0ZvbnRTaXplPjxUZXh0Pi48L1RleHQ+PC9UZXh0VW5pdD48VGV4dFVuaXQ+PEluc2VydFBhcmFncmFwaEFmdGVyPmZhbHNlPC9JbnNlcnRQYXJhZ3JhcGhBZnRlcj48Rm9udE5hbWUgLz48Rm9udFN0eWxlPjxOZXV0cmFsPnRydWU8L05ldXRyYWw+PE5hbWUgLz48L0ZvbnRTdHlsZT48Rm9udFNpemU+MDwvRm9udFNpemU+PFRleHQ+SUxPICgxOTk5KTogPC9UZXh0PjwvVGV4dFVuaXQ+PFRleHRVbml0PjxJbnNlcnRQYXJhZ3JhcGhBZnRlcj5mYWxzZTwvSW5zZXJ0UGFyYWdyYXBoQWZ0ZXI+PEZvbnROYW1lIC8+PEZvbnRTdHlsZT48Qm9sZD50cnVlPC9Cb2xkPjxOYW1lIC8+PC9Gb250U3R5bGU+PEZvbnRTaXplPjA8L0ZvbnRTaXplPjxUZXh0PklMTyBDb252ZW50aW9uIDE4MiBvbiBXb3JzdCBGb3JtcyBvZiBDaGlsZCBMYWJvdXI8L1RleHQ+PC9UZXh0VW5pdD48VGV4dFVuaXQ+PEluc2VydFBhcmFncmFwaEFmdGVyPmZhbHNlPC9JbnNlcnRQYXJhZ3JhcGhBZnRlcj48Rm9udE5hbWUgLz48Rm9udFN0eWxlPjxOZXV0cmFsPnRydWU8L05ldXRyYWw+PE5hbWUgLz48L0ZvbnRTdHlsZT48Rm9udFNpemU+MDwvRm9udFNpemU+PFRleHQ+LiBJTE8uIEdlbmV2YSAoQ0gpLiA8L1RleHQ+PC9UZXh0VW5pdD48VGV4dFVuaXQ+PEluc2VydFBhcmFncmFwaEFmdGVyPmZhbHNlPC9JbnNlcnRQYXJhZ3JhcGhBZnRlcj48Rm9udE5hbWUgLz48Rm9udFN0eWxlPjxVbmRlcmxpbmU+dHJ1ZTwvVW5kZXJsaW5lPjxOYW1lIC8+PC9Gb250U3R5bGU+PEZvbnRTaXplPjA8L0ZvbnRTaXplPjxUZXh0Pmh0dHA6Ly9ibHVlLmxpbS5pbG8ub3JnL2NhcmlibGV4L3BkZnMvSUxPX0NvbnZlbnRpb25fMTgyLnBkZjwvVGV4dD48L1RleHRVbml0PjxUZXh0VW5pdD48SW5zZXJ0UGFyYWdyYXBoQWZ0ZXI+dHJ1ZTwvSW5zZXJ0UGFyYWdyYXBoQWZ0ZXI+PEZvbnROYW1lIC8+PEZvbnRTdHlsZT48TmV1dHJhbD50cnVlPC9OZXV0cmFsPjxOYW1lIC8+PC9Gb250U3R5bGU+PEZvbnRTaXplPjA8L0ZvbnRTaXplPjxUZXh0Pi48L1RleHQ+PC9UZXh0VW5pdD48VGV4dFVuaXQ+PEluc2VydFBhcmFncmFwaEFmdGVyPmZhbHNlPC9JbnNlcnRQYXJhZ3JhcGhBZnRlcj48Rm9udE5hbWUgLz48Rm9udFN0eWxlPjxOZXV0cmFsPnRydWU8L05ldXRyYWw+PE5hbWUgLz48L0ZvbnRTdHlsZT48Rm9udFNpemU+MDwvRm9udFNpemU+PFRleHQ+S2lja2xlciwgS2Fyb2xpbmU7IEZyYW5rZW4sIEd1ZHJ1biAoMjAxNyk6IDwvVGV4dD48L1RleHRVbml0PjxUZXh0VW5pdD48SW5zZXJ0UGFyYWdyYXBoQWZ0ZXI+ZmFsc2U8L0luc2VydFBhcmFncmFwaEFmdGVyPjxGb250TmFtZSAvPjxGb250U3R5bGU+PEJvbGQ+dHJ1ZTwvQm9sZD48TmFtZSAvPjwvRm9udFN0eWxlPjxGb250U2l6ZT4wPC9Gb250U2l6ZT48VGV4dD5TdXN0YWluYWJpbGl0eSBTY2hlbWVzIGZvciBNaW5lcmFsIFJlc291cmNlczogQSBDb21wYXJhdGl2ZSBPdmVydmlldzwvVGV4dD48L1RleHRVbml0PjxUZXh0VW5pdD48SW5zZXJ0UGFyYWdyYXBoQWZ0ZXI+ZmFsc2U8L0luc2VydFBhcmFncmFwaEFmdGVyPjxGb250TmFtZSAvPjxGb250U3R5bGU+PE5ldXRyYWw+dHJ1ZTwvTmV1dHJhbD48TmFtZSAvPjwvRm9udFN0eWxlPjxGb250U2l6ZT4wPC9Gb250U2l6ZT48VGV4dD4uIEJHUi4gSGFubm92ZXIgKERFKSwgSVNCTjogOTc4LTMtOTQzNTY2LTkwLTEuIDwvVGV4dD48L1RleHRVbml0PjxUZXh0VW5pdD48SW5zZXJ0UGFyYWdyYXBoQWZ0ZXI+ZmFsc2U8L0luc2VydFBhcmFncmFwaEFmdGVyPjxGb250TmFtZSAvPjxGb250U3R5bGU+PFVuZGVybGluZT50cnVlPC9VbmRlcmxpbmU+PE5hbWUgLz48L0ZvbnRTdHlsZT48Rm9udFNpemU+MDwvRm9udFNpemU+PFRleHQ+aHR0cHM6Ly93d3cuYmdyLmJ1bmQuZGUvRU4vVGhlbWVuL01pbl9yb2hzdG9mZmUvRG93bmxvYWRzL1N1c3RhaW5hYmlsaXR5X1NjaGVtZXNfZm9yX01pbmVyYWxfUmVzb3VyY2VzLnBkZj9fX2Jsb2I9cHVibGljYXRpb25GaWxlJmFtcDt2PTQ8L1RleHQ+PC9UZXh0VW5pdD48VGV4dFVuaXQ+PEluc2VydFBhcmFncmFwaEFmdGVyPnRydWU8L0luc2VydFBhcmFncmFwaEFmdGVyPjxGb250TmFtZSAvPjxGb250U3R5bGU+PE5ldXRyYWw+dHJ1ZTwvTmV1dHJhbD48TmFtZSAvPjwvRm9udFN0eWxlPjxGb250U2l6ZT4wPC9Gb250U2l6ZT48VGV4dD4uPC9UZXh0PjwvVGV4dFVuaXQ+PFRleHRVbml0PjxJbnNlcnRQYXJhZ3JhcGhBZnRlcj5mYWxzZTwvSW5zZXJ0UGFyYWdyYXBoQWZ0ZXI+PEZvbnROYW1lIC8+PEZvbnRTdHlsZT48TmV1dHJhbD50cnVlPC9OZXV0cmFsPjxOYW1lIC8+PC9Gb250U3R5bGU+PEZvbnRTaXplPjA8L0ZvbnRTaXplPjxUZXh0Pk9FQ0QgKDIwMTZhKTogPC9UZXh0PjwvVGV4dFVuaXQ+PFRleHRVbml0PjxJbnNlcnRQYXJhZ3JhcGhBZnRlcj5mYWxzZTwvSW5zZXJ0UGFyYWdyYXBoQWZ0ZXI+PEZvbnROYW1lIC8+PEZvbnRTdHlsZT48Qm9sZD50cnVlPC9Cb2xkPjxOYW1lIC8+PC9Gb250U3R5bGU+PEZvbnRTaXplPjA8L0ZvbnRTaXplPjxUZXh0PkZBUSwgUmVzcG9uc2libGUgU3VwcGx5IENoYWlucyBpbiBBcnRpc2FuYWwgYW5kIFNtYWxsLVNjYWxlIEdvbGQgTWluaW5nLiBJbXBsZW1lbnRpbmcgdGhlIE9FQ0QgRHVlIERpbGlnZW5jZSBHdWlkYW5jZSBmb3IgUmVzcG9uc2libGUgU3VwcGx5IENoYWlucyBvZiBNaW5lcmFscyBmcm9tIENvbmZsaWN0LUFmZmVjdGVkIGFuZCBIaWdoLVJpc2sgQXJlYXMgKEZBUSk8L1RleHQ+PC9UZXh0VW5pdD48VGV4dFVuaXQ+PEluc2VydFBhcmFncmFwaEFmdGVyPmZhbHNlPC9JbnNlcnRQYXJhZ3JhcGhBZnRlcj48Rm9udE5hbWUgLz48Rm9udFN0eWxlPjxOZXV0cmFsPnRydWU8L05ldXRyYWw+PE5hbWUgLz48L0ZvbnRTdHlsZT48Rm9udFNpemU+MDwvRm9udFNpemU+PFRleHQ+LiBPcmdhbmlzYXRpb24gZm9yIEVjb25vbWljIENvLW9wZXJhdGlvbiBhbmQgRGV2ZWxvcG1lbnQgKE9FQ0QpLiBQYXJpcyAoRlIpLiA8L1RleHQ+PC9UZXh0VW5pdD48VGV4dFVuaXQ+PEluc2VydFBhcmFncmFwaEFmdGVyPmZhbHNlPC9JbnNlcnRQYXJhZ3JhcGhBZnRlcj48Rm9udE5hbWUgLz48Rm9udFN0eWxlPjxVbmRlcmxpbmU+dHJ1ZTwvVW5kZXJsaW5lPjxOYW1lIC8+PC9Gb250U3R5bGU+PEZvbnRTaXplPjA8L0ZvbnRTaXplPjxUZXh0Pmh0dHA6Ly9tbmVndWlkZWxpbmVzLm9lY2Qub3JnL0ZBUV9Tb3VyY2luZy1Hb2xkLWZyb20tQVNNLU1pbmVycy5wZGY8L1RleHQ+PC9UZXh0VW5pdD48VGV4dFVuaXQ+PEluc2VydFBhcmFncmFwaEFmdGVyPnRydWU8L0luc2VydFBhcmFncmFwaEFmdGVyPjxGb250TmFtZSAvPjxGb250U3R5bGU+PE5ldXRyYWw+dHJ1ZTwvTmV1dHJhbD48TmFtZSAvPjwvRm9udFN0eWxlPjxGb250U2l6ZT4wPC9Gb250U2l6ZT48VGV4dD4uPC9UZXh0PjwvVGV4dFVuaXQ+PFRleHRVbml0PjxJbnNlcnRQYXJhZ3JhcGhBZnRlcj5mYWxzZTwvSW5zZXJ0UGFyYWdyYXBoQWZ0ZXI+PEZvbnROYW1lIC8+PEZvbnRTdHlsZT48TmV1dHJhbD50cnVlPC9OZXV0cmFsPjxOYW1lIC8+PC9Gb250U3R5bGU+PEZvbnRTaXplPjA8L0ZvbnRTaXplPjxUZXh0Pk9FQ0QgKDIwMTZiKTogPC9UZXh0PjwvVGV4dFVuaXQ+PFRleHRVbml0PjxJbnNlcnRQYXJhZ3JhcGhBZnRlcj5mYWxzZTwvSW5zZXJ0UGFyYWdyYXBoQWZ0ZXI+PEZvbnROYW1lIC8+PEZvbnRTdHlsZT48Qm9sZD50cnVlPC9Cb2xkPjxOYW1lIC8+PC9Gb250U3R5bGU+PEZvbnRTaXplPjA8L0ZvbnRTaXplPjxUZXh0Pk9FQ0QgRHVlIERpbGlnZW5jZSBHdWlkYW5jZSBmb3IgUmVzcG9uc2libGUgU3VwcGx5IENoYWlucyBvZiBNaW5lcmFscyBmcm9tIENvbmZsaWN0LUFmZmVjdGVkIGFuZCBIaWdoLVJpc2sgQXJlYXM8L1RleHQ+PC9UZXh0VW5pdD48VGV4dFVuaXQ+PEluc2VydFBhcmFncmFwaEFmdGVyPmZhbHNlPC9JbnNlcnRQYXJhZ3JhcGhBZnRlcj48Rm9udE5hbWUgLz48Rm9udFN0eWxlPjxOZXV0cmFsPnRydWU8L05ldXRyYWw+PE5hbWUgLz48L0ZvbnRTdHlsZT48Rm9udFNpemU+MDwvRm9udFNpemU+PFRleHQ+LiBUaGlyZCBFZGl0aW9uLiBPRUNEIFB1Ymxpc2hpbmcuIFBhcmlzIChGUiksIElTQk46IDk3ODkyNjQyNTI0NzkuIDwvVGV4dD48L1RleHRVbml0PjxUZXh0VW5pdD48SW5zZXJ0UGFyYWdyYXBoQWZ0ZXI+ZmFsc2U8L0luc2VydFBhcmFncmFwaEFmdGVyPjxGb250TmFtZSAvPjxGb250U3R5bGU+PFVuZGVybGluZT50cnVlPC9VbmRlcmxpbmU+PE5hbWUgLz48L0ZvbnRTdHlsZT48Rm9udFNpemU+MDwvRm9udFNpemU+PFRleHQ+aHR0cDovL3d3dy5vZWNkLm9yZy9kYWYvaW52L21uZS9PRUNELUR1ZS1EaWxpZ2VuY2UtR3VpZGFuY2UtTWluZXJhbHMtRWRpdGlvbjMucGRmPC9UZXh0PjwvVGV4dFVuaXQ+PFRleHRVbml0PjxJbnNlcnRQYXJhZ3JhcGhBZnRlcj50cnVlPC9JbnNlcnRQYXJhZ3JhcGhBZnRlcj48Rm9udE5hbWUgLz48Rm9udFN0eWxlPjxOZXV0cmFsPnRydWU8L05ldXRyYWw+PE5hbWUgLz48L0ZvbnRTdHlsZT48Rm9udFNpemU+MDwvRm9udFNpemU+PFRleHQ+LjwvVGV4dD48L1RleHRVbml0PjxUZXh0VW5pdD48SW5zZXJ0UGFyYWdyYXBoQWZ0ZXI+ZmFsc2U8L0luc2VydFBhcmFncmFwaEFmdGVyPjxGb250TmFtZSAvPjxGb250U3R5bGU+PE5ldXRyYWw+dHJ1ZTwvTmV1dHJhbD48TmFtZSAvPjwvRm9udFN0eWxlPjxGb250U2l6ZT4wPC9Gb250U2l6ZT48VGV4dD5PRUNEICgyMDE3KTogPC9UZXh0PjwvVGV4dFVuaXQ+PFRleHRVbml0PjxJbnNlcnRQYXJhZ3JhcGhBZnRlcj5mYWxzZTwvSW5zZXJ0UGFyYWdyYXBoQWZ0ZXI+PEZvbnROYW1lIC8+PEZvbnRTdHlsZT48Qm9sZD50cnVlPC9Cb2xkPjxOYW1lIC8+PC9Gb250U3R5bGU+PEZvbnRTaXplPjA8L0ZvbnRTaXplPjxUZXh0PlByYWN0aWNhbCBhY3Rpb25zIGZvciBjb21wYW5pZXMgdG8gaWRlbnRpZnkgYW5kIGFkZHJlc3MgdGhlIHdvcnN0IGZvcm1zIG9mIGNoaWxkIGxhYm91ciBpbiBtaW5lcmFsIHN1cHBseSBjaGFpbnM8L1RleHQ+PC9UZXh0VW5pdD48VGV4dFVuaXQ+PEluc2VydFBhcmFncmFwaEFmdGVyPmZhbHNlPC9JbnNlcnRQYXJhZ3JhcGhBZnRlcj48Rm9udE5hbWUgLz48Rm9udFN0eWxlPjxOZXV0cmFsPnRydWU8L05ldXRyYWw+PE5hbWUgLz48L0ZvbnRTdHlsZT48Rm9udFNpemU+MDwvRm9udFNpemU+PFRleHQ+LiBPRUNELiBQYXJpcyAoRlIpLiA8L1RleHQ+PC9UZXh0VW5pdD48VGV4dFVuaXQ+PEluc2VydFBhcmFncmFwaEFmdGVyPmZhbHNlPC9JbnNlcnRQYXJhZ3JhcGhBZnRlcj48Rm9udE5hbWUgLz48Rm9udFN0eWxlPjxVbmRlcmxpbmU+dHJ1ZTwvVW5kZXJsaW5lPjxOYW1lIC8+PC9Gb250U3R5bGU+PEZvbnRTaXplPjA8L0ZvbnRTaXplPjxUZXh0Pmh0dHBzOi8vbW5lZ3VpZGVsaW5lcy5vZWNkLm9yZy9QcmFjdGljYWwtYWN0aW9ucy1mb3Itd29yc3QtZm9ybXMtb2YtY2hpbGQtbGFib3VyLW1pbmluZy1zZWN0b3IucGRmPC9UZXh0PjwvVGV4dFVuaXQ+PFRleHRVbml0PjxJbnNlcnRQYXJhZ3JhcGhBZnRlcj50cnVlPC9JbnNlcnRQYXJhZ3JhcGhBZnRlcj48Rm9udE5hbWUgLz48Rm9udFN0eWxlPjxOZXV0cmFsPnRydWU8L05ldXRyYWw+PE5hbWUgLz48L0ZvbnRTdHlsZT48Rm9udFNpemU+MDwvRm9udFNpemU+PFRleHQ+LjwvVGV4dD48L1RleHRVbml0PjxUZXh0VW5pdD48SW5zZXJ0UGFyYWdyYXBoQWZ0ZXI+ZmFsc2U8L0luc2VydFBhcmFncmFwaEFmdGVyPjxGb250TmFtZSAvPjxGb250U3R5bGU+PE5ldXRyYWw+dHJ1ZTwvTmV1dHJhbD48TmFtZSAvPjwvRm9udFN0eWxlPjxGb250U2l6ZT4wPC9Gb250U2l6ZT48VGV4dD5VTiAoMTk0OCk6IDwvVGV4dD48L1RleHRVbml0PjxUZXh0VW5pdD48SW5zZXJ0UGFyYWdyYXBoQWZ0ZXI+ZmFsc2U8L0luc2VydFBhcmFncmFwaEFmdGVyPjxGb250TmFtZSAvPjxGb250U3R5bGU+PEJvbGQ+dHJ1ZTwvQm9sZD48TmFtZSAvPjwvRm9udFN0eWxlPjxGb250U2l6ZT4wPC9Gb250U2l6ZT48VGV4dD5Vbml2ZXJzYWwgRGVjbGFyYXRpb24gb2YgSHVtYW4gUmlnaHRzPC9UZXh0PjwvVGV4dFVuaXQ+PFRleHRVbml0PjxJbnNlcnRQYXJhZ3JhcGhBZnRlcj5mYWxzZTwvSW5zZXJ0UGFyYWdyYXBoQWZ0ZXI+PEZvbnROYW1lIC8+PEZvbnRTdHlsZT48TmV1dHJhbD50cnVlPC9OZXV0cmFsPjxOYW1lIC8+PC9Gb250U3R5bGU+PEZvbnRTaXplPjA8L0ZvbnRTaXplPjxUZXh0Pi4gVW5pdGVkIE5hdGlvbnMgR2VuZXJhbCBBc3NlbWJseS4gPC9UZXh0PjwvVGV4dFVuaXQ+PFRleHRVbml0PjxJbnNlcnRQYXJhZ3JhcGhBZnRlcj5mYWxzZTwvSW5zZXJ0UGFyYWdyYXBoQWZ0ZXI+PEZvbnROYW1lIC8+PEZvbnRTdHlsZT48VW5kZXJsaW5lPnRydWU8L1VuZGVybGluZT48TmFtZSAvPjwvRm9udFN0eWxlPjxGb250U2l6ZT4wPC9Gb250U2l6ZT48VGV4dD5odHRwOi8vd3d3Lm9oY2hyLm9yZy9FTi9VREhSL1BhZ2VzL0xhbmd1YWdlLmFzcHg/TGFuZ0lEPWVuZzwvVGV4dD48L1RleHRVbml0PjxUZXh0VW5pdD48SW5zZXJ0UGFyYWdyYXBoQWZ0ZXI+dHJ1ZTwvSW5zZXJ0UGFyYWdyYXBoQWZ0ZXI+PEZvbnROYW1lIC8+PEZvbnRTdHlsZT48TmV1dHJhbD50cnVlPC9OZXV0cmFsPjxOYW1lIC8+PC9Gb250U3R5bGU+PEZvbnRTaXplPjA8L0ZvbnRTaXplPjxUZXh0Pi48L1RleHQ+PC9UZXh0VW5pdD48VGV4dFVuaXQ+PEluc2VydFBhcmFncmFwaEFmdGVyPmZhbHNlPC9JbnNlcnRQYXJhZ3JhcGhBZnRlcj48Rm9udE5hbWUgLz48Rm9udFN0eWxlPjxOZXV0cmFsPnRydWU8L05ldXRyYWw+PE5hbWUgLz48L0ZvbnRTdHlsZT48Rm9udFNpemU+MDwvRm9udFNpemU+PFRleHQ+VU5FUCAoMjAxMyk6IDwvVGV4dD48L1RleHRVbml0PjxUZXh0VW5pdD48SW5zZXJ0UGFyYWdyYXBoQWZ0ZXI+ZmFsc2U8L0luc2VydFBhcmFncmFwaEFmdGVyPjxGb250TmFtZSAvPjxGb250U3R5bGU+PEJvbGQ+dHJ1ZTwvQm9sZD48TmFtZSAvPjwvRm9udFN0eWxlPjxGb250U2l6ZT4wPC9Gb250U2l6ZT48VGV4dD5NaW5hbWF0YSBDb252ZW50aW9uIG9uIE1lcmN1cnkuIFRleHQgYW5kIEFubmV4ZXM8L1RleHQ+PC9UZXh0VW5pdD48VGV4dFVuaXQ+PEluc2VydFBhcmFncmFwaEFmdGVyPmZhbHNlPC9JbnNlcnRQYXJhZ3JhcGhBZnRlcj48Rm9udE5hbWUgLz48Rm9udFN0eWxlPjxOZXV0cmFsPnRydWU8L05ldXRyYWw+PE5hbWUgLz48L0ZvbnRTdHlsZT48Rm9udFNpemU+MDwvRm9udFNpemU+PFRleHQ+LiBVTkVQLiBHZW5ldmEgKENIKS4gPC9UZXh0PjwvVGV4dFVuaXQ+PFRleHRVbml0PjxJbnNlcnRQYXJhZ3JhcGhBZnRlcj5mYWxzZTwvSW5zZXJ0UGFyYWdyYXBoQWZ0ZXI+PEZvbnROYW1lIC8+PEZvbnRTdHlsZT48VW5kZXJsaW5lPnRydWU8L1VuZGVybGluZT48TmFtZSAvPjwvRm9udFN0eWxlPjxGb250U2l6ZT4wPC9Gb250U2l6ZT48VGV4dD5odHRwOi8vbWVyY3VyeWNvbnZlbnRpb24ub3JnL1BvcnRhbHMvMTEvZG9jdW1lbnRzL0Jvb2tsZXRzL01pbmFtYXRhJTIwQ29udmVudGlvbiUyMG9uJTIwTWVyY3VyeV9ib29rbGV0X0VuZ2xpc2gucGRmPC9UZXh0PjwvVGV4dFVuaXQ+PFRleHRVbml0PjxJbnNlcnRQYXJhZ3JhcGhBZnRlcj50cnVlPC9JbnNlcnRQYXJhZ3JhcGhBZnRlcj48Rm9udE5hbWUgLz48Rm9udFN0eWxlPjxOZXV0cmFsPnRydWU8L05ldXRyYWw+PE5hbWUgLz48L0ZvbnRTdHlsZT48Rm9udFNpemU+MDwvRm9udFNpemU+PFRleHQ+LjwvVGV4dD48L1RleHRVbml0PjxUZXh0VW5pdD48SW5zZXJ0UGFyYWdyYXBoQWZ0ZXI+ZmFsc2U8L0luc2VydFBhcmFncmFwaEFmdGVyPjxGb250TmFtZSAvPjxGb250U3R5bGU+PE5ldXRyYWw+dHJ1ZTwvTmV1dHJhbD48TmFtZSAvPjwvRm9udFN0eWxlPjxGb250U2l6ZT4wPC9Gb250U2l6ZT48VGV4dD5WaWxsZWdhcywgQ3Jpc3RpbmE7IFdlaW5iZXJnLCBSdWJ5OyBMZXZpbiwgRXN0ZWxsZTsgSHVuZCwgS2lyc3RlbiAoMjAxMik6IDwvVGV4dD48L1RleHRVbml0PjxUZXh0VW5pdD48SW5zZXJ0UGFyYWdyYXBoQWZ0ZXI+ZmFsc2U8L0luc2VydFBhcmFncmFwaEFmdGVyPjxGb250TmFtZSAvPjxGb250U3R5bGU+PEJvbGQ+dHJ1ZTwvQm9sZD48TmFtZSAvPjwvRm9udFN0eWxlPjxGb250U2l6ZT4wPC9Gb250U2l6ZT48VGV4dD5HbG9iYWwtU29sdXRpb25zLVN0dWR5LiBBcnRpc2FuYWwgYW5kIHNtYWxsLXNjYWxlIG1pbmluZyBpbiBwcm90ZWN0ZWQgYXJlYXMgYW5kIGNyaXRpY2FsIGVjb3N5c3RlbXMgcHJvZ3JhbW1lLiBBIGdsb2JhbCBzb2x1dGlvbnMgc3R1ZHk8L1RleHQ+PC9UZXh0VW5pdD48VGV4dFVuaXQ+PEluc2VydFBhcmFncmFwaEFmdGVyPmZhbHNlPC9JbnNlcnRQYXJhZ3JhcGhBZnRlcj48Rm9udE5hbWUgLz48Rm9udFN0eWxlPjxOZXV0cmFsPnRydWU8L05ldXRyYWw+PE5hbWUgLz48L0ZvbnRTdHlsZT48Rm9udFNpemU+MDwvRm9udFNpemU+PFRleHQ+LiBBU00tUEFDRS4gPC9UZXh0PjwvVGV4dFVuaXQ+PFRleHRVbml0PjxJbnNlcnRQYXJhZ3JhcGhBZnRlcj5mYWxzZTwvSW5zZXJ0UGFyYWdyYXBoQWZ0ZXI+PEZvbnROYW1lIC8+PEZvbnRTdHlsZT48VW5kZXJsaW5lPnRydWU8L1VuZGVybGluZT48TmFtZSAvPjwvRm9udFN0eWxlPjxGb250U2l6ZT4wPC9Gb250U2l6ZT48VGV4dD5odHRwOi8vd3d3Lmxldmluc291cmNlcy5jb20vYXNzZXRzL3BhZ2VzL0dsb2JhbC1Tb2x1dGlvbnMtU3R1ZHkucGRmPC9UZXh0PjwvVGV4dFVuaXQ+PFRleHRVbml0PjxJbnNlcnRQYXJhZ3JhcGhBZnRlcj50cnVlPC9JbnNlcnRQYXJhZ3JhcGhBZnRlcj48Rm9udE5hbWUgLz48Rm9udFN0eWxlPjxOZXV0cmFsPnRydWU8L05ldXRyYWw+PE5hbWUgLz48L0ZvbnRTdHlsZT48Rm9udFNpemU+MDwvRm9udFNpemU+PFRleHQ+LjwvVGV4dD48L1RleHRVbml0PjxUZXh0VW5pdD48SW5zZXJ0UGFyYWdyYXBoQWZ0ZXI+ZmFsc2U8L0luc2VydFBhcmFncmFwaEFmdGVyPjxGb250TmFtZSAvPjxGb250U3R5bGU+PE5ldXRyYWw+dHJ1ZTwvTmV1dHJhbD48TmFtZSAvPjwvRm9udFN0eWxlPjxGb250U2l6ZT4wPC9Gb250U2l6ZT48VGV4dD5WUDogPC9UZXh0PjwvVGV4dFVuaXQ+PFRleHRVbml0PjxJbnNlcnRQYXJhZ3JhcGhBZnRlcj5mYWxzZTwvSW5zZXJ0UGFyYWdyYXBoQWZ0ZXI+PEZvbnROYW1lIC8+PEZvbnRTdHlsZT48Qm9sZD50cnVlPC9Cb2xkPjxOYW1lIC8+PC9Gb250U3R5bGU+PEZvbnRTaXplPjA8L0ZvbnRTaXplPjxUZXh0PlZvbHVudGFyeSBQcmluY2lwbGVzIG9uIFNlY3VyaXR5IGFuZCBIdW1hbiBSaWdodHMuIDwvVGV4dD48L1RleHRVbml0PjxUZXh0VW5pdD48SW5zZXJ0UGFyYWdyYXBoQWZ0ZXI+ZmFsc2U8L0luc2VydFBhcmFncmFwaEFmdGVyPjxGb250TmFtZSAvPjxGb250U3R5bGU+PFVuZGVybGluZT50cnVlPC9VbmRlcmxpbmU+PE5hbWUgLz48L0ZvbnRTdHlsZT48Rm9udFNpemU+MDwvRm9udFNpemU+PFRleHQ+aHR0cDovL3d3dy52b2x1bnRhcnlwcmluY2lwbGVzLm9yZy93cC1jb250ZW50L3VwbG9hZHMvMjAxMy8wMy92b2x1bnRhcnlfcHJpbmNpcGxlc19lbmdsaXNoLnBkZjwvVGV4dD48L1RleHRVbml0PjxUZXh0VW5pdD48SW5zZXJ0UGFyYWdyYXBoQWZ0ZXI+ZmFsc2U8L0luc2VydFBhcmFncmFwaEFmdGVyPjxGb250TmFtZSAvPjxGb250U3R5bGU+PE5ldXRyYWw+dHJ1ZTwvTmV1dHJhbD48TmFtZSAvPjwvRm9udFN0eWxlPjxGb250U2l6ZT4wPC9Gb250U2l6ZT48VGV4dD4uPC9UZXh0PjwvVGV4dFVuaXQ+PC9UZXh0VW5pdHM+PC9DaXRhdGlvbj48L0NpdGF0aW9ucz48L0JpYmxpb2dyYXBoeUNpdGF0aW9uPjwvQmlibGlvZ3JhcGh5Pg==</w:instrText>
      </w:r>
      <w:r>
        <w:fldChar w:fldCharType="separate"/>
      </w:r>
      <w:bookmarkStart w:id="349" w:name="__Fieldmark__5159_187408736"/>
      <w:r>
        <w:t>O</w:t>
      </w:r>
      <w:bookmarkStart w:id="350" w:name="__Fieldmark__43683_1435017116"/>
      <w:r>
        <w:t>I</w:t>
      </w:r>
      <w:bookmarkStart w:id="351" w:name="__Fieldmark__24298_1435017116"/>
      <w:bookmarkStart w:id="352" w:name="__DdeLink__33995_1435017116"/>
      <w:r>
        <w:t>T</w:t>
      </w:r>
      <w:bookmarkStart w:id="353" w:name="__Fieldmark__11196_1435017116"/>
      <w:r>
        <w:t xml:space="preserve"> </w:t>
      </w:r>
      <w:bookmarkStart w:id="354" w:name="__Fieldmark__6018_2621159314"/>
      <w:r>
        <w:t>(</w:t>
      </w:r>
      <w:bookmarkStart w:id="355" w:name="_CTVL0016ceefe5f0efa414b984592098649fc05"/>
      <w:r>
        <w:t xml:space="preserve">1973): </w:t>
      </w:r>
      <w:r>
        <w:rPr>
          <w:b/>
        </w:rPr>
        <w:t>Convention 138 de l’OIT sur l’âge minimum</w:t>
      </w:r>
      <w:r>
        <w:t xml:space="preserve">. OIT. Genève (Suisse). </w:t>
      </w:r>
      <w:r>
        <w:rPr>
          <w:u w:val="single"/>
        </w:rPr>
        <w:t>http://www.ilo.org/dyn/normlex/fr/f?p=NORMLEXPUB:12100:0::NO::P12100_ILO_CODE:C138</w:t>
      </w:r>
      <w:r>
        <w:t>.</w:t>
      </w:r>
      <w:bookmarkEnd w:id="350"/>
      <w:bookmarkEnd w:id="351"/>
      <w:bookmarkEnd w:id="353"/>
      <w:bookmarkEnd w:id="354"/>
      <w:bookmarkEnd w:id="355"/>
      <w:bookmarkEnd w:id="349"/>
      <w:r>
        <w:fldChar w:fldCharType="end"/>
      </w:r>
    </w:p>
    <w:p w14:paraId="06186519" w14:textId="77777777" w:rsidR="008449AF" w:rsidRDefault="004A5E76">
      <w:pPr>
        <w:pStyle w:val="CitaviBibliographyEntry"/>
      </w:pPr>
      <w:r>
        <w:fldChar w:fldCharType="begin"/>
      </w:r>
      <w:r>
        <w:instrText>ADDIN CITAVI.BIBLIOGRAPHY PD94bWwgdmVyc2lvbj0iMS4wIiBlbmNvZGluZz0idXRmLTE2Ij8+PEJpYmxpb2dyYXBoeT48QWRkSW5WZXJzaW9uPjUuNy4wLjA8L0FkZEluVmVyc2lvbj48SWQ+MDUyYzAzNzYtNzQxOS00ODkzLWE0MGMtZDI0OGNkNjQzZTdiPC9JZD48QmlibGlvZ3JhcGh5Q2l0YXRpb24+PEhlYWRpbmc+PFRleHRVbml0cz48VGV4dFVuaXQ+PEluc2VydFBhcmFncmFwaEFmdGVyPmZhbHNlPC9JbnNlcnRQYXJhZ3JhcGhBZnRlcj48Rm9udE5hbWUgLz48Rm9udFN0eWxlPjxOYW1lIC8+PC9Gb250U3R5bGU+PEZvbnRTaXplPjA8L0ZvbnRTaXplPjwvVGV4dFVuaXQ+PFRleHRVbml0PjxJbnNlcnRQYXJhZ3JhcGhBZnRlcj5mYWxzZTwvSW5zZXJ0UGFyYWdyYXBoQWZ0ZXI+PEZvbnROYW1lIC8+PEZvbnRTdHlsZT48TmFtZT5DaXRhdmkgQmlibGlvZ3JhcGh5IEVudHJ5PC9OYW1lPjwvRm9udFN0eWxlPjxGb250U2l6ZT4wPC9Gb250U2l6ZT48L1RleHRVbml0PjwvVGV4dFVuaXRzPjwvSGVhZGluZz48Q2l0YXRpb25zPjxDaXRhdGlvbj48VGV4dFVuaXRzPjxUZXh0VW5pdD48SW5zZXJ0UGFyYWdyYXBoQWZ0ZXI+ZmFsc2U8L0luc2VydFBhcmFncmFwaEFmdGVyPjxGb250TmFtZSAvPjxGb250U3R5bGU+PE5ldXRyYWw+dHJ1ZTwvTmV1dHJhbD48TmFtZSAvPjwvRm9udFN0eWxlPjxGb250U2l6ZT4wPC9Gb250U2l6ZT48VGV4dD5JRkM7IElDTU0gKDIwMDkpOiA8L1RleHQ+PC9UZXh0VW5pdD48VGV4dFVuaXQ+PEluc2VydFBhcmFncmFwaEFmdGVyPmZhbHNlPC9JbnNlcnRQYXJhZ3JhcGhBZnRlcj48Rm9udE5hbWUgLz48Rm9udFN0eWxlPjxCb2xkPnRydWU8L0JvbGQ+PE5hbWUgLz48L0ZvbnRTdHlsZT48Rm9udFNpemU+MDwvRm9udFNpemU+PFRleHQ+V29ya2luZyBUb2dldGhlci4gSG93IGxhcmdlLXNjYWxlIG1pbmluZyBjYW4gZW5nYWdlIHdpdGggYXJ0aXNhbmFsIGFuZCBzbWFsbC1zY2FsZSBtaW5lcnM8L1RleHQ+PC9UZXh0VW5pdD48VGV4dFVuaXQ+PEluc2VydFBhcmFncmFwaEFmdGVyPmZhbHNlPC9JbnNlcnRQYXJhZ3JhcGhBZnRlcj48Rm9udE5hbWUgLz48Rm9udFN0eWxlPjxOZXV0cmFsPnRydWU8L05ldXRyYWw+PE5hbWUgLz48L0ZvbnRTdHlsZT48Rm9udFNpemU+MDwvRm9udFNpemU+PFRleHQ+LiBXYXNoaW5ndG9uLCBELkMuIDwvVGV4dD48L1RleHRVbml0PjxUZXh0VW5pdD48SW5zZXJ0UGFyYWdyYXBoQWZ0ZXI+ZmFsc2U8L0luc2VydFBhcmFncmFwaEFmdGVyPjxGb250TmFtZSAvPjxGb250U3R5bGU+PFVuZGVybGluZT50cnVlPC9VbmRlcmxpbmU+PE5hbWUgLz48L0ZvbnRTdHlsZT48Rm9udFNpemU+MDwvRm9udFNpemU+PFRleHQ+aHR0cHM6Ly93d3cuY29tbWRldi5vcmcvd3AtY29udGVudC91cGxvYWRzLzIwMTUvMDYvV29ya2luZy10b2dldGhlci1Ib3ctbGFyZ2Utc2NhbGUtbWluaW5nLWNhbi1lbmdhZ2Utd2l0aC1hcnRpc2FuYWwtYW5kLXNtYWxsLXNjYWxlLW1pbmVycy5wZGY8L1RleHQ+PC9UZXh0VW5pdD48VGV4dFVuaXQ+PEluc2VydFBhcmFncmFwaEFmdGVyPnRydWU8L0luc2VydFBhcmFncmFwaEFmdGVyPjxGb250TmFtZSAvPjxGb250U3R5bGU+PE5ldXRyYWw+dHJ1ZTwvTmV1dHJhbD48TmFtZSAvPjwvRm9udFN0eWxlPjxGb250U2l6ZT4wPC9Gb250U2l6ZT48VGV4dD4uPC9UZXh0PjwvVGV4dFVuaXQ+PFRleHRVbml0PjxJbnNlcnRQYXJhZ3JhcGhBZnRlcj5mYWxzZTwvSW5zZXJ0UGFyYWdyYXBoQWZ0ZXI+PEZvbnROYW1lIC8+PEZvbnRTdHlsZT48TmV1dHJhbD50cnVlPC9OZXV0cmFsPjxOYW1lIC8+PC9Gb250U3R5bGU+PEZvbnRTaXplPjA8L0ZvbnRTaXplPjxUZXh0PklMTyAoMTk3Myk6IDwvVGV4dD48L1RleHRVbml0PjxUZXh0VW5pdD48SW5zZXJ0UGFyYWdyYXBoQWZ0ZXI+ZmFsc2U8L0luc2VydFBhcmFncmFwaEFmdGVyPjxGb250TmFtZSAvPjxGb250U3R5bGU+PEJvbGQ+dHJ1ZTwvQm9sZD48TmFtZSAvPjwvRm9udFN0eWxlPjxGb250U2l6ZT4wPC9Gb250U2l6ZT48VGV4dD5JTE8gQ29udmVudGlvbiAxMzggb24gTWluaW11bSBBZ2U8L1RleHQ+PC9UZXh0VW5pdD48VGV4dFVuaXQ+PEluc2VydFBhcmFncmFwaEFmdGVyPmZhbHNlPC9JbnNlcnRQYXJhZ3JhcGhBZnRlcj48Rm9udE5hbWUgLz48Rm9udFN0eWxlPjxOZXV0cmFsPnRydWU8L05ldXRyYWw+PE5hbWUgLz48L0ZvbnRTdHlsZT48Rm9udFNpemU+MDwvRm9udFNpemU+PFRleHQ+LiBJTE8uIEdlbmV2YSAoQ0gpLiA8L1RleHQ+PC9UZXh0VW5pdD48VGV4dFVuaXQ+PEluc2VydFBhcmFncmFwaEFmdGVyPmZhbHNlPC9JbnNlcnRQYXJhZ3JhcGhBZnRlcj48Rm9udE5hbWUgLz48Rm9udFN0eWxlPjxVbmRlcmxpbmU+dHJ1ZTwvVW5kZXJsaW5lPjxOYW1lIC8+PC9Gb250U3R5bGU+PEZvbnRTaXplPjA8L0ZvbnRTaXplPjxUZXh0Pmh0dHA6Ly9ibHVlLmxpbS5pbG8ub3JnL2NhcmlibGV4L3BkZnMvSUxPX0NvbnZlbnRpb25fMTM4LnBkZjwvVGV4dD48L1RleHRVbml0PjxUZXh0VW5pdD48SW5zZXJ0UGFyYWdyYXBoQWZ0ZXI+dHJ1ZTwvSW5zZXJ0UGFyYWdyYXBoQWZ0ZXI+PEZvbnROYW1lIC8+PEZvbnRTdHlsZT48TmV1dHJhbD50cnVlPC9OZXV0cmFsPjxOYW1lIC8+PC9Gb250U3R5bGU+PEZvbnRTaXplPjA8L0ZvbnRTaXplPjxUZXh0Pi48L1RleHQ+PC9UZXh0VW5pdD48VGV4dFVuaXQ+PEluc2VydFBhcmFncmFwaEFmdGVyPmZhbHNlPC9JbnNlcnRQYXJhZ3JhcGhBZnRlcj48Rm9udE5hbWUgLz48Rm9udFN0eWxlPjxOZXV0cmFsPnRydWU8L05ldXRyYWw+PE5hbWUgLz48L0ZvbnRTdHlsZT48Rm9udFNpemU+MDwvRm9udFNpemU+PFRleHQ+SUxPICgxOTk5KTogPC9UZXh0PjwvVGV4dFVuaXQ+PFRleHRVbml0PjxJbnNlcnRQYXJhZ3JhcGhBZnRlcj5mYWxzZTwvSW5zZXJ0UGFyYWdyYXBoQWZ0ZXI+PEZvbnROYW1lIC8+PEZvbnRTdHlsZT48Qm9sZD50cnVlPC9Cb2xkPjxOYW1lIC8+PC9Gb250U3R5bGU+PEZvbnRTaXplPjA8L0ZvbnRTaXplPjxUZXh0PklMTyBDb252ZW50aW9uIDE4MiBvbiBXb3JzdCBGb3JtcyBvZiBDaGlsZCBMYWJvdXI8L1RleHQ+PC9UZXh0VW5pdD48VGV4dFVuaXQ+PEluc2VydFBhcmFncmFwaEFmdGVyPmZhbHNlPC9JbnNlcnRQYXJhZ3JhcGhBZnRlcj48Rm9udE5hbWUgLz48Rm9udFN0eWxlPjxOZXV0cmFsPnRydWU8L05ldXRyYWw+PE5hbWUgLz48L0ZvbnRTdHlsZT48Rm9udFNpemU+MDwvRm9udFNpemU+PFRleHQ+LiBJTE8uIEdlbmV2YSAoQ0gpLiA8L1RleHQ+PC9UZXh0VW5pdD48VGV4dFVuaXQ+PEluc2VydFBhcmFncmFwaEFmdGVyPmZhbHNlPC9JbnNlcnRQYXJhZ3JhcGhBZnRlcj48Rm9udE5hbWUgLz48Rm9udFN0eWxlPjxVbmRlcmxpbmU+dHJ1ZTwvVW5kZXJsaW5lPjxOYW1lIC8+PC9Gb250U3R5bGU+PEZvbnRTaXplPjA8L0ZvbnRTaXplPjxUZXh0Pmh0dHA6Ly9ibHVlLmxpbS5pbG8ub3JnL2NhcmlibGV4L3BkZnMvSUxPX0NvbnZlbnRpb25fMTgyLnBkZjwvVGV4dD48L1RleHRVbml0PjxUZXh0VW5pdD48SW5zZXJ0UGFyYWdyYXBoQWZ0ZXI+dHJ1ZTwvSW5zZXJ0UGFyYWdyYXBoQWZ0ZXI+PEZvbnROYW1lIC8+PEZvbnRTdHlsZT48TmV1dHJhbD50cnVlPC9OZXV0cmFsPjxOYW1lIC8+PC9Gb250U3R5bGU+PEZvbnRTaXplPjA8L0ZvbnRTaXplPjxUZXh0Pi48L1RleHQ+PC9UZXh0VW5pdD48VGV4dFVuaXQ+PEluc2VydFBhcmFncmFwaEFmdGVyPmZhbHNlPC9JbnNlcnRQYXJhZ3JhcGhBZnRlcj48Rm9udE5hbWUgLz48Rm9udFN0eWxlPjxOZXV0cmFsPnRydWU8L05ldXRyYWw+PE5hbWUgLz48L0ZvbnRTdHlsZT48Rm9udFNpemU+MDwvRm9udFNpemU+PFRleHQ+S2lja2xlciwgS2Fyb2xpbmU7IEZyYW5rZW4sIEd1ZHJ1biAoMjAxNyk6IDwvVGV4dD48L1RleHRVbml0PjxUZXh0VW5pdD48SW5zZXJ0UGFyYWdyYXBoQWZ0ZXI+ZmFsc2U8L0luc2VydFBhcmFncmFwaEFmdGVyPjxGb250TmFtZSAvPjxGb250U3R5bGU+PEJvbGQ+dHJ1ZTwvQm9sZD48TmFtZSAvPjwvRm9udFN0eWxlPjxGb250U2l6ZT4wPC9Gb250U2l6ZT48VGV4dD5TdXN0YWluYWJpbGl0eSBTY2hlbWVzIGZvciBNaW5lcmFsIFJlc291cmNlczogQSBDb21wYXJhdGl2ZSBPdmVydmlldzwvVGV4dD48L1RleHRVbml0PjxUZXh0VW5pdD48SW5zZXJ0UGFyYWdyYXBoQWZ0ZXI+ZmFsc2U8L0luc2VydFBhcmFncmFwaEFmdGVyPjxGb250TmFtZSAvPjxGb250U3R5bGU+PE5ldXRyYWw+dHJ1ZTwvTmV1dHJhbD48TmFtZSAvPjwvRm9udFN0eWxlPjxGb250U2l6ZT4wPC9Gb250U2l6ZT48VGV4dD4uIEJHUi4gSGFubm92ZXIgKERFKSwgSVNCTjogOTc4LTMtOTQzNTY2LTkwLTEuIDwvVGV4dD48L1RleHRVbml0PjxUZXh0VW5pdD48SW5zZXJ0UGFyYWdyYXBoQWZ0ZXI+ZmFsc2U8L0luc2VydFBhcmFncmFwaEFmdGVyPjxGb250TmFtZSAvPjxGb250U3R5bGU+PFVuZGVybGluZT50cnVlPC9VbmRlcmxpbmU+PE5hbWUgLz48L0ZvbnRTdHlsZT48Rm9udFNpemU+MDwvRm9udFNpemU+PFRleHQ+aHR0cHM6Ly93d3cuYmdyLmJ1bmQuZGUvRU4vVGhlbWVuL01pbl9yb2hzdG9mZmUvRG93bmxvYWRzL1N1c3RhaW5hYmlsaXR5X1NjaGVtZXNfZm9yX01pbmVyYWxfUmVzb3VyY2VzLnBkZj9fX2Jsb2I9cHVibGljYXRpb25GaWxlJmFtcDt2PTQ8L1RleHQ+PC9UZXh0VW5pdD48VGV4dFVuaXQ+PEluc2VydFBhcmFncmFwaEFmdGVyPnRydWU8L0luc2VydFBhcmFncmFwaEFmdGVyPjxGb250TmFtZSAvPjxGb250U3R5bGU+PE5ldXRyYWw+dHJ1ZTwvTmV1dHJhbD48TmFtZSAvPjwvRm9udFN0eWxlPjxGb250U2l6ZT4wPC9Gb250U2l6ZT48VGV4dD4uPC9UZXh0PjwvVGV4dFVuaXQ+PFRleHRVbml0PjxJbnNlcnRQYXJhZ3JhcGhBZnRlcj5mYWxzZTwvSW5zZXJ0UGFyYWdyYXBoQWZ0ZXI+PEZvbnROYW1lIC8+PEZvbnRTdHlsZT48TmV1dHJhbD50cnVlPC9OZXV0cmFsPjxOYW1lIC8+PC9Gb250U3R5bGU+PEZvbnRTaXplPjA8L0ZvbnRTaXplPjxUZXh0Pk9FQ0QgKDIwMTZhKTogPC9UZXh0PjwvVGV4dFVuaXQ+PFRleHRVbml0PjxJbnNlcnRQYXJhZ3JhcGhBZnRlcj5mYWxzZTwvSW5zZXJ0UGFyYWdyYXBoQWZ0ZXI+PEZvbnROYW1lIC8+PEZvbnRTdHlsZT48Qm9sZD50cnVlPC9Cb2xkPjxOYW1lIC8+PC9Gb250U3R5bGU+PEZvbnRTaXplPjA8L0ZvbnRTaXplPjxUZXh0PkZBUSwgUmVzcG9uc2libGUgU3VwcGx5IENoYWlucyBpbiBBcnRpc2FuYWwgYW5kIFNtYWxsLVNjYWxlIEdvbGQgTWluaW5nLiBJbXBsZW1lbnRpbmcgdGhlIE9FQ0QgRHVlIERpbGlnZW5jZSBHdWlkYW5jZSBmb3IgUmVzcG9uc2libGUgU3VwcGx5IENoYWlucyBvZiBNaW5lcmFscyBmcm9tIENvbmZsaWN0LUFmZmVjdGVkIGFuZCBIaWdoLVJpc2sgQXJlYXMgKEZBUSk8L1RleHQ+PC9UZXh0VW5pdD48VGV4dFVuaXQ+PEluc2VydFBhcmFncmFwaEFmdGVyPmZhbHNlPC9JbnNlcnRQYXJhZ3JhcGhBZnRlcj48Rm9udE5hbWUgLz48Rm9udFN0eWxlPjxOZXV0cmFsPnRydWU8L05ldXRyYWw+PE5hbWUgLz48L0ZvbnRTdHlsZT48Rm9udFNpemU+MDwvRm9udFNpemU+PFRleHQ+LiBPcmdhbmlzYXRpb24gZm9yIEVjb25vbWljIENvLW9wZXJhdGlvbiBhbmQgRGV2ZWxvcG1lbnQgKE9FQ0QpLiBQYXJpcyAoRlIpLiA8L1RleHQ+PC9UZXh0VW5pdD48VGV4dFVuaXQ+PEluc2VydFBhcmFncmFwaEFmdGVyPmZhbHNlPC9JbnNlcnRQYXJhZ3JhcGhBZnRlcj48Rm9udE5hbWUgLz48Rm9udFN0eWxlPjxVbmRlcmxpbmU+dHJ1ZTwvVW5kZXJsaW5lPjxOYW1lIC8+PC9Gb250U3R5bGU+PEZvbnRTaXplPjA8L0ZvbnRTaXplPjxUZXh0Pmh0dHA6Ly9tbmVndWlkZWxpbmVzLm9lY2Qub3JnL0ZBUV9Tb3VyY2luZy1Hb2xkLWZyb20tQVNNLU1pbmVycy5wZGY8L1RleHQ+PC9UZXh0VW5pdD48VGV4dFVuaXQ+PEluc2VydFBhcmFncmFwaEFmdGVyPnRydWU8L0luc2VydFBhcmFncmFwaEFmdGVyPjxGb250TmFtZSAvPjxGb250U3R5bGU+PE5ldXRyYWw+dHJ1ZTwvTmV1dHJhbD48TmFtZSAvPjwvRm9udFN0eWxlPjxGb250U2l6ZT4wPC9Gb250U2l6ZT48VGV4dD4uPC9UZXh0PjwvVGV4dFVuaXQ+PFRleHRVbml0PjxJbnNlcnRQYXJhZ3JhcGhBZnRlcj5mYWxzZTwvSW5zZXJ0UGFyYWdyYXBoQWZ0ZXI+PEZvbnROYW1lIC8+PEZvbnRTdHlsZT48TmV1dHJhbD50cnVlPC9OZXV0cmFsPjxOYW1lIC8+PC9Gb250U3R5bGU+PEZvbnRTaXplPjA8L0ZvbnRTaXplPjxUZXh0Pk9FQ0QgKDIwMTZiKTogPC9UZXh0PjwvVGV4dFVuaXQ+PFRleHRVbml0PjxJbnNlcnRQYXJhZ3JhcGhBZnRlcj5mYWxzZTwvSW5zZXJ0UGFyYWdyYXBoQWZ0ZXI+PEZvbnROYW1lIC8+PEZvbnRTdHlsZT48Qm9sZD50cnVlPC9Cb2xkPjxOYW1lIC8+PC9Gb250U3R5bGU+PEZvbnRTaXplPjA8L0ZvbnRTaXplPjxUZXh0Pk9FQ0QgRHVlIERpbGlnZW5jZSBHdWlkYW5jZSBmb3IgUmVzcG9uc2libGUgU3VwcGx5IENoYWlucyBvZiBNaW5lcmFscyBmcm9tIENvbmZsaWN0LUFmZmVjdGVkIGFuZCBIaWdoLVJpc2sgQXJlYXM8L1RleHQ+PC9UZXh0VW5pdD48VGV4dFVuaXQ+PEluc2VydFBhcmFncmFwaEFmdGVyPmZhbHNlPC9JbnNlcnRQYXJhZ3JhcGhBZnRlcj48Rm9udE5hbWUgLz48Rm9udFN0eWxlPjxOZXV0cmFsPnRydWU8L05ldXRyYWw+PE5hbWUgLz48L0ZvbnRTdHlsZT48Rm9udFNpemU+MDwvRm9udFNpemU+PFRleHQ+LiBUaGlyZCBFZGl0aW9uLiBPRUNEIFB1Ymxpc2hpbmcuIFBhcmlzIChGUiksIElTQk46IDk3ODkyNjQyNTI0NzkuIDwvVGV4dD48L1RleHRVbml0PjxUZXh0VW5pdD48SW5zZXJ0UGFyYWdyYXBoQWZ0ZXI+ZmFsc2U8L0luc2VydFBhcmFncmFwaEFmdGVyPjxGb250TmFtZSAvPjxGb250U3R5bGU+PFVuZGVybGluZT50cnVlPC9VbmRlcmxpbmU+PE5hbWUgLz48L0ZvbnRTdHlsZT48Rm9udFNpemU+MDwvRm9udFNpemU+PFRleHQ+aHR0cDovL3d3dy5vZWNkLm9yZy9kYWYvaW52L21uZS9PRUNELUR1ZS1EaWxpZ2VuY2UtR3VpZGFuY2UtTWluZXJhbHMtRWRpdGlvbjMucGRmPC9UZXh0PjwvVGV4dFVuaXQ+PFRleHRVbml0PjxJbnNlcnRQYXJhZ3JhcGhBZnRlcj50cnVlPC9JbnNlcnRQYXJhZ3JhcGhBZnRlcj48Rm9udE5hbWUgLz48Rm9udFN0eWxlPjxOZXV0cmFsPnRydWU8L05ldXRyYWw+PE5hbWUgLz48L0ZvbnRTdHlsZT48Rm9udFNpemU+MDwvRm9udFNpemU+PFRleHQ+LjwvVGV4dD48L1RleHRVbml0PjxUZXh0VW5pdD48SW5zZXJ0UGFyYWdyYXBoQWZ0ZXI+ZmFsc2U8L0luc2VydFBhcmFncmFwaEFmdGVyPjxGb250TmFtZSAvPjxGb250U3R5bGU+PE5ldXRyYWw+dHJ1ZTwvTmV1dHJhbD48TmFtZSAvPjwvRm9udFN0eWxlPjxGb250U2l6ZT4wPC9Gb250U2l6ZT48VGV4dD5PRUNEICgyMDE3KTogPC9UZXh0PjwvVGV4dFVuaXQ+PFRleHRVbml0PjxJbnNlcnRQYXJhZ3JhcGhBZnRlcj5mYWxzZTwvSW5zZXJ0UGFyYWdyYXBoQWZ0ZXI+PEZvbnROYW1lIC8+PEZvbnRTdHlsZT48Qm9sZD50cnVlPC9Cb2xkPjxOYW1lIC8+PC9Gb250U3R5bGU+PEZvbnRTaXplPjA8L0ZvbnRTaXplPjxUZXh0PlByYWN0aWNhbCBhY3Rpb25zIGZvciBjb21wYW5pZXMgdG8gaWRlbnRpZnkgYW5kIGFkZHJlc3MgdGhlIHdvcnN0IGZvcm1zIG9mIGNoaWxkIGxhYm91ciBpbiBtaW5lcmFsIHN1cHBseSBjaGFpbnM8L1RleHQ+PC9UZXh0VW5pdD48VGV4dFVuaXQ+PEluc2VydFBhcmFncmFwaEFmdGVyPmZhbHNlPC9JbnNlcnRQYXJhZ3JhcGhBZnRlcj48Rm9udE5hbWUgLz48Rm9udFN0eWxlPjxOZXV0cmFsPnRydWU8L05ldXRyYWw+PE5hbWUgLz48L0ZvbnRTdHlsZT48Rm9udFNpemU+MDwvRm9udFNpemU+PFRleHQ+LiBPRUNELiBQYXJpcyAoRlIpLiA8L1RleHQ+PC9UZXh0VW5pdD48VGV4dFVuaXQ+PEluc2VydFBhcmFncmFwaEFmdGVyPmZhbHNlPC9JbnNlcnRQYXJhZ3JhcGhBZnRlcj48Rm9udE5hbWUgLz48Rm9udFN0eWxlPjxVbmRlcmxpbmU+dHJ1ZTwvVW5kZXJsaW5lPjxOYW1lIC8+PC9Gb250U3R5bGU+PEZvbnRTaXplPjA8L0ZvbnRTaXplPjxUZXh0Pmh0dHBzOi8vbW5lZ3VpZGVsaW5lcy5vZWNkLm9yZy9QcmFjdGljYWwtYWN0aW9ucy1mb3Itd29yc3QtZm9ybXMtb2YtY2hpbGQtbGFib3VyLW1pbmluZy1zZWN0b3IucGRmPC9UZXh0PjwvVGV4dFVuaXQ+PFRleHRVbml0PjxJbnNlcnRQYXJhZ3JhcGhBZnRlcj50cnVlPC9JbnNlcnRQYXJhZ3JhcGhBZnRlcj48Rm9udE5hbWUgLz48Rm9udFN0eWxlPjxOZXV0cmFsPnRydWU8L05ldXRyYWw+PE5hbWUgLz48L0ZvbnRTdHlsZT48Rm9udFNpemU+MDwvRm9udFNpemU+PFRleHQ+LjwvVGV4dD48L1RleHRVbml0PjxUZXh0VW5pdD48SW5zZXJ0UGFyYWdyYXBoQWZ0ZXI+ZmFsc2U8L0luc2VydFBhcmFncmFwaEFmdGVyPjxGb250TmFtZSAvPjxGb250U3R5bGU+PE5ldXRyYWw+dHJ1ZTwvTmV1dHJhbD48TmFtZSAvPjwvRm9udFN0eWxlPjxGb250U2l6ZT4wPC9Gb250U2l6ZT48VGV4dD5VTiAoMTk0OCk6IDwvVGV4dD48L1RleHRVbml0PjxUZXh0VW5pdD48SW5zZXJ0UGFyYWdyYXBoQWZ0ZXI+ZmFsc2U8L0luc2VydFBhcmFncmFwaEFmdGVyPjxGb250TmFtZSAvPjxGb250U3R5bGU+PEJvbGQ+dHJ1ZTwvQm9sZD48TmFtZSAvPjwvRm9udFN0eWxlPjxGb250U2l6ZT4wPC9Gb250U2l6ZT48VGV4dD5Vbml2ZXJzYWwgRGVjbGFyYXRpb24gb2YgSHVtYW4gUmlnaHRzPC9UZXh0PjwvVGV4dFVuaXQ+PFRleHRVbml0PjxJbnNlcnRQYXJhZ3JhcGhBZnRlcj5mYWxzZTwvSW5zZXJ0UGFyYWdyYXBoQWZ0ZXI+PEZvbnROYW1lIC8+PEZvbnRTdHlsZT48TmV1dHJhbD50cnVlPC9OZXV0cmFsPjxOYW1lIC8+PC9Gb250U3R5bGU+PEZvbnRTaXplPjA8L0ZvbnRTaXplPjxUZXh0Pi4gVW5pdGVkIE5hdGlvbnMgR2VuZXJhbCBBc3NlbWJseS4gPC9UZXh0PjwvVGV4dFVuaXQ+PFRleHRVbml0PjxJbnNlcnRQYXJhZ3JhcGhBZnRlcj5mYWxzZTwvSW5zZXJ0UGFyYWdyYXBoQWZ0ZXI+PEZvbnROYW1lIC8+PEZvbnRTdHlsZT48VW5kZXJsaW5lPnRydWU8L1VuZGVybGluZT48TmFtZSAvPjwvRm9udFN0eWxlPjxGb250U2l6ZT4wPC9Gb250U2l6ZT48VGV4dD5odHRwOi8vd3d3Lm9oY2hyLm9yZy9FTi9VREhSL1BhZ2VzL0xhbmd1YWdlLmFzcHg/TGFuZ0lEPWVuZzwvVGV4dD48L1RleHRVbml0PjxUZXh0VW5pdD48SW5zZXJ0UGFyYWdyYXBoQWZ0ZXI+dHJ1ZTwvSW5zZXJ0UGFyYWdyYXBoQWZ0ZXI+PEZvbnROYW1lIC8+PEZvbnRTdHlsZT48TmV1dHJhbD50cnVlPC9OZXV0cmFsPjxOYW1lIC8+PC9Gb250U3R5bGU+PEZvbnRTaXplPjA8L0ZvbnRTaXplPjxUZXh0Pi48L1RleHQ+PC9UZXh0VW5pdD48VGV4dFVuaXQ+PEluc2VydFBhcmFncmFwaEFmdGVyPmZhbHNlPC9JbnNlcnRQYXJhZ3JhcGhBZnRlcj48Rm9udE5hbWUgLz48Rm9udFN0eWxlPjxOZXV0cmFsPnRydWU8L05ldXRyYWw+PE5hbWUgLz48L0ZvbnRTdHlsZT48Rm9udFNpemU+MDwvRm9udFNpemU+PFRleHQ+VU5FUCAoMjAxMyk6IDwvVGV4dD48L1RleHRVbml0PjxUZXh0VW5pdD48SW5zZXJ0UGFyYWdyYXBoQWZ0ZXI+ZmFsc2U8L0luc2VydFBhcmFncmFwaEFmdGVyPjxGb250TmFtZSAvPjxGb250U3R5bGU+PEJvbGQ+dHJ1ZTwvQm9sZD48TmFtZSAvPjwvRm9udFN0eWxlPjxGb250U2l6ZT4wPC9Gb250U2l6ZT48VGV4dD5NaW5hbWF0YSBDb252ZW50aW9uIG9uIE1lcmN1cnkuIFRleHQgYW5kIEFubmV4ZXM8L1RleHQ+PC9UZXh0VW5pdD48VGV4dFVuaXQ+PEluc2VydFBhcmFncmFwaEFmdGVyPmZhbHNlPC9JbnNlcnRQYXJhZ3JhcGhBZnRlcj48Rm9udE5hbWUgLz48Rm9udFN0eWxlPjxOZXV0cmFsPnRydWU8L05ldXRyYWw+PE5hbWUgLz48L0ZvbnRTdHlsZT48Rm9udFNpemU+MDwvRm9udFNpemU+PFRleHQ+LiBVTkVQLiBHZW5ldmEgKENIKS4gPC9UZXh0PjwvVGV4dFVuaXQ+PFRleHRVbml0PjxJbnNlcnRQYXJhZ3JhcGhBZnRlcj5mYWxzZTwvSW5zZXJ0UGFyYWdyYXBoQWZ0ZXI+PEZvbnROYW1lIC8+PEZvbnRTdHlsZT48VW5kZXJsaW5lPnRydWU8L1VuZGVybGluZT48TmFtZSAvPjwvRm9udFN0eWxlPjxGb250U2l6ZT4wPC9Gb250U2l6ZT48VGV4dD5odHRwOi8vbWVyY3VyeWNvbnZlbnRpb24ub3JnL1BvcnRhbHMvMTEvZG9jdW1lbnRzL0Jvb2tsZXRzL01pbmFtYXRhJTIwQ29udmVudGlvbiUyMG9uJTIwTWVyY3VyeV9ib29rbGV0X0VuZ2xpc2gucGRmPC9UZXh0PjwvVGV4dFVuaXQ+PFRleHRVbml0PjxJbnNlcnRQYXJhZ3JhcGhBZnRlcj50cnVlPC9JbnNlcnRQYXJhZ3JhcGhBZnRlcj48Rm9udE5hbWUgLz48Rm9udFN0eWxlPjxOZXV0cmFsPnRydWU8L05ldXRyYWw+PE5hbWUgLz48L0ZvbnRTdHlsZT48Rm9udFNpemU+MDwvRm9udFNpemU+PFRleHQ+LjwvVGV4dD48L1RleHRVbml0PjxUZXh0VW5pdD48SW5zZXJ0UGFyYWdyYXBoQWZ0ZXI+ZmFsc2U8L0luc2VydFBhcmFncmFwaEFmdGVyPjxGb250TmFtZSAvPjxGb250U3R5bGU+PE5ldXRyYWw+dHJ1ZTwvTmV1dHJhbD48TmFtZSAvPjwvRm9udFN0eWxlPjxGb250U2l6ZT4wPC9Gb250U2l6ZT48VGV4dD5WaWxsZWdhcywgQ3Jpc3RpbmE7IFdlaW5iZXJnLCBSdWJ5OyBMZXZpbiwgRXN0ZWxsZTsgSHVuZCwgS2lyc3RlbiAoMjAxMik6IDwvVGV4dD48L1RleHRVbml0PjxUZXh0VW5pdD48SW5zZXJ0UGFyYWdyYXBoQWZ0ZXI+ZmFsc2U8L0luc2VydFBhcmFncmFwaEFmdGVyPjxGb250TmFtZSAvPjxGb250U3R5bGU+PEJvbGQ+dHJ1ZTwvQm9sZD48TmFtZSAvPjwvRm9udFN0eWxlPjxGb250U2l6ZT4wPC9Gb250U2l6ZT48VGV4dD5HbG9iYWwtU29sdXRpb25zLVN0dWR5LiBBcnRpc2FuYWwgYW5kIHNtYWxsLXNjYWxlIG1pbmluZyBpbiBwcm90ZWN0ZWQgYXJlYXMgYW5kIGNyaXRpY2FsIGVjb3N5c3RlbXMgcHJvZ3JhbW1lLiBBIGdsb2JhbCBzb2x1dGlvbnMgc3R1ZHk8L1RleHQ+PC9UZXh0VW5pdD48VGV4dFVuaXQ+PEluc2VydFBhcmFncmFwaEFmdGVyPmZhbHNlPC9JbnNlcnRQYXJhZ3JhcGhBZnRlcj48Rm9udE5hbWUgLz48Rm9udFN0eWxlPjxOZXV0cmFsPnRydWU8L05ldXRyYWw+PE5hbWUgLz48L0ZvbnRTdHlsZT48Rm9udFNpemU+MDwvRm9udFNpemU+PFRleHQ+LiBBU00tUEFDRS4gPC9UZXh0PjwvVGV4dFVuaXQ+PFRleHRVbml0PjxJbnNlcnRQYXJhZ3JhcGhBZnRlcj5mYWxzZTwvSW5zZXJ0UGFyYWdyYXBoQWZ0ZXI+PEZvbnROYW1lIC8+PEZvbnRTdHlsZT48VW5kZXJsaW5lPnRydWU8L1VuZGVybGluZT48TmFtZSAvPjwvRm9udFN0eWxlPjxGb250U2l6ZT4wPC9Gb250U2l6ZT48VGV4dD5odHRwOi8vd3d3Lmxldmluc291cmNlcy5jb20vYXNzZXRzL3BhZ2VzL0dsb2JhbC1Tb2x1dGlvbnMtU3R1ZHkucGRmPC9UZXh0PjwvVGV4dFVuaXQ+PFRleHRVbml0PjxJbnNlcnRQYXJhZ3JhcGhBZnRlcj50cnVlPC9JbnNlcnRQYXJhZ3JhcGhBZnRlcj48Rm9udE5hbWUgLz48Rm9udFN0eWxlPjxOZXV0cmFsPnRydWU8L05ldXRyYWw+PE5hbWUgLz48L0ZvbnRTdHlsZT48Rm9udFNpemU+MDwvRm9udFNpemU+PFRleHQ+LjwvVGV4dD48L1RleHRVbml0PjxUZXh0VW5pdD48SW5zZXJ0UGFyYWdyYXBoQWZ0ZXI+ZmFsc2U8L0luc2VydFBhcmFncmFwaEFmdGVyPjxGb250TmFtZSAvPjxGb250U3R5bGU+PE5ldXRyYWw+dHJ1ZTwvTmV1dHJhbD48TmFtZSAvPjwvRm9udFN0eWxlPjxGb250U2l6ZT4wPC9Gb250U2l6ZT48VGV4dD5WUDogPC9UZXh0PjwvVGV4dFVuaXQ+PFRleHRVbml0PjxJbnNlcnRQYXJhZ3JhcGhBZnRlcj5mYWxzZTwvSW5zZXJ0UGFyYWdyYXBoQWZ0ZXI+PEZvbnROYW1lIC8+PEZvbnRTdHlsZT48Qm9sZD50cnVlPC9Cb2xkPjxOYW1lIC8+PC9Gb250U3R5bGU+PEZvbnRTaXplPjA8L0ZvbnRTaXplPjxUZXh0PlZvbHVudGFyeSBQcmluY2lwbGVzIG9uIFNlY3VyaXR5IGFuZCBIdW1hbiBSaWdodHMuIDwvVGV4dD48L1RleHRVbml0PjxUZXh0VW5pdD48SW5zZXJ0UGFyYWdyYXBoQWZ0ZXI+ZmFsc2U8L0luc2VydFBhcmFncmFwaEFmdGVyPjxGb250TmFtZSAvPjxGb250U3R5bGU+PFVuZGVybGluZT50cnVlPC9VbmRlcmxpbmU+PE5hbWUgLz48L0ZvbnRTdHlsZT48Rm9udFNpemU+MDwvRm9udFNpemU+PFRleHQ+aHR0cDovL3d3dy52b2x1bnRhcnlwcmluY2lwbGVzLm9yZy93cC1jb250ZW50L3VwbG9hZHMvMjAxMy8wMy92b2x1bnRhcnlfcHJpbmNpcGxlc19lbmdsaXNoLnBkZjwvVGV4dD48L1RleHRVbml0PjxUZXh0VW5pdD48SW5zZXJ0UGFyYWdyYXBoQWZ0ZXI+ZmFsc2U8L0luc2VydFBhcmFncmFwaEFmdGVyPjxGb250TmFtZSAvPjxGb250U3R5bGU+PE5ldXRyYWw+dHJ1ZTwvTmV1dHJhbD48TmFtZSAvPjwvRm9udFN0eWxlPjxGb250U2l6ZT4wPC9Gb250U2l6ZT48VGV4dD4uPC9UZXh0PjwvVGV4dFVuaXQ+PC9UZXh0VW5pdHM+PC9DaXRhdGlvbj48L0NpdGF0aW9ucz48L0JpYmxpb2dyYXBoeUNpdGF0aW9uPjwvQmlibGlvZ3JhcGh5Pg==</w:instrText>
      </w:r>
      <w:r>
        <w:fldChar w:fldCharType="separate"/>
      </w:r>
      <w:bookmarkStart w:id="356" w:name="__Fieldmark__5191_187408736"/>
      <w:r>
        <w:t>O</w:t>
      </w:r>
      <w:bookmarkStart w:id="357" w:name="__Fieldmark__43711_1435017116"/>
      <w:r>
        <w:t>I</w:t>
      </w:r>
      <w:bookmarkStart w:id="358" w:name="__Fieldmark__24321_1435017116"/>
      <w:r>
        <w:t>T</w:t>
      </w:r>
      <w:bookmarkStart w:id="359" w:name="__Fieldmark__11215_1435017116"/>
      <w:r>
        <w:t xml:space="preserve"> </w:t>
      </w:r>
      <w:bookmarkStart w:id="360" w:name="__Fieldmark__6047_2621159314"/>
      <w:r>
        <w:t>(</w:t>
      </w:r>
      <w:bookmarkStart w:id="361" w:name="_CTVL0016d82e68309a4453c8e48ecf7e8a531cd"/>
      <w:r>
        <w:t xml:space="preserve">1999): </w:t>
      </w:r>
      <w:r>
        <w:rPr>
          <w:b/>
        </w:rPr>
        <w:t>Convention 182 de l’OIT sur les pires formes de travail des enfants</w:t>
      </w:r>
      <w:r>
        <w:t xml:space="preserve">. OIT. Genève (Suisse). </w:t>
      </w:r>
      <w:r>
        <w:rPr>
          <w:u w:val="single"/>
        </w:rPr>
        <w:t>http://www.ilo.org/dyn/normlex/fr/f?p=NORMLEXPUB:12100:0::NO::P12100_INSTRUMENT_ID:312327</w:t>
      </w:r>
      <w:r>
        <w:t>.</w:t>
      </w:r>
      <w:bookmarkEnd w:id="352"/>
      <w:bookmarkEnd w:id="357"/>
      <w:bookmarkEnd w:id="358"/>
      <w:bookmarkEnd w:id="359"/>
      <w:bookmarkEnd w:id="360"/>
      <w:bookmarkEnd w:id="361"/>
      <w:bookmarkEnd w:id="356"/>
      <w:r>
        <w:fldChar w:fldCharType="end"/>
      </w:r>
    </w:p>
    <w:p w14:paraId="70EB2940" w14:textId="77777777" w:rsidR="008449AF" w:rsidRPr="00533736" w:rsidRDefault="004A5E76">
      <w:pPr>
        <w:pStyle w:val="CitaviBibliographyEntry"/>
        <w:rPr>
          <w:lang w:val="en-US"/>
        </w:rPr>
      </w:pPr>
      <w:r>
        <w:fldChar w:fldCharType="begin"/>
      </w:r>
      <w:r>
        <w:instrText>ADDIN CITAVI.BIBLIOGRAPHY PD94bWwgdmVyc2lvbj0iMS4wIiBlbmNvZGluZz0idXRmLTE2Ij8+PEJpYmxpb2dyYXBoeT48QWRkSW5WZXJzaW9uPjUuNy4wLjA8L0FkZEluVmVyc2lvbj48SWQ+MDUyYzAzNzYtNzQxOS00ODkzLWE0MGMtZDI0OGNkNjQzZTdiPC9JZD48QmlibGlvZ3JhcGh5Q2l0YXRpb24+PEhlYWRpbmc+PFRleHRVbml0cz48VGV4dFVuaXQ+PEluc2VydFBhcmFncmFwaEFmdGVyPmZhbHNlPC9JbnNlcnRQYXJhZ3JhcGhBZnRlcj48Rm9udE5hbWUgLz48Rm9udFN0eWxlPjxOYW1lIC8+PC9Gb250U3R5bGU+PEZvbnRTaXplPjA8L0ZvbnRTaXplPjwvVGV4dFVuaXQ+PFRleHRVbml0PjxJbnNlcnRQYXJhZ3JhcGhBZnRlcj5mYWxzZTwvSW5zZXJ0UGFyYWdyYXBoQWZ0ZXI+PEZvbnROYW1lIC8+PEZvbnRTdHlsZT48TmFtZT5DaXRhdmkgQmlibGlvZ3JhcGh5IEVudHJ5PC9OYW1lPjwvRm9udFN0eWxlPjxGb250U2l6ZT4wPC9Gb250U2l6ZT48L1RleHRVbml0PjwvVGV4dFVuaXRzPjwvSGVhZGluZz48Q2l0YXRpb25zPjxDaXRhdGlvbj48VGV4dFVuaXRzPjxUZXh0VW5pdD48SW5zZXJ0UGFyYWdyYXBoQWZ0ZXI+ZmFsc2U8L0luc2VydFBhcmFncmFwaEFmdGVyPjxGb250TmFtZSAvPjxGb250U3R5bGU+PE5ldXRyYWw+dHJ1ZTwvTmV1dHJhbD48TmFtZSAvPjwvRm9udFN0eWxlPjxGb250U2l6ZT4wPC9Gb250U2l6ZT48VGV4dD5JRkM7IElDTU0gKDIwMDkpOiA8L1RleHQ+PC9UZXh0VW5pdD48VGV4dFVuaXQ+PEluc2VydFBhcmFncmFwaEFmdGVyPmZhbHNlPC9JbnNlcnRQYXJhZ3JhcGhBZnRlcj48Rm9udE5hbWUgLz48Rm9udFN0eWxlPjxCb2xkPnRydWU8L0JvbGQ+PE5hbWUgLz48L0ZvbnRTdHlsZT48Rm9udFNpemU+MDwvRm9udFNpemU+PFRleHQ+V29ya2luZyBUb2dldGhlci4gSG93IGxhcmdlLXNjYWxlIG1pbmluZyBjYW4gZW5nYWdlIHdpdGggYXJ0aXNhbmFsIGFuZCBzbWFsbC1zY2FsZSBtaW5lcnM8L1RleHQ+PC9UZXh0VW5pdD48VGV4dFVuaXQ+PEluc2VydFBhcmFncmFwaEFmdGVyPmZhbHNlPC9JbnNlcnRQYXJhZ3JhcGhBZnRlcj48Rm9udE5hbWUgLz48Rm9udFN0eWxlPjxOZXV0cmFsPnRydWU8L05ldXRyYWw+PE5hbWUgLz48L0ZvbnRTdHlsZT48Rm9udFNpemU+MDwvRm9udFNpemU+PFRleHQ+LiBXYXNoaW5ndG9uLCBELkMuIDwvVGV4dD48L1RleHRVbml0PjxUZXh0VW5pdD48SW5zZXJ0UGFyYWdyYXBoQWZ0ZXI+ZmFsc2U8L0luc2VydFBhcmFncmFwaEFmdGVyPjxGb250TmFtZSAvPjxGb250U3R5bGU+PFVuZGVybGluZT50cnVlPC9VbmRlcmxpbmU+PE5hbWUgLz48L0ZvbnRTdHlsZT48Rm9udFNpemU+MDwvRm9udFNpemU+PFRleHQ+aHR0cHM6Ly93d3cuY29tbWRldi5vcmcvd3AtY29udGVudC91cGxvYWRzLzIwMTUvMDYvV29ya2luZy10b2dldGhlci1Ib3ctbGFyZ2Utc2NhbGUtbWluaW5nLWNhbi1lbmdhZ2Utd2l0aC1hcnRpc2FuYWwtYW5kLXNtYWxsLXNjYWxlLW1pbmVycy5wZGY8L1RleHQ+PC9UZXh0VW5pdD48VGV4dFVuaXQ+PEluc2VydFBhcmFncmFwaEFmdGVyPnRydWU8L0luc2VydFBhcmFncmFwaEFmdGVyPjxGb250TmFtZSAvPjxGb250U3R5bGU+PE5ldXRyYWw+dHJ1ZTwvTmV1dHJhbD48TmFtZSAvPjwvRm9udFN0eWxlPjxGb250U2l6ZT4wPC9Gb250U2l6ZT48VGV4dD4uPC9UZXh0PjwvVGV4dFVuaXQ+PFRleHRVbml0PjxJbnNlcnRQYXJhZ3JhcGhBZnRlcj5mYWxzZTwvSW5zZXJ0UGFyYWdyYXBoQWZ0ZXI+PEZvbnROYW1lIC8+PEZvbnRTdHlsZT48TmV1dHJhbD50cnVlPC9OZXV0cmFsPjxOYW1lIC8+PC9Gb250U3R5bGU+PEZvbnRTaXplPjA8L0ZvbnRTaXplPjxUZXh0PklMTyAoMTk3Myk6IDwvVGV4dD48L1RleHRVbml0PjxUZXh0VW5pdD48SW5zZXJ0UGFyYWdyYXBoQWZ0ZXI+ZmFsc2U8L0luc2VydFBhcmFncmFwaEFmdGVyPjxGb250TmFtZSAvPjxGb250U3R5bGU+PEJvbGQ+dHJ1ZTwvQm9sZD48TmFtZSAvPjwvRm9udFN0eWxlPjxGb250U2l6ZT4wPC9Gb250U2l6ZT48VGV4dD5JTE8gQ29udmVudGlvbiAxMzggb24gTWluaW11bSBBZ2U8L1RleHQ+PC9UZXh0VW5pdD48VGV4dFVuaXQ+PEluc2VydFBhcmFncmFwaEFmdGVyPmZhbHNlPC9JbnNlcnRQYXJhZ3JhcGhBZnRlcj48Rm9udE5hbWUgLz48Rm9udFN0eWxlPjxOZXV0cmFsPnRydWU8L05ldXRyYWw+PE5hbWUgLz48L0ZvbnRTdHlsZT48Rm9udFNpemU+MDwvRm9udFNpemU+PFRleHQ+LiBJTE8uIEdlbmV2YSAoQ0gpLiA8L1RleHQ+PC9UZXh0VW5pdD48VGV4dFVuaXQ+PEluc2VydFBhcmFncmFwaEFmdGVyPmZhbHNlPC9JbnNlcnRQYXJhZ3JhcGhBZnRlcj48Rm9udE5hbWUgLz48Rm9udFN0eWxlPjxVbmRlcmxpbmU+dHJ1ZTwvVW5kZXJsaW5lPjxOYW1lIC8+PC9Gb250U3R5bGU+PEZvbnRTaXplPjA8L0ZvbnRTaXplPjxUZXh0Pmh0dHA6Ly9ibHVlLmxpbS5pbG8ub3JnL2NhcmlibGV4L3BkZnMvSUxPX0NvbnZlbnRpb25fMTM4LnBkZjwvVGV4dD48L1RleHRVbml0PjxUZXh0VW5pdD48SW5zZXJ0UGFyYWdyYXBoQWZ0ZXI+dHJ1ZTwvSW5zZXJ0UGFyYWdyYXBoQWZ0ZXI+PEZvbnROYW1lIC8+PEZvbnRTdHlsZT48TmV1dHJhbD50cnVlPC9OZXV0cmFsPjxOYW1lIC8+PC9Gb250U3R5bGU+PEZvbnRTaXplPjA8L0ZvbnRTaXplPjxUZXh0Pi48L1RleHQ+PC9UZXh0VW5pdD48VGV4dFVuaXQ+PEluc2VydFBhcmFncmFwaEFmdGVyPmZhbHNlPC9JbnNlcnRQYXJhZ3JhcGhBZnRlcj48Rm9udE5hbWUgLz48Rm9udFN0eWxlPjxOZXV0cmFsPnRydWU8L05ldXRyYWw+PE5hbWUgLz48L0ZvbnRTdHlsZT48Rm9udFNpemU+MDwvRm9udFNpemU+PFRleHQ+SUxPICgxOTk5KTogPC9UZXh0PjwvVGV4dFVuaXQ+PFRleHRVbml0PjxJbnNlcnRQYXJhZ3JhcGhBZnRlcj5mYWxzZTwvSW5zZXJ0UGFyYWdyYXBoQWZ0ZXI+PEZvbnROYW1lIC8+PEZvbnRTdHlsZT48Qm9sZD50cnVlPC9Cb2xkPjxOYW1lIC8+PC9Gb250U3R5bGU+PEZvbnRTaXplPjA8L0ZvbnRTaXplPjxUZXh0PklMTyBDb252ZW50aW9uIDE4MiBvbiBXb3JzdCBGb3JtcyBvZiBDaGlsZCBMYWJvdXI8L1RleHQ+PC9UZXh0VW5pdD48VGV4dFVuaXQ+PEluc2VydFBhcmFncmFwaEFmdGVyPmZhbHNlPC9JbnNlcnRQYXJhZ3JhcGhBZnRlcj48Rm9udE5hbWUgLz48Rm9udFN0eWxlPjxOZXV0cmFsPnRydWU8L05ldXRyYWw+PE5hbWUgLz48L0ZvbnRTdHlsZT48Rm9udFNpemU+MDwvRm9udFNpemU+PFRleHQ+LiBJTE8uIEdlbmV2YSAoQ0gpLiA8L1RleHQ+PC9UZXh0VW5pdD48VGV4dFVuaXQ+PEluc2VydFBhcmFncmFwaEFmdGVyPmZhbHNlPC9JbnNlcnRQYXJhZ3JhcGhBZnRlcj48Rm9udE5hbWUgLz48Rm9udFN0eWxlPjxVbmRlcmxpbmU+dHJ1ZTwvVW5kZXJsaW5lPjxOYW1lIC8+PC9Gb250U3R5bGU+PEZvbnRTaXplPjA8L0ZvbnRTaXplPjxUZXh0Pmh0dHA6Ly9ibHVlLmxpbS5pbG8ub3JnL2NhcmlibGV4L3BkZnMvSUxPX0NvbnZlbnRpb25fMTgyLnBkZjwvVGV4dD48L1RleHRVbml0PjxUZXh0VW5pdD48SW5zZXJ0UGFyYWdyYXBoQWZ0ZXI+dHJ1ZTwvSW5zZXJ0UGFyYWdyYXBoQWZ0ZXI+PEZvbnROYW1lIC8+PEZvbnRTdHlsZT48TmV1dHJhbD50cnVlPC9OZXV0cmFsPjxOYW1lIC8+PC9Gb250U3R5bGU+PEZvbnRTaXplPjA8L0ZvbnRTaXplPjxUZXh0Pi48L1RleHQ+PC9UZXh0VW5pdD48VGV4dFVuaXQ+PEluc2VydFBhcmFncmFwaEFmdGVyPmZhbHNlPC9JbnNlcnRQYXJhZ3JhcGhBZnRlcj48Rm9udE5hbWUgLz48Rm9udFN0eWxlPjxOZXV0cmFsPnRydWU8L05ldXRyYWw+PE5hbWUgLz48L0ZvbnRTdHlsZT48Rm9udFNpemU+MDwvRm9udFNpemU+PFRleHQ+S2lja2xlciwgS2Fyb2xpbmU7IEZyYW5rZW4sIEd1ZHJ1biAoMjAxNyk6IDwvVGV4dD48L1RleHRVbml0PjxUZXh0VW5pdD48SW5zZXJ0UGFyYWdyYXBoQWZ0ZXI+ZmFsc2U8L0luc2VydFBhcmFncmFwaEFmdGVyPjxGb250TmFtZSAvPjxGb250U3R5bGU+PEJvbGQ+dHJ1ZTwvQm9sZD48TmFtZSAvPjwvRm9udFN0eWxlPjxGb250U2l6ZT4wPC9Gb250U2l6ZT48VGV4dD5TdXN0YWluYWJpbGl0eSBTY2hlbWVzIGZvciBNaW5lcmFsIFJlc291cmNlczogQSBDb21wYXJhdGl2ZSBPdmVydmlldzwvVGV4dD48L1RleHRVbml0PjxUZXh0VW5pdD48SW5zZXJ0UGFyYWdyYXBoQWZ0ZXI+ZmFsc2U8L0luc2VydFBhcmFncmFwaEFmdGVyPjxGb250TmFtZSAvPjxGb250U3R5bGU+PE5ldXRyYWw+dHJ1ZTwvTmV1dHJhbD48TmFtZSAvPjwvRm9udFN0eWxlPjxGb250U2l6ZT4wPC9Gb250U2l6ZT48VGV4dD4uIEJHUi4gSGFubm92ZXIgKERFKSwgSVNCTjogOTc4LTMtOTQzNTY2LTkwLTEuIDwvVGV4dD48L1RleHRVbml0PjxUZXh0VW5pdD48SW5zZXJ0UGFyYWdyYXBoQWZ0ZXI+ZmFsc2U8L0luc2VydFBhcmFncmFwaEFmdGVyPjxGb250TmFtZSAvPjxGb250U3R5bGU+PFVuZGVybGluZT50cnVlPC9VbmRlcmxpbmU+PE5hbWUgLz48L0ZvbnRTdHlsZT48Rm9udFNpemU+MDwvRm9udFNpemU+PFRleHQ+aHR0cHM6Ly93d3cuYmdyLmJ1bmQuZGUvRU4vVGhlbWVuL01pbl9yb2hzdG9mZmUvRG93bmxvYWRzL1N1c3RhaW5hYmlsaXR5X1NjaGVtZXNfZm9yX01pbmVyYWxfUmVzb3VyY2VzLnBkZj9fX2Jsb2I9cHVibGljYXRpb25GaWxlJmFtcDt2PTQ8L1RleHQ+PC9UZXh0VW5pdD48VGV4dFVuaXQ+PEluc2VydFBhcmFncmFwaEFmdGVyPnRydWU8L0luc2VydFBhcmFncmFwaEFmdGVyPjxGb250TmFtZSAvPjxGb250U3R5bGU+PE5ldXRyYWw+dHJ1ZTwvTmV1dHJhbD48TmFtZSAvPjwvRm9udFN0eWxlPjxGb250U2l6ZT4wPC9Gb250U2l6ZT48VGV4dD4uPC9UZXh0PjwvVGV4dFVuaXQ+PFRleHRVbml0PjxJbnNlcnRQYXJhZ3JhcGhBZnRlcj5mYWxzZTwvSW5zZXJ0UGFyYWdyYXBoQWZ0ZXI+PEZvbnROYW1lIC8+PEZvbnRTdHlsZT48TmV1dHJhbD50cnVlPC9OZXV0cmFsPjxOYW1lIC8+PC9Gb250U3R5bGU+PEZvbnRTaXplPjA8L0ZvbnRTaXplPjxUZXh0Pk9FQ0QgKDIwMTZhKTogPC9UZXh0PjwvVGV4dFVuaXQ+PFRleHRVbml0PjxJbnNlcnRQYXJhZ3JhcGhBZnRlcj5mYWxzZTwvSW5zZXJ0UGFyYWdyYXBoQWZ0ZXI+PEZvbnROYW1lIC8+PEZvbnRTdHlsZT48Qm9sZD50cnVlPC9Cb2xkPjxOYW1lIC8+PC9Gb250U3R5bGU+PEZvbnRTaXplPjA8L0ZvbnRTaXplPjxUZXh0PkZBUSwgUmVzcG9uc2libGUgU3VwcGx5IENoYWlucyBpbiBBcnRpc2FuYWwgYW5kIFNtYWxsLVNjYWxlIEdvbGQgTWluaW5nLiBJbXBsZW1lbnRpbmcgdGhlIE9FQ0QgRHVlIERpbGlnZW5jZSBHdWlkYW5jZSBmb3IgUmVzcG9uc2libGUgU3VwcGx5IENoYWlucyBvZiBNaW5lcmFscyBmcm9tIENvbmZsaWN0LUFmZmVjdGVkIGFuZCBIaWdoLVJpc2sgQXJlYXMgKEZBUSk8L1RleHQ+PC9UZXh0VW5pdD48VGV4dFVuaXQ+PEluc2VydFBhcmFncmFwaEFmdGVyPmZhbHNlPC9JbnNlcnRQYXJhZ3JhcGhBZnRlcj48Rm9udE5hbWUgLz48Rm9udFN0eWxlPjxOZXV0cmFsPnRydWU8L05ldXRyYWw+PE5hbWUgLz48L0ZvbnRTdHlsZT48Rm9udFNpemU+MDwvRm9udFNpemU+PFRleHQ+LiBPcmdhbmlzYXRpb24gZm9yIEVjb25vbWljIENvLW9wZXJhdGlvbiBhbmQgRGV2ZWxvcG1lbnQgKE9FQ0QpLiBQYXJpcyAoRlIpLiA8L1RleHQ+PC9UZXh0VW5pdD48VGV4dFVuaXQ+PEluc2VydFBhcmFncmFwaEFmdGVyPmZhbHNlPC9JbnNlcnRQYXJhZ3JhcGhBZnRlcj48Rm9udE5hbWUgLz48Rm9udFN0eWxlPjxVbmRlcmxpbmU+dHJ1ZTwvVW5kZXJsaW5lPjxOYW1lIC8+PC9Gb250U3R5bGU+PEZvbnRTaXplPjA8L0ZvbnRTaXplPjxUZXh0Pmh0dHA6Ly9tbmVndWlkZWxpbmVzLm9lY2Qub3JnL0ZBUV9Tb3VyY2luZy1Hb2xkLWZyb20tQVNNLU1pbmVycy5wZGY8L1RleHQ+PC9UZXh0VW5pdD48VGV4dFVuaXQ+PEluc2VydFBhcmFncmFwaEFmdGVyPnRydWU8L0luc2VydFBhcmFncmFwaEFmdGVyPjxGb250TmFtZSAvPjxGb250U3R5bGU+PE5ldXRyYWw+dHJ1ZTwvTmV1dHJhbD48TmFtZSAvPjwvRm9udFN0eWxlPjxGb250U2l6ZT4wPC9Gb250U2l6ZT48VGV4dD4uPC9UZXh0PjwvVGV4dFVuaXQ+PFRleHRVbml0PjxJbnNlcnRQYXJhZ3JhcGhBZnRlcj5mYWxzZTwvSW5zZXJ0UGFyYWdyYXBoQWZ0ZXI+PEZvbnROYW1lIC8+PEZvbnRTdHlsZT48TmV1dHJhbD50cnVlPC9OZXV0cmFsPjxOYW1lIC8+PC9Gb250U3R5bGU+PEZvbnRTaXplPjA8L0ZvbnRTaXplPjxUZXh0Pk9FQ0QgKDIwMTZiKTogPC9UZXh0PjwvVGV4dFVuaXQ+PFRleHRVbml0PjxJbnNlcnRQYXJhZ3JhcGhBZnRlcj5mYWxzZTwvSW5zZXJ0UGFyYWdyYXBoQWZ0ZXI+PEZvbnROYW1lIC8+PEZvbnRTdHlsZT48Qm9sZD50cnVlPC9Cb2xkPjxOYW1lIC8+PC9Gb250U3R5bGU+PEZvbnRTaXplPjA8L0ZvbnRTaXplPjxUZXh0Pk9FQ0QgRHVlIERpbGlnZW5jZSBHdWlkYW5jZSBmb3IgUmVzcG9uc2libGUgU3VwcGx5IENoYWlucyBvZiBNaW5lcmFscyBmcm9tIENvbmZsaWN0LUFmZmVjdGVkIGFuZCBIaWdoLVJpc2sgQXJlYXM8L1RleHQ+PC9UZXh0VW5pdD48VGV4dFVuaXQ+PEluc2VydFBhcmFncmFwaEFmdGVyPmZhbHNlPC9JbnNlcnRQYXJhZ3JhcGhBZnRlcj48Rm9udE5hbWUgLz48Rm9udFN0eWxlPjxOZXV0cmFsPnRydWU8L05ldXRyYWw+PE5hbWUgLz48L0ZvbnRTdHlsZT48Rm9udFNpemU+MDwvRm9udFNpemU+PFRleHQ+LiBUaGlyZCBFZGl0aW9uLiBPRUNEIFB1Ymxpc2hpbmcuIFBhcmlzIChGUiksIElTQk46IDk3ODkyNjQyNTI0NzkuIDwvVGV4dD48L1RleHRVbml0PjxUZXh0VW5pdD48SW5zZXJ0UGFyYWdyYXBoQWZ0ZXI+ZmFsc2U8L0luc2VydFBhcmFncmFwaEFmdGVyPjxGb250TmFtZSAvPjxGb250U3R5bGU+PFVuZGVybGluZT50cnVlPC9VbmRlcmxpbmU+PE5hbWUgLz48L0ZvbnRTdHlsZT48Rm9udFNpemU+MDwvRm9udFNpemU+PFRleHQ+aHR0cDovL3d3dy5vZWNkLm9yZy9kYWYvaW52L21uZS9PRUNELUR1ZS1EaWxpZ2VuY2UtR3VpZGFuY2UtTWluZXJhbHMtRWRpdGlvbjMucGRmPC9UZXh0PjwvVGV4dFVuaXQ+PFRleHRVbml0PjxJbnNlcnRQYXJhZ3JhcGhBZnRlcj50cnVlPC9JbnNlcnRQYXJhZ3JhcGhBZnRlcj48Rm9udE5hbWUgLz48Rm9udFN0eWxlPjxOZXV0cmFsPnRydWU8L05ldXRyYWw+PE5hbWUgLz48L0ZvbnRTdHlsZT48Rm9udFNpemU+MDwvRm9udFNpemU+PFRleHQ+LjwvVGV4dD48L1RleHRVbml0PjxUZXh0VW5pdD48SW5zZXJ0UGFyYWdyYXBoQWZ0ZXI+ZmFsc2U8L0luc2VydFBhcmFncmFwaEFmdGVyPjxGb250TmFtZSAvPjxGb250U3R5bGU+PE5ldXRyYWw+dHJ1ZTwvTmV1dHJhbD48TmFtZSAvPjwvRm9udFN0eWxlPjxGb250U2l6ZT4wPC9Gb250U2l6ZT48VGV4dD5PRUNEICgyMDE3KTogPC9UZXh0PjwvVGV4dFVuaXQ+PFRleHRVbml0PjxJbnNlcnRQYXJhZ3JhcGhBZnRlcj5mYWxzZTwvSW5zZXJ0UGFyYWdyYXBoQWZ0ZXI+PEZvbnROYW1lIC8+PEZvbnRTdHlsZT48Qm9sZD50cnVlPC9Cb2xkPjxOYW1lIC8+PC9Gb250U3R5bGU+PEZvbnRTaXplPjA8L0ZvbnRTaXplPjxUZXh0PlByYWN0aWNhbCBhY3Rpb25zIGZvciBjb21wYW5pZXMgdG8gaWRlbnRpZnkgYW5kIGFkZHJlc3MgdGhlIHdvcnN0IGZvcm1zIG9mIGNoaWxkIGxhYm91ciBpbiBtaW5lcmFsIHN1cHBseSBjaGFpbnM8L1RleHQ+PC9UZXh0VW5pdD48VGV4dFVuaXQ+PEluc2VydFBhcmFncmFwaEFmdGVyPmZhbHNlPC9JbnNlcnRQYXJhZ3JhcGhBZnRlcj48Rm9udE5hbWUgLz48Rm9udFN0eWxlPjxOZXV0cmFsPnRydWU8L05ldXRyYWw+PE5hbWUgLz48L0ZvbnRTdHlsZT48Rm9udFNpemU+MDwvRm9udFNpemU+PFRleHQ+LiBPRUNELiBQYXJpcyAoRlIpLiA8L1RleHQ+PC9UZXh0VW5pdD48VGV4dFVuaXQ+PEluc2VydFBhcmFncmFwaEFmdGVyPmZhbHNlPC9JbnNlcnRQYXJhZ3JhcGhBZnRlcj48Rm9udE5hbWUgLz48Rm9udFN0eWxlPjxVbmRlcmxpbmU+dHJ1ZTwvVW5kZXJsaW5lPjxOYW1lIC8+PC9Gb250U3R5bGU+PEZvbnRTaXplPjA8L0ZvbnRTaXplPjxUZXh0Pmh0dHBzOi8vbW5lZ3VpZGVsaW5lcy5vZWNkLm9yZy9QcmFjdGljYWwtYWN0aW9ucy1mb3Itd29yc3QtZm9ybXMtb2YtY2hpbGQtbGFib3VyLW1pbmluZy1zZWN0b3IucGRmPC9UZXh0PjwvVGV4dFVuaXQ+PFRleHRVbml0PjxJbnNlcnRQYXJhZ3JhcGhBZnRlcj50cnVlPC9JbnNlcnRQYXJhZ3JhcGhBZnRlcj48Rm9udE5hbWUgLz48Rm9udFN0eWxlPjxOZXV0cmFsPnRydWU8L05ldXRyYWw+PE5hbWUgLz48L0ZvbnRTdHlsZT48Rm9udFNpemU+MDwvRm9udFNpemU+PFRleHQ+LjwvVGV4dD48L1RleHRVbml0PjxUZXh0VW5pdD48SW5zZXJ0UGFyYWdyYXBoQWZ0ZXI+ZmFsc2U8L0luc2VydFBhcmFncmFwaEFmdGVyPjxGb250TmFtZSAvPjxGb250U3R5bGU+PE5ldXRyYWw+dHJ1ZTwvTmV1dHJhbD48TmFtZSAvPjwvRm9udFN0eWxlPjxGb250U2l6ZT4wPC9Gb250U2l6ZT48VGV4dD5VTiAoMTk0OCk6IDwvVGV4dD48L1RleHRVbml0PjxUZXh0VW5pdD48SW5zZXJ0UGFyYWdyYXBoQWZ0ZXI+ZmFsc2U8L0luc2VydFBhcmFncmFwaEFmdGVyPjxGb250TmFtZSAvPjxGb250U3R5bGU+PEJvbGQ+dHJ1ZTwvQm9sZD48TmFtZSAvPjwvRm9udFN0eWxlPjxGb250U2l6ZT4wPC9Gb250U2l6ZT48VGV4dD5Vbml2ZXJzYWwgRGVjbGFyYXRpb24gb2YgSHVtYW4gUmlnaHRzPC9UZXh0PjwvVGV4dFVuaXQ+PFRleHRVbml0PjxJbnNlcnRQYXJhZ3JhcGhBZnRlcj5mYWxzZTwvSW5zZXJ0UGFyYWdyYXBoQWZ0ZXI+PEZvbnROYW1lIC8+PEZvbnRTdHlsZT48TmV1dHJhbD50cnVlPC9OZXV0cmFsPjxOYW1lIC8+PC9Gb250U3R5bGU+PEZvbnRTaXplPjA8L0ZvbnRTaXplPjxUZXh0Pi4gVW5pdGVkIE5hdGlvbnMgR2VuZXJhbCBBc3NlbWJseS4gPC9UZXh0PjwvVGV4dFVuaXQ+PFRleHRVbml0PjxJbnNlcnRQYXJhZ3JhcGhBZnRlcj5mYWxzZTwvSW5zZXJ0UGFyYWdyYXBoQWZ0ZXI+PEZvbnROYW1lIC8+PEZvbnRTdHlsZT48VW5kZXJsaW5lPnRydWU8L1VuZGVybGluZT48TmFtZSAvPjwvRm9udFN0eWxlPjxGb250U2l6ZT4wPC9Gb250U2l6ZT48VGV4dD5odHRwOi8vd3d3Lm9oY2hyLm9yZy9FTi9VREhSL1BhZ2VzL0xhbmd1YWdlLmFzcHg/TGFuZ0lEPWVuZzwvVGV4dD48L1RleHRVbml0PjxUZXh0VW5pdD48SW5zZXJ0UGFyYWdyYXBoQWZ0ZXI+dHJ1ZTwvSW5zZXJ0UGFyYWdyYXBoQWZ0ZXI+PEZvbnROYW1lIC8+PEZvbnRTdHlsZT48TmV1dHJhbD50cnVlPC9OZXV0cmFsPjxOYW1lIC8+PC9Gb250U3R5bGU+PEZvbnRTaXplPjA8L0ZvbnRTaXplPjxUZXh0Pi48L1RleHQ+PC9UZXh0VW5pdD48VGV4dFVuaXQ+PEluc2VydFBhcmFncmFwaEFmdGVyPmZhbHNlPC9JbnNlcnRQYXJhZ3JhcGhBZnRlcj48Rm9udE5hbWUgLz48Rm9udFN0eWxlPjxOZXV0cmFsPnRydWU8L05ldXRyYWw+PE5hbWUgLz48L0ZvbnRTdHlsZT48Rm9udFNpemU+MDwvRm9udFNpemU+PFRleHQ+VU5FUCAoMjAxMyk6IDwvVGV4dD48L1RleHRVbml0PjxUZXh0VW5pdD48SW5zZXJ0UGFyYWdyYXBoQWZ0ZXI+ZmFsc2U8L0luc2VydFBhcmFncmFwaEFmdGVyPjxGb250TmFtZSAvPjxGb250U3R5bGU+PEJvbGQ+dHJ1ZTwvQm9sZD48TmFtZSAvPjwvRm9udFN0eWxlPjxGb250U2l6ZT4wPC9Gb250U2l6ZT48VGV4dD5NaW5hbWF0YSBDb252ZW50aW9uIG9uIE1lcmN1cnkuIFRleHQgYW5kIEFubmV4ZXM8L1RleHQ+PC9UZXh0VW5pdD48VGV4dFVuaXQ+PEluc2VydFBhcmFncmFwaEFmdGVyPmZhbHNlPC9JbnNlcnRQYXJhZ3JhcGhBZnRlcj48Rm9udE5hbWUgLz48Rm9udFN0eWxlPjxOZXV0cmFsPnRydWU8L05ldXRyYWw+PE5hbWUgLz48L0ZvbnRTdHlsZT48Rm9udFNpemU+MDwvRm9udFNpemU+PFRleHQ+LiBVTkVQLiBHZW5ldmEgKENIKS4gPC9UZXh0PjwvVGV4dFVuaXQ+PFRleHRVbml0PjxJbnNlcnRQYXJhZ3JhcGhBZnRlcj5mYWxzZTwvSW5zZXJ0UGFyYWdyYXBoQWZ0ZXI+PEZvbnROYW1lIC8+PEZvbnRTdHlsZT48VW5kZXJsaW5lPnRydWU8L1VuZGVybGluZT48TmFtZSAvPjwvRm9udFN0eWxlPjxGb250U2l6ZT4wPC9Gb250U2l6ZT48VGV4dD5odHRwOi8vbWVyY3VyeWNvbnZlbnRpb24ub3JnL1BvcnRhbHMvMTEvZG9jdW1lbnRzL0Jvb2tsZXRzL01pbmFtYXRhJTIwQ29udmVudGlvbiUyMG9uJTIwTWVyY3VyeV9ib29rbGV0X0VuZ2xpc2gucGRmPC9UZXh0PjwvVGV4dFVuaXQ+PFRleHRVbml0PjxJbnNlcnRQYXJhZ3JhcGhBZnRlcj50cnVlPC9JbnNlcnRQYXJhZ3JhcGhBZnRlcj48Rm9udE5hbWUgLz48Rm9udFN0eWxlPjxOZXV0cmFsPnRydWU8L05ldXRyYWw+PE5hbWUgLz48L0ZvbnRTdHlsZT48Rm9udFNpemU+MDwvRm9udFNpemU+PFRleHQ+LjwvVGV4dD48L1RleHRVbml0PjxUZXh0VW5pdD48SW5zZXJ0UGFyYWdyYXBoQWZ0ZXI+ZmFsc2U8L0luc2VydFBhcmFncmFwaEFmdGVyPjxGb250TmFtZSAvPjxGb250U3R5bGU+PE5ldXRyYWw+dHJ1ZTwvTmV1dHJhbD48TmFtZSAvPjwvRm9udFN0eWxlPjxGb250U2l6ZT4wPC9Gb250U2l6ZT48VGV4dD5WaWxsZWdhcywgQ3Jpc3RpbmE7IFdlaW5iZXJnLCBSdWJ5OyBMZXZpbiwgRXN0ZWxsZTsgSHVuZCwgS2lyc3RlbiAoMjAxMik6IDwvVGV4dD48L1RleHRVbml0PjxUZXh0VW5pdD48SW5zZXJ0UGFyYWdyYXBoQWZ0ZXI+ZmFsc2U8L0luc2VydFBhcmFncmFwaEFmdGVyPjxGb250TmFtZSAvPjxGb250U3R5bGU+PEJvbGQ+dHJ1ZTwvQm9sZD48TmFtZSAvPjwvRm9udFN0eWxlPjxGb250U2l6ZT4wPC9Gb250U2l6ZT48VGV4dD5HbG9iYWwtU29sdXRpb25zLVN0dWR5LiBBcnRpc2FuYWwgYW5kIHNtYWxsLXNjYWxlIG1pbmluZyBpbiBwcm90ZWN0ZWQgYXJlYXMgYW5kIGNyaXRpY2FsIGVjb3N5c3RlbXMgcHJvZ3JhbW1lLiBBIGdsb2JhbCBzb2x1dGlvbnMgc3R1ZHk8L1RleHQ+PC9UZXh0VW5pdD48VGV4dFVuaXQ+PEluc2VydFBhcmFncmFwaEFmdGVyPmZhbHNlPC9JbnNlcnRQYXJhZ3JhcGhBZnRlcj48Rm9udE5hbWUgLz48Rm9udFN0eWxlPjxOZXV0cmFsPnRydWU8L05ldXRyYWw+PE5hbWUgLz48L0ZvbnRTdHlsZT48Rm9udFNpemU+MDwvRm9udFNpemU+PFRleHQ+LiBBU00tUEFDRS4gPC9UZXh0PjwvVGV4dFVuaXQ+PFRleHRVbml0PjxJbnNlcnRQYXJhZ3JhcGhBZnRlcj5mYWxzZTwvSW5zZXJ0UGFyYWdyYXBoQWZ0ZXI+PEZvbnROYW1lIC8+PEZvbnRTdHlsZT48VW5kZXJsaW5lPnRydWU8L1VuZGVybGluZT48TmFtZSAvPjwvRm9udFN0eWxlPjxGb250U2l6ZT4wPC9Gb250U2l6ZT48VGV4dD5odHRwOi8vd3d3Lmxldmluc291cmNlcy5jb20vYXNzZXRzL3BhZ2VzL0dsb</w:instrText>
      </w:r>
      <w:r w:rsidRPr="00533736">
        <w:rPr>
          <w:lang w:val="en-US"/>
        </w:rPr>
        <w:instrText>2JhbC1Tb2x1dGlvbnMtU3R1ZHkucGRmPC9UZXh0PjwvVGV4dFVuaXQ+PFRleHRVbml0PjxJbnNlcnRQYXJhZ3JhcGhBZnRlcj50cnVlPC9JbnNlcnRQYXJhZ3JhcGhBZnRlcj48Rm9udE5hbWUgLz48Rm9udFN0eWxlPjxOZXV0cmFsPnRydWU8L05ldXRyYWw+PE5hbWUgLz48L0ZvbnRTdHlsZT48Rm9udFNpemU+MDwvRm9udFNpemU+PFRleHQ+LjwvVGV4dD48L1RleHRVbml0PjxUZXh0VW5pdD48SW5zZXJ0UGFyYWdyYXBoQWZ0ZXI+ZmFsc2U8L0luc2VydFBhcmFncmFwaEFmdGVyPjxGb250TmFtZSAvPjxGb250U3R5bGU+PE5ldXRyYWw+dHJ1ZTwvTmV1dHJhbD48TmFtZSAvPjwvRm9udFN0eWxlPjxGb250U2l6ZT4wPC9Gb250U2l6ZT48VGV4dD5WUDogPC9UZXh0PjwvVGV4dFVuaXQ+PFRleHRVbml0PjxJbnNlcnRQYXJhZ3JhcGhBZnRlcj5mYWxzZTwvSW5zZXJ0UGFyYWdyYXBoQWZ0ZXI+PEZvbnROYW1lIC8+PEZvbnRTdHlsZT48Qm9sZD50cnVlPC9Cb2xkPjxOYW1lIC8+PC9Gb250U3R5bGU+PEZvbnRTaXplPjA8L0ZvbnRTaXplPjxUZXh0PlZvbHVudGFyeSBQcmluY2lwbGVzIG9uIFNlY3VyaXR5IGFuZCBIdW1hbiBSaWdodHMuIDwvVGV4dD48L1RleHRVbml0PjxUZXh0VW5pdD48SW5zZXJ0UGFyYWdyYXBoQWZ0ZXI+ZmFsc2U8L0luc2VydFBhcmFncmFwaEFmdGVyPjxGb250TmFtZSAvPjxGb250U3R5bGU+PFVuZGVybGluZT50cnVlPC9VbmRlcmxpbmU+PE5hbWUgLz48L0ZvbnRTdHlsZT48Rm9udFNpemU+MDwvRm9udFNpemU+PFRleHQ+aHR0cDovL3d3dy52b2x1bnRhcnlwcmluY2lwbGVzLm9yZy93cC1jb250ZW50L3VwbG9hZHMvMjAxMy8wMy92b2x1bnRhcnlfcHJpbmNpcGxlc19lbmdsaXNoLnBkZjwvVGV4dD48L1RleHRVbml0PjxUZXh0VW5pdD48SW5zZXJ0UGFyYWdyYXBoQWZ0ZXI+ZmFsc2U8L0luc2VydFBhcmFncmFwaEFmdGVyPjxGb250TmFtZSAvPjxGb250U3R5bGU+PE5ldXRyYWw+dHJ1ZTwvTmV1dHJhbD48TmFtZSAvPjwvRm9udFN0eWxlPjxGb250U2l6ZT4wPC9Gb250U2l6ZT48VGV4dD4uPC9UZXh0PjwvVGV4dFVuaXQ+PC9UZXh0VW5pdHM+PC9DaXRhdGlvbj48L0NpdGF0aW9ucz48L0JpYmxpb2dyYXBoeUNpdGF0aW9uPjwvQmlibGlvZ3JhcGh5Pg==</w:instrText>
      </w:r>
      <w:r>
        <w:fldChar w:fldCharType="separate"/>
      </w:r>
      <w:bookmarkStart w:id="362" w:name="__Fieldmark__5223_187408736"/>
      <w:r>
        <w:rPr>
          <w:lang w:val="en-US"/>
        </w:rPr>
        <w:t>K</w:t>
      </w:r>
      <w:bookmarkStart w:id="363" w:name="__Fieldmark__43739_1435017116"/>
      <w:r>
        <w:rPr>
          <w:lang w:val="en-US"/>
        </w:rPr>
        <w:t>i</w:t>
      </w:r>
      <w:bookmarkStart w:id="364" w:name="__Fieldmark__24344_1435017116"/>
      <w:r>
        <w:rPr>
          <w:lang w:val="en-US"/>
        </w:rPr>
        <w:t>c</w:t>
      </w:r>
      <w:bookmarkStart w:id="365" w:name="__Fieldmark__11234_1435017116"/>
      <w:r>
        <w:rPr>
          <w:lang w:val="en-US"/>
        </w:rPr>
        <w:t>k</w:t>
      </w:r>
      <w:bookmarkStart w:id="366" w:name="__Fieldmark__6076_2621159314"/>
      <w:r>
        <w:rPr>
          <w:lang w:val="en-US"/>
        </w:rPr>
        <w:t>l</w:t>
      </w:r>
      <w:bookmarkStart w:id="367" w:name="_CTVL00194cde4f155164e3ea7dd3dd668a57848"/>
      <w:r>
        <w:rPr>
          <w:lang w:val="en-US"/>
        </w:rPr>
        <w:t xml:space="preserve">er, Karoline; Franken, Gudrun (2017): </w:t>
      </w:r>
      <w:r>
        <w:rPr>
          <w:b/>
          <w:lang w:val="en-US"/>
        </w:rPr>
        <w:t>Sustainability Schemes for Mineral Resources: A Comparative Overview</w:t>
      </w:r>
      <w:r>
        <w:rPr>
          <w:lang w:val="en-US"/>
        </w:rPr>
        <w:t xml:space="preserve">. BGR. Hannover (Allemagne), ISBN: 978-3-943566-90-1. </w:t>
      </w:r>
      <w:r>
        <w:rPr>
          <w:u w:val="single"/>
          <w:lang w:val="en-US"/>
        </w:rPr>
        <w:t>https://www.bgr.bund.de/EN/Themen/Min_rohstoffe/Downloads/Sustainability_Schemes_for_Mineral_Resources.pdf?__blob=publicationFile&amp;v=4</w:t>
      </w:r>
      <w:r>
        <w:rPr>
          <w:lang w:val="en-US"/>
        </w:rPr>
        <w:t>.</w:t>
      </w:r>
      <w:bookmarkEnd w:id="363"/>
      <w:bookmarkEnd w:id="364"/>
      <w:bookmarkEnd w:id="365"/>
      <w:bookmarkEnd w:id="366"/>
      <w:bookmarkEnd w:id="367"/>
      <w:bookmarkEnd w:id="362"/>
      <w:r>
        <w:fldChar w:fldCharType="end"/>
      </w:r>
    </w:p>
    <w:p w14:paraId="089A6CCC" w14:textId="77777777" w:rsidR="008449AF" w:rsidRDefault="004A5E76">
      <w:pPr>
        <w:pStyle w:val="CitaviBibliographyEntry"/>
      </w:pPr>
      <w:r>
        <w:fldChar w:fldCharType="begin"/>
      </w:r>
      <w:r>
        <w:instrText>ADDIN CITAVI.BIBLIOGRAPHY PD94bWwgdmVyc2lvbj0iMS4wIiBlbmNvZGluZz0idXRmLTE2Ij8+PEJpYmxpb2dyYXBoeT48QWRkSW5WZXJzaW9uPjUuNy4wLjA8L0FkZEluVmVyc2lvbj48SWQ+MDUyYzAzNzYtNzQxOS00ODkzLWE0MGMtZDI0OGNkNjQzZTdiPC9JZD48QmlibGlvZ3JhcGh5Q2l0YXRpb24+PEhlYWRpbmc+PFRleHRVbml0cz48VGV4dFVuaXQ+PEluc2VydFBhcmFncmFwaEFmdGVyPmZhbHNlPC9JbnNlcnRQYXJhZ3JhcGhBZnRlcj48Rm9udE5hbWUgLz48Rm9udFN0eWxlPjxOYW1lIC8+PC9Gb250U3R5bGU+PEZvbnRTaXplPjA8L0ZvbnRTaXplPjwvVGV4dFVuaXQ+PFRleHRVbml0PjxJbnNlcnRQYXJhZ3JhcGhBZnRlcj5mYWxzZTwvSW5zZXJ0UGFyYWdyYXBoQWZ0ZXI+PEZvbnROYW1lIC8+PEZvbnRTdHlsZT48TmFtZT5DaXRhdmkgQmlibGlvZ3JhcGh5IEVudHJ5PC9OYW1lPjwvRm9udFN0eWxlPjxGb250U2l6ZT4wPC9Gb250U2l6ZT48L1RleHRVbml0PjwvVGV4dFVuaXRzPjwvSGVhZGluZz48Q2l0YXRpb25zPjxDaXRhdGlvbj48VGV4dFVuaXRzPjxUZXh0VW5pdD48SW5zZXJ0UGFyYWdyYXBoQWZ0ZXI+ZmFsc2U8L0luc2VydFBhcmFncmFwaEFmdGVyPjxGb250TmFtZSAvPjxGb250U3R5bGU+PE5ldXRyYWw+dHJ1ZTwvTmV1dHJhbD48TmFtZSAvPjwvRm9udFN0eWxlPjxGb250U2l6ZT4wPC9Gb250U2l6ZT48VGV4dD5JRkM7IElDTU0gKDIwMDkpOiA8L1RleHQ+PC9UZXh0VW5pdD48VGV4dFVuaXQ+PEluc2VydFBhcmFncmFwaEFmdGVyPmZhbHNlPC9JbnNlcnRQYXJhZ3JhcGhBZnRlcj48Rm9udE5hbWUgLz48Rm9udFN0eWxlPjxCb2xkPnRydWU8L0JvbGQ+PE5hbWUgLz48L0ZvbnRTdHlsZT48Rm9udFNpemU+MDwvRm9udFNpemU+PFRleHQ+V29ya2luZyBUb2dldGhlci4gSG93IGxhcmdlLXNjYWxlIG1pbmluZyBjYW4gZW5nYWdlIHdpdGggYXJ0aXNhbmFsIGFuZCBzbWFsbC1zY2FsZSBtaW5lcnM8L1RleHQ+PC9UZXh0VW5pdD48VGV4dFVuaXQ+PEluc2VydFBhcmFncmFwaEFmdGVyPmZhbHNlPC9JbnNlcnRQYXJhZ3JhcGhBZnRlcj48Rm9udE5hbWUgLz48Rm9udFN0eWxlPjxOZXV0cmFsPnRydWU8L05ldXRyYWw+PE5hbWUgLz48L0ZvbnRTdHlsZT48Rm9udFNpemU+MDwvRm9udFNpemU+PFRleHQ+LiBXYXNoaW5ndG9uLCBELkMuIDwvVGV4dD48L1RleHRVbml0PjxUZXh0VW5pdD48SW5zZXJ0UGFyYWdyYXBoQWZ0ZXI+ZmFsc2U8L0luc2VydFBhcmFncmFwaEFmdGVyPjxGb250TmFtZSAvPjxGb250U3R5bGU+PFVuZGVybGluZT50cnVlPC9VbmRlcmxpbmU+PE5hbWUgLz48L0ZvbnRTdHlsZT48Rm9udFNpemU+MDwvRm9udFNpemU+PFRleHQ+aHR0cHM6Ly93d3cuY29tbWRldi5vcmcvd3AtY29udGVudC91cGxvYWRzLzIwMTUvMDYvV29ya2luZy10b2dldGhlci1Ib3ctbGFyZ2Utc2NhbGUtbWluaW5nLWNhbi1lbmdhZ2Utd2l0aC1hcnRpc2FuYWwtYW5kLXNtYWxsLXNjYWxlLW1pbmVycy5wZGY8L1RleHQ+PC9UZXh0VW5pdD48VGV4dFVuaXQ+PEluc2VydFBhcmFncmFwaEFmdGVyPnRydWU8L0luc2VydFBhcmFncmFwaEFmdGVyPjxGb250TmFtZSAvPjxGb250U3R5bGU+PE5ldXRyYWw+dHJ1ZTwvTmV1dHJhbD48TmFtZSAvPjwvRm9udFN0eWxlPjxGb250U2l6ZT4wPC9Gb250U2l6ZT48VGV4dD4uPC9UZXh0PjwvVGV4dFVuaXQ+PFRleHRVbml0PjxJbnNlcnRQYXJhZ3JhcGhBZnRlcj5mYWxzZTwvSW5zZXJ0UGFyYWdyYXBoQWZ0ZXI+PEZvbnROYW1lIC8+PEZvbnRTdHlsZT48TmV1dHJhbD50cnVlPC9OZXV0cmFsPjxOYW1lIC8+PC9Gb250U3R5bGU+PEZvbnRTaXplPjA8L0ZvbnRTaXplPjxUZXh0PklMTyAoMTk3Myk6IDwvVGV4dD48L1RleHRVbml0PjxUZXh0VW5pdD48SW5zZXJ0UGFyYWdyYXBoQWZ0ZXI+ZmFsc2U8L0luc2VydFBhcmFncmFwaEFmdGVyPjxGb250TmFtZSAvPjxGb250U3R5bGU+PEJvbGQ+dHJ1ZTwvQm9sZD48TmFtZSAvPjwvRm9udFN0eWxlPjxGb250U2l6ZT4wPC9Gb250U2l6ZT48VGV4dD5JTE8gQ29udmVudGlvbiAxMzggb24gTWluaW11bSBBZ2U8L1RleHQ+PC9UZXh0VW5pdD48VGV4dFVuaXQ+PEluc2VydFBhcmFncmFwaEFmdGVyPmZhbHNlPC9JbnNlcnRQYXJhZ3JhcGhBZnRlcj48Rm9udE5hbWUgLz48Rm9udFN0eWxlPjxOZXV0cmFsPnRydWU8L05ldXRyYWw+PE5hbWUgLz48L0ZvbnRTdHlsZT48Rm9udFNpemU+MDwvRm9udFNpemU+PFRleHQ+LiBJTE8uIEdlbmV2YSAoQ0gpLiA8L1RleHQ+PC9UZXh0VW5pdD48VGV4dFVuaXQ+PEluc2VydFBhcmFncmFwaEFmdGVyPmZhbHNlPC9JbnNlcnRQYXJhZ3JhcGhBZnRlcj48Rm9udE5hbWUgLz48Rm9udFN0eWxlPjxVbmRlcmxpbmU+dHJ1ZTwvVW5kZXJsaW5lPjxOYW1lIC8+PC9Gb250U3R5bGU+PEZvbnRTaXplPjA8L0ZvbnRTaXplPjxUZXh0Pmh0dHA6Ly9ibHVlLmxpbS5pbG8ub3JnL2NhcmlibGV4L3BkZnMvSUxPX0NvbnZlbnRpb25fMTM4LnBkZjwvVGV4dD48L1RleHRVbml0PjxUZXh0VW5pdD48SW5zZXJ0UGFyYWdyYXBoQWZ0ZXI+dHJ1ZTwvSW5zZXJ0UGFyYWdyYXBoQWZ0ZXI+PEZvbnROYW1lIC8+PEZvbnRTdHlsZT48TmV1dHJhbD50cnVlPC9OZXV0cmFsPjxOYW1lIC8+PC9Gb250U3R5bGU+PEZvbnRTaXplPjA8L0ZvbnRTaXplPjxUZXh0Pi48L1RleHQ+PC9UZXh0VW5pdD48VGV4dFVuaXQ+PEluc2VydFBhcmFncmFwaEFmdGVyPmZhbHNlPC9JbnNlcnRQYXJhZ3JhcGhBZnRlcj48Rm9udE5hbWUgLz48Rm9udFN0eWxlPjxOZXV0cmFsPnRydWU8L05ldXRyYWw+PE5hbWUgLz48L0ZvbnRTdHlsZT48Rm9udFNpemU+MDwvRm9udFNpemU+PFRleHQ+SUxPICgxOTk5KTogPC9UZXh0PjwvVGV4dFVuaXQ+PFRleHRVbml0PjxJbnNlcnRQYXJhZ3JhcGhBZnRlcj5mYWxzZTwvSW5zZXJ0UGFyYWdyYXBoQWZ0ZXI+PEZvbnROYW1lIC8+PEZvbnRTdHlsZT48Qm9sZD50cnVlPC9Cb2xkPjxOYW1lIC8+PC9Gb250U3R5bGU+PEZvbnRTaXplPjA8L0ZvbnRTaXplPjxUZXh0PklMTyBDb252ZW50aW9uIDE4MiBvbiBXb3JzdCBGb3JtcyBvZiBDaGlsZCBMYWJvdXI8L1RleHQ+PC9UZXh0VW5pdD48VGV4dFVuaXQ+PEluc2VydFBhcmFncmFwaEFmdGVyPmZhbHNlPC9JbnNlcnRQYXJhZ3JhcGhBZnRlcj48Rm9udE5hbWUgLz48Rm9udFN0eWxlPjxOZXV0cmFsPnRydWU8L05ldXRyYWw+PE5hbWUgLz48L0ZvbnRTdHlsZT48Rm9udFNpemU+MDwvRm9udFNpemU+PFRleHQ+LiBJTE8uIEdlbmV2YSAoQ0gpLiA8L1RleHQ+PC9UZXh0VW5pdD48VGV4dFVuaXQ+PEluc2VydFBhcmFncmFwaEFmdGVyPmZhbHNlPC9JbnNlcnRQYXJhZ3JhcGhBZnRlcj48Rm9udE5hbWUgLz48Rm9udFN0eWxlPjxVbmRlcmxpbmU+dHJ1ZTwvVW5kZXJsaW5lPjxOYW1lIC8+PC9Gb250U3R5bGU+PEZvbnRTaXplPjA8L0ZvbnRTaXplPjxUZXh0Pmh0dHA6Ly9ibHVlLmxpbS5pbG8ub3JnL2NhcmlibGV4L3BkZnMvSUxPX0NvbnZlbnRpb25fMTgyLnBkZjwvVGV4dD48L1RleHRVbml0PjxUZXh0VW5pdD48SW5zZXJ0UGFyYWdyYXBoQWZ0ZXI+dHJ1ZTwvSW5zZXJ0UGFyYWdyYXBoQWZ0ZXI+PEZvbnROYW1lIC8+PEZvbnRTdHlsZT48TmV1dHJhbD50cnVlPC9OZXV0cmFsPjxOYW1lIC8+PC9Gb250U3R5bGU+PEZvbnRTaXplPjA8L0ZvbnRTaXplPjxUZXh0Pi48L1RleHQ+PC9UZXh0VW5pdD48VGV4dFVuaXQ+PEluc2VydFBhcmFncmFwaEFmdGVyPmZhbHNlPC9JbnNlcnRQYXJhZ3JhcGhBZnRlcj48Rm9udE5hbWUgLz48Rm9udFN0eWxlPjxOZXV0cmFsPnRydWU8L05ldXRyYWw+PE5hbWUgLz48L0ZvbnRTdHlsZT48Rm9udFNpemU+MDwvRm9udFNpemU+PFRleHQ+S2lja2xlciwgS2Fyb2xpbmU7IEZyYW5rZW4sIEd1ZHJ1biAoMjAxNyk6IDwvVGV4dD48L1RleHRVbml0PjxUZXh0VW5pdD48SW5zZXJ0UGFyYWdyYXBoQWZ0ZXI+ZmFsc2U8L0luc2VydFBhcmFncmFwaEFmdGVyPjxGb250TmFtZSAvPjxGb250U3R5bGU+PEJvbGQ+dHJ1ZTwvQm9sZD48TmFtZSAvPjwvRm9udFN0eWxlPjxGb250U2l6ZT4wPC9Gb250U2l6ZT48VGV4dD5TdXN0YWluYWJpbGl0eSBTY2hlbWVzIGZvciBNaW5lcmFsIFJlc291cmNlczogQSBDb21wYXJhdGl2ZSBPdmVydmlldzwvVGV4dD48L1RleHRVbml0PjxUZXh0VW5pdD48SW5zZXJ0UGFyYWdyYXBoQWZ0ZXI+ZmFsc2U8L0luc2VydFBhcmFncmFwaEFmdGVyPjxGb250TmFtZSAvPjxGb250U3R5bGU+PE5ldXRyYWw+dHJ1ZTwvTmV1dHJhbD48TmFtZSAvPjwvRm9udFN0eWxlPjxGb250U2l6ZT4wPC9Gb250U2l6ZT48VGV4dD4uIEJHUi4gSGFubm92ZXIgKERFKSwgSVNCTjogOTc4LTMtOTQzNTY2LTkwLTEuIDwvVGV4dD48L1RleHRVbml0PjxUZXh0VW5pdD48SW5zZXJ0UGFyYWdyYXBoQWZ0ZXI+ZmFsc2U8L0luc2VydFBhcmFncmFwaEFmdGVyPjxGb250TmFtZSAvPjxGb250U3R5bGU+PFVuZGVybGluZT50cnVlPC9VbmRlcmxpbmU+PE5hbWUgLz48L0ZvbnRTdHlsZT48Rm9udFNpemU+MDwvRm9udFNpemU+PFRleHQ+aHR0cHM6Ly93d3cuYmdyLmJ1bmQuZGUvRU4vVGhlbWVuL01pbl9yb2hzdG9mZmUvRG93bmxvYWRzL1N1c3RhaW5hYmlsaXR5X1NjaGVtZXNfZm9yX01pbmVyYWxfUmVzb3VyY2VzLnBkZj9fX2Jsb2I9cHVibGljYXRpb25GaWxlJmFtcDt2PTQ8L1RleHQ+PC9UZXh0VW5pdD48VGV4dFVuaXQ+PEluc2VydFBhcmFncmFwaEFmdGVyPnRydWU8L0luc2VydFBhcmFncmFwaEFmdGVyPjxGb250TmFtZSAvPjxGb250U3R5bGU+PE5ldXRyYWw+dHJ1ZTwvTmV1dHJhbD48TmFtZSAvPjwvRm9udFN0eWxlPjxGb250U2l6ZT4wPC9Gb250U2l6ZT48VGV4dD4uPC9UZXh0PjwvVGV4dFVuaXQ+PFRleHRVbml0PjxJbnNlcnRQYXJhZ3JhcGhBZnRlcj5mYWxzZTwvSW5zZXJ0UGFyYWdyYXBoQWZ0ZXI+PEZvbnROYW1lIC8+PEZvbnRTdHlsZT48TmV1dHJhbD50cnVlPC9OZXV0cmFsPjxOYW1lIC8+PC9Gb250U3R5bGU+PEZvbnRTaXplPjA8L0ZvbnRTaXplPjxUZXh0Pk9FQ0QgKDIwMTZhKTogPC9UZXh0PjwvVGV4dFVuaXQ+PFRleHRVbml0PjxJbnNlcnRQYXJhZ3JhcGhBZnRlcj5mYWxzZTwvSW5zZXJ0UGFyYWdyYXBoQWZ0ZXI+PEZvbnROYW1lIC8+PEZvbnRTdHlsZT48Qm9sZD50cnVlPC9Cb2xkPjxOYW1lIC8+PC9Gb250U3R5bGU+PEZvbnRTaXplPjA8L0ZvbnRTaXplPjxUZXh0PkZBUSwgUmVzcG9uc2libGUgU3VwcGx5IENoYWlucyBpbiBBcnRpc2FuYWwgYW5kIFNtYWxsLVNjYWxlIEdvbGQgTWluaW5nLiBJbXBsZW1lbnRpbmcgdGhlIE9FQ0QgRHVlIERpbGlnZW5jZSBHdWlkYW5jZSBmb3IgUmVzcG9uc2libGUgU3VwcGx5IENoYWlucyBvZiBNaW5lcmFscyBmcm9tIENvbmZsaWN0LUFmZmVjdGVkIGFuZCBIaWdoLVJpc2sgQXJlYXMgKEZBUSk8L1RleHQ+PC9UZXh0VW5pdD48VGV4dFVuaXQ+PEluc2VydFBhcmFncmFwaEFmdGVyPmZhbHNlPC9JbnNlcnRQYXJhZ3JhcGhBZnRlcj48Rm9udE5hbWUgLz48Rm9udFN0eWxlPjxOZXV0cmFsPnRydWU8L05ldXRyYWw+PE5hbWUgLz48L0ZvbnRTdHlsZT48Rm9udFNpemU+MDwvRm9udFNpemU+PFRleHQ+LiBPcmdhbmlzYXRpb24gZm9yIEVjb25vbWljIENvLW9wZXJhdGlvbiBhbmQgRGV2ZWxvcG1lbnQgKE9FQ0QpLiBQYXJpcyAoRlIpLiA8L1RleHQ+PC9UZXh0VW5pdD48VGV4dFVuaXQ+PEluc2VydFBhcmFncmFwaEFmdGVyPmZhbHNlPC9JbnNlcnRQYXJhZ3JhcGhBZnRlcj48Rm9udE5hbWUgLz48Rm9udFN0eWxlPjxVbmRlcmxpbmU+dHJ1ZTwvVW5kZXJsaW5lPjxOYW1lIC8+PC9Gb250U3R5bGU+PEZvbnRTaXplPjA8L0ZvbnRTaXplPjxUZXh0Pmh0dHA6Ly9tbmVndWlkZWxpbmVzLm9lY2Qub3JnL0ZBUV9Tb3VyY2luZy1Hb2xkLWZyb20tQVNNLU1pbmVycy5wZGY8L1RleHQ+PC9UZXh0VW5pdD48VGV4dFVuaXQ+PEluc2VydFBhcmFncmFwaEFmdGVyPnRydWU8L0luc2VydFBhcmFncmFwaEFmdGVyPjxGb250TmFtZSAvPjxGb250U3R5bGU+PE5ldXRyYWw+dHJ1ZTwvTmV1dHJhbD48TmFtZSAvPjwvRm9udFN0eWxlPjxGb250U2l6ZT4wPC9Gb250U2l6ZT48VGV4dD4uPC9UZXh0PjwvVGV4dFVuaXQ+PFRleHRVbml0PjxJbnNlcnRQYXJhZ3JhcGhBZnRlcj5mYWxzZTwvSW5zZXJ0UGFyYWdyYXBoQWZ0ZXI+PEZvbnROYW1lIC8+PEZvbnRTdHlsZT48TmV1dHJhbD50cnVlPC9OZXV0cmFsPjxOYW1lIC8+PC9Gb250U3R5bGU+PEZvbnRTaXplPjA8L0ZvbnRTaXplPjxUZXh0Pk9FQ0QgKDIwMTZiKTogPC9UZXh0PjwvVGV4dFVuaXQ+PFRleHRVbml0PjxJbnNlcnRQYXJhZ3JhcGhBZnRlcj5mYWxzZTwvSW5zZXJ0UGFyYWdyYXBoQWZ0ZXI+PEZvbnROYW1lIC8+PEZvbnRTdHlsZT48Qm9sZD50cnVlPC9Cb2xkPjxOYW1lIC8+PC9Gb250U3R5bGU+PEZvbnRTaXplPjA8L0ZvbnRTaXplPjxUZXh0Pk9FQ0QgRHVlIERpbGlnZW5jZSBHdWlkYW5jZSBmb3IgUmVzcG9uc2libGUgU3VwcGx5IENoYWlucyBvZiBNaW5lcmFscyBmcm9tIENvbmZsaWN0LUFmZmVjdGVkIGFuZCBIaWdoLVJpc2sgQXJlYXM8L1RleHQ+PC9UZXh0VW5pdD48VGV4dFVuaXQ+PEluc2VydFBhcmFncmFwaEFmdGVyPmZhbHNlPC9JbnNlcnRQYXJhZ3JhcGhBZnRlcj48Rm9udE5hbWUgLz48Rm9udFN0eWxlPjxOZXV0cmFsPnRydWU8L05ldXRyYWw+PE5hbWUgLz48L0ZvbnRTdHlsZT48Rm9udFNpemU+MDwvRm9udFNpemU+PFRleHQ+LiBUaGlyZCBFZGl0aW9uLiBPRUNEIFB1Ymxpc2hpbmcuIFBhcmlzIChGUiksIElTQk46IDk3ODkyNjQyNTI0NzkuIDwvVGV4dD48L1RleHRVbml0PjxUZXh0VW5pdD48SW5zZXJ0UGFyYWdyYXBoQWZ0ZXI+ZmFsc2U8L0luc2VydFBhcmFncmFwaEFmdGVyPjxGb250TmFtZSAvPjxGb250U3R5bGU+PFVuZGVybGluZT50cnVlPC9VbmRlcmxpbmU+PE5hbWUgLz48L0ZvbnRTdHlsZT48Rm9udFNpemU+MDwvRm9udFNpemU+PFRleHQ+aHR0cDovL3d3dy5vZWNkLm9yZy9kYWYvaW52L21uZS9PRUNELUR1ZS1EaWxpZ2VuY2UtR3VpZGFuY2UtTWluZXJhbHMtRWRpdGlvbjMucGRmPC9UZXh0PjwvVGV4dFVuaXQ+PFRleHRVbml0PjxJbnNlcnRQYXJhZ3JhcGhBZnRlcj50cnVlPC9JbnNlcnRQYXJhZ3JhcGhBZnRlcj48Rm9udE5hbWUgLz48Rm9udFN0eWxlPjxOZXV0cmFsPnRydWU8L05ldXRyYWw+PE5hbWUgLz48L0ZvbnRTdHlsZT48Rm9udFNpemU+MDwvRm9udFNpemU+PFRleHQ+LjwvVGV4dD48L1RleHRVbml0PjxUZXh0VW5pdD48SW5zZXJ0UGFyYWdyYXBoQWZ0ZXI+ZmFsc2U8L0luc2VydFBhcmFncmFwaEFmdGVyPjxGb250TmFtZSAvPjxGb250U3R5bGU+PE5ldXRyYWw+dHJ1ZTwvTmV1dHJhbD48TmFtZSAvPjwvRm9udFN0eWxlPjxGb250U2l6ZT4wPC9Gb250U2l6ZT48VGV4dD5PRUNEICgyMDE3KTogPC9UZXh0PjwvVGV4dFVuaXQ+PFRleHRVbml0PjxJbnNlcnRQYXJhZ3JhcGhBZnRlcj5mYWxzZTwvSW5zZXJ0UGFyYWdyYXBoQWZ0ZXI+PEZvbnROYW1lIC8+PEZvbnRTdHlsZT48Qm9sZD50cnVlPC9Cb2xkPjxOYW1lIC8+PC9Gb250U3R5bGU+PEZvbnRTaXplPjA8L0ZvbnRTaXplPjxUZXh0PlByYWN0aWNhbCBhY3Rpb25zIGZvciBjb21wYW5pZXMgdG8gaWRlbnRpZnkgYW5kIGFkZHJlc3MgdGhlIHdvcnN0IGZvcm1zIG9mIGNoaWxkIGxhYm91ciBpbiBtaW5lcmFsIHN1cHBseSBjaGFpbnM8L1RleHQ+PC9UZXh0VW5pdD48VGV4dFVuaXQ+PEluc2VydFBhcmFncmFwaEFmdGVyPmZhbHNlPC9JbnNlcnRQYXJhZ3JhcGhBZnRlcj48Rm9udE5hbWUgLz48Rm9udFN0eWxlPjxOZXV0cmFsPnRydWU8L05ldXRyYWw+PE5hbWUgLz48L0ZvbnRTdHlsZT48Rm9udFNpemU+MDwvRm9udFNpemU+PFRleHQ+LiBPRUNELiBQYXJpcyAoRlIpLiA8L1RleHQ+PC9UZXh0VW5pdD48VGV4dFVuaXQ+PEluc2VydFBhcmFncmFwaEFmdGVyPmZhbHNlPC9JbnNlcnRQYXJhZ3JhcGhBZnRlcj48Rm9udE5hbWUgLz48Rm9udFN0eWxlPjxVbmRlcmxpbmU+dHJ1ZTwvVW5kZXJsaW5lPjxOYW1lIC8+PC9Gb250U3R5bGU+PEZvbnRTaXplPjA8L0ZvbnRTaXplPjxUZXh0Pmh0dHBzOi8vbW5lZ3VpZGVsaW5lcy5vZWNkLm9yZy9QcmFjdGljYWwtYWN0aW9ucy1mb3Itd29yc3QtZm9ybXMtb2YtY2hpbGQtbGFib3VyLW1pbmluZy1zZWN0b3IucGRmPC9UZXh0PjwvVGV4dFVuaXQ+PFRleHRVbml0PjxJbnNlcnRQYXJhZ3JhcGhBZnRlcj50cnVlPC9JbnNlcnRQYXJhZ3JhcGhBZnRlcj48Rm9udE5hbWUgLz48Rm9udFN0eWxlPjxOZXV0cmFsPnRydWU8L05ldXRyYWw+PE5hbWUgLz48L0ZvbnRTdHlsZT48Rm9udFNpemU+MDwvRm9udFNpemU+PFRleHQ+LjwvVGV4dD48L1RleHRVbml0PjxUZXh0VW5pdD48SW5zZXJ0UGFyYWdyYXBoQWZ0ZXI+ZmFsc2U8L0luc2VydFBhcmFncmFwaEFmdGVyPjxGb250TmFtZSAvPjxGb250U3R5bGU+PE5ldXRyYWw+dHJ1ZTwvTmV1dHJhbD48TmFtZSAvPjwvRm9udFN0eWxlPjxGb250U2l6ZT4wPC9Gb250U2l6ZT48VGV4dD5VTiAoMTk0OCk6IDwvVGV4dD48L1RleHRVbml0PjxUZXh0VW5pdD48SW5zZXJ0UGFyYWdyYXBoQWZ0ZXI+ZmFsc2U8L0luc2VydFBhcmFncmFwaEFmdGVyPjxGb250TmFtZSAvPjxGb250U3R5bGU+PEJvbGQ+dHJ1ZTwvQm9sZD48TmFtZSAvPjwvRm9udFN0eWxlPjxGb250U2l6ZT4wPC9Gb250U2l6ZT48VGV4dD5Vbml2ZXJzYWwgRGVjbGFyYXRpb24gb2YgSHVtYW4gUmlnaHRzPC9UZXh0PjwvVGV4dFVuaXQ+PFRleHRVbml0PjxJbnNlcnRQYXJhZ3JhcGhBZnRlcj5mYWxzZTwvSW5zZXJ0UGFyYWdyYXBoQWZ0ZXI+PEZvbnROYW1lIC8+PEZvbnRTdHlsZT48TmV1dHJhbD50cnVlPC9OZXV0cmFsPjxOYW1lIC8+PC9Gb250U3R5bGU+PEZvbnRTaXplPjA8L0ZvbnRTaXplPjxUZXh0Pi4gVW5pdGVkIE5hdGlvbnMgR2VuZXJhbCBBc3NlbWJseS4gPC9UZXh0PjwvVGV4dFVuaXQ+PFRleHRVbml0PjxJbnNlcnRQYXJhZ3JhcGhBZnRlcj5mYWxzZTwvSW5zZXJ0UGFyYWdyYXBoQWZ0ZXI+PEZvbnROYW1lIC8+PEZvbnRTdHlsZT48VW5kZXJsaW5lPnRydWU8L1VuZGVybGluZT48TmFtZSAvPjwvRm9udFN0eWxlPjxGb250U2l6ZT4wPC9Gb250U2l6ZT48VGV4dD5odHRwOi8vd3d3Lm9oY2hyLm9yZy9FTi9VREhSL1BhZ2VzL0xhbmd1YWdlLmFzcHg/TGFuZ0lEPWVuZzwvVGV4dD48L1RleHRVbml0PjxUZXh0VW5pdD48SW5zZXJ0UGFyYWdyYXBoQWZ0ZXI+dHJ1ZTwvSW5zZXJ0UGFyYWdyYXBoQWZ0ZXI+PEZvbnROYW1lIC8+PEZvbnRTdHlsZT48TmV1dHJhbD50cnVlPC9OZXV0cmFsPjxOYW1lIC8+PC9Gb250U3R5bGU+PEZvbnRTaXplPjA8L0ZvbnRTaXplPjxUZXh0Pi48L1RleHQ+PC9UZXh0VW5pdD48VGV4dFVuaXQ+PEluc2VydFBhcmFncmFwaEFmdGVyPmZhbHNlPC9JbnNlcnRQYXJhZ3JhcGhBZnRlcj48Rm9udE5hbWUgLz48Rm9udFN0eWxlPjxOZXV0cmFsPnRydWU8L05ldXRyYWw+PE5hbWUgLz48L0ZvbnRTdHlsZT48Rm9udFNpemU+MDwvRm9udFNpemU+PFRleHQ+VU5FUCAoMjAxMyk6IDwvVGV4dD48L1RleHRVbml0PjxUZXh0VW5pdD48SW5zZXJ0UGFyYWdyYXBoQWZ0ZXI+ZmFsc2U8L0luc2VydFBhcmFncmFwaEFmdGVyPjxGb250TmFtZSAvPjxGb250U3R5bGU+PEJvbGQ+dHJ1ZTwvQm9sZD48TmFtZSAvPjwvRm9udFN0eWxlPjxGb250U2l6ZT4wPC9Gb250U2l6ZT48VGV4dD5NaW5hbWF0YSBDb252ZW50aW9uIG9uIE1lcmN1cnkuIFRleHQgYW5kIEFubmV4ZXM8L1RleHQ+PC9UZXh0VW5pdD48VGV4dFVuaXQ+PEluc2VydFBhcmFncmFwaEFmdGVyPmZhbHNlPC9JbnNlcnRQYXJhZ3JhcGhBZnRlcj48Rm9udE5hbWUgLz48Rm9udFN0eWxlPjxOZXV0cmFsPnRydWU8L05ldXRyYWw+PE5hbWUgLz48L0ZvbnRTdHlsZT48Rm9udFNpemU+MDwvRm9udFNpemU+PFRleHQ+LiBVTkVQLiBHZW5ldmEgKENIKS4gPC9UZXh0PjwvVGV4dFVuaXQ+PFRleHRVbml0PjxJbnNlcnRQYXJhZ3JhcGhBZnRlcj5mYWxzZTwvSW5zZXJ0UGFyYWdyYXBoQWZ0ZXI+PEZvbnROYW1lIC8+PEZvbnRTdHlsZT48VW5kZXJsaW5lPnRydWU8L1VuZGVybGluZT48TmFtZSAvPjwvRm9udFN0eWxlPjxGb250U2l6ZT4wPC9Gb250U2l6ZT48VGV4dD5odHRwOi8vbWVyY3VyeWNvbnZlbnRpb24ub3JnL1BvcnRhbHMvMTEvZG9jdW1lbnRzL0Jvb2tsZXRzL01pbmFtYXRhJTIwQ29udmVudGlvbiUyMG9uJTIwTWVyY3VyeV9ib29rbGV0X0VuZ2xpc2gucGRmPC9UZXh0PjwvVGV4dFVuaXQ+PFRleHRVbml0PjxJbnNlcnRQYXJhZ3JhcGhBZnRlcj50cnVlPC9JbnNlcnRQYXJhZ3JhcGhBZnRlcj48Rm9udE5hbWUgLz48Rm9udFN0eWxlPjxOZXV0cmFsPnRydWU8L05ldXRyYWw+PE5hbWUgLz48L0ZvbnRTdHlsZT48Rm9udFNpemU+MDwvRm9udFNpemU+PFRleHQ+LjwvVGV4dD48L1RleHRVbml0PjxUZXh0VW5pdD48SW5zZXJ0UGFyYWdyYXBoQWZ0ZXI+ZmFsc2U8L0luc2VydFBhcmFncmFwaEFmdGVyPjxGb250TmFtZSAvPjxGb250U3R5bGU+PE5ldXRyYWw+dHJ1ZTwvTmV1dHJhbD48TmFtZSAvPjwvRm9udFN0eWxlPjxGb250U2l6ZT4wPC9Gb250U2l6ZT48VGV4dD5WaWxsZWdhcywgQ3Jpc3RpbmE7IFdlaW5iZXJnLCBSdWJ5OyBMZXZpbiwgRXN0ZWxsZTsgSHVuZCwgS2lyc3RlbiAoMjAxMik6IDwvVGV4dD48L1RleHRVbml0PjxUZXh0VW5pdD48SW5zZXJ0UGFyYWdyYXBoQWZ0ZXI+ZmFsc2U8L0luc2VydFBhcmFncmFwaEFmdGVyPjxGb250TmFtZSAvPjxGb250U3R5bGU+PEJvbGQ+dHJ1ZTwvQm9sZD48TmFtZSAvPjwvRm9udFN0eWxlPjxGb250U2l6ZT4wPC9Gb250U2l6ZT48VGV4dD5HbG9iYWwtU29sdXRpb25zLVN0dWR5LiBBcnRpc2FuYWwgYW5kIHNtYWxsLXNjYWxlIG1pbmluZyBpbiBwcm90ZWN0ZWQgYXJlYXMgYW5kIGNyaXRpY2FsIGVjb3N5c3RlbXMgcHJvZ3JhbW1lLiBBIGdsb2JhbCBzb2x1dGlvbnMgc3R1ZHk8L1RleHQ+PC9UZXh0VW5pdD48VGV4dFVuaXQ+PEluc2VydFBhcmFncmFwaEFmdGVyPmZhbHNlPC9JbnNlcnRQYXJhZ3JhcGhBZnRlcj48Rm9udE5hbWUgLz48Rm9udFN0eWxlPjxOZXV0cmFsPnRydWU8L05ldXRyYWw+PE5hbWUgLz48L0ZvbnRTdHlsZT48Rm9udFNpemU+MDwvRm9udFNpemU+PFRleHQ+LiBBU00tUEFDRS4gPC9UZXh0PjwvVGV4dFVuaXQ+PFRleHRVbml0PjxJbnNlcnRQYXJhZ3JhcGhBZnRlcj5mYWxzZTwvSW5zZXJ0UGFyYWdyYXBoQWZ0ZXI+PEZvbnROYW1lIC8+PEZvbnRTdHlsZT48VW5kZXJsaW5lPnRydWU8L1VuZGVybGluZT48TmFtZSAvPjwvRm9udFN0eWxlPjxGb250U2l6ZT4wPC9Gb250U2l6ZT48VGV4dD5odHRwOi8vd3d3Lmxldmluc291cmNlcy5jb20vYXNzZXRzL3BhZ2VzL0dsb2JhbC1Tb2x1dGlvbnMtU3R1ZHkucGRmPC9UZXh0PjwvVGV4dFVuaXQ+PFRleHRVbml0PjxJbnNlcnRQYXJhZ3JhcGhBZnRlcj50cnVlPC9JbnNlcnRQYXJhZ3JhcGhBZnRlcj48Rm9udE5hbWUgLz48Rm9udFN0eWxlPjxOZXV0cmFsPnRydWU8L05ldXRyYWw+PE5hbWUgLz48L0ZvbnRTdHlsZT48Rm9udFNpemU+MDwvRm9udFNpemU+PFRleHQ+LjwvVGV4dD48L1RleHRVbml0PjxUZXh0VW5pdD48SW5zZXJ0UGFyYWdyYXBoQWZ0ZXI+ZmFsc2U8L0luc2VydFBhcmFncmFwaEFmdGVyPjxGb250TmFtZSAvPjxGb250U3R5bGU+PE5ldXRyYWw+dHJ1ZTwvTmV1dHJhbD48TmFtZSAvPjwvRm9udFN0eWxlPjxGb250U2l6ZT4wPC9Gb250U2l6ZT48VGV4dD5WUDogPC9UZXh0PjwvVGV4dFVuaXQ+PFRleHRVbml0PjxJbnNlcnRQYXJhZ3JhcGhBZnRlcj5mYWxzZTwvSW5zZXJ0UGFyYWdyYXBoQWZ0ZXI+PEZvbnROYW1lIC8+PEZvbnRTdHlsZT48Qm9sZD50cnVlPC9Cb2xkPjxOYW1lIC8+PC9Gb250U3R5bGU+PEZvbnRTaXplPjA8L0ZvbnRTaXplPjxUZXh0PlZvbHVudGFyeSBQcmluY2lwbGVzIG9uIFNlY3VyaXR5IGFuZCBIdW1hbiBSaWdodHMuIDwvVGV4dD48L1RleHRVbml0PjxUZXh0VW5pdD48SW5zZXJ0UGFyYWdyYXBoQWZ0ZXI+ZmFsc2U8L0luc2VydFBhcmFncmFwaEFmdGVyPjxGb250TmFtZSAvPjxGb250U3R5bGU+PFVuZGVybGluZT50cnVlPC9VbmRlcmxpbmU+PE5hbWUgLz48L0ZvbnRTdHlsZT48Rm9udFNpemU+MDwvRm9udFNpemU+PFRleHQ+aHR0cDovL3d3dy52b2x1bnRhcnlwcmluY2lwbGVzLm9yZy93cC1jb250ZW50L3VwbG9hZHMvMjAxMy8wMy92b2x1bnRhcnlfcHJpbmNpcGxlc19lbmdsaXNoLnBkZjwvVGV4dD48L1RleHRVbml0PjxUZXh0VW5pdD48SW5zZXJ0UGFyYWdyYXBoQWZ0ZXI+ZmFsc2U8L0luc2VydFBhcmFncmFwaEFmdGVyPjxGb250TmFtZSAvPjxGb250U3R5bGU+PE5ldXRyYWw+dHJ1ZTwvTmV1dHJhbD48TmFtZSAvPjwvRm9udFN0eWxlPjxGb250U2l6ZT4wPC9Gb250U2l6ZT48VGV4dD4uPC9UZXh0PjwvVGV4dFVuaXQ+PC9UZXh0VW5pdHM+PC9DaXRhdGlvbj48L0NpdGF0aW9ucz48L0JpYmxpb2dyYXBoeUNpdGF0aW9uPjwvQmlibGlvZ3JhcGh5Pg==</w:instrText>
      </w:r>
      <w:r>
        <w:fldChar w:fldCharType="separate"/>
      </w:r>
      <w:bookmarkStart w:id="368" w:name="__Fieldmark__5254_187408736"/>
      <w:r>
        <w:t>O</w:t>
      </w:r>
      <w:bookmarkStart w:id="369" w:name="__Fieldmark__43766_1435017116"/>
      <w:r>
        <w:t>C</w:t>
      </w:r>
      <w:bookmarkStart w:id="370" w:name="__Fieldmark__24367_1435017116"/>
      <w:r>
        <w:t>D</w:t>
      </w:r>
      <w:bookmarkStart w:id="371" w:name="__Fieldmark__11253_1435017116"/>
      <w:r>
        <w:t>E</w:t>
      </w:r>
      <w:bookmarkStart w:id="372" w:name="__Fieldmark__6099_2621159314"/>
      <w:r>
        <w:t xml:space="preserve"> </w:t>
      </w:r>
      <w:bookmarkStart w:id="373" w:name="_CTVL0018a42330f16864806829d4c29463dfc5a"/>
      <w:r>
        <w:t xml:space="preserve">(2016a): </w:t>
      </w:r>
      <w:r>
        <w:rPr>
          <w:b/>
        </w:rPr>
        <w:t>S’approvisionner en or auprès de  mineurs artisanaux et à petite-échelle FAQ Mise en œuvre du Guide OCDE sur le devoir de diligence pour des chaînes d’approvisionnement responsables en minerais provenant de zones de conflit ou à haut risque.</w:t>
      </w:r>
      <w:r>
        <w:t xml:space="preserve"> Organisation de coopération et de développement économiques (OCDE). Paris (France). </w:t>
      </w:r>
      <w:r>
        <w:rPr>
          <w:u w:val="single"/>
        </w:rPr>
        <w:t>https://mneguidelines.oecd.org/FAQ_Sourcing-Gold-from-ASM-Miners-FR.pdf</w:t>
      </w:r>
      <w:r>
        <w:t>.</w:t>
      </w:r>
      <w:bookmarkEnd w:id="369"/>
      <w:bookmarkEnd w:id="370"/>
      <w:bookmarkEnd w:id="371"/>
      <w:bookmarkEnd w:id="372"/>
      <w:bookmarkEnd w:id="373"/>
      <w:bookmarkEnd w:id="368"/>
      <w:r>
        <w:fldChar w:fldCharType="end"/>
      </w:r>
    </w:p>
    <w:p w14:paraId="274C7AFE" w14:textId="77777777" w:rsidR="008449AF" w:rsidRDefault="004A5E76">
      <w:pPr>
        <w:pStyle w:val="CitaviBibliographyEntry"/>
      </w:pPr>
      <w:r>
        <w:fldChar w:fldCharType="begin"/>
      </w:r>
      <w:r>
        <w:instrText>ADDIN CITAVI.BIBLIOGRAPHY PD94bWwgdmVyc2lvbj0iMS4wIiBlbmNvZGluZz0idXRmLTE2Ij8+PEJpYmxpb2dyYXBoeT48QWRkSW5WZXJzaW9uPjUuNy4wLjA8L0FkZEluVmVyc2lvbj48SWQ+MDUyYzAzNzYtNzQxOS00ODkzLWE0MGMtZDI0OGNkNjQzZTdiPC9JZD48QmlibGlvZ3JhcGh5Q2l0YXRpb24+PEhlYWRpbmc+PFRleHRVbml0cz48VGV4dFVuaXQ+PEluc2VydFBhcmFncmFwaEFmdGVyPmZhbHNlPC9JbnNlcnRQYXJhZ3JhcGhBZnRlcj48Rm9udE5hbWUgLz48Rm9udFN0eWxlPjxOYW1lIC8+PC9Gb250U3R5bGU+PEZvbnRTaXplPjA8L0ZvbnRTaXplPjwvVGV4dFVuaXQ+PFRleHRVbml0PjxJbnNlcnRQYXJhZ3JhcGhBZnRlcj5mYWxzZTwvSW5zZXJ0UGFyYWdyYXBoQWZ0ZXI+PEZvbnROYW1lIC8+PEZvbnRTdHlsZT48TmFtZT5DaXRhdmkgQmlibGlvZ3JhcGh5IEVudHJ5PC9OYW1lPjwvRm9udFN0eWxlPjxGb250U2l6ZT4wPC9Gb250U2l6ZT48L1RleHRVbml0PjwvVGV4dFVuaXRzPjwvSGVhZGluZz48Q2l0YXRpb25zPjxDaXRhdGlvbj48VGV4dFVuaXRzPjxUZXh0VW5pdD48SW5zZXJ0UGFyYWdyYXBoQWZ0ZXI+ZmFsc2U8L0luc2VydFBhcmFncmFwaEFmdGVyPjxGb250TmFtZSAvPjxGb250U3R5bGU+PE5ldXRyYWw+dHJ1ZTwvTmV1dHJhbD48TmFtZSAvPjwvRm9udFN0eWxlPjxGb250U2l6ZT4wPC9Gb250U2l6ZT48VGV4dD5JRkM7IElDTU0gKDIwMDkpOiA8L1RleHQ+PC9UZXh0VW5pdD48VGV4dFVuaXQ+PEluc2VydFBhcmFncmFwaEFmdGVyPmZhbHNlPC9JbnNlcnRQYXJhZ3JhcGhBZnRlcj48Rm9udE5hbWUgLz48Rm9udFN0eWxlPjxCb2xkPnRydWU8L0JvbGQ+PE5hbWUgLz48L0ZvbnRTdHlsZT48Rm9udFNpemU+MDwvRm9udFNpemU+PFRleHQ+V29ya2luZyBUb2dldGhlci4gSG93IGxhcmdlLXNjYWxlIG1pbmluZyBjYW4gZW5nYWdlIHdpdGggYXJ0aXNhbmFsIGFuZCBzbWFsbC1zY2FsZSBtaW5lcnM8L1RleHQ+PC9UZXh0VW5pdD48VGV4dFVuaXQ+PEluc2VydFBhcmFncmFwaEFmdGVyPmZhbHNlPC9JbnNlcnRQYXJhZ3JhcGhBZnRlcj48Rm9udE5hbWUgLz48Rm9udFN0eWxlPjxOZXV0cmFsPnRydWU8L05ldXRyYWw+PE5hbWUgLz48L0ZvbnRTdHlsZT48Rm9udFNpemU+MDwvRm9udFNpemU+PFRleHQ+LiBXYXNoaW5ndG9uLCBELkMuIDwvVGV4dD48L1RleHRVbml0PjxUZXh0VW5pdD48SW5zZXJ0UGFyYWdyYXBoQWZ0ZXI+ZmFsc2U8L0luc2VydFBhcmFncmFwaEFmdGVyPjxGb250TmFtZSAvPjxGb250U3R5bGU+PFVuZGVybGluZT50cnVlPC9VbmRlcmxpbmU+PE5hbWUgLz48L0ZvbnRTdHlsZT48Rm9udFNpemU+MDwvRm9udFNpemU+PFRleHQ+aHR0cHM6Ly93d3cuY29tbWRldi5vcmcvd3AtY29udGVudC91cGxvYWRzLzIwMTUvMDYvV29ya2luZy10b2dldGhlci1Ib3ctbGFyZ2Utc2NhbGUtbWluaW5nLWNhbi1lbmdhZ2Utd2l0aC1hcnRpc2FuYWwtYW5kLXNtYWxsLXNjYWxlLW1pbmVycy5wZGY8L1RleHQ+PC9UZXh0VW5pdD48VGV4dFVuaXQ+PEluc2VydFBhcmFncmFwaEFmdGVyPnRydWU8L0luc2VydFBhcmFncmFwaEFmdGVyPjxGb250TmFtZSAvPjxGb250U3R5bGU+PE5ldXRyYWw+dHJ1ZTwvTmV1dHJhbD48TmFtZSAvPjwvRm9udFN0eWxlPjxGb250U2l6ZT4wPC9Gb250U2l6ZT48VGV4dD4uPC9UZXh0PjwvVGV4dFVuaXQ+PFRleHRVbml0PjxJbnNlcnRQYXJhZ3JhcGhBZnRlcj5mYWxzZTwvSW5zZXJ0UGFyYWdyYXBoQWZ0ZXI+PEZvbnROYW1lIC8+PEZvbnRTdHlsZT48TmV1dHJhbD50cnVlPC9OZXV0cmFsPjxOYW1lIC8+PC9Gb250U3R5bGU+PEZvbnRTaXplPjA8L0ZvbnRTaXplPjxUZXh0PklMTyAoMTk3Myk6IDwvVGV4dD48L1RleHRVbml0PjxUZXh0VW5pdD48SW5zZXJ0UGFyYWdyYXBoQWZ0ZXI+ZmFsc2U8L0luc2VydFBhcmFncmFwaEFmdGVyPjxGb250TmFtZSAvPjxGb250U3R5bGU+PEJvbGQ+dHJ1ZTwvQm9sZD48TmFtZSAvPjwvRm9udFN0eWxlPjxGb250U2l6ZT4wPC9Gb250U2l6ZT48VGV4dD5JTE8gQ29udmVudGlvbiAxMzggb24gTWluaW11bSBBZ2U8L1RleHQ+PC9UZXh0VW5pdD48VGV4dFVuaXQ+PEluc2VydFBhcmFncmFwaEFmdGVyPmZhbHNlPC9JbnNlcnRQYXJhZ3JhcGhBZnRlcj48Rm9udE5hbWUgLz48Rm9udFN0eWxlPjxOZXV0cmFsPnRydWU8L05ldXRyYWw+PE5hbWUgLz48L0ZvbnRTdHlsZT48Rm9udFNpemU+MDwvRm9udFNpemU+PFRleHQ+LiBJTE8uIEdlbmV2YSAoQ0gpLiA8L1RleHQ+PC9UZXh0VW5pdD48VGV4dFVuaXQ+PEluc2VydFBhcmFncmFwaEFmdGVyPmZhbHNlPC9JbnNlcnRQYXJhZ3JhcGhBZnRlcj48Rm9udE5hbWUgLz48Rm9udFN0eWxlPjxVbmRlcmxpbmU+dHJ1ZTwvVW5kZXJsaW5lPjxOYW1lIC8+PC9Gb250U3R5bGU+PEZvbnRTaXplPjA8L0ZvbnRTaXplPjxUZXh0Pmh0dHA6Ly9ibHVlLmxpbS5pbG8ub3JnL2NhcmlibGV4L3BkZnMvSUxPX0NvbnZlbnRpb25fMTM4LnBkZjwvVGV4dD48L1RleHRVbml0PjxUZXh0VW5pdD48SW5zZXJ0UGFyYWdyYXBoQWZ0ZXI+dHJ1ZTwvSW5zZXJ0UGFyYWdyYXBoQWZ0ZXI+PEZvbnROYW1lIC8+PEZvbnRTdHlsZT48TmV1dHJhbD50cnVlPC9OZXV0cmFsPjxOYW1lIC8+PC9Gb250U3R5bGU+PEZvbnRTaXplPjA8L0ZvbnRTaXplPjxUZXh0Pi48L1RleHQ+PC9UZXh0VW5pdD48VGV4dFVuaXQ+PEluc2VydFBhcmFncmFwaEFmdGVyPmZhbHNlPC9JbnNlcnRQYXJhZ3JhcGhBZnRlcj48Rm9udE5hbWUgLz48Rm9udFN0eWxlPjxOZXV0cmFsPnRydWU8L05ldXRyYWw+PE5hbWUgLz48L0ZvbnRTdHlsZT48Rm9udFNpemU+MDwvRm9udFNpemU+PFRleHQ+SUxPICgxOTk5KTogPC9UZXh0PjwvVGV4dFVuaXQ+PFRleHRVbml0PjxJbnNlcnRQYXJhZ3JhcGhBZnRlcj5mYWxzZTwvSW5zZXJ0UGFyYWdyYXBoQWZ0ZXI+PEZvbnROYW1lIC8+PEZvbnRTdHlsZT48Qm9sZD50cnVlPC9Cb2xkPjxOYW1lIC8+PC9Gb250U3R5bGU+PEZvbnRTaXplPjA8L0ZvbnRTaXplPjxUZXh0PklMTyBDb252ZW50aW9uIDE4MiBvbiBXb3JzdCBGb3JtcyBvZiBDaGlsZCBMYWJvdXI8L1RleHQ+PC9UZXh0VW5pdD48VGV4dFVuaXQ+PEluc2VydFBhcmFncmFwaEFmdGVyPmZhbHNlPC9JbnNlcnRQYXJhZ3JhcGhBZnRlcj48Rm9udE5hbWUgLz48Rm9udFN0eWxlPjxOZXV0cmFsPnRydWU8L05ldXRyYWw+PE5hbWUgLz48L0ZvbnRTdHlsZT48Rm9udFNpemU+MDwvRm9udFNpemU+PFRleHQ+LiBJTE8uIEdlbmV2YSAoQ0gpLiA8L1RleHQ+PC9UZXh0VW5pdD48VGV4dFVuaXQ+PEluc2VydFBhcmFncmFwaEFmdGVyPmZhbHNlPC9JbnNlcnRQYXJhZ3JhcGhBZnRlcj48Rm9udE5hbWUgLz48Rm9udFN0eWxlPjxVbmRlcmxpbmU+dHJ1ZTwvVW5kZXJsaW5lPjxOYW1lIC8+PC9Gb250U3R5bGU+PEZvbnRTaXplPjA8L0ZvbnRTaXplPjxUZXh0Pmh0dHA6Ly9ibHVlLmxpbS5pbG8ub3JnL2NhcmlibGV4L3BkZnMvSUxPX0NvbnZlbnRpb25fMTgyLnBkZjwvVGV4dD48L1RleHRVbml0PjxUZXh0VW5pdD48SW5zZXJ0UGFyYWdyYXBoQWZ0ZXI+dHJ1ZTwvSW5zZXJ0UGFyYWdyYXBoQWZ0ZXI+PEZvbnROYW1lIC8+PEZvbnRTdHlsZT48TmV1dHJhbD50cnVlPC9OZXV0cmFsPjxOYW1lIC8+PC9Gb250U3R5bGU+PEZvbnRTaXplPjA8L0ZvbnRTaXplPjxUZXh0Pi48L1RleHQ+PC9UZXh0VW5pdD48VGV4dFVuaXQ+PEluc2VydFBhcmFncmFwaEFmdGVyPmZhbHNlPC9JbnNlcnRQYXJhZ3JhcGhBZnRlcj48Rm9udE5hbWUgLz48Rm9udFN0eWxlPjxOZXV0cmFsPnRydWU8L05ldXRyYWw+PE5hbWUgLz48L0ZvbnRTdHlsZT48Rm9udFNpemU+MDwvRm9udFNpemU+PFRleHQ+S2lja2xlciwgS2Fyb2xpbmU7IEZyYW5rZW4sIEd1ZHJ1biAoMjAxNyk6IDwvVGV4dD48L1RleHRVbml0PjxUZXh0VW5pdD48SW5zZXJ0UGFyYWdyYXBoQWZ0ZXI+ZmFsc2U8L0luc2VydFBhcmFncmFwaEFmdGVyPjxGb250TmFtZSAvPjxGb250U3R5bGU+PEJvbGQ+dHJ1ZTwvQm9sZD48TmFtZSAvPjwvRm9udFN0eWxlPjxGb250U2l6ZT4wPC9Gb250U2l6ZT48VGV4dD5TdXN0YWluYWJpbGl0eSBTY2hlbWVzIGZvciBNaW5lcmFsIFJlc291cmNlczogQSBDb21wYXJhdGl2ZSBPdmVydmlldzwvVGV4dD48L1RleHRVbml0PjxUZXh0VW5pdD48SW5zZXJ0UGFyYWdyYXBoQWZ0ZXI+ZmFsc2U8L0luc2VydFBhcmFncmFwaEFmdGVyPjxGb250TmFtZSAvPjxGb250U3R5bGU+PE5ldXRyYWw+dHJ1ZTwvTmV1dHJhbD48TmFtZSAvPjwvRm9udFN0eWxlPjxGb250U2l6ZT4wPC9Gb250U2l6ZT48VGV4dD4uIEJHUi4gSGFubm92ZXIgKERFKSwgSVNCTjogOTc4LTMtOTQzNTY2LTkwLTEuIDwvVGV4dD48L1RleHRVbml0PjxUZXh0VW5pdD48SW5zZXJ0UGFyYWdyYXBoQWZ0ZXI+ZmFsc2U8L0luc2VydFBhcmFncmFwaEFmdGVyPjxGb250TmFtZSAvPjxGb250U3R5bGU+PFVuZGVybGluZT50cnVlPC9VbmRlcmxpbmU+PE5hbWUgLz48L0ZvbnRTdHlsZT48Rm9udFNpemU+MDwvRm9udFNpemU+PFRleHQ+aHR0cHM6Ly93d3cuYmdyLmJ1bmQuZGUvRU4vVGhlbWVuL01pbl9yb2hzdG9mZmUvRG93bmxvYWRzL1N1c3RhaW5hYmlsaXR5X1NjaGVtZXNfZm9yX01pbmVyYWxfUmVzb3VyY2VzLnBkZj9fX2Jsb2I9cHVibGljYXRpb25GaWxlJmFtcDt2PTQ8L1RleHQ+PC9UZXh0VW5pdD48VGV4dFVuaXQ+PEluc2VydFBhcmFncmFwaEFmdGVyPnRydWU8L0luc2VydFBhcmFncmFwaEFmdGVyPjxGb250TmFtZSAvPjxGb250U3R5bGU+PE5ldXRyYWw+dHJ1ZTwvTmV1dHJhbD48TmFtZSAvPjwvRm9udFN0eWxlPjxGb250U2l6ZT4wPC9Gb250U2l6ZT48VGV4dD4uPC9UZXh0PjwvVGV4dFVuaXQ+PFRleHRVbml0PjxJbnNlcnRQYXJhZ3JhcGhBZnRlcj5mYWxzZTwvSW5zZXJ0UGFyYWdyYXBoQWZ0ZXI+PEZvbnROYW1lIC8+PEZvbnRTdHlsZT48TmV1dHJhbD50cnVlPC9OZXV0cmFsPjxOYW1lIC8+PC9Gb250U3R5bGU+PEZvbnRTaXplPjA8L0ZvbnRTaXplPjxUZXh0Pk9FQ0QgKDIwMTZhKTogPC9UZXh0PjwvVGV4dFVuaXQ+PFRleHRVbml0PjxJbnNlcnRQYXJhZ3JhcGhBZnRlcj5mYWxzZTwvSW5zZXJ0UGFyYWdyYXBoQWZ0ZXI+PEZvbnROYW1lIC8+PEZvbnRTdHlsZT48Qm9sZD50cnVlPC9Cb2xkPjxOYW1lIC8+PC9Gb250U3R5bGU+PEZvbnRTaXplPjA8L0ZvbnRTaXplPjxUZXh0PkZBUSwgUmVzcG9uc2libGUgU3VwcGx5IENoYWlucyBpbiBBcnRpc2FuYWwgYW5kIFNtYWxsLVNjYWxlIEdvbGQgTWluaW5nLiBJbXBsZW1lbnRpbmcgdGhlIE9FQ0QgRHVlIERpbGlnZW5jZSBHdWlkYW5jZSBmb3IgUmVzcG9uc2libGUgU3VwcGx5IENoYWlucyBvZiBNaW5lcmFscyBmcm9tIENvbmZsaWN0LUFmZmVjdGVkIGFuZCBIaWdoLVJpc2sgQXJlYXMgKEZBUSk8L1RleHQ+PC9UZXh0VW5pdD48VGV4dFVuaXQ+PEluc2VydFBhcmFncmFwaEFmdGVyPmZhbHNlPC9JbnNlcnRQYXJhZ3JhcGhBZnRlcj48Rm9udE5hbWUgLz48Rm9udFN0eWxlPjxOZXV0cmFsPnRydWU8L05ldXRyYWw+PE5hbWUgLz48L0ZvbnRTdHlsZT48Rm9udFNpemU+MDwvRm9udFNpemU+PFRleHQ+LiBPcmdhbmlzYXRpb24gZm9yIEVjb25vbWljIENvLW9wZXJhdGlvbiBhbmQgRGV2ZWxvcG1lbnQgKE9FQ0QpLiBQYXJpcyAoRlIpLiA8L1RleHQ+PC9UZXh0VW5pdD48VGV4dFVuaXQ+PEluc2VydFBhcmFncmFwaEFmdGVyPmZhbHNlPC9JbnNlcnRQYXJhZ3JhcGhBZnRlcj48Rm9udE5hbWUgLz48Rm9udFN0eWxlPjxVbmRlcmxpbmU+dHJ1ZTwvVW5kZXJsaW5lPjxOYW1lIC8+PC9Gb250U3R5bGU+PEZvbnRTaXplPjA8L0ZvbnRTaXplPjxUZXh0Pmh0dHA6Ly9tbmVndWlkZWxpbmVzLm9lY2Qub3JnL0ZBUV9Tb3VyY2luZy1Hb2xkLWZyb20tQVNNLU1pbmVycy5wZGY8L1RleHQ+PC9UZXh0VW5pdD48VGV4dFVuaXQ+PEluc2VydFBhcmFncmFwaEFmdGVyPnRydWU8L0luc2VydFBhcmFncmFwaEFmdGVyPjxGb250TmFtZSAvPjxGb250U3R5bGU+PE5ldXRyYWw+dHJ1ZTwvTmV1dHJhbD48TmFtZSAvPjwvRm9udFN0eWxlPjxGb250U2l6ZT4wPC9Gb250U2l6ZT48VGV4dD4uPC9UZXh0PjwvVGV4dFVuaXQ+PFRleHRVbml0PjxJbnNlcnRQYXJhZ3JhcGhBZnRlcj5mYWxzZTwvSW5zZXJ0UGFyYWdyYXBoQWZ0ZXI+PEZvbnROYW1lIC8+PEZvbnRTdHlsZT48TmV1dHJhbD50cnVlPC9OZXV0cmFsPjxOYW1lIC8+PC9Gb250U3R5bGU+PEZvbnRTaXplPjA8L0ZvbnRTaXplPjxUZXh0Pk9FQ0QgKDIwMTZiKTogPC9UZXh0PjwvVGV4dFVuaXQ+PFRleHRVbml0PjxJbnNlcnRQYXJhZ3JhcGhBZnRlcj5mYWxzZTwvSW5zZXJ0UGFyYWdyYXBoQWZ0ZXI+PEZvbnROYW1lIC8+PEZvbnRTdHlsZT48Qm9sZD50cnVlPC9Cb2xkPjxOYW1lIC8+PC9Gb250U3R5bGU+PEZvbnRTaXplPjA8L0ZvbnRTaXplPjxUZXh0Pk9FQ0QgRHVlIERpbGlnZW5jZSBHdWlkYW5jZSBmb3IgUmVzcG9uc2libGUgU3VwcGx5IENoYWlucyBvZiBNaW5lcmFscyBmcm9tIENvbmZsaWN0LUFmZmVjdGVkIGFuZCBIaWdoLVJpc2sgQXJlYXM8L1RleHQ+PC9UZXh0VW5pdD48VGV4dFVuaXQ+PEluc2VydFBhcmFncmFwaEFmdGVyPmZhbHNlPC9JbnNlcnRQYXJhZ3JhcGhBZnRlcj48Rm9udE5hbWUgLz48Rm9udFN0eWxlPjxOZXV0cmFsPnRydWU8L05ldXRyYWw+PE5hbWUgLz48L0ZvbnRTdHlsZT48Rm9udFNpemU+MDwvRm9udFNpemU+PFRleHQ+LiBUaGlyZCBFZGl0aW9uLiBPRUNEIFB1Ymxpc2hpbmcuIFBhcmlzIChGUiksIElTQk46IDk3ODkyNjQyNTI0NzkuIDwvVGV4dD48L1RleHRVbml0PjxUZXh0VW5pdD48SW5zZXJ0UGFyYWdyYXBoQWZ0ZXI+ZmFsc2U8L0luc2VydFBhcmFncmFwaEFmdGVyPjxGb250TmFtZSAvPjxGb250U3R5bGU+PFVuZGVybGluZT50cnVlPC9VbmRlcmxpbmU+PE5hbWUgLz48L0ZvbnRTdHlsZT48Rm9udFNpemU+MDwvRm9udFNpemU+PFRleHQ+aHR0cDovL3d3dy5vZWNkLm9yZy9kYWYvaW52L21uZS9PRUNELUR1ZS1EaWxpZ2VuY2UtR3VpZGFuY2UtTWluZXJhbHMtRWRpdGlvbjMucGRmPC9UZXh0PjwvVGV4dFVuaXQ+PFRleHRVbml0PjxJbnNlcnRQYXJhZ3JhcGhBZnRlcj50cnVlPC9JbnNlcnRQYXJhZ3JhcGhBZnRlcj48Rm9udE5hbWUgLz48Rm9udFN0eWxlPjxOZXV0cmFsPnRydWU8L05ldXRyYWw+PE5hbWUgLz48L0ZvbnRTdHlsZT48Rm9udFNpemU+MDwvRm9udFNpemU+PFRleHQ+LjwvVGV4dD48L1RleHRVbml0PjxUZXh0VW5pdD48SW5zZXJ0UGFyYWdyYXBoQWZ0ZXI+ZmFsc2U8L0luc2VydFBhcmFncmFwaEFmdGVyPjxGb250TmFtZSAvPjxGb250U3R5bGU+PE5ldXRyYWw+dHJ1ZTwvTmV1dHJhbD48TmFtZSAvPjwvRm9udFN0eWxlPjxGb250U2l6ZT4wPC9Gb250U2l6ZT48VGV4dD5PRUNEICgyMDE3KTogPC9UZXh0PjwvVGV4dFVuaXQ+PFRleHRVbml0PjxJbnNlcnRQYXJhZ3JhcGhBZnRlcj5mYWxzZTwvSW5zZXJ0UGFyYWdyYXBoQWZ0ZXI+PEZvbnROYW1lIC8+PEZvbnRTdHlsZT48Qm9sZD50cnVlPC9Cb2xkPjxOYW1lIC8+PC9Gb250U3R5bGU+PEZvbnRTaXplPjA8L0ZvbnRTaXplPjxUZXh0PlByYWN0aWNhbCBhY3Rpb25zIGZvciBjb21wYW5pZXMgdG8gaWRlbnRpZnkgYW5kIGFkZHJlc3MgdGhlIHdvcnN0IGZvcm1zIG9mIGNoaWxkIGxhYm91ciBpbiBtaW5lcmFsIHN1cHBseSBjaGFpbnM8L1RleHQ+PC9UZXh0VW5pdD48VGV4dFVuaXQ+PEluc2VydFBhcmFncmFwaEFmdGVyPmZhbHNlPC9JbnNlcnRQYXJhZ3JhcGhBZnRlcj48Rm9udE5hbWUgLz48Rm9udFN0eWxlPjxOZXV0cmFsPnRydWU8L05ldXRyYWw+PE5hbWUgLz48L0ZvbnRTdHlsZT48Rm9udFNpemU+MDwvRm9udFNpemU+PFRleHQ+LiBPRUNELiBQYXJpcyAoRlIpLiA8L1RleHQ+PC9UZXh0VW5pdD48VGV4dFVuaXQ+PEluc2VydFBhcmFncmFwaEFmdGVyPmZhbHNlPC9JbnNlcnRQYXJhZ3JhcGhBZnRlcj48Rm9udE5hbWUgLz48Rm9udFN0eWxlPjxVbmRlcmxpbmU+dHJ1ZTwvVW5kZXJsaW5lPjxOYW1lIC8+PC9Gb250U3R5bGU+PEZvbnRTaXplPjA8L0ZvbnRTaXplPjxUZXh0Pmh0dHBzOi8vbW5lZ3VpZGVsaW5lcy5vZWNkLm9yZy9QcmFjdGljYWwtYWN0aW9ucy1mb3Itd29yc3QtZm9ybXMtb2YtY2hpbGQtbGFib3VyLW1pbmluZy1zZWN0b3IucGRmPC9UZXh0PjwvVGV4dFVuaXQ+PFRleHRVbml0PjxJbnNlcnRQYXJhZ3JhcGhBZnRlcj50cnVlPC9JbnNlcnRQYXJhZ3JhcGhBZnRlcj48Rm9udE5hbWUgLz48Rm9udFN0eWxlPjxOZXV0cmFsPnRydWU8L05ldXRyYWw+PE5hbWUgLz48L0ZvbnRTdHlsZT48Rm9udFNpemU+MDwvRm9udFNpemU+PFRleHQ+LjwvVGV4dD48L1RleHRVbml0PjxUZXh0VW5pdD48SW5zZXJ0UGFyYWdyYXBoQWZ0ZXI+ZmFsc2U8L0luc2VydFBhcmFncmFwaEFmdGVyPjxGb250TmFtZSAvPjxGb250U3R5bGU+PE5ldXRyYWw+dHJ1ZTwvTmV1dHJhbD48TmFtZSAvPjwvRm9udFN0eWxlPjxGb250U2l6ZT4wPC9Gb250U2l6ZT48VGV4dD5VTiAoMTk0OCk6IDwvVGV4dD48L1RleHRVbml0PjxUZXh0VW5pdD48SW5zZXJ0UGFyYWdyYXBoQWZ0ZXI+ZmFsc2U8L0luc2VydFBhcmFncmFwaEFmdGVyPjxGb250TmFtZSAvPjxGb250U3R5bGU+PEJvbGQ+dHJ1ZTwvQm9sZD48TmFtZSAvPjwvRm9udFN0eWxlPjxGb250U2l6ZT4wPC9Gb250U2l6ZT48VGV4dD5Vbml2ZXJzYWwgRGVjbGFyYXRpb24gb2YgSHVtYW4gUmlnaHRzPC9UZXh0PjwvVGV4dFVuaXQ+PFRleHRVbml0PjxJbnNlcnRQYXJhZ3JhcGhBZnRlcj5mYWxzZTwvSW5zZXJ0UGFyYWdyYXBoQWZ0ZXI+PEZvbnROYW1lIC8+PEZvbnRTdHlsZT48TmV1dHJhbD50cnVlPC9OZXV0cmFsPjxOYW1lIC8+PC9Gb250U3R5bGU+PEZvbnRTaXplPjA8L0ZvbnRTaXplPjxUZXh0Pi4gVW5pdGVkIE5hdGlvbnMgR2VuZXJhbCBBc3NlbWJseS4gPC9UZXh0PjwvVGV4dFVuaXQ+PFRleHRVbml0PjxJbnNlcnRQYXJhZ3JhcGhBZnRlcj5mYWxzZTwvSW5zZXJ0UGFyYWdyYXBoQWZ0ZXI+PEZvbnROYW1lIC8+PEZvbnRTdHlsZT48VW5kZXJsaW5lPnRydWU8L1VuZGVybGluZT48TmFtZSAvPjwvRm9udFN0eWxlPjxGb250U2l6ZT4wPC9Gb250U2l6ZT48VGV4dD5odHRwOi8vd3d3Lm9oY2hyLm9yZy9FTi9VREhSL1BhZ2VzL0xhbmd1YWdlLmFzcHg/TGFuZ0lEPWVuZzwvVGV4dD48L1RleHRVbml0PjxUZXh0VW5pdD48SW5zZXJ0UGFyYWdyYXBoQWZ0ZXI+dHJ1ZTwvSW5zZXJ0UGFyYWdyYXBoQWZ0ZXI+PEZvbnROYW1lIC8+PEZvbnRTdHlsZT48TmV1dHJhbD50cnVlPC9OZXV0cmFsPjxOYW1lIC8+PC9Gb250U3R5bGU+PEZvbnRTaXplPjA8L0ZvbnRTaXplPjxUZXh0Pi48L1RleHQ+PC9UZXh0VW5pdD48VGV4dFVuaXQ+PEluc2VydFBhcmFncmFwaEFmdGVyPmZhbHNlPC9JbnNlcnRQYXJhZ3JhcGhBZnRlcj48Rm9udE5hbWUgLz48Rm9udFN0eWxlPjxOZXV0cmFsPnRydWU8L05ldXRyYWw+PE5hbWUgLz48L0ZvbnRTdHlsZT48Rm9udFNpemU+MDwvRm9udFNpemU+PFRleHQ+VU5FUCAoMjAxMyk6IDwvVGV4dD48L1RleHRVbml0PjxUZXh0VW5pdD48SW5zZXJ0UGFyYWdyYXBoQWZ0ZXI+ZmFsc2U8L0luc2VydFBhcmFncmFwaEFmdGVyPjxGb250TmFtZSAvPjxGb250U3R5bGU+PEJvbGQ+dHJ1ZTwvQm9sZD48TmFtZSAvPjwvRm9udFN0eWxlPjxGb250U2l6ZT4wPC9Gb250U2l6ZT48VGV4dD5NaW5hbWF0YSBDb252ZW50aW9uIG9uIE1lcmN1cnkuIFRleHQgYW5kIEFubmV4ZXM8L1RleHQ+PC9UZXh0VW5pdD48VGV4dFVuaXQ+PEluc2VydFBhcmFncmFwaEFmdGVyPmZhbHNlPC9JbnNlcnRQYXJhZ3JhcGhBZnRlcj48Rm9udE5hbWUgLz48Rm9udFN0eWxlPjxOZXV0cmFsPnRydWU8L05ldXRyYWw+PE5hbWUgLz48L0ZvbnRTdHlsZT48Rm9udFNpemU+MDwvRm9udFNpemU+PFRleHQ+LiBVTkVQLiBHZW5ldmEgKENIKS4gPC9UZXh0PjwvVGV4dFVuaXQ+PFRleHRVbml0PjxJbnNlcnRQYXJhZ3JhcGhBZnRlcj5mYWxzZTwvSW5zZXJ0UGFyYWdyYXBoQWZ0ZXI+PEZvbnROYW1lIC8+PEZvbnRTdHlsZT48VW5kZXJsaW5lPnRydWU8L1VuZGVybGluZT48TmFtZSAvPjwvRm9udFN0eWxlPjxGb250U2l6ZT4wPC9Gb250U2l6ZT48VGV4dD5odHRwOi8vbWVyY3VyeWNvbnZlbnRpb24ub3JnL1BvcnRhbHMvMTEvZG9jdW1lbnRzL0Jvb2tsZXRzL01pbmFtYXRhJTIwQ29udmVudGlvbiUyMG9uJTIwTWVyY3VyeV9ib29rbGV0X0VuZ2xpc2gucGRmPC9UZXh0PjwvVGV4dFVuaXQ+PFRleHRVbml0PjxJbnNlcnRQYXJhZ3JhcGhBZnRlcj50cnVlPC9JbnNlcnRQYXJhZ3JhcGhBZnRlcj48Rm9udE5hbWUgLz48Rm9udFN0eWxlPjxOZXV0cmFsPnRydWU8L05ldXRyYWw+PE5hbWUgLz48L0ZvbnRTdHlsZT48Rm9udFNpemU+MDwvRm9udFNpemU+PFRleHQ+LjwvVGV4dD48L1RleHRVbml0PjxUZXh0VW5pdD48SW5zZXJ0UGFyYWdyYXBoQWZ0ZXI+ZmFsc2U8L0luc2VydFBhcmFncmFwaEFmdGVyPjxGb250TmFtZSAvPjxGb250U3R5bGU+PE5ldXRyYWw+dHJ1ZTwvTmV1dHJhbD48TmFtZSAvPjwvRm9udFN0eWxlPjxGb250U2l6ZT4wPC9Gb250U2l6ZT48VGV4dD5WaWxsZWdhcywgQ3Jpc3RpbmE7IFdlaW5iZXJnLCBSdWJ5OyBMZXZpbiwgRXN0ZWxsZTsgSHVuZCwgS2lyc3RlbiAoMjAxMik6IDwvVGV4dD48L1RleHRVbml0PjxUZXh0VW5pdD48SW5zZXJ0UGFyYWdyYXBoQWZ0ZXI+ZmFsc2U8L0luc2VydFBhcmFncmFwaEFmdGVyPjxGb250TmFtZSAvPjxGb250U3R5bGU+PEJvbGQ+dHJ1ZTwvQm9sZD48TmFtZSAvPjwvRm9udFN0eWxlPjxGb250U2l6ZT4wPC9Gb250U2l6ZT48VGV4dD5HbG9iYWwtU29sdXRpb25zLVN0dWR5LiBBcnRpc2FuYWwgYW5kIHNtYWxsLXNjYWxlIG1pbmluZyBpbiBwcm90ZWN0ZWQgYXJlYXMgYW5kIGNyaXRpY2FsIGVjb3N5c3RlbXMgcHJvZ3JhbW1lLiBBIGdsb2JhbCBzb2x1dGlvbnMgc3R1ZHk8L1RleHQ+PC9UZXh0VW5pdD48VGV4dFVuaXQ+PEluc2VydFBhcmFncmFwaEFmdGVyPmZhbHNlPC9JbnNlcnRQYXJhZ3JhcGhBZnRlcj48Rm9udE5hbWUgLz48Rm9udFN0eWxlPjxOZXV0cmFsPnRydWU8L05ldXRyYWw+PE5hbWUgLz48L0ZvbnRTdHlsZT48Rm9udFNpemU+MDwvRm9udFNpemU+PFRleHQ+LiBBU00tUEFDRS4gPC9UZXh0PjwvVGV4dFVuaXQ+PFRleHRVbml0PjxJbnNlcnRQYXJhZ3JhcGhBZnRlcj5mYWxzZTwvSW5zZXJ0UGFyYWdyYXBoQWZ0ZXI+PEZvbnROYW1lIC8+PEZvbnRTdHlsZT48VW5kZXJsaW5lPnRydWU8L1VuZGVybGluZT48TmFtZSAvPjwvRm9udFN0eWxlPjxGb250U2l6ZT4wPC9Gb250U2l6ZT48VGV4dD5odHRwOi8vd3d3Lmxldmluc291cmNlcy5jb20vYXNzZXRzL3BhZ2VzL0dsb2JhbC1Tb2x1dGlvbnMtU3R1ZHkucGRmPC9UZXh0PjwvVGV4dFVuaXQ+PFRleHRVbml0PjxJbnNlcnRQYXJhZ3JhcGhBZnRlcj50cnVlPC9JbnNlcnRQYXJhZ3JhcGhBZnRlcj48Rm9udE5hbWUgLz48Rm9udFN0eWxlPjxOZXV0cmFsPnRydWU8L05ldXRyYWw+PE5hbWUgLz48L0ZvbnRTdHlsZT48Rm9udFNpemU+MDwvRm9udFNpemU+PFRleHQ+LjwvVGV4dD48L1RleHRVbml0PjxUZXh0VW5pdD48SW5zZXJ0UGFyYWdyYXBoQWZ0ZXI+ZmFsc2U8L0luc2VydFBhcmFncmFwaEFmdGVyPjxGb250TmFtZSAvPjxGb250U3R5bGU+PE5ldXRyYWw+dHJ1ZTwvTmV1dHJhbD48TmFtZSAvPjwvRm9udFN0eWxlPjxGb250U2l6ZT4wPC9Gb250U2l6ZT48VGV4dD5WUDogPC9UZXh0PjwvVGV4dFVuaXQ+PFRleHRVbml0PjxJbnNlcnRQYXJhZ3JhcGhBZnRlcj5mYWxzZTwvSW5zZXJ0UGFyYWdyYXBoQWZ0ZXI+PEZvbnROYW1lIC8+PEZvbnRTdHlsZT48Qm9sZD50cnVlPC9Cb2xkPjxOYW1lIC8+PC9Gb250U3R5bGU+PEZvbnRTaXplPjA8L0ZvbnRTaXplPjxUZXh0PlZvbHVudGFyeSBQcmluY2lwbGVzIG9uIFNlY3VyaXR5IGFuZCBIdW1hbiBSaWdodHMuIDwvVGV4dD48L1RleHRVbml0PjxUZXh0VW5pdD48SW5zZXJ0UGFyYWdyYXBoQWZ0ZXI+ZmFsc2U8L0luc2VydFBhcmFncmFwaEFmdGVyPjxGb250TmFtZSAvPjxGb250U3R5bGU+PFVuZGVybGluZT50cnVlPC9VbmRlcmxpbmU+PE5hbWUgLz48L0ZvbnRTdHlsZT48Rm9udFNpemU+MDwvRm9udFNpemU+PFRleHQ+aHR0cDovL3d3dy52b2x1bnRhcnlwcmluY2lwbGVzLm9yZy93cC1jb250ZW50L3VwbG9hZHMvMjAxMy8wMy92b2x1bnRhcnlfcHJpbmNpcGxlc19lbmdsaXNoLnBkZjwvVGV4dD48L1RleHRVbml0PjxUZXh0VW5pdD48SW5zZXJ0UGFyYWdyYXBoQWZ0ZXI+ZmFsc2U8L0luc2VydFBhcmFncmFwaEFmdGVyPjxGb250TmFtZSAvPjxGb250U3R5bGU+PE5ldXRyYWw+dHJ1ZTwvTmV1dHJhbD48TmFtZSAvPjwvRm9udFN0eWxlPjxGb250U2l6ZT4wPC9Gb250U2l6ZT48VGV4dD4uPC9UZXh0PjwvVGV4dFVuaXQ+PC9UZXh0VW5pdHM+PC9DaXRhdGlvbj48L0NpdGF0aW9ucz48L0JpYmxpb2dyYXBoeUNpdGF0aW9uPjwvQmlibGlvZ3JhcGh5Pg==</w:instrText>
      </w:r>
      <w:r>
        <w:fldChar w:fldCharType="separate"/>
      </w:r>
      <w:bookmarkStart w:id="374" w:name="__Fieldmark__5285_187408736"/>
      <w:r>
        <w:t>O</w:t>
      </w:r>
      <w:bookmarkStart w:id="375" w:name="__Fieldmark__43793_1435017116"/>
      <w:r>
        <w:t>C</w:t>
      </w:r>
      <w:bookmarkStart w:id="376" w:name="__Fieldmark__24390_1435017116"/>
      <w:r>
        <w:t>D</w:t>
      </w:r>
      <w:bookmarkStart w:id="377" w:name="__Fieldmark__11272_1435017116"/>
      <w:r>
        <w:t>E</w:t>
      </w:r>
      <w:bookmarkStart w:id="378" w:name="__Fieldmark__6132_2621159314"/>
      <w:r>
        <w:t xml:space="preserve"> </w:t>
      </w:r>
      <w:bookmarkStart w:id="379" w:name="_CTVL001aa6fd902e1114225bb5fb6972632bb7b"/>
      <w:r>
        <w:t xml:space="preserve">(2016b): </w:t>
      </w:r>
      <w:r>
        <w:rPr>
          <w:b/>
        </w:rPr>
        <w:t>Guide OCDE sur le devoir  de diligence pour des  chaînes d’approvisionnement  responsables en minerais  provenant de zones de conflit  ou à haut risque</w:t>
      </w:r>
      <w:r>
        <w:t xml:space="preserve">. Troisième édition. Publication de l’OCDE. Paris (France), ISBN: 9789264252479. </w:t>
      </w:r>
      <w:r>
        <w:rPr>
          <w:u w:val="single"/>
        </w:rPr>
        <w:t>https://www.oecd.org/fr/daf/inv/mne/Guide-OCDE-Devoir-Diligence-Minerais-%20Edition3.pdf</w:t>
      </w:r>
      <w:r>
        <w:t>.</w:t>
      </w:r>
      <w:bookmarkEnd w:id="375"/>
      <w:bookmarkEnd w:id="376"/>
      <w:bookmarkEnd w:id="377"/>
      <w:bookmarkEnd w:id="378"/>
      <w:bookmarkEnd w:id="379"/>
      <w:bookmarkEnd w:id="374"/>
      <w:r>
        <w:fldChar w:fldCharType="end"/>
      </w:r>
    </w:p>
    <w:p w14:paraId="3C17348C" w14:textId="77777777" w:rsidR="008449AF" w:rsidRDefault="004A5E76">
      <w:pPr>
        <w:pStyle w:val="CitaviBibliographyEntry"/>
      </w:pPr>
      <w:r>
        <w:fldChar w:fldCharType="begin"/>
      </w:r>
      <w:r>
        <w:instrText>ADDIN CITAVI.BIBLIOGRAPHY PD94bWwgdmVyc2lvbj0iMS4wIiBlbmNvZGluZz0idXRmLTE2Ij8+PEJpYmxpb2dyYXBoeT48QWRkSW5WZXJzaW9uPjUuNy4wLjA8L0FkZEluVmVyc2lvbj48SWQ+MDUyYzAzNzYtNzQxOS00ODkzLWE0MGMtZDI0OGNkNjQzZTdiPC9JZD48QmlibGlvZ3JhcGh5Q2l0YXRpb24+PEhlYWRpbmc+PFRleHRVbml0cz48VGV4dFVuaXQ+PEluc2VydFBhcmFncmFwaEFmdGVyPmZhbHNlPC9JbnNlcnRQYXJhZ3JhcGhBZnRlcj48Rm9udE5hbWUgLz48Rm9udFN0eWxlPjxOYW1lIC8+PC9Gb250U3R5bGU+PEZvbnRTaXplPjA8L0ZvbnRTaXplPjwvVGV4dFVuaXQ+PFRleHRVbml0PjxJbnNlcnRQYXJhZ3JhcGhBZnRlcj5mYWxzZTwvSW5zZXJ0UGFyYWdyYXBoQWZ0ZXI+PEZvbnROYW1lIC8+PEZvbnRTdHlsZT48TmFtZT5DaXRhdmkgQmlibGlvZ3JhcGh5IEVudHJ5PC9OYW1lPjwvRm9udFN0eWxlPjxGb250U2l6ZT4wPC9Gb250U2l6ZT48L1RleHRVbml0PjwvVGV4dFVuaXRzPjwvSGVhZGluZz48Q2l0YXRpb25zPjxDaXRhdGlvbj48VGV4dFVuaXRzPjxUZXh0VW5pdD48SW5zZXJ0UGFyYWdyYXBoQWZ0ZXI+ZmFsc2U8L0luc2VydFBhcmFncmFwaEFmdGVyPjxGb250TmFtZSAvPjxGb250U3R5bGU+PE5ldXRyYWw+dHJ1ZTwvTmV1dHJhbD48TmFtZSAvPjwvRm9udFN0eWxlPjxGb250U2l6ZT4wPC9Gb250U2l6ZT48VGV4dD5JRkM7IElDTU0gKDIwMDkpOiA8L1RleHQ+PC9UZXh0VW5pdD48VGV4dFVuaXQ+PEluc2VydFBhcmFncmFwaEFmdGVyPmZhbHNlPC9JbnNlcnRQYXJhZ3JhcGhBZnRlcj48Rm9udE5hbWUgLz48Rm9udFN0eWxlPjxCb2xkPnRydWU8L0JvbGQ+PE5hbWUgLz48L0ZvbnRTdHlsZT48Rm9udFNpemU+MDwvRm9udFNpemU+PFRleHQ+V29ya2luZyBUb2dldGhlci4gSG93IGxhcmdlLXNjYWxlIG1pbmluZyBjYW4gZW5nYWdlIHdpdGggYXJ0aXNhbmFsIGFuZCBzbWFsbC1zY2FsZSBtaW5lcnM8L1RleHQ+PC9UZXh0VW5pdD48VGV4dFVuaXQ+PEluc2VydFBhcmFncmFwaEFmdGVyPmZhbHNlPC9JbnNlcnRQYXJhZ3JhcGhBZnRlcj48Rm9udE5hbWUgLz48Rm9udFN0eWxlPjxOZXV0cmFsPnRydWU8L05ldXRyYWw+PE5hbWUgLz48L0ZvbnRTdHlsZT48Rm9udFNpemU+MDwvRm9udFNpemU+PFRleHQ+LiBXYXNoaW5ndG9uLCBELkMuIDwvVGV4dD48L1RleHRVbml0PjxUZXh0VW5pdD48SW5zZXJ0UGFyYWdyYXBoQWZ0ZXI+ZmFsc2U8L0luc2VydFBhcmFncmFwaEFmdGVyPjxGb250TmFtZSAvPjxGb250U3R5bGU+PFVuZGVybGluZT50cnVlPC9VbmRlcmxpbmU+PE5hbWUgLz48L0ZvbnRTdHlsZT48Rm9udFNpemU+MDwvRm9udFNpemU+PFRleHQ+aHR0cHM6Ly93d3cuY29tbWRldi5vcmcvd3AtY29udGVudC91cGxvYWRzLzIwMTUvMDYvV29ya2luZy10b2dldGhlci1Ib3ctbGFyZ2Utc2NhbGUtbWluaW5nLWNhbi1lbmdhZ2Utd2l0aC1hcnRpc2FuYWwtYW5kLXNtYWxsLXNjYWxlLW1pbmVycy5wZGY8L1RleHQ+PC9UZXh0VW5pdD48VGV4dFVuaXQ+PEluc2VydFBhcmFncmFwaEFmdGVyPnRydWU8L0luc2VydFBhcmFncmFwaEFmdGVyPjxGb250TmFtZSAvPjxGb250U3R5bGU+PE5ldXRyYWw+dHJ1ZTwvTmV1dHJhbD48TmFtZSAvPjwvRm9udFN0eWxlPjxGb250U2l6ZT4wPC9Gb250U2l6ZT48VGV4dD4uPC9UZXh0PjwvVGV4dFVuaXQ+PFRleHRVbml0PjxJbnNlcnRQYXJhZ3JhcGhBZnRlcj5mYWxzZTwvSW5zZXJ0UGFyYWdyYXBoQWZ0ZXI+PEZvbnROYW1lIC8+PEZvbnRTdHlsZT48TmV1dHJhbD50cnVlPC9OZXV0cmFsPjxOYW1lIC8+PC9Gb250U3R5bGU+PEZvbnRTaXplPjA8L0ZvbnRTaXplPjxUZXh0PklMTyAoMTk3Myk6IDwvVGV4dD48L1RleHRVbml0PjxUZXh0VW5pdD48SW5zZXJ0UGFyYWdyYXBoQWZ0ZXI+ZmFsc2U8L0luc2VydFBhcmFncmFwaEFmdGVyPjxGb250TmFtZSAvPjxGb250U3R5bGU+PEJvbGQ+dHJ1ZTwvQm9sZD48TmFtZSAvPjwvRm9udFN0eWxlPjxGb250U2l6ZT4wPC9Gb250U2l6ZT48VGV4dD5JTE8gQ29udmVudGlvbiAxMzggb24gTWluaW11bSBBZ2U8L1RleHQ+PC9UZXh0VW5pdD48VGV4dFVuaXQ+PEluc2VydFBhcmFncmFwaEFmdGVyPmZhbHNlPC9JbnNlcnRQYXJhZ3JhcGhBZnRlcj48Rm9udE5hbWUgLz48Rm9udFN0eWxlPjxOZXV0cmFsPnRydWU8L05ldXRyYWw+PE5hbWUgLz48L0ZvbnRTdHlsZT48Rm9udFNpemU+MDwvRm9udFNpemU+PFRleHQ+LiBJTE8uIEdlbmV2YSAoQ0gpLiA8L1RleHQ+PC9UZXh0VW5pdD48VGV4dFVuaXQ+PEluc2VydFBhcmFncmFwaEFmdGVyPmZhbHNlPC9JbnNlcnRQYXJhZ3JhcGhBZnRlcj48Rm9udE5hbWUgLz48Rm9udFN0eWxlPjxVbmRlcmxpbmU+dHJ1ZTwvVW5kZXJsaW5lPjxOYW1lIC8+PC9Gb250U3R5bGU+PEZvbnRTaXplPjA8L0ZvbnRTaXplPjxUZXh0Pmh0dHA6Ly9ibHVlLmxpbS5pbG8ub3JnL2NhcmlibGV4L3BkZnMvSUxPX0NvbnZlbnRpb25fMTM4LnBkZjwvVGV4dD48L1RleHRVbml0PjxUZXh0VW5pdD48SW5zZXJ0UGFyYWdyYXBoQWZ0ZXI+dHJ1ZTwvSW5zZXJ0UGFyYWdyYXBoQWZ0ZXI+PEZvbnROYW1lIC8+PEZvbnRTdHlsZT48TmV1dHJhbD50cnVlPC9OZXV0cmFsPjxOYW1lIC8+PC9Gb250U3R5bGU+PEZvbnRTaXplPjA8L0ZvbnRTaXplPjxUZXh0Pi48L1RleHQ+PC9UZXh0VW5pdD48VGV4dFVuaXQ+PEluc2VydFBhcmFncmFwaEFmdGVyPmZhbHNlPC9JbnNlcnRQYXJhZ3JhcGhBZnRlcj48Rm9udE5hbWUgLz48Rm9udFN0eWxlPjxOZXV0cmFsPnRydWU8L05ldXRyYWw+PE5hbWUgLz48L0ZvbnRTdHlsZT48Rm9udFNpemU+MDwvRm9udFNpemU+PFRleHQ+SUxPICgxOTk5KTogPC9UZXh0PjwvVGV4dFVuaXQ+PFRleHRVbml0PjxJbnNlcnRQYXJhZ3JhcGhBZnRlcj5mYWxzZTwvSW5zZXJ0UGFyYWdyYXBoQWZ0ZXI+PEZvbnROYW1lIC8+PEZvbnRTdHlsZT48Qm9sZD50cnVlPC9Cb2xkPjxOYW1lIC8+PC9Gb250U3R5bGU+PEZvbnRTaXplPjA8L0ZvbnRTaXplPjxUZXh0PklMTyBDb252ZW50aW9uIDE4MiBvbiBXb3JzdCBGb3JtcyBvZiBDaGlsZCBMYWJvdXI8L1RleHQ+PC9UZXh0VW5pdD48VGV4dFVuaXQ+PEluc2VydFBhcmFncmFwaEFmdGVyPmZhbHNlPC9JbnNlcnRQYXJhZ3JhcGhBZnRlcj48Rm9udE5hbWUgLz48Rm9udFN0eWxlPjxOZXV0cmFsPnRydWU8L05ldXRyYWw+PE5hbWUgLz48L0ZvbnRTdHlsZT48Rm9udFNpemU+MDwvRm9udFNpemU+PFRleHQ+LiBJTE8uIEdlbmV2YSAoQ0gpLiA8L1RleHQ+PC9UZXh0VW5pdD48VGV4dFVuaXQ+PEluc2VydFBhcmFncmFwaEFmdGVyPmZhbHNlPC9JbnNlcnRQYXJhZ3JhcGhBZnRlcj48Rm9udE5hbWUgLz48Rm9udFN0eWxlPjxVbmRlcmxpbmU+dHJ1ZTwvVW5kZXJsaW5lPjxOYW1lIC8+PC9Gb250U3R5bGU+PEZvbnRTaXplPjA8L0ZvbnRTaXplPjxUZXh0Pmh0dHA6Ly9ibHVlLmxpbS5pbG8ub3JnL2NhcmlibGV4L3BkZnMvSUxPX0NvbnZlbnRpb25fMTgyLnBkZjwvVGV4dD48L1RleHRVbml0PjxUZXh0VW5pdD48SW5zZXJ0UGFyYWdyYXBoQWZ0ZXI+dHJ1ZTwvSW5zZXJ0UGFyYWdyYXBoQWZ0ZXI+PEZvbnROYW1lIC8+PEZvbnRTdHlsZT48TmV1dHJhbD50cnVlPC9OZXV0cmFsPjxOYW1lIC8+PC9Gb250U3R5bGU+PEZvbnRTaXplPjA8L0ZvbnRTaXplPjxUZXh0Pi48L1RleHQ+PC9UZXh0VW5pdD48VGV4dFVuaXQ+PEluc2VydFBhcmFncmFwaEFmdGVyPmZhbHNlPC9JbnNlcnRQYXJhZ3JhcGhBZnRlcj48Rm9udE5hbWUgLz48Rm9udFN0eWxlPjxOZXV0cmFsPnRydWU8L05ldXRyYWw+PE5hbWUgLz48L0ZvbnRTdHlsZT48Rm9udFNpemU+MDwvRm9udFNpemU+PFRleHQ+S2lja2xlciwgS2Fyb2xpbmU7IEZyYW5rZW4sIEd1ZHJ1biAoMjAxNyk6IDwvVGV4dD48L1RleHRVbml0PjxUZXh0VW5pdD48SW5zZXJ0UGFyYWdyYXBoQWZ0ZXI+ZmFsc2U8L0luc2VydFBhcmFncmFwaEFmdGVyPjxGb250TmFtZSAvPjxGb250U3R5bGU+PEJvbGQ+dHJ1ZTwvQm9sZD48TmFtZSAvPjwvRm9udFN0eWxlPjxGb250U2l6ZT4wPC9Gb250U2l6ZT48VGV4dD5TdXN0YWluYWJpbGl0eSBTY2hlbWVzIGZvciBNaW5lcmFsIFJlc291cmNlczogQSBDb21wYXJhdGl2ZSBPdmVydmlldzwvVGV4dD48L1RleHRVbml0PjxUZXh0VW5pdD48SW5zZXJ0UGFyYWdyYXBoQWZ0ZXI+ZmFsc2U8L0luc2VydFBhcmFncmFwaEFmdGVyPjxGb250TmFtZSAvPjxGb250U3R5bGU+PE5ldXRyYWw+dHJ1ZTwvTmV1dHJhbD48TmFtZSAvPjwvRm9udFN0eWxlPjxGb250U2l6ZT4wPC9Gb250U2l6ZT48VGV4dD4uIEJHUi4gSGFubm92ZXIgKERFKSwgSVNCTjogOTc4LTMtOTQzNTY2LTkwLTEuIDwvVGV4dD48L1RleHRVbml0PjxUZXh0VW5pdD48SW5zZXJ0UGFyYWdyYXBoQWZ0ZXI+ZmFsc2U8L0luc2VydFBhcmFncmFwaEFmdGVyPjxGb250TmFtZSAvPjxGb250U3R5bGU+PFVuZGVybGluZT50cnVlPC9VbmRlcmxpbmU+PE5hbWUgLz48L0ZvbnRTdHlsZT48Rm9udFNpemU+MDwvRm9udFNpemU+PFRleHQ+aHR0cHM6Ly93d3cuYmdyLmJ1bmQuZGUvRU4vVGhlbWVuL01pbl9yb2hzdG9mZmUvRG93bmxvYWRzL1N1c3RhaW5hYmlsaXR5X1NjaGVtZXNfZm9yX01pbmVyYWxfUmVzb3VyY2VzLnBkZj9fX2Jsb2I9cHVibGljYXRpb25GaWxlJmFtcDt2PTQ8L1RleHQ+PC9UZXh0VW5pdD48VGV4dFVuaXQ+PEluc2VydFBhcmFncmFwaEFmdGVyPnRydWU8L0luc2VydFBhcmFncmFwaEFmdGVyPjxGb250TmFtZSAvPjxGb250U3R5bGU+PE5ldXRyYWw+dHJ1ZTwvTmV1dHJhbD48TmFtZSAvPjwvRm9udFN0eWxlPjxGb250U2l6ZT4wPC9Gb250U2l6ZT48VGV4dD4uPC9UZXh0PjwvVGV4dFVuaXQ+PFRleHRVbml0PjxJbnNlcnRQYXJhZ3JhcGhBZnRlcj5mYWxzZTwvSW5zZXJ0UGFyYWdyYXBoQWZ0ZXI+PEZvbnROYW1lIC8+PEZvbnRTdHlsZT48TmV1dHJhbD50cnVlPC9OZXV0cmFsPjxOYW1lIC8+PC9Gb250U3R5bGU+PEZvbnRTaXplPjA8L0ZvbnRTaXplPjxUZXh0Pk9FQ0QgKDIwMTZhKTogPC9UZXh0PjwvVGV4dFVuaXQ+PFRleHRVbml0PjxJbnNlcnRQYXJhZ3JhcGhBZnRlcj5mYWxzZTwvSW5zZXJ0UGFyYWdyYXBoQWZ0ZXI+PEZvbnROYW1lIC8+PEZvbnRTdHlsZT48Qm9sZD50cnVlPC9Cb2xkPjxOYW1lIC8+PC9Gb250U3R5bGU+PEZvbnRTaXplPjA8L0ZvbnRTaXplPjxUZXh0PkZBUSwgUmVzcG9uc2libGUgU3VwcGx5IENoYWlucyBpbiBBcnRpc2FuYWwgYW5kIFNtYWxsLVNjYWxlIEdvbGQgTWluaW5nLiBJbXBsZW1lbnRpbmcgdGhlIE9FQ0QgRHVlIERpbGlnZW5jZSBHdWlkYW5jZSBmb3IgUmVzcG9uc2libGUgU3VwcGx5IENoYWlucyBvZiBNaW5lcmFscyBmcm9tIENvbmZsaWN0LUFmZmVjdGVkIGFuZCBIaWdoLVJpc2sgQXJlYXMgKEZBUSk8L1RleHQ+PC9UZXh0VW5pdD48VGV4dFVuaXQ+PEluc2VydFBhcmFncmFwaEFmdGVyPmZhbHNlPC9JbnNlcnRQYXJhZ3JhcGhBZnRlcj48Rm9udE5hbWUgLz48Rm9udFN0eWxlPjxOZXV0cmFsPnRydWU8L05ldXRyYWw+PE5hbWUgLz48L0ZvbnRTdHlsZT48Rm9udFNpemU+MDwvRm9udFNpemU+PFRleHQ+LiBPcmdhbmlzYXRpb24gZm9yIEVjb25vbWljIENvLW9wZXJhdGlvbiBhbmQgRGV2ZWxvcG1lbnQgKE9FQ0QpLiBQYXJpcyAoRlIpLiA8L1RleHQ+PC9UZXh0VW5pdD48VGV4dFVuaXQ+PEluc2VydFBhcmFncmFwaEFmdGVyPmZhbHNlPC9JbnNlcnRQYXJhZ3JhcGhBZnRlcj48Rm9udE5hbWUgLz48Rm9udFN0eWxlPjxVbmRlcmxpbmU+dHJ1ZTwvVW5kZXJsaW5lPjxOYW1lIC8+PC9Gb250U3R5bGU+PEZvbnRTaXplPjA8L0ZvbnRTaXplPjxUZXh0Pmh0dHA6Ly9tbmVndWlkZWxpbmVzLm9lY2Qub3JnL0ZBUV9Tb3VyY2luZy1Hb2xkLWZyb20tQVNNLU1pbmVycy5wZGY8L1RleHQ+PC9UZXh0VW5pdD48VGV4dFVuaXQ+PEluc2VydFBhcmFncmFwaEFmdGVyPnRydWU8L0luc2VydFBhcmFncmFwaEFmdGVyPjxGb250TmFtZSAvPjxGb250U3R5bGU+PE5ldXRyYWw+dHJ1ZTwvTmV1dHJhbD48TmFtZSAvPjwvRm9udFN0eWxlPjxGb250U2l6ZT4wPC9Gb250U2l6ZT48VGV4dD4uPC9UZXh0PjwvVGV4dFVuaXQ+PFRleHRVbml0PjxJbnNlcnRQYXJhZ3JhcGhBZnRlcj5mYWxzZTwvSW5zZXJ0UGFyYWdyYXBoQWZ0ZXI+PEZvbnROYW1lIC8+PEZvbnRTdHlsZT48TmV1dHJhbD50cnVlPC9OZXV0cmFsPjxOYW1lIC8+PC9Gb250U3R5bGU+PEZvbnRTaXplPjA8L0ZvbnRTaXplPjxUZXh0Pk9FQ0QgKDIwMTZiKTogPC9UZXh0PjwvVGV4dFVuaXQ+PFRleHRVbml0PjxJbnNlcnRQYXJhZ3JhcGhBZnRlcj5mYWxzZTwvSW5zZXJ0UGFyYWdyYXBoQWZ0ZXI+PEZvbnROYW1lIC8+PEZvbnRTdHlsZT48Qm9sZD50cnVlPC9Cb2xkPjxOYW1lIC8+PC9Gb250U3R5bGU+PEZvbnRTaXplPjA8L0ZvbnRTaXplPjxUZXh0Pk9FQ0QgRHVlIERpbGlnZW5jZSBHdWlkYW5jZSBmb3IgUmVzcG9uc2libGUgU3VwcGx5IENoYWlucyBvZiBNaW5lcmFscyBmcm9tIENvbmZsaWN0LUFmZmVjdGVkIGFuZCBIaWdoLVJpc2sgQXJlYXM8L1RleHQ+PC9UZXh0VW5pdD48VGV4dFVuaXQ+PEluc2VydFBhcmFncmFwaEFmdGVyPmZhbHNlPC9JbnNlcnRQYXJhZ3JhcGhBZnRlcj48Rm9udE5hbWUgLz48Rm9udFN0eWxlPjxOZXV0cmFsPnRydWU8L05ldXRyYWw+PE5hbWUgLz48L0ZvbnRTdHlsZT48Rm9udFNpemU+MDwvRm9udFNpemU+PFRleHQ+LiBUaGlyZCBFZGl0aW9uLiBPRUNEIFB1Ymxpc2hpbmcuIFBhcmlzIChGUiksIElTQk46IDk3ODkyNjQyNTI0NzkuIDwvVGV4dD48L1RleHRVbml0PjxUZXh0VW5pdD48SW5zZXJ0UGFyYWdyYXBoQWZ0ZXI+ZmFsc2U8L0luc2VydFBhcmFncmFwaEFmdGVyPjxGb250TmFtZSAvPjxGb250U3R5bGU+PFVuZGVybGluZT50cnVlPC9VbmRlcmxpbmU+PE5hbWUgLz48L0ZvbnRTdHlsZT48Rm9udFNpemU+MDwvRm9udFNpemU+PFRleHQ+aHR0cDovL3d3dy5vZWNkLm9yZy9kYWYvaW52L21uZS9PRUNELUR1ZS1EaWxpZ2VuY2UtR3VpZGFuY2UtTWluZXJhbHMtRWRpdGlvbjMucGRmPC9UZXh0PjwvVGV4dFVuaXQ+PFRleHRVbml0PjxJbnNlcnRQYXJhZ3JhcGhBZnRlcj50cnVlPC9JbnNlcnRQYXJhZ3JhcGhBZnRlcj48Rm9udE5hbWUgLz48Rm9udFN0eWxlPjxOZXV0cmFsPnRydWU8L05ldXRyYWw+PE5hbWUgLz48L0ZvbnRTdHlsZT48Rm9udFNpemU+MDwvRm9udFNpemU+PFRleHQ+LjwvVGV4dD48L1RleHRVbml0PjxUZXh0VW5pdD48SW5zZXJ0UGFyYWdyYXBoQWZ0ZXI+ZmFsc2U8L0luc2VydFBhcmFncmFwaEFmdGVyPjxGb250TmFtZSAvPjxGb250U3R5bGU+PE5ldXRyYWw+dHJ1ZTwvTmV1dHJhbD48TmFtZSAvPjwvRm9udFN0eWxlPjxGb250U2l6ZT4wPC9Gb250U2l6ZT48VGV4dD5PRUNEICgyMDE3KTogPC9UZXh0PjwvVGV4dFVuaXQ+PFRleHRVbml0PjxJbnNlcnRQYXJhZ3JhcGhBZnRlcj5mYWxzZTwvSW5zZXJ0UGFyYWdyYXBoQWZ0ZXI+PEZvbnROYW1lIC8+PEZvbnRTdHlsZT48Qm9sZD50cnVlPC9Cb2xkPjxOYW1lIC8+PC9Gb250U3R5bGU+PEZvbnRTaXplPjA8L0ZvbnRTaXplPjxUZXh0PlByYWN0aWNhbCBhY3Rpb25zIGZvciBjb21wYW5pZXMgdG8gaWRlbnRpZnkgYW5kIGFkZHJlc3MgdGhlIHdvcnN0IGZvcm1zIG9mIGNoaWxkIGxhYm91ciBpbiBtaW5lcmFsIHN1cHBseSBjaGFpbnM8L1RleHQ+PC9UZXh0VW5pdD48VGV4dFVuaXQ+PEluc2VydFBhcmFncmFwaEFmdGVyPmZhbHNlPC9JbnNlcnRQYXJhZ3JhcGhBZnRlcj48Rm9udE5hbWUgLz48Rm9udFN0eWxlPjxOZXV0cmFsPnRydWU8L05ldXRyYWw+PE5hbWUgLz48L0ZvbnRTdHlsZT48Rm9udFNpemU+MDwvRm9udFNpemU+PFRleHQ+LiBPRUNELiBQYXJpcyAoRlIpLiA8L1RleHQ+PC9UZXh0VW5pdD48VGV4dFVuaXQ+PEluc2VydFBhcmFncmFwaEFmdGVyPmZhbHNlPC9JbnNlcnRQYXJhZ3JhcGhBZnRlcj48Rm9udE5hbWUgLz48Rm9udFN0eWxlPjxVbmRlcmxpbmU+dHJ1ZTwvVW5kZXJsaW5lPjxOYW1lIC8+PC9Gb250U3R5bGU+PEZvbnRTaXplPjA8L0ZvbnRTaXplPjxUZXh0Pmh0dHBzOi8vbW5lZ3VpZGVsaW5lcy5vZWNkLm9yZy9QcmFjdGljYWwtYWN0aW9ucy1mb3Itd29yc3QtZm9ybXMtb2YtY2hpbGQtbGFib3VyLW1pbmluZy1zZWN0b3IucGRmPC9UZXh0PjwvVGV4dFVuaXQ+PFRleHRVbml0PjxJbnNlcnRQYXJhZ3JhcGhBZnRlcj50cnVlPC9JbnNlcnRQYXJhZ3JhcGhBZnRlcj48Rm9udE5hbWUgLz48Rm9udFN0eWxlPjxOZXV0cmFsPnRydWU8L05ldXRyYWw+PE5hbWUgLz48L0ZvbnRTdHlsZT48Rm9udFNpemU+MDwvRm9udFNpemU+PFRleHQ+LjwvVGV4dD48L1RleHRVbml0PjxUZXh0VW5pdD48SW5zZXJ0UGFyYWdyYXBoQWZ0ZXI+ZmFsc2U8L0luc2VydFBhcmFncmFwaEFmdGVyPjxGb250TmFtZSAvPjxGb250U3R5bGU+PE5ldXRyYWw+dHJ1ZTwvTmV1dHJhbD48TmFtZSAvPjwvRm9udFN0eWxlPjxGb250U2l6ZT4wPC9Gb250U2l6ZT48VGV4dD5VTiAoMTk0OCk6IDwvVGV4dD48L1RleHRVbml0PjxUZXh0VW5pdD48SW5zZXJ0UGFyYWdyYXBoQWZ0ZXI+ZmFsc2U8L0luc2VydFBhcmFncmFwaEFmdGVyPjxGb250TmFtZSAvPjxGb250U3R5bGU+PEJvbGQ+dHJ1ZTwvQm9sZD48TmFtZSAvPjwvRm9udFN0eWxlPjxGb250U2l6ZT4wPC9Gb250U2l6ZT48VGV4dD5Vbml2ZXJzYWwgRGVjbGFyYXRpb24gb2YgSHVtYW4gUmlnaHRzPC9UZXh0PjwvVGV4dFVuaXQ+PFRleHRVbml0PjxJbnNlcnRQYXJhZ3JhcGhBZnRlcj5mYWxzZTwvSW5zZXJ0UGFyYWdyYXBoQWZ0ZXI+PEZvbnROYW1lIC8+PEZvbnRTdHlsZT48TmV1dHJhbD50cnVlPC9OZXV0cmFsPjxOYW1lIC8+PC9Gb250U3R5bGU+PEZvbnRTaXplPjA8L0ZvbnRTaXplPjxUZXh0Pi4gVW5pdGVkIE5hdGlvbnMgR2VuZXJhbCBBc3NlbWJseS4gPC9UZXh0PjwvVGV4dFVuaXQ+PFRleHRVbml0PjxJbnNlcnRQYXJhZ3JhcGhBZnRlcj5mYWxzZTwvSW5zZXJ0UGFyYWdyYXBoQWZ0ZXI+PEZvbnROYW1lIC8+PEZvbnRTdHlsZT48VW5kZXJsaW5lPnRydWU8L1VuZGVybGluZT48TmFtZSAvPjwvRm9udFN0eWxlPjxGb250U2l6ZT4wPC9Gb250U2l6ZT48VGV4dD5odHRwOi8vd3d3Lm9oY2hyLm9yZy9FTi9VREhSL1BhZ2VzL0xhbmd1YWdlLmFzcHg/TGFuZ0lEPWVuZzwvVGV4dD48L1RleHRVbml0PjxUZXh0VW5pdD48SW5zZXJ0UGFyYWdyYXBoQWZ0ZXI+dHJ1ZTwvSW5zZXJ0UGFyYWdyYXBoQWZ0ZXI+PEZvbnROYW1lIC8+PEZvbnRTdHlsZT48TmV1dHJhbD50cnVlPC9OZXV0cmFsPjxOYW1lIC8+PC9Gb250U3R5bGU+PEZvbnRTaXplPjA8L0ZvbnRTaXplPjxUZXh0Pi48L1RleHQ+PC9UZXh0VW5pdD48VGV4dFVuaXQ+PEluc2VydFBhcmFncmFwaEFmdGVyPmZhbHNlPC9JbnNlcnRQYXJhZ3JhcGhBZnRlcj48Rm9udE5hbWUgLz48Rm9udFN0eWxlPjxOZXV0cmFsPnRydWU8L05ldXRyYWw+PE5hbWUgLz48L0ZvbnRTdHlsZT48Rm9udFNpemU+MDwvRm9udFNpemU+PFRleHQ+VU5FUCAoMjAxMyk6IDwvVGV4dD48L1RleHRVbml0PjxUZXh0VW5pdD48SW5zZXJ0UGFyYWdyYXBoQWZ0ZXI+ZmFsc2U8L0luc2VydFBhcmFncmFwaEFmdGVyPjxGb250TmFtZSAvPjxGb250U3R5bGU+PEJvbGQ+dHJ1ZTwvQm9sZD48TmFtZSAvPjwvRm9udFN0eWxlPjxGb250U2l6ZT4wPC9Gb250U2l6ZT48VGV4dD5NaW5hbWF0YSBDb252ZW50aW9uIG9uIE1lcmN1cnkuIFRleHQgYW5kIEFubmV4ZXM8L1RleHQ+PC9UZXh0VW5pdD48VGV4dFVuaXQ+PEluc2VydFBhcmFncmFwaEFmdGVyPmZhbHNlPC9JbnNlcnRQYXJhZ3JhcGhBZnRlcj48Rm9udE5hbWUgLz48Rm9udFN0eWxlPjxOZXV0cmFsPnRydWU8L05ldXRyYWw+PE5hbWUgLz48L0ZvbnRTdHlsZT48Rm9udFNpemU+MDwvRm9udFNpemU+PFRleHQ+LiBVTkVQLiBHZW5ldmEgKENIKS4gPC9UZXh0PjwvVGV4dFVuaXQ+PFRleHRVbml0PjxJbnNlcnRQYXJhZ3JhcGhBZnRlcj5mYWxzZTwvSW5zZXJ0UGFyYWdyYXBoQWZ0ZXI+PEZvbnROYW1lIC8+PEZvbnRTdHlsZT48VW5kZXJsaW5lPnRydWU8L1VuZGVybGluZT48TmFtZSAvPjwvRm9udFN0eWxlPjxGb250U2l6ZT4wPC9Gb250U2l6ZT48VGV4dD5odHRwOi8vbWVyY3VyeWNvbnZlbnRpb24ub3JnL1BvcnRhbHMvMTEvZG9jdW1lbnRzL0Jvb2tsZXRzL01pbmFtYXRhJTIwQ29udmVudGlvbiUyMG9uJTIwTWVyY3VyeV9ib29rbGV0X0VuZ2xpc2gucGRmPC9UZXh0PjwvVGV4dFVuaXQ+PFRleHRVbml0PjxJbnNlcnRQYXJhZ3JhcGhBZnRlcj50cnVlPC9JbnNlcnRQYXJhZ3JhcGhBZnRlcj48Rm9udE5hbWUgLz48Rm9udFN0eWxlPjxOZXV0cmFsPnRydWU8L05ldXRyYWw+PE5hbWUgLz48L0ZvbnRTdHlsZT48Rm9udFNpemU+MDwvRm9udFNpemU+PFRleHQ+LjwvVGV4dD48L1RleHRVbml0PjxUZXh0VW5pdD48SW5zZXJ0UGFyYWdyYXBoQWZ0ZXI+ZmFsc2U8L0luc2VydFBhcmFncmFwaEFmdGVyPjxGb250TmFtZSAvPjxGb250U3R5bGU+PE5ldXRyYWw+dHJ1ZTwvTmV1dHJhbD48TmFtZSAvPjwvRm9udFN0eWxlPjxGb250U2l6ZT4wPC9Gb250U2l6ZT48VGV4dD5WaWxsZWdhcywgQ3Jpc3RpbmE7IFdlaW5iZXJnLCBSdWJ5OyBMZXZpbiwgRXN0ZWxsZTsgSHVuZCwgS2lyc3RlbiAoMjAxMik6IDwvVGV4dD48L1RleHRVbml0PjxUZXh0VW5pdD48SW5zZXJ0UGFyYWdyYXBoQWZ0ZXI+ZmFsc2U8L0luc2VydFBhcmFncmFwaEFmdGVyPjxGb250TmFtZSAvPjxGb250U3R5bGU+PEJvbGQ+dHJ1ZTwvQm9sZD48TmFtZSAvPjwvRm9udFN0eWxlPjxGb250U2l6ZT4wPC9Gb250U2l6ZT48VGV4dD5HbG9iYWwtU29sdXRpb25zLVN0dWR5LiBBcnRpc2FuYWwgYW5kIHNtYWxsLXNjYWxlIG1pbmluZyBpbiBwcm90ZWN0ZWQgYXJlYXMgYW5kIGNyaXRpY2FsIGVjb3N5c3RlbXMgcHJvZ3JhbW1lLiBBIGdsb2JhbCBzb2x1dGlvbnMgc3R1ZHk8L1RleHQ+PC9UZXh0VW5pdD48VGV4dFVuaXQ+PEluc2VydFBhcmFncmFwaEFmdGVyPmZhbHNlPC9JbnNlcnRQYXJhZ3JhcGhBZnRlcj48Rm9udE5hbWUgLz48Rm9udFN0eWxlPjxOZXV0cmFsPnRydWU8L05ldXRyYWw+PE5hbWUgLz48L0ZvbnRTdHlsZT48Rm9udFNpemU+MDwvRm9udFNpemU+PFRleHQ+LiBBU00tUEFDRS4gPC9UZXh0PjwvVGV4dFVuaXQ+PFRleHRVbml0PjxJbnNlcnRQYXJhZ3JhcGhBZnRlcj5mYWxzZTwvSW5zZXJ0UGFyYWdyYXBoQWZ0ZXI+PEZvbnROYW1lIC8+PEZvbnRTdHlsZT48VW5kZXJsaW5lPnRydWU8L1VuZGVybGluZT48TmFtZSAvPjwvRm9udFN0eWxlPjxGb250U2l6ZT4wPC9Gb250U2l6ZT48VGV4dD5odHRwOi8vd3d3Lmxldmluc291cmNlcy5jb20vYXNzZXRzL3BhZ2VzL0dsb2JhbC1Tb2x1dGlvbnMtU3R1ZHkucGRmPC9UZXh0PjwvVGV4dFVuaXQ+PFRleHRVbml0PjxJbnNlcnRQYXJhZ3JhcGhBZnRlcj50cnVlPC9JbnNlcnRQYXJhZ3JhcGhBZnRlcj48Rm9udE5hbWUgLz48Rm9udFN0eWxlPjxOZXV0cmFsPnRydWU8L05ldXRyYWw+PE5hbWUgLz48L0ZvbnRTdHlsZT48Rm9udFNpemU+MDwvRm9udFNpemU+PFRleHQ+LjwvVGV4dD48L1RleHRVbml0PjxUZXh0VW5pdD48SW5zZXJ0UGFyYWdyYXBoQWZ0ZXI+ZmFsc2U8L0luc2VydFBhcmFncmFwaEFmdGVyPjxGb250TmFtZSAvPjxGb250U3R5bGU+PE5ldXRyYWw+dHJ1ZTwvTmV1dHJhbD48TmFtZSAvPjwvRm9udFN0eWxlPjxGb250U2l6ZT4wPC9Gb250U2l6ZT48VGV4dD5WUDogPC9UZXh0PjwvVGV4dFVuaXQ+PFRleHRVbml0PjxJbnNlcnRQYXJhZ3JhcGhBZnRlcj5mYWxzZTwvSW5zZXJ0UGFyYWdyYXBoQWZ0ZXI+PEZvbnROYW1lIC8+PEZvbnRTdHlsZT48Qm9sZD50cnVlPC9Cb2xkPjxOYW1lIC8+PC9Gb250U3R5bGU+PEZvbnRTaXplPjA8L0ZvbnRTaXplPjxUZXh0PlZvbHVudGFyeSBQcmluY2lwbGVzIG9uIFNlY3VyaXR5IGFuZCBIdW1hbiBSaWdodHMuIDwvVGV4dD48L1RleHRVbml0PjxUZXh0VW5pdD48SW5zZXJ0UGFyYWdyYXBoQWZ0ZXI+ZmFsc2U8L0luc2VydFBhcmFncmFwaEFmdGVyPjxGb250TmFtZSAvPjxGb250U3R5bGU+PFVuZGVybGluZT50cnVlPC9VbmRlcmxpbmU+PE5hbWUgLz48L0ZvbnRTdHlsZT48Rm9udFNpemU+MDwvRm9udFNpemU+PFRleHQ+aHR0cDovL3d3dy52b2x1bnRhcnlwcmluY2lwbGVzLm9yZy93cC1jb250ZW50L3VwbG9hZHMvMjAxMy8wMy92b2x1bnRhcnlfcHJpbmNpcGxlc19lbmdsaXNoLnBkZjwvVGV4dD48L1RleHRVbml0PjxUZXh0VW5pdD48SW5zZXJ0UGFyYWdyYXBoQWZ0ZXI+ZmFsc2U8L0luc2VydFBhcmFncmFwaEFmdGVyPjxGb250TmFtZSAvPjxGb250U3R5bGU+PE5ldXRyYWw+dHJ1ZTwvTmV1dHJhbD48TmFtZSAvPjwvRm9udFN0eWxlPjxGb250U2l6ZT4wPC9Gb250U2l6ZT48VGV4dD4uPC9UZXh0PjwvVGV4dFVuaXQ+PC9UZXh0VW5pdHM+PC9DaXRhdGlvbj48L0NpdGF0aW9ucz48L0JpYmxpb2dyYXBoeUNpdGF0aW9uPjwvQmlibGlvZ3JhcGh5Pg==</w:instrText>
      </w:r>
      <w:r>
        <w:fldChar w:fldCharType="separate"/>
      </w:r>
      <w:bookmarkStart w:id="380" w:name="__Fieldmark__5316_187408736"/>
      <w:r>
        <w:t>O</w:t>
      </w:r>
      <w:bookmarkStart w:id="381" w:name="__Fieldmark__43820_1435017116"/>
      <w:r>
        <w:t>C</w:t>
      </w:r>
      <w:bookmarkStart w:id="382" w:name="__Fieldmark__24413_1435017116"/>
      <w:r>
        <w:t>D</w:t>
      </w:r>
      <w:bookmarkStart w:id="383" w:name="__Fieldmark__11291_1435017116"/>
      <w:r>
        <w:t>E</w:t>
      </w:r>
      <w:bookmarkStart w:id="384" w:name="__Fieldmark__6169_2621159314"/>
      <w:r>
        <w:t xml:space="preserve"> </w:t>
      </w:r>
      <w:bookmarkStart w:id="385" w:name="_CTVL001b4329c85256445fca4f351015cf643f3"/>
      <w:r>
        <w:t xml:space="preserve">(2017): </w:t>
      </w:r>
      <w:r>
        <w:rPr>
          <w:b/>
        </w:rPr>
        <w:t>Actions pratiques  pour aider les entreprises  à identifier et éliminer les  pires formes du travail des enfants dans  les chaînes d’approvisionnement en  minerais</w:t>
      </w:r>
      <w:r>
        <w:t xml:space="preserve">. OCDE. Paris (France). </w:t>
      </w:r>
      <w:r>
        <w:rPr>
          <w:rStyle w:val="LienInternet"/>
          <w:vanish/>
        </w:rPr>
        <w:t>https://mneguidelines.oecd.org/OECD-Actions-Pratiques-Contre-les-Pires-Formes-de-Travail-des-Enfants-en-Miniere%20.pdf</w:t>
      </w:r>
      <w:r>
        <w:rPr>
          <w:vanish/>
        </w:rPr>
        <w:t>.</w:t>
      </w:r>
      <w:bookmarkEnd w:id="381"/>
      <w:bookmarkEnd w:id="382"/>
      <w:bookmarkEnd w:id="383"/>
      <w:bookmarkEnd w:id="384"/>
      <w:bookmarkEnd w:id="385"/>
      <w:bookmarkEnd w:id="380"/>
      <w:r>
        <w:fldChar w:fldCharType="end"/>
      </w:r>
    </w:p>
    <w:p w14:paraId="6147A344" w14:textId="77777777" w:rsidR="008449AF" w:rsidRDefault="004A5E76">
      <w:pPr>
        <w:pStyle w:val="CitaviBibliographyEntry"/>
      </w:pPr>
      <w:r>
        <w:fldChar w:fldCharType="begin"/>
      </w:r>
      <w:r>
        <w:instrText>ADDIN CITAVI.BIBLIOGRAPHY PD94bWwgdmVyc2lvbj0iMS4wIiBlbmNvZGluZz0idXRmLTE2Ij8+PEJpYmxpb2dyYXBoeT48QWRkSW5WZXJzaW9uPjUuNy4wLjA8L0FkZEluVmVyc2lvbj48SWQ+MDUyYzAzNzYtNzQxOS00ODkzLWE0MGMtZDI0OGNkNjQzZTdiPC9JZD48QmlibGlvZ3JhcGh5Q2l0YXRpb24+PEhlYWRpbmc+PFRleHRVbml0cz48VGV4dFVuaXQ+PEluc2VydFBhcmFncmFwaEFmdGVyPmZhbHNlPC9JbnNlcnRQYXJhZ3JhcGhBZnRlcj48Rm9udE5hbWUgLz48Rm9udFN0eWxlPjxOYW1lIC8+PC9Gb250U3R5bGU+PEZvbnRTaXplPjA8L0ZvbnRTaXplPjwvVGV4dFVuaXQ+PFRleHRVbml0PjxJbnNlcnRQYXJhZ3JhcGhBZnRlcj5mYWxzZTwvSW5zZXJ0UGFyYWdyYXBoQWZ0ZXI+PEZvbnROYW1lIC8+PEZvbnRTdHlsZT48TmFtZT5DaXRhdmkgQmlibGlvZ3JhcGh5IEVudHJ5PC9OYW1lPjwvRm9udFN0eWxlPjxGb250U2l6ZT4wPC9Gb250U2l6ZT48L1RleHRVbml0PjwvVGV4dFVuaXRzPjwvSGVhZGluZz48Q2l0YXRpb25zPjxDaXRhdGlvbj48VGV4dFVuaXRzPjxUZXh0VW5pdD48SW5zZXJ0UGFyYWdyYXBoQWZ0ZXI+ZmFsc2U8L0luc2VydFBhcmFncmFwaEFmdGVyPjxGb250TmFtZSAvPjxGb250U3R5bGU+PE5ldXRyYWw+dHJ1ZTwvTmV1dHJhbD48TmFtZSAvPjwvRm9udFN0eWxlPjxGb250U2l6ZT4wPC9Gb250U2l6ZT48VGV4dD5JRkM7IElDTU0gKDIwMDkpOiA8L1RleHQ+PC9UZXh0VW5pdD48VGV4dFVuaXQ+PEluc2VydFBhcmFncmFwaEFmdGVyPmZhbHNlPC9JbnNlcnRQYXJhZ3JhcGhBZnRlcj48Rm9udE5hbWUgLz48Rm9udFN0eWxlPjxCb2xkPnRydWU8L0JvbGQ+PE5hbWUgLz48L0ZvbnRTdHlsZT48Rm9udFNpemU+MDwvRm9udFNpemU+PFRleHQ+V29ya2luZyBUb2dldGhlci4gSG93IGxhcmdlLXNjYWxlIG1pbmluZyBjYW4gZW5nYWdlIHdpdGggYXJ0aXNhbmFsIGFuZCBzbWFsbC1zY2FsZSBtaW5lcnM8L1RleHQ+PC9UZXh0VW5pdD48VGV4dFVuaXQ+PEluc2VydFBhcmFncmFwaEFmdGVyPmZhbHNlPC9JbnNlcnRQYXJhZ3JhcGhBZnRlcj48Rm9udE5hbWUgLz48Rm9udFN0eWxlPjxOZXV0cmFsPnRydWU8L05ldXRyYWw+PE5hbWUgLz48L0ZvbnRTdHlsZT48Rm9udFNpemU+MDwvRm9udFNpemU+PFRleHQ+LiBXYXNoaW5ndG9uLCBELkMuIDwvVGV4dD48L1RleHRVbml0PjxUZXh0VW5pdD48SW5zZXJ0UGFyYWdyYXBoQWZ0ZXI+ZmFsc2U8L0luc2VydFBhcmFncmFwaEFmdGVyPjxGb250TmFtZSAvPjxGb250U3R5bGU+PFVuZGVybGluZT50cnVlPC9VbmRlcmxpbmU+PE5hbWUgLz48L0ZvbnRTdHlsZT48Rm9udFNpemU+MDwvRm9udFNpemU+PFRleHQ+aHR0cHM6Ly93d3cuY29tbWRldi5vcmcvd3AtY29udGVudC91cGxvYWRzLzIwMTUvMDYvV29ya2luZy10b2dldGhlci1Ib3ctbGFyZ2Utc2NhbGUtbWluaW5nLWNhbi1lbmdhZ2Utd2l0aC1hcnRpc2FuYWwtYW5kLXNtYWxsLXNjYWxlLW1pbmVycy5wZGY8L1RleHQ+PC9UZXh0VW5pdD48VGV4dFVuaXQ+PEluc2VydFBhcmFncmFwaEFmdGVyPnRydWU8L0luc2VydFBhcmFncmFwaEFmdGVyPjxGb250TmFtZSAvPjxGb250U3R5bGU+PE5ldXRyYWw+dHJ1ZTwvTmV1dHJhbD48TmFtZSAvPjwvRm9udFN0eWxlPjxGb250U2l6ZT4wPC9Gb250U2l6ZT48VGV4dD4uPC9UZXh0PjwvVGV4dFVuaXQ+PFRleHRVbml0PjxJbnNlcnRQYXJhZ3JhcGhBZnRlcj5mYWxzZTwvSW5zZXJ0UGFyYWdyYXBoQWZ0ZXI+PEZvbnROYW1lIC8+PEZvbnRTdHlsZT48TmV1dHJhbD50cnVlPC9OZXV0cmFsPjxOYW1lIC8+PC9Gb250U3R5bGU+PEZvbnRTaXplPjA8L0ZvbnRTaXplPjxUZXh0PklMTyAoMTk3Myk6IDwvVGV4dD48L1RleHRVbml0PjxUZXh0VW5pdD48SW5zZXJ0UGFyYWdyYXBoQWZ0ZXI+ZmFsc2U8L0luc2VydFBhcmFncmFwaEFmdGVyPjxGb250TmFtZSAvPjxGb250U3R5bGU+PEJvbGQ+dHJ1ZTwvQm9sZD48TmFtZSAvPjwvRm9udFN0eWxlPjxGb250U2l6ZT4wPC9Gb250U2l6ZT48VGV4dD5JTE8gQ29udmVudGlvbiAxMzggb24gTWluaW11bSBBZ2U8L1RleHQ+PC9UZXh0VW5pdD48VGV4dFVuaXQ+PEluc2VydFBhcmFncmFwaEFmdGVyPmZhbHNlPC9JbnNlcnRQYXJhZ3JhcGhBZnRlcj48Rm9udE5hbWUgLz48Rm9udFN0eWxlPjxOZXV0cmFsPnRydWU8L05ldXRyYWw+PE5hbWUgLz48L0ZvbnRTdHlsZT48Rm9udFNpemU+MDwvRm9udFNpemU+PFRleHQ+LiBJTE8uIEdlbmV2YSAoQ0gpLiA8L1RleHQ+PC9UZXh0VW5pdD48VGV4dFVuaXQ+PEluc2VydFBhcmFncmFwaEFmdGVyPmZhbHNlPC9JbnNlcnRQYXJhZ3JhcGhBZnRlcj48Rm9udE5hbWUgLz48Rm9udFN0eWxlPjxVbmRlcmxpbmU+dHJ1ZTwvVW5kZXJsaW5lPjxOYW1lIC8+PC9Gb250U3R5bGU+PEZvbnRTaXplPjA8L0ZvbnRTaXplPjxUZXh0Pmh0dHA6Ly9ibHVlLmxpbS5pbG8ub3JnL2NhcmlibGV4L3BkZnMvSUxPX0NvbnZlbnRpb25fMTM4LnBkZjwvVGV4dD48L1RleHRVbml0PjxUZXh0VW5pdD48SW5zZXJ0UGFyYWdyYXBoQWZ0ZXI+dHJ1ZTwvSW5zZXJ0UGFyYWdyYXBoQWZ0ZXI+PEZvbnROYW1lIC8+PEZvbnRTdHlsZT48TmV1dHJhbD50cnVlPC9OZXV0cmFsPjxOYW1lIC8+PC9Gb250U3R5bGU+PEZvbnRTaXplPjA8L0ZvbnRTaXplPjxUZXh0Pi48L1RleHQ+PC9UZXh0VW5pdD48VGV4dFVuaXQ+PEluc2VydFBhcmFncmFwaEFmdGVyPmZhbHNlPC9JbnNlcnRQYXJhZ3JhcGhBZnRlcj48Rm9udE5hbWUgLz48Rm9udFN0eWxlPjxOZXV0cmFsPnRydWU8L05ldXRyYWw+PE5hbWUgLz48L0ZvbnRTdHlsZT48Rm9udFNpemU+MDwvRm9udFNpemU+PFRleHQ+SUxPICgxOTk5KTogPC9UZXh0PjwvVGV4dFVuaXQ+PFRleHRVbml0PjxJbnNlcnRQYXJhZ3JhcGhBZnRlcj5mYWxzZTwvSW5zZXJ0UGFyYWdyYXBoQWZ0ZXI+PEZvbnROYW1lIC8+PEZvbnRTdHlsZT48Qm9sZD50cnVlPC9Cb2xkPjxOYW1lIC8+PC9Gb250U3R5bGU+PEZvbnRTaXplPjA8L0ZvbnRTaXplPjxUZXh0PklMTyBDb252ZW50aW9uIDE4MiBvbiBXb3JzdCBGb3JtcyBvZiBDaGlsZCBMYWJvdXI8L1RleHQ+PC9UZXh0VW5pdD48VGV4dFVuaXQ+PEluc2VydFBhcmFncmFwaEFmdGVyPmZhbHNlPC9JbnNlcnRQYXJhZ3JhcGhBZnRlcj48Rm9udE5hbWUgLz48Rm9udFN0eWxlPjxOZXV0cmFsPnRydWU8L05ldXRyYWw+PE5hbWUgLz48L0ZvbnRTdHlsZT48Rm9udFNpemU+MDwvRm9udFNpemU+PFRleHQ+LiBJTE8uIEdlbmV2YSAoQ0gpLiA8L1RleHQ+PC9UZXh0VW5pdD48VGV4dFVuaXQ+PEluc2VydFBhcmFncmFwaEFmdGVyPmZhbHNlPC9JbnNlcnRQYXJhZ3JhcGhBZnRlcj48Rm9udE5hbWUgLz48Rm9udFN0eWxlPjxVbmRlcmxpbmU+dHJ1ZTwvVW5kZXJsaW5lPjxOYW1lIC8+PC9Gb250U3R5bGU+PEZvbnRTaXplPjA8L0ZvbnRTaXplPjxUZXh0Pmh0dHA6Ly9ibHVlLmxpbS5pbG8ub3JnL2NhcmlibGV4L3BkZnMvSUxPX0NvbnZlbnRpb25fMTgyLnBkZjwvVGV4dD48L1RleHRVbml0PjxUZXh0VW5pdD48SW5zZXJ0UGFyYWdyYXBoQWZ0ZXI+dHJ1ZTwvSW5zZXJ0UGFyYWdyYXBoQWZ0ZXI+PEZvbnROYW1lIC8+PEZvbnRTdHlsZT48TmV1dHJhbD50cnVlPC9OZXV0cmFsPjxOYW1lIC8+PC9Gb250U3R5bGU+PEZvbnRTaXplPjA8L0ZvbnRTaXplPjxUZXh0Pi48L1RleHQ+PC9UZXh0VW5pdD48VGV4dFVuaXQ+PEluc2VydFBhcmFncmFwaEFmdGVyPmZhbHNlPC9JbnNlcnRQYXJhZ3JhcGhBZnRlcj48Rm9udE5hbWUgLz48Rm9udFN0eWxlPjxOZXV0cmFsPnRydWU8L05ldXRyYWw+PE5hbWUgLz48L0ZvbnRTdHlsZT48Rm9udFNpemU+MDwvRm9udFNpemU+PFRleHQ+S2lja2xlciwgS2Fyb2xpbmU7IEZyYW5rZW4sIEd1ZHJ1biAoMjAxNyk6IDwvVGV4dD48L1RleHRVbml0PjxUZXh0VW5pdD48SW5zZXJ0UGFyYWdyYXBoQWZ0ZXI+ZmFsc2U8L0luc2VydFBhcmFncmFwaEFmdGVyPjxGb250TmFtZSAvPjxGb250U3R5bGU+PEJvbGQ+dHJ1ZTwvQm9sZD48TmFtZSAvPjwvRm9udFN0eWxlPjxGb250U2l6ZT4wPC9Gb250U2l6ZT48VGV4dD5TdXN0YWluYWJpbGl0eSBTY2hlbWVzIGZvciBNaW5lcmFsIFJlc291cmNlczogQSBDb21wYXJhdGl2ZSBPdmVydmlldzwvVGV4dD48L1RleHRVbml0PjxUZXh0VW5pdD48SW5zZXJ0UGFyYWdyYXBoQWZ0ZXI+ZmFsc2U8L0luc2VydFBhcmFncmFwaEFmdGVyPjxGb250TmFtZSAvPjxGb250U3R5bGU+PE5ldXRyYWw+dHJ1ZTwvTmV1dHJhbD48TmFtZSAvPjwvRm9udFN0eWxlPjxGb250U2l6ZT4wPC9Gb250U2l6ZT48VGV4dD4uIEJHUi4gSGFubm92ZXIgKERFKSwgSVNCTjogOTc4LTMtOTQzNTY2LTkwLTEuIDwvVGV4dD48L1RleHRVbml0PjxUZXh0VW5pdD48SW5zZXJ0UGFyYWdyYXBoQWZ0ZXI+ZmFsc2U8L0luc2VydFBhcmFncmFwaEFmdGVyPjxGb250TmFtZSAvPjxGb250U3R5bGU+PFVuZGVybGluZT50cnVlPC9VbmRlcmxpbmU+PE5hbWUgLz48L0ZvbnRTdHlsZT48Rm9udFNpemU+MDwvRm9udFNpemU+PFRleHQ+aHR0cHM6Ly93d3cuYmdyLmJ1bmQuZGUvRU4vVGhlbWVuL01pbl9yb2hzdG9mZmUvRG93bmxvYWRzL1N1c3RhaW5hYmlsaXR5X1NjaGVtZXNfZm9yX01pbmVyYWxfUmVzb3VyY2VzLnBkZj9fX2Jsb2I9cHVibGljYXRpb25GaWxlJmFtcDt2PTQ8L1RleHQ+PC9UZXh0VW5pdD48VGV4dFVuaXQ+PEluc2VydFBhcmFncmFwaEFmdGVyPnRydWU8L0luc2VydFBhcmFncmFwaEFmdGVyPjxGb250TmFtZSAvPjxGb250U3R5bGU+PE5ldXRyYWw+dHJ1ZTwvTmV1dHJhbD48TmFtZSAvPjwvRm9udFN0eWxlPjxGb250U2l6ZT4wPC9Gb250U2l6ZT48VGV4dD4uPC9UZXh0PjwvVGV4dFVuaXQ+PFRleHRVbml0PjxJbnNlcnRQYXJhZ3JhcGhBZnRlcj5mYWxzZTwvSW5zZXJ0UGFyYWdyYXBoQWZ0ZXI+PEZvbnROYW1lIC8+PEZvbnRTdHlsZT48TmV1dHJhbD50cnVlPC9OZXV0cmFsPjxOYW1lIC8+PC9Gb250U3R5bGU+PEZvbnRTaXplPjA8L0ZvbnRTaXplPjxUZXh0Pk9FQ0QgKDIwMTZhKTogPC9UZXh0PjwvVGV4dFVuaXQ+PFRleHRVbml0PjxJbnNlcnRQYXJhZ3JhcGhBZnRlcj5mYWxzZTwvSW5zZXJ0UGFyYWdyYXBoQWZ0ZXI+PEZvbnROYW1lIC8+PEZvbnRTdHlsZT48Qm9sZD50cnVlPC9Cb2xkPjxOYW1lIC8+PC9Gb250U3R5bGU+PEZvbnRTaXplPjA8L0ZvbnRTaXplPjxUZXh0PkZBUSwgUmVzcG9uc2libGUgU3VwcGx5IENoYWlucyBpbiBBcnRpc2FuYWwgYW5kIFNtYWxsLVNjYWxlIEdvbGQgTWluaW5nLiBJbXBsZW1lbnRpbmcgdGhlIE9FQ0QgRHVlIERpbGlnZW5jZSBHdWlkYW5jZSBmb3IgUmVzcG9uc2libGUgU3VwcGx5IENoYWlucyBvZiBNaW5lcmFscyBmcm9tIENvbmZsaWN0LUFmZmVjdGVkIGFuZCBIaWdoLVJpc2sgQXJlYXMgKEZBUSk8L1RleHQ+PC9UZXh0VW5pdD48VGV4dFVuaXQ+PEluc2VydFBhcmFncmFwaEFmdGVyPmZhbHNlPC9JbnNlcnRQYXJhZ3JhcGhBZnRlcj48Rm9udE5hbWUgLz48Rm9udFN0eWxlPjxOZXV0cmFsPnRydWU8L05ldXRyYWw+PE5hbWUgLz48L0ZvbnRTdHlsZT48Rm9udFNpemU+MDwvRm9udFNpemU+PFRleHQ+LiBPcmdhbmlzYXRpb24gZm9yIEVjb25vbWljIENvLW9wZXJhdGlvbiBhbmQgRGV2ZWxvcG1lbnQgKE9FQ0QpLiBQYXJpcyAoRlIpLiA8L1RleHQ+PC9UZXh0VW5pdD48VGV4dFVuaXQ+PEluc2VydFBhcmFncmFwaEFmdGVyPmZhbHNlPC9JbnNlcnRQYXJhZ3JhcGhBZnRlcj48Rm9udE5hbWUgLz48Rm9udFN0eWxlPjxVbmRlcmxpbmU+dHJ1ZTwvVW5kZXJsaW5lPjxOYW1lIC8+PC9Gb250U3R5bGU+PEZvbnRTaXplPjA8L0ZvbnRTaXplPjxUZXh0Pmh0dHA6Ly9tbmVndWlkZWxpbmVzLm9lY2Qub3JnL0ZBUV9Tb3VyY2luZy1Hb2xkLWZyb20tQVNNLU1pbmVycy5wZGY8L1RleHQ+PC9UZXh0VW5pdD48VGV4dFVuaXQ+PEluc2VydFBhcmFncmFwaEFmdGVyPnRydWU8L0luc2VydFBhcmFncmFwaEFmdGVyPjxGb250TmFtZSAvPjxGb250U3R5bGU+PE5ldXRyYWw+dHJ1ZTwvTmV1dHJhbD48TmFtZSAvPjwvRm9udFN0eWxlPjxGb250U2l6ZT4wPC9Gb250U2l6ZT48VGV4dD4uPC9UZXh0PjwvVGV4dFVuaXQ+PFRleHRVbml0PjxJbnNlcnRQYXJhZ3JhcGhBZnRlcj5mYWxzZTwvSW5zZXJ0UGFyYWdyYXBoQWZ0ZXI+PEZvbnROYW1lIC8+PEZvbnRTdHlsZT48TmV1dHJhbD50cnVlPC9OZXV0cmFsPjxOYW1lIC8+PC9Gb250U3R5bGU+PEZvbnRTaXplPjA8L0ZvbnRTaXplPjxUZXh0Pk9FQ0QgKDIwMTZiKTogPC9UZXh0PjwvVGV4dFVuaXQ+PFRleHRVbml0PjxJbnNlcnRQYXJhZ3JhcGhBZnRlcj5mYWxzZTwvSW5zZXJ0UGFyYWdyYXBoQWZ0ZXI+PEZvbnROYW1lIC8+PEZvbnRTdHlsZT48Qm9sZD50cnVlPC9Cb2xkPjxOYW1lIC8+PC9Gb250U3R5bGU+PEZvbnRTaXplPjA8L0ZvbnRTaXplPjxUZXh0Pk9FQ0QgRHVlIERpbGlnZW5jZSBHdWlkYW5jZSBmb3IgUmVzcG9uc2libGUgU3VwcGx5IENoYWlucyBvZiBNaW5lcmFscyBmcm9tIENvbmZsaWN0LUFmZmVjdGVkIGFuZCBIaWdoLVJpc2sgQXJlYXM8L1RleHQ+PC9UZXh0VW5pdD48VGV4dFVuaXQ+PEluc2VydFBhcmFncmFwaEFmdGVyPmZhbHNlPC9JbnNlcnRQYXJhZ3JhcGhBZnRlcj48Rm9udE5hbWUgLz48Rm9udFN0eWxlPjxOZXV0cmFsPnRydWU8L05ldXRyYWw+PE5hbWUgLz48L0ZvbnRTdHlsZT48Rm9udFNpemU+MDwvRm9udFNpemU+PFRleHQ+LiBUaGlyZCBFZGl0aW9uLiBPRUNEIFB1Ymxpc2hpbmcuIFBhcmlzIChGUiksIElTQk46IDk3ODkyNjQyNTI0NzkuIDwvVGV4dD48L1RleHRVbml0PjxUZXh0VW5pdD48SW5zZXJ0UGFyYWdyYXBoQWZ0ZXI+ZmFsc2U8L0luc2VydFBhcmFncmFwaEFmdGVyPjxGb250TmFtZSAvPjxGb250U3R5bGU+PFVuZGVybGluZT50cnVlPC9VbmRlcmxpbmU+PE5hbWUgLz48L0ZvbnRTdHlsZT48Rm9udFNpemU+MDwvRm9udFNpemU+PFRleHQ+aHR0cDovL3d3dy5vZWNkLm9yZy9kYWYvaW52L21uZS9PRUNELUR1ZS1EaWxpZ2VuY2UtR3VpZGFuY2UtTWluZXJhbHMtRWRpdGlvbjMucGRmPC9UZXh0PjwvVGV4dFVuaXQ+PFRleHRVbml0PjxJbnNlcnRQYXJhZ3JhcGhBZnRlcj50cnVlPC9JbnNlcnRQYXJhZ3JhcGhBZnRlcj48Rm9udE5hbWUgLz48Rm9udFN0eWxlPjxOZXV0cmFsPnRydWU8L05ldXRyYWw+PE5hbWUgLz48L0ZvbnRTdHlsZT48Rm9udFNpemU+MDwvRm9udFNpemU+PFRleHQ+LjwvVGV4dD48L1RleHRVbml0PjxUZXh0VW5pdD48SW5zZXJ0UGFyYWdyYXBoQWZ0ZXI+ZmFsc2U8L0luc2VydFBhcmFncmFwaEFmdGVyPjxGb250TmFtZSAvPjxGb250U3R5bGU+PE5ldXRyYWw+dHJ1ZTwvTmV1dHJhbD48TmFtZSAvPjwvRm9udFN0eWxlPjxGb250U2l6ZT4wPC9Gb250U2l6ZT48VGV4dD5PRUNEICgyMDE3KTogPC9UZXh0PjwvVGV4dFVuaXQ+PFRleHRVbml0PjxJbnNlcnRQYXJhZ3JhcGhBZnRlcj5mYWxzZTwvSW5zZXJ0UGFyYWdyYXBoQWZ0ZXI+PEZvbnROYW1lIC8+PEZvbnRTdHlsZT48Qm9sZD50cnVlPC9Cb2xkPjxOYW1lIC8+PC9Gb250U3R5bGU+PEZvbnRTaXplPjA8L0ZvbnRTaXplPjxUZXh0PlByYWN0aWNhbCBhY3Rpb25zIGZvciBjb21wYW5pZXMgdG8gaWRlbnRpZnkgYW5kIGFkZHJlc3MgdGhlIHdvcnN0IGZvcm1zIG9mIGNoaWxkIGxhYm91ciBpbiBtaW5lcmFsIHN1cHBseSBjaGFpbnM8L1RleHQ+PC9UZXh0VW5pdD48VGV4dFVuaXQ+PEluc2VydFBhcmFncmFwaEFmdGVyPmZhbHNlPC9JbnNlcnRQYXJhZ3JhcGhBZnRlcj48Rm9udE5hbWUgLz48Rm9udFN0eWxlPjxOZXV0cmFsPnRydWU8L05ldXRyYWw+PE5hbWUgLz48L0ZvbnRTdHlsZT48Rm9udFNpemU+MDwvRm9udFNpemU+PFRleHQ+LiBPRUNELiBQYXJpcyAoRlIpLiA8L1RleHQ+PC9UZXh0VW5pdD48VGV4dFVuaXQ+PEluc2VydFBhcmFncmFwaEFmdGVyPmZhbHNlPC9JbnNlcnRQYXJhZ3JhcGhBZnRlcj48Rm9udE5hbWUgLz48Rm9udFN0eWxlPjxVbmRlcmxpbmU+dHJ1ZTwvVW5kZXJsaW5lPjxOYW1lIC8+PC9Gb250U3R5bGU+PEZvbnRTaXplPjA8L0ZvbnRTaXplPjxUZXh0Pmh0dHBzOi8vbW5lZ3VpZGVsaW5lcy5vZWNkLm9yZy9QcmFjdGljYWwtYWN0aW9ucy1mb3Itd29yc3QtZm9ybXMtb2YtY2hpbGQtbGFib3VyLW1pbmluZy1zZWN0b3IucGRmPC9UZXh0PjwvVGV4dFVuaXQ+PFRleHRVbml0PjxJbnNlcnRQYXJhZ3JhcGhBZnRlcj50cnVlPC9JbnNlcnRQYXJhZ3JhcGhBZnRlcj48Rm9udE5hbWUgLz48Rm9udFN0eWxlPjxOZXV0cmFsPnRydWU8L05ldXRyYWw+PE5hbWUgLz48L0ZvbnRTdHlsZT48Rm9udFNpemU+MDwvRm9udFNpemU+PFRleHQ+LjwvVGV4dD48L1RleHRVbml0PjxUZXh0VW5pdD48SW5zZXJ0UGFyYWdyYXBoQWZ0ZXI+ZmFsc2U8L0luc2VydFBhcmFncmFwaEFmdGVyPjxGb250TmFtZSAvPjxGb250U3R5bGU+PE5ldXRyYWw+dHJ1ZTwvTmV1dHJhbD48TmFtZSAvPjwvRm9udFN0eWxlPjxGb250U2l6ZT4wPC9Gb250U2l6ZT48VGV4dD5VTiAoMTk0OCk6IDwvVGV4dD48L1RleHRVbml0PjxUZXh0VW5pdD48SW5zZXJ0UGFyYWdyYXBoQWZ0ZXI+ZmFsc2U8L0luc2VydFBhcmFncmFwaEFmdGVyPjxGb250TmFtZSAvPjxGb250U3R5bGU+PEJvbGQ+dHJ1ZTwvQm9sZD48TmFtZSAvPjwvRm9udFN0eWxlPjxGb250U2l6ZT4wPC9Gb250U2l6ZT48VGV4dD5Vbml2ZXJzYWwgRGVjbGFyYXRpb24gb2YgSHVtYW4gUmlnaHRzPC9UZXh0PjwvVGV4dFVuaXQ+PFRleHRVbml0PjxJbnNlcnRQYXJhZ3JhcGhBZnRlcj5mYWxzZTwvSW5zZXJ0UGFyYWdyYXBoQWZ0ZXI+PEZvbnROYW1lIC8+PEZvbnRTdHlsZT48TmV1dHJhbD50cnVlPC9OZXV0cmFsPjxOYW1lIC8+PC9Gb250U3R5bGU+PEZvbnRTaXplPjA8L0ZvbnRTaXplPjxUZXh0Pi4gVW5pdGVkIE5hdGlvbnMgR2VuZXJhbCBBc3NlbWJseS4gPC9UZXh0PjwvVGV4dFVuaXQ+PFRleHRVbml0PjxJbnNlcnRQYXJhZ3JhcGhBZnRlcj5mYWxzZTwvSW5zZXJ0UGFyYWdyYXBoQWZ0ZXI+PEZvbnROYW1lIC8+PEZvbnRTdHlsZT48VW5kZXJsaW5lPnRydWU8L1VuZGVybGluZT48TmFtZSAvPjwvRm9udFN0eWxlPjxGb250U2l6ZT4wPC9Gb250U2l6ZT48VGV4dD5odHRwOi8vd3d3Lm9oY2hyLm9yZy9FTi9VREhSL1BhZ2VzL0xhbmd1YWdlLmFzcHg/TGFuZ0lEPWVuZzwvVGV4dD48L1RleHRVbml0PjxUZXh0VW5pdD48SW5zZXJ0UGFyYWdyYXBoQWZ0ZXI+dHJ1ZTwvSW5zZXJ0UGFyYWdyYXBoQWZ0ZXI+PEZvbnROYW1lIC8+PEZvbnRTdHlsZT48TmV1dHJhbD50cnVlPC9OZXV0cmFsPjxOYW1lIC8+PC9Gb250U3R5bGU+PEZvbnRTaXplPjA8L0ZvbnRTaXplPjxUZXh0Pi48L1RleHQ+PC9UZXh0VW5pdD48VGV4dFVuaXQ+PEluc2VydFBhcmFncmFwaEFmdGVyPmZhbHNlPC9JbnNlcnRQYXJhZ3JhcGhBZnRlcj48Rm9udE5hbWUgLz48Rm9udFN0eWxlPjxOZXV0cmFsPnRydWU8L05ldXRyYWw+PE5hbWUgLz48L0ZvbnRTdHlsZT48Rm9udFNpemU+MDwvRm9udFNpemU+PFRleHQ+VU5FUCAoMjAxMyk6IDwvVGV4dD48L1RleHRVbml0PjxUZXh0VW5pdD48SW5zZXJ0UGFyYWdyYXBoQWZ0ZXI+ZmFsc2U8L0luc2VydFBhcmFncmFwaEFmdGVyPjxGb250TmFtZSAvPjxGb250U3R5bGU+PEJvbGQ+dHJ1ZTwvQm9sZD48TmFtZSAvPjwvRm9udFN0eWxlPjxGb250U2l6ZT4wPC9Gb250U2l6ZT48VGV4dD5NaW5hbWF0YSBDb252ZW50aW9uIG9uIE1lcmN1cnkuIFRleHQgYW5kIEFubmV4ZXM8L1RleHQ+PC9UZXh0VW5pdD48VGV4dFVuaXQ+PEluc2VydFBhcmFncmFwaEFmdGVyPmZhbHNlPC9JbnNlcnRQYXJhZ3JhcGhBZnRlcj48Rm9udE5hbWUgLz48Rm9udFN0eWxlPjxOZXV0cmFsPnRydWU8L05ldXRyYWw+PE5hbWUgLz48L0ZvbnRTdHlsZT48Rm9udFNpemU+MDwvRm9udFNpemU+PFRleHQ+LiBVTkVQLiBHZW5ldmEgKENIKS4gPC9UZXh0PjwvVGV4dFVuaXQ+PFRleHRVbml0PjxJbnNlcnRQYXJhZ3JhcGhBZnRlcj5mYWxzZTwvSW5zZXJ0UGFyYWdyYXBoQWZ0ZXI+PEZvbnROYW1lIC8+PEZvbnRTdHlsZT48VW5kZXJsaW5lPnRydWU8L1VuZGVybGluZT48TmFtZSAvPjwvRm9udFN0eWxlPjxGb250U2l6ZT4wPC9Gb250U2l6ZT48VGV4dD5odHRwOi8vbWVyY3VyeWNvbnZlbnRpb24ub3JnL1BvcnRhbHMvMTEvZG9jdW1lbnRzL0Jvb2tsZXRzL01pbmFtYXRhJTIwQ29udmVudGlvbiUyMG9uJTIwTWVyY3VyeV9ib29rbGV0X0VuZ2xpc2gucGRmPC9UZXh0PjwvVGV4dFVuaXQ+PFRleHRVbml0PjxJbnNlcnRQYXJhZ3JhcGhBZnRlcj50cnVlPC9JbnNlcnRQYXJhZ3JhcGhBZnRlcj48Rm9udE5hbWUgLz48Rm9udFN0eWxlPjxOZXV0cmFsPnRydWU8L05ldXRyYWw+PE5hbWUgLz48L0ZvbnRTdHlsZT48Rm9udFNpemU+MDwvRm9udFNpemU+PFRleHQ+LjwvVGV4dD48L1RleHRVbml0PjxUZXh0VW5pdD48SW5zZXJ0UGFyYWdyYXBoQWZ0ZXI+ZmFsc2U8L0luc2VydFBhcmFncmFwaEFmdGVyPjxGb250TmFtZSAvPjxGb250U3R5bGU+PE5ldXRyYWw+dHJ1ZTwvTmV1dHJhbD48TmFtZSAvPjwvRm9udFN0eWxlPjxGb250U2l6ZT4wPC9Gb250U2l6ZT48VGV4dD5WaWxsZWdhcywgQ3Jpc3RpbmE7IFdlaW5iZXJnLCBSdWJ5OyBMZXZpbiwgRXN0ZWxsZTsgSHVuZCwgS2lyc3RlbiAoMjAxMik6IDwvVGV4dD48L1RleHRVbml0PjxUZXh0VW5pdD48SW5zZXJ0UGFyYWdyYXBoQWZ0ZXI+ZmFsc2U8L0luc2VydFBhcmFncmFwaEFmdGVyPjxGb250TmFtZSAvPjxGb250U3R5bGU+PEJvbGQ+dHJ1ZTwvQm9sZD48TmFtZSAvPjwvRm9udFN0eWxlPjxGb250U2l6ZT4wPC9Gb250U2l6ZT48VGV4dD5HbG9iYWwtU29sdXRpb25zLVN0dWR5LiBBcnRpc2FuYWwgYW5kIHNtYWxsLXNjYWxlIG1pbmluZyBpbiBwcm90ZWN0ZWQgYXJlYXMgYW5kIGNyaXRpY2FsIGVjb3N5c3RlbXMgcHJvZ3JhbW1lLiBBIGdsb2JhbCBzb2x1dGlvbnMgc3R1ZHk8L1RleHQ+PC9UZXh0VW5pdD48VGV4dFVuaXQ+PEluc2VydFBhcmFncmFwaEFmdGVyPmZhbHNlPC9JbnNlcnRQYXJhZ3JhcGhBZnRlcj48Rm9udE5hbWUgLz48Rm9udFN0eWxlPjxOZXV0cmFsPnRydWU8L05ldXRyYWw+PE5hbWUgLz48L0ZvbnRTdHlsZT48Rm9udFNpemU+MDwvRm9udFNpemU+PFRleHQ+LiBBU00tUEFDRS4gPC9UZXh0PjwvVGV4dFVuaXQ+PFRleHRVbml0PjxJbnNlcnRQYXJhZ3JhcGhBZnRlcj5mYWxzZTwvSW5zZXJ0UGFyYWdyYXBoQWZ0ZXI+PEZvbnROYW1lIC8+PEZvbnRTdHlsZT48VW5kZXJsaW5lPnRydWU8L1VuZGVybGluZT48TmFtZSAvPjwvRm9udFN0eWxlPjxGb250U2l6ZT4wPC9Gb250U2l6ZT48VGV4dD5odHRwOi8vd3d3Lmxldmluc291cmNlcy5jb20vYXNzZXRzL3BhZ2VzL0dsb2JhbC1Tb2x1dGlvbnMtU3R1ZHkucGRmPC9UZXh0PjwvVGV4dFVuaXQ+PFRleHRVbml0PjxJbnNlcnRQYXJhZ3JhcGhBZnRlcj50cnVlPC9JbnNlcnRQYXJhZ3JhcGhBZnRlcj48Rm9udE5hbWUgLz48Rm9udFN0eWxlPjxOZXV0cmFsPnRydWU8L05ldXRyYWw+PE5hbWUgLz48L0ZvbnRTdHlsZT48Rm9udFNpemU+MDwvRm9udFNpemU+PFRleHQ+LjwvVGV4dD48L1RleHRVbml0PjxUZXh0VW5pdD48SW5zZXJ0UGFyYWdyYXBoQWZ0ZXI+ZmFsc2U8L0luc2VydFBhcmFncmFwaEFmdGVyPjxGb250TmFtZSAvPjxGb250U3R5bGU+PE5ldXRyYWw+dHJ1ZTwvTmV1dHJhbD48TmFtZSAvPjwvRm9udFN0eWxlPjxGb250U2l6ZT4wPC9Gb250U2l6ZT48VGV4dD5WUDogPC9UZXh0PjwvVGV4dFVuaXQ+PFRleHRVbml0PjxJbnNlcnRQYXJhZ3JhcGhBZnRlcj5mYWxzZTwvSW5zZXJ0UGFyYWdyYXBoQWZ0ZXI+PEZvbnROYW1lIC8+PEZvbnRTdHlsZT48Qm9sZD50cnVlPC9Cb2xkPjxOYW1lIC8+PC9Gb250U3R5bGU+PEZvbnRTaXplPjA8L0ZvbnRTaXplPjxUZXh0PlZvbHVudGFyeSBQcmluY2lwbGVzIG9uIFNlY3VyaXR5IGFuZCBIdW1hbiBSaWdodHMuIDwvVGV4dD48L1RleHRVbml0PjxUZXh0VW5pdD48SW5zZXJ0UGFyYWdyYXBoQWZ0ZXI+ZmFsc2U8L0luc2VydFBhcmFncmFwaEFmdGVyPjxGb250TmFtZSAvPjxGb250U3R5bGU+PFVuZGVybGluZT50cnVlPC9VbmRlcmxpbmU+PE5hbWUgLz48L0ZvbnRTdHlsZT48Rm9udFNpemU+MDwvRm9udFNpemU+PFRleHQ+aHR0cDovL3d3dy52b2x1bnRhcnlwcmluY2lwbGVzLm9yZy93cC1jb250ZW50L3VwbG9hZHMvMjAxMy8wMy92b2x1bnRhcnlfcHJpbmNpcGxlc19lbmdsaXNoLnBkZjwvVGV4dD48L1RleHRVbml0PjxUZXh0VW5pdD48SW5zZXJ0UGFyYWdyYXBoQWZ0ZXI+ZmFsc2U8L0luc2VydFBhcmFncmFwaEFmdGVyPjxGb250TmFtZSAvPjxGb250U3R5bGU+PE5ldXRyYWw+dHJ1ZTwvTmV1dHJhbD48TmFtZSAvPjwvRm9udFN0eWxlPjxGb250U2l6ZT4wPC9Gb250U2l6ZT48VGV4dD4uPC9UZXh0PjwvVGV4dFVuaXQ+PC9UZXh0VW5pdHM+PC9DaXRhdGlvbj48L0NpdGF0aW9ucz48L0JpYmxpb2dyYXBoeUNpdGF0aW9uPjwvQmlibGlvZ3JhcGh5Pg==</w:instrText>
      </w:r>
      <w:r>
        <w:fldChar w:fldCharType="separate"/>
      </w:r>
      <w:bookmarkStart w:id="386" w:name="__Fieldmark__5347_187408736"/>
      <w:r>
        <w:t>O</w:t>
      </w:r>
      <w:bookmarkStart w:id="387" w:name="__Fieldmark__43849_1435017116"/>
      <w:r>
        <w:t>N</w:t>
      </w:r>
      <w:bookmarkStart w:id="388" w:name="__Fieldmark__24436_1435017116"/>
      <w:r>
        <w:t>U</w:t>
      </w:r>
      <w:bookmarkStart w:id="389" w:name="__Fieldmark__11310_1435017116"/>
      <w:r>
        <w:t xml:space="preserve"> </w:t>
      </w:r>
      <w:bookmarkStart w:id="390" w:name="__Fieldmark__6196_2621159314"/>
      <w:r>
        <w:t>(</w:t>
      </w:r>
      <w:bookmarkStart w:id="391" w:name="_CTVL001fc3e544a42c344c1a0e2b243a76f1525"/>
      <w:r>
        <w:t xml:space="preserve">1948): </w:t>
      </w:r>
      <w:r>
        <w:rPr>
          <w:b/>
        </w:rPr>
        <w:t>Déclaration universelle des droits de l’homme</w:t>
      </w:r>
      <w:r>
        <w:t xml:space="preserve">. Assemblée générale des Nations Unies. </w:t>
      </w:r>
      <w:r>
        <w:rPr>
          <w:u w:val="single"/>
        </w:rPr>
        <w:t>http://www.ohchr.org/EN/UDHR/Documents/UDHR_Translations/frn.pdf</w:t>
      </w:r>
      <w:r>
        <w:t>.</w:t>
      </w:r>
      <w:bookmarkEnd w:id="387"/>
      <w:bookmarkEnd w:id="388"/>
      <w:bookmarkEnd w:id="389"/>
      <w:bookmarkEnd w:id="390"/>
      <w:bookmarkEnd w:id="391"/>
      <w:bookmarkEnd w:id="386"/>
      <w:r>
        <w:fldChar w:fldCharType="end"/>
      </w:r>
    </w:p>
    <w:p w14:paraId="144F61B0" w14:textId="77777777" w:rsidR="008449AF" w:rsidRDefault="004A5E76">
      <w:pPr>
        <w:pStyle w:val="CitaviBibliographyEntry"/>
      </w:pPr>
      <w:r>
        <w:fldChar w:fldCharType="begin"/>
      </w:r>
      <w:r>
        <w:instrText>ADDIN CITAVI.BIBLIOGRAPHY PD94bWwgdmVyc2lvbj0iMS4wIiBlbmNvZGluZz0idXRmLTE2Ij8+PEJpYmxpb2dyYXBoeT48QWRkSW5WZXJzaW9uPjUuNy4wLjA8L0FkZEluVmVyc2lvbj48SWQ+MDUyYzAzNzYtNzQxOS00ODkzLWE0MGMtZDI0OGNkNjQzZTdiPC9JZD48QmlibGlvZ3JhcGh5Q2l0YXRpb24+PEhlYWRpbmc+PFRleHRVbml0cz48VGV4dFVuaXQ+PEluc2VydFBhcmFncmFwaEFmdGVyPmZhbHNlPC9JbnNlcnRQYXJhZ3JhcGhBZnRlcj48Rm9udE5hbWUgLz48Rm9udFN0eWxlPjxOYW1lIC8+PC9Gb250U3R5bGU+PEZvbnRTaXplPjA8L0ZvbnRTaXplPjwvVGV4dFVuaXQ+PFRleHRVbml0PjxJbnNlcnRQYXJhZ3JhcGhBZnRlcj5mYWxzZTwvSW5zZXJ0UGFyYWdyYXBoQWZ0ZXI+PEZvbnROYW1lIC8+PEZvbnRTdHlsZT48TmFtZT5DaXRhdmkgQmlibGlvZ3JhcGh5IEVudHJ5PC9OYW1lPjwvRm9udFN0eWxlPjxGb250U2l6ZT4wPC9Gb250U2l6ZT48L1RleHRVbml0PjwvVGV4dFVuaXRzPjwvSGVhZGluZz48Q2l0YXRpb25zPjxDaXRhdGlvbj48VGV4dFVuaXRzPjxUZXh0VW5pdD48SW5zZXJ0UGFyYWdyYXBoQWZ0ZXI+ZmFsc2U8L0luc2VydFBhcmFncmFwaEFmdGVyPjxGb250TmFtZSAvPjxGb250U3R5bGU+PE5ldXRyYWw+dHJ1ZTwvTmV1dHJhbD48TmFtZSAvPjwvRm9udFN0eWxlPjxGb250U2l6ZT4wPC9Gb250U2l6ZT48VGV4dD5JRkM7IElDTU0gKDIwMDkpOiA8L1RleHQ+PC9UZXh0VW5pdD48VGV4dFVuaXQ+PEluc2VydFBhcmFncmFwaEFmdGVyPmZhbHNlPC9JbnNlcnRQYXJhZ3JhcGhBZnRlcj48Rm9udE5hbWUgLz48Rm9udFN0eWxlPjxCb2xkPnRydWU8L0JvbGQ+PE5hbWUgLz48L0ZvbnRTdHlsZT48Rm9udFNpemU+MDwvRm9udFNpemU+PFRleHQ+V29ya2luZyBUb2dldGhlci4gSG93IGxhcmdlLXNjYWxlIG1pbmluZyBjYW4gZW5nYWdlIHdpdGggYXJ0aXNhbmFsIGFuZCBzbWFsbC1zY2FsZSBtaW5lcnM8L1RleHQ+PC9UZXh0VW5pdD48VGV4dFVuaXQ+PEluc2VydFBhcmFncmFwaEFmdGVyPmZhbHNlPC9JbnNlcnRQYXJhZ3JhcGhBZnRlcj48Rm9udE5hbWUgLz48Rm9udFN0eWxlPjxOZXV0cmFsPnRydWU8L05ldXRyYWw+PE5hbWUgLz48L0ZvbnRTdHlsZT48Rm9udFNpemU+MDwvRm9udFNpemU+PFRleHQ+LiBXYXNoaW5ndG9uLCBELkMuIDwvVGV4dD48L1RleHRVbml0PjxUZXh0VW5pdD48SW5zZXJ0UGFyYWdyYXBoQWZ0ZXI+ZmFsc2U8L0luc2VydFBhcmFncmFwaEFmdGVyPjxGb250TmFtZSAvPjxGb250U3R5bGU+PFVuZGVybGluZT50cnVlPC9VbmRlcmxpbmU+PE5hbWUgLz48L0ZvbnRTdHlsZT48Rm9udFNpemU+MDwvRm9udFNpemU+PFRleHQ+aHR0cHM6Ly93d3cuY29tbWRldi5vcmcvd3AtY29udGVudC91cGxvYWRzLzIwMTUvMDYvV29ya2luZy10b2dldGhlci1Ib3ctbGFyZ2Utc2NhbGUtbWluaW5nLWNhbi1lbmdhZ2Utd2l0aC1hcnRpc2FuYWwtYW5kLXNtYWxsLXNjYWxlLW1pbmVycy5wZGY8L1RleHQ+PC9UZXh0VW5pdD48VGV4dFVuaXQ+PEluc2VydFBhcmFncmFwaEFmdGVyPnRydWU8L0luc2VydFBhcmFncmFwaEFmdGVyPjxGb250TmFtZSAvPjxGb250U3R5bGU+PE5ldXRyYWw+dHJ1ZTwvTmV1dHJhbD48TmFtZSAvPjwvRm9udFN0eWxlPjxGb250U2l6ZT4wPC9Gb250U2l6ZT48VGV4dD4uPC9UZXh0PjwvVGV4dFVuaXQ+PFRleHRVbml0PjxJbnNlcnRQYXJhZ3JhcGhBZnRlcj5mYWxzZTwvSW5zZXJ0UGFyYWdyYXBoQWZ0ZXI+PEZvbnROYW1lIC8+PEZvbnRTdHlsZT48TmV1dHJhbD50cnVlPC9OZXV0cmFsPjxOYW1lIC8+PC9Gb250U3R5bGU+PEZvbnRTaXplPjA8L0ZvbnRTaXplPjxUZXh0PklMTyAoMTk3Myk6IDwvVGV4dD48L1RleHRVbml0PjxUZXh0VW5pdD48SW5zZXJ0UGFyYWdyYXBoQWZ0ZXI+ZmFsc2U8L0luc2VydFBhcmFncmFwaEFmdGVyPjxGb250TmFtZSAvPjxGb250U3R5bGU+PEJvbGQ+dHJ1ZTwvQm9sZD48TmFtZSAvPjwvRm9udFN0eWxlPjxGb250U2l6ZT4wPC9Gb250U2l6ZT48VGV4dD5JTE8gQ29udmVudGlvbiAxMzggb24gTWluaW11bSBBZ2U8L1RleHQ+PC9UZXh0VW5pdD48VGV4dFVuaXQ+PEluc2VydFBhcmFncmFwaEFmdGVyPmZhbHNlPC9JbnNlcnRQYXJhZ3JhcGhBZnRlcj48Rm9udE5hbWUgLz48Rm9udFN0eWxlPjxOZXV0cmFsPnRydWU8L05ldXRyYWw+PE5hbWUgLz48L0ZvbnRTdHlsZT48Rm9udFNpemU+MDwvRm9udFNpemU+PFRleHQ+LiBJTE8uIEdlbmV2YSAoQ0gpLiA8L1RleHQ+PC9UZXh0VW5pdD48VGV4dFVuaXQ+PEluc2VydFBhcmFncmFwaEFmdGVyPmZhbHNlPC9JbnNlcnRQYXJhZ3JhcGhBZnRlcj48Rm9udE5hbWUgLz48Rm9udFN0eWxlPjxVbmRlcmxpbmU+dHJ1ZTwvVW5kZXJsaW5lPjxOYW1lIC8+PC9Gb250U3R5bGU+PEZvbnRTaXplPjA8L0ZvbnRTaXplPjxUZXh0Pmh0dHA6Ly9ibHVlLmxpbS5pbG8ub3JnL2NhcmlibGV4L3BkZnMvSUxPX0NvbnZlbnRpb25fMTM4LnBkZjwvVGV4dD48L1RleHRVbml0PjxUZXh0VW5pdD48SW5zZXJ0UGFyYWdyYXBoQWZ0ZXI+dHJ1ZTwvSW5zZXJ0UGFyYWdyYXBoQWZ0ZXI+PEZvbnROYW1lIC8+PEZvbnRTdHlsZT48TmV1dHJhbD50cnVlPC9OZXV0cmFsPjxOYW1lIC8+PC9Gb250U3R5bGU+PEZvbnRTaXplPjA8L0ZvbnRTaXplPjxUZXh0Pi48L1RleHQ+PC9UZXh0VW5pdD48VGV4dFVuaXQ+PEluc2VydFBhcmFncmFwaEFmdGVyPmZhbHNlPC9JbnNlcnRQYXJhZ3JhcGhBZnRlcj48Rm9udE5hbWUgLz48Rm9udFN0eWxlPjxOZXV0cmFsPnRydWU8L05ldXRyYWw+PE5hbWUgLz48L0ZvbnRTdHlsZT48Rm9udFNpemU+MDwvRm9udFNpemU+PFRleHQ+SUxPICgxOTk5KTogPC9UZXh0PjwvVGV4dFVuaXQ+PFRleHRVbml0PjxJbnNlcnRQYXJhZ3JhcGhBZnRlcj5mYWxzZTwvSW5zZXJ0UGFyYWdyYXBoQWZ0ZXI+PEZvbnROYW1lIC8+PEZvbnRTdHlsZT48Qm9sZD50cnVlPC9Cb2xkPjxOYW1lIC8+PC9Gb250U3R5bGU+PEZvbnRTaXplPjA8L0ZvbnRTaXplPjxUZXh0PklMTyBDb252ZW50aW9uIDE4MiBvbiBXb3JzdCBGb3JtcyBvZiBDaGlsZCBMYWJvdXI8L1RleHQ+PC9UZXh0VW5pdD48VGV4dFVuaXQ+PEluc2VydFBhcmFncmFwaEFmdGVyPmZhbHNlPC9JbnNlcnRQYXJhZ3JhcGhBZnRlcj48Rm9udE5hbWUgLz48Rm9udFN0eWxlPjxOZXV0cmFsPnRydWU8L05ldXRyYWw+PE5hbWUgLz48L0ZvbnRTdHlsZT48Rm9udFNpemU+MDwvRm9udFNpemU+PFRleHQ+LiBJTE8uIEdlbmV2YSAoQ0gpLiA8L1RleHQ+PC9UZXh0VW5pdD48VGV4dFVuaXQ+PEluc2VydFBhcmFncmFwaEFmdGVyPmZhbHNlPC9JbnNlcnRQYXJhZ3JhcGhBZnRlcj48Rm9udE5hbWUgLz48Rm9udFN0eWxlPjxVbmRlcmxpbmU+dHJ1ZTwvVW5kZXJsaW5lPjxOYW1lIC8+PC9Gb250U3R5bGU+PEZvbnRTaXplPjA8L0ZvbnRTaXplPjxUZXh0Pmh0dHA6Ly9ibHVlLmxpbS5pbG8ub3JnL2NhcmlibGV4L3BkZnMvSUxPX0NvbnZlbnRpb25fMTgyLnBkZjwvVGV4dD48L1RleHRVbml0PjxUZXh0VW5pdD48SW5zZXJ0UGFyYWdyYXBoQWZ0ZXI+dHJ1ZTwvSW5zZXJ0UGFyYWdyYXBoQWZ0ZXI+PEZvbnROYW1lIC8+PEZvbnRTdHlsZT48TmV1dHJhbD50cnVlPC9OZXV0cmFsPjxOYW1lIC8+PC9Gb250U3R5bGU+PEZvbnRTaXplPjA8L0ZvbnRTaXplPjxUZXh0Pi48L1RleHQ+PC9UZXh0VW5pdD48VGV4dFVuaXQ+PEluc2VydFBhcmFncmFwaEFmdGVyPmZhbHNlPC9JbnNlcnRQYXJhZ3JhcGhBZnRlcj48Rm9udE5hbWUgLz48Rm9udFN0eWxlPjxOZXV0cmFsPnRydWU8L05ldXRyYWw+PE5hbWUgLz48L0ZvbnRTdHlsZT48Rm9udFNpemU+MDwvRm9udFNpemU+PFRleHQ+S2lja2xlciwgS2Fyb2xpbmU7IEZyYW5rZW4sIEd1ZHJ1biAoMjAxNyk6IDwvVGV4dD48L1RleHRVbml0PjxUZXh0VW5pdD48SW5zZXJ0UGFyYWdyYXBoQWZ0ZXI+ZmFsc2U8L0luc2VydFBhcmFncmFwaEFmdGVyPjxGb250TmFtZSAvPjxGb250U3R5bGU+PEJvbGQ+dHJ1ZTwvQm9sZD48TmFtZSAvPjwvRm9udFN0eWxlPjxGb250U2l6ZT4wPC9Gb250U2l6ZT48VGV4dD5TdXN0YWluYWJpbGl0eSBTY2hlbWVzIGZvciBNaW5lcmFsIFJlc291cmNlczogQSBDb21wYXJhdGl2ZSBPdmVydmlldzwvVGV4dD48L1RleHRVbml0PjxUZXh0VW5pdD48SW5zZXJ0UGFyYWdyYXBoQWZ0ZXI+ZmFsc2U8L0luc2VydFBhcmFncmFwaEFmdGVyPjxGb250TmFtZSAvPjxGb250U3R5bGU+PE5ldXRyYWw+dHJ1ZTwvTmV1dHJhbD48TmFtZSAvPjwvRm9udFN0eWxlPjxGb250U2l6ZT4wPC9Gb250U2l6ZT48VGV4dD4uIEJHUi4gSGFubm92ZXIgKERFKSwgSVNCTjogOTc4LTMtOTQzNTY2LTkwLTEuIDwvVGV4dD48L1RleHRVbml0PjxUZXh0VW5pdD48SW5zZXJ0UGFyYWdyYXBoQWZ0ZXI+ZmFsc2U8L0luc2VydFBhcmFncmFwaEFmdGVyPjxGb250TmFtZSAvPjxGb250U3R5bGU+PFVuZGVybGluZT50cnVlPC9VbmRlcmxpbmU+PE5hbWUgLz48L0ZvbnRTdHlsZT48Rm9udFNpemU+MDwvRm9udFNpemU+PFRleHQ+aHR0cHM6Ly93d3cuYmdyLmJ1bmQuZGUvRU4vVGhlbWVuL01pbl9yb2hzdG9mZmUvRG93bmxvYWRzL1N1c3RhaW5hYmlsaXR5X1NjaGVtZXNfZm9yX01pbmVyYWxfUmVzb3VyY2VzLnBkZj9fX2Jsb2I9cHVibGljYXRpb25GaWxlJmFtcDt2PTQ8L1RleHQ+PC9UZXh0VW5pdD48VGV4dFVuaXQ+PEluc2VydFBhcmFncmFwaEFmdGVyPnRydWU8L0luc2VydFBhcmFncmFwaEFmdGVyPjxGb250TmFtZSAvPjxGb250U3R5bGU+PE5ldXRyYWw+dHJ1ZTwvTmV1dHJhbD48TmFtZSAvPjwvRm9udFN0eWxlPjxGb250U2l6ZT4wPC9Gb250U2l6ZT48VGV4dD4uPC9UZXh0PjwvVGV4dFVuaXQ+PFRleHRVbml0PjxJbnNlcnRQYXJhZ3JhcGhBZnRlcj5mYWxzZTwvSW5zZXJ0UGFyYWdyYXBoQWZ0ZXI+PEZvbnROYW1lIC8+PEZvbnRTdHlsZT48TmV1dHJhbD50cnVlPC9OZXV0cmFsPjxOYW1lIC8+PC9Gb250U3R5bGU+PEZvbnRTaXplPjA8L0ZvbnRTaXplPjxUZXh0Pk9FQ0QgKDIwMTZhKTogPC9UZXh0PjwvVGV4dFVuaXQ+PFRleHRVbml0PjxJbnNlcnRQYXJhZ3JhcGhBZnRlcj5mYWxzZTwvSW5zZXJ0UGFyYWdyYXBoQWZ0ZXI+PEZvbnROYW1lIC8+PEZvbnRTdHlsZT48Qm9sZD50cnVlPC9Cb2xkPjxOYW1lIC8+PC9Gb250U3R5bGU+PEZvbnRTaXplPjA8L0ZvbnRTaXplPjxUZXh0PkZBUSwgUmVzcG9uc2libGUgU3VwcGx5IENoYWlucyBpbiBBcnRpc2FuYWwgYW5kIFNtYWxsLVNjYWxlIEdvbGQgTWluaW5nLiBJbXBsZW1lbnRpbmcgdGhlIE9FQ0QgRHVlIERpbGlnZW5jZSBHdWlkYW5jZSBmb3IgUmVzcG9uc2libGUgU3VwcGx5IENoYWlucyBvZiBNaW5lcmFscyBmcm9tIENvbmZsaWN0LUFmZmVjdGVkIGFuZCBIaWdoLVJpc2sgQXJlYXMgKEZBUSk8L1RleHQ+PC9UZXh0VW5pdD48VGV4dFVuaXQ+PEluc2VydFBhcmFncmFwaEFmdGVyPmZhbHNlPC9JbnNlcnRQYXJhZ3JhcGhBZnRlcj48Rm9udE5hbWUgLz48Rm9udFN0eWxlPjxOZXV0cmFsPnRydWU8L05ldXRyYWw+PE5hbWUgLz48L0ZvbnRTdHlsZT48Rm9udFNpemU+MDwvRm9udFNpemU+PFRleHQ+LiBPcmdhbmlzYXRpb24gZm9yIEVjb25vbWljIENvLW9wZXJhdGlvbiBhbmQgRGV2ZWxvcG1lbnQgKE9FQ0QpLiBQYXJpcyAoRlIpLiA8L1RleHQ+PC9UZXh0VW5pdD48VGV4dFVuaXQ+PEluc2VydFBhcmFncmFwaEFmdGVyPmZhbHNlPC9JbnNlcnRQYXJhZ3JhcGhBZnRlcj48Rm9udE5hbWUgLz48Rm9udFN0eWxlPjxVbmRlcmxpbmU+dHJ1ZTwvVW5kZXJsaW5lPjxOYW1lIC8+PC9Gb250U3R5bGU+PEZvbnRTaXplPjA8L0ZvbnRTaXplPjxUZXh0Pmh0dHA6Ly9tbmVndWlkZWxpbmVzLm9lY2Qub3JnL0ZBUV9Tb3VyY2luZy1Hb2xkLWZyb20tQVNNLU1pbmVycy5wZGY8L1RleHQ+PC9UZXh0VW5pdD48VGV4dFVuaXQ+PEluc2VydFBhcmFncmFwaEFmdGVyPnRydWU8L0luc2VydFBhcmFncmFwaEFmdGVyPjxGb250TmFtZSAvPjxGb250U3R5bGU+PE5ldXRyYWw+dHJ1ZTwvTmV1dHJhbD48TmFtZSAvPjwvRm9udFN0eWxlPjxGb250U2l6ZT4wPC9Gb250U2l6ZT48VGV4dD4uPC9UZXh0PjwvVGV4dFVuaXQ+PFRleHRVbml0PjxJbnNlcnRQYXJhZ3JhcGhBZnRlcj5mYWxzZTwvSW5zZXJ0UGFyYWdyYXBoQWZ0ZXI+PEZvbnROYW1lIC8+PEZvbnRTdHlsZT48TmV1dHJhbD50cnVlPC9OZXV0cmFsPjxOYW1lIC8+PC9Gb250U3R5bGU+PEZvbnRTaXplPjA8L0ZvbnRTaXplPjxUZXh0Pk9FQ0QgKDIwMTZiKTogPC9UZXh0PjwvVGV4dFVuaXQ+PFRleHRVbml0PjxJbnNlcnRQYXJhZ3JhcGhBZnRlcj5mYWxzZTwvSW5zZXJ0UGFyYWdyYXBoQWZ0ZXI+PEZvbnROYW1lIC8+PEZvbnRTdHlsZT48Qm9sZD50cnVlPC9Cb2xkPjxOYW1lIC8+PC9Gb250U3R5bGU+PEZvbnRTaXplPjA8L0ZvbnRTaXplPjxUZXh0Pk9FQ0QgRHVlIERpbGlnZW5jZSBHdWlkYW5jZSBmb3IgUmVzcG9uc2libGUgU3VwcGx5IENoYWlucyBvZiBNaW5lcmFscyBmcm9tIENvbmZsaWN0LUFmZmVjdGVkIGFuZCBIaWdoLVJpc2sgQXJlYXM8L1RleHQ+PC9UZXh0VW5pdD48VGV4dFVuaXQ+PEluc2VydFBhcmFncmFwaEFmdGVyPmZhbHNlPC9JbnNlcnRQYXJhZ3JhcGhBZnRlcj48Rm9udE5hbWUgLz48Rm9udFN0eWxlPjxOZXV0cmFsPnRydWU8L05ldXRyYWw+PE5hbWUgLz48L0ZvbnRTdHlsZT48Rm9udFNpemU+MDwvRm9udFNpemU+PFRleHQ+LiBUaGlyZCBFZGl0aW9uLiBPRUNEIFB1Ymxpc2hpbmcuIFBhcmlzIChGUiksIElTQk46IDk3ODkyNjQyNTI0NzkuIDwvVGV4dD48L1RleHRVbml0PjxUZXh0VW5pdD48SW5zZXJ0UGFyYWdyYXBoQWZ0ZXI+ZmFsc2U8L0luc2VydFBhcmFncmFwaEFmdGVyPjxGb250TmFtZSAvPjxGb250U3R5bGU+PFVuZGVybGluZT50cnVlPC9VbmRlcmxpbmU+PE5hbWUgLz48L0ZvbnRTdHlsZT48Rm9udFNpemU+MDwvRm9udFNpemU+PFRleHQ+aHR0cDovL3d3dy5vZWNkLm9yZy9kYWYvaW52L21uZS9PRUNELUR1ZS1EaWxpZ2VuY2UtR3VpZGFuY2UtTWluZXJhbHMtRWRpdGlvbjMucGRmPC9UZXh0PjwvVGV4dFVuaXQ+PFRleHRVbml0PjxJbnNlcnRQYXJhZ3JhcGhBZnRlcj50cnVlPC9JbnNlcnRQYXJhZ3JhcGhBZnRlcj48Rm9udE5hbWUgLz48Rm9udFN0eWxlPjxOZXV0cmFsPnRydWU8L05ldXRyYWw+PE5hbWUgLz48L0ZvbnRTdHlsZT48Rm9udFNpemU+MDwvRm9udFNpemU+PFRleHQ+LjwvVGV4dD48L1RleHRVbml0PjxUZXh0VW5pdD48SW5zZXJ0UGFyYWdyYXBoQWZ0ZXI+ZmFsc2U8L0luc2VydFBhcmFncmFwaEFmdGVyPjxGb250TmFtZSAvPjxGb250U3R5bGU+PE5ldXRyYWw+dHJ1ZTwvTmV1dHJhbD48TmFtZSAvPjwvRm9udFN0eWxlPjxGb250U2l6ZT4wPC9Gb250U2l6ZT48VGV4dD5PRUNEICgyMDE3KTogPC9UZXh0PjwvVGV4dFVuaXQ+PFRleHRVbml0PjxJbnNlcnRQYXJhZ3JhcGhBZnRlcj5mYWxzZTwvSW5zZXJ0UGFyYWdyYXBoQWZ0ZXI+PEZvbnROYW1lIC8+PEZvbnRTdHlsZT48Qm9sZD50cnVlPC9Cb2xkPjxOYW1lIC8+PC9Gb250U3R5bGU+PEZvbnRTaXplPjA8L0ZvbnRTaXplPjxUZXh0PlByYWN0aWNhbCBhY3Rpb25zIGZvciBjb21wYW5pZXMgdG8gaWRlbnRpZnkgYW5kIGFkZHJlc3MgdGhlIHdvcnN0IGZvcm1zIG9mIGNoaWxkIGxhYm91ciBpbiBtaW5lcmFsIHN1cHBseSBjaGFpbnM8L1RleHQ+PC9UZXh0VW5pdD48VGV4dFVuaXQ+PEluc2VydFBhcmFncmFwaEFmdGVyPmZhbHNlPC9JbnNlcnRQYXJhZ3JhcGhBZnRlcj48Rm9udE5hbWUgLz48Rm9udFN0eWxlPjxOZXV0cmFsPnRydWU8L05ldXRyYWw+PE5hbWUgLz48L0ZvbnRTdHlsZT48Rm9udFNpemU+MDwvRm9udFNpemU+PFRleHQ+LiBPRUNELiBQYXJpcyAoRlIpLiA8L1RleHQ+PC9UZXh0VW5pdD48VGV4dFVuaXQ+PEluc2VydFBhcmFncmFwaEFmdGVyPmZhbHNlPC9JbnNlcnRQYXJhZ3JhcGhBZnRlcj48Rm9udE5hbWUgLz48Rm9udFN0eWxlPjxVbmRlcmxpbmU+dHJ1ZTwvVW5kZXJsaW5lPjxOYW1lIC8+PC9Gb250U3R5bGU+PEZvbnRTaXplPjA8L0ZvbnRTaXplPjxUZXh0Pmh0dHBzOi8vbW5lZ3VpZGVsaW5lcy5vZWNkLm9yZy9QcmFjdGljYWwtYWN0aW9ucy1mb3Itd29yc3QtZm9ybXMtb2YtY2hpbGQtbGFib3VyLW1pbmluZy1zZWN0b3IucGRmPC9UZXh0PjwvVGV4dFVuaXQ+PFRleHRVbml0PjxJbnNlcnRQYXJhZ3JhcGhBZnRlcj50cnVlPC9JbnNlcnRQYXJhZ3JhcGhBZnRlcj48Rm9udE5hbWUgLz48Rm9udFN0eWxlPjxOZXV0cmFsPnRydWU8L05ldXRyYWw+PE5hbWUgLz48L0ZvbnRTdHlsZT48Rm9udFNpemU+MDwvRm9udFNpemU+PFRleHQ+LjwvVGV4dD48L1RleHRVbml0PjxUZXh0VW5pdD48SW5zZXJ0UGFyYWdyYXBoQWZ0ZXI+ZmFsc2U8L0luc2VydFBhcmFncmFwaEFmdGVyPjxGb250TmFtZSAvPjxGb250U3R5bGU+PE5ldXRyYWw+dHJ1ZTwvTmV1dHJhbD48TmFtZSAvPjwvRm9udFN0eWxlPjxGb250U2l6ZT4wPC9Gb250U2l6ZT48VGV4dD5VTiAoMTk0OCk6IDwvVGV4dD48L1RleHRVbml0PjxUZXh0VW5pdD48SW5zZXJ0UGFyYWdyYXBoQWZ0ZXI+ZmFsc2U8L0luc2VydFBhcmFncmFwaEFmdGVyPjxGb250TmFtZSAvPjxGb250U3R5bGU+PEJvbGQ+dHJ1ZTwvQm9sZD48TmFtZSAvPjwvRm9udFN0eWxlPjxGb250U2l6ZT4wPC9Gb250U2l6ZT48VGV4dD5Vbml2ZXJzYWwgRGVjbGFyYXRpb24gb2YgSHVtYW4gUmlnaHRzPC9UZXh0PjwvVGV4dFVuaXQ+PFRleHRVbml0PjxJbnNlcnRQYXJhZ3JhcGhBZnRlcj5mYWxzZTwvSW5zZXJ0UGFyYWdyYXBoQWZ0ZXI+PEZvbnROYW1lIC8+PEZvbnRTdHlsZT48TmV1dHJhbD50cnVlPC9OZXV0cmFsPjxOYW1lIC8+PC9Gb250U3R5bGU+PEZvbnRTaXplPjA8L0ZvbnRTaXplPjxUZXh0Pi4gVW5pdGVkIE5hdGlvbnMgR2VuZXJhbCBBc3NlbWJseS4gPC9UZXh0PjwvVGV4dFVuaXQ+PFRleHRVbml0PjxJbnNlcnRQYXJhZ3JhcGhBZnRlcj5mYWxzZTwvSW5zZXJ0UGFyYWdyYXBoQWZ0ZXI+PEZvbnROYW1lIC8+PEZvbnRTdHlsZT48VW5kZXJsaW5lPnRydWU8L1VuZGVybGluZT48TmFtZSAvPjwvRm9udFN0eWxlPjxGb250U2l6ZT4wPC9Gb250U2l6ZT48VGV4dD5odHRwOi8vd3d3Lm9oY2hyLm9yZy9FTi9VREhSL1BhZ2VzL0xhbmd1YWdlLmFzcHg/TGFuZ0lEPWVuZzwvVGV4dD48L1RleHRVbml0PjxUZXh0VW5pdD48SW5zZXJ0UGFyYWdyYXBoQWZ0ZXI+dHJ1ZTwvSW5zZXJ0UGFyYWdyYXBoQWZ0ZXI+PEZvbnROYW1lIC8+PEZvbnRTdHlsZT48TmV1dHJhbD50cnVlPC9OZXV0cmFsPjxOYW1lIC8+PC9Gb250U3R5bGU+PEZvbnRTaXplPjA8L0ZvbnRTaXplPjxUZXh0Pi48L1RleHQ+PC9UZXh0VW5pdD48VGV4dFVuaXQ+PEluc2VydFBhcmFncmFwaEFmdGVyPmZhbHNlPC9JbnNlcnRQYXJhZ3JhcGhBZnRlcj48Rm9udE5hbWUgLz48Rm9udFN0eWxlPjxOZXV0cmFsPnRydWU8L05ldXRyYWw+PE5hbWUgLz48L0ZvbnRTdHlsZT48Rm9udFNpemU+MDwvRm9udFNpemU+PFRleHQ+VU5FUCAoMjAxMyk6IDwvVGV4dD48L1RleHRVbml0PjxUZXh0VW5pdD48SW5zZXJ0UGFyYWdyYXBoQWZ0ZXI+ZmFsc2U8L0luc2VydFBhcmFncmFwaEFmdGVyPjxGb250TmFtZSAvPjxGb250U3R5bGU+PEJvbGQ+dHJ1ZTwvQm9sZD48TmFtZSAvPjwvRm9udFN0eWxlPjxGb250U2l6ZT4wPC9Gb250U2l6ZT48VGV4dD5NaW5hbWF0YSBDb252ZW50aW9uIG9uIE1lcmN1cnkuIFRleHQgYW5kIEFubmV4ZXM8L1RleHQ+PC9UZXh0VW5pdD48VGV4dFVuaXQ+PEluc2VydFBhcmFncmFwaEFmdGVyPmZhbHNlPC9JbnNlcnRQYXJhZ3JhcGhBZnRlcj48Rm9udE5hbWUgLz48Rm9udFN0eWxlPjxOZXV0cmFsPnRydWU8L05ldXRyYWw+PE5hbWUgLz48L0ZvbnRTdHlsZT48Rm9udFNpemU+MDwvRm9udFNpemU+PFRleHQ+LiBVTkVQLiBHZW5ldmEgKENIKS4gPC9UZXh0PjwvVGV4dFVuaXQ+PFRleHRVbml0PjxJbnNlcnRQYXJhZ3JhcGhBZnRlcj5mYWxzZTwvSW5zZXJ0UGFyYWdyYXBoQWZ0ZXI+PEZvbnROYW1lIC8+PEZvbnRTdHlsZT48VW5kZXJsaW5lPnRydWU8L1VuZGVybGluZT48TmFtZSAvPjwvRm9udFN0eWxlPjxGb250U2l6ZT4wPC9Gb250U2l6ZT48VGV4dD5odHRwOi8vbWVyY3VyeWNvbnZlbnRpb24ub3JnL1BvcnRhbHMvMTEvZG9jdW1lbnRzL0Jvb2tsZXRzL01pbmFtYXRhJTIwQ29udmVudGlvbiUyMG9uJTIwTWVyY3VyeV9ib29rbGV0X0VuZ2xpc2gucGRmPC9UZXh0PjwvVGV4dFVuaXQ+PFRleHRVbml0PjxJbnNlcnRQYXJhZ3JhcGhBZnRlcj50cnVlPC9JbnNlcnRQYXJhZ3JhcGhBZnRlcj48Rm9udE5hbWUgLz48Rm9udFN0eWxlPjxOZXV0cmFsPnRydWU8L05ldXRyYWw+PE5hbWUgLz48L0ZvbnRTdHlsZT48Rm9udFNpemU+MDwvRm9udFNpemU+PFRleHQ+LjwvVGV4dD48L1RleHRVbml0PjxUZXh0VW5pdD48SW5zZXJ0UGFyYWdyYXBoQWZ0ZXI+ZmFsc2U8L0luc2VydFBhcmFncmFwaEFmdGVyPjxGb250TmFtZSAvPjxGb250U3R5bGU+PE5ldXRyYWw+dHJ1ZTwvTmV1dHJhbD48TmFtZSAvPjwvRm9udFN0eWxlPjxGb250U2l6ZT4wPC9Gb250U2l6ZT48VGV4dD5WaWxsZWdhcywgQ3Jpc3RpbmE7IFdlaW5iZXJnLCBSdWJ5OyBMZXZpbiwgRXN0ZWxsZTsgSHVuZCwgS2lyc3RlbiAoMjAxMik6IDwvVGV4dD48L1RleHRVbml0PjxUZXh0VW5pdD48SW5zZXJ0UGFyYWdyYXBoQWZ0ZXI+ZmFsc2U8L0luc2VydFBhcmFncmFwaEFmdGVyPjxGb250TmFtZSAvPjxGb250U3R5bGU+PEJvbGQ+dHJ1ZTwvQm9sZD48TmFtZSAvPjwvRm9udFN0eWxlPjxGb250U2l6ZT4wPC9Gb250U2l6ZT48VGV4dD5HbG9iYWwtU29sdXRpb25zLVN0dWR5LiBBcnRpc2FuYWwgYW5kIHNtYWxsLXNjYWxlIG1pbmluZyBpbiBwcm90ZWN0ZWQgYXJlYXMgYW5kIGNyaXRpY2FsIGVjb3N5c3RlbXMgcHJvZ3JhbW1lLiBBIGdsb2JhbCBzb2x1dGlvbnMgc3R1ZHk8L1RleHQ+PC9UZXh0VW5pdD48VGV4dFVuaXQ+PEluc2VydFBhcmFncmFwaEFmdGVyPmZhbHNlPC9JbnNlcnRQYXJhZ3JhcGhBZnRlcj48Rm9udE5hbWUgLz48Rm9udFN0eWxlPjxOZXV0cmFsPnRydWU8L05ldXRyYWw+PE5hbWUgLz48L0ZvbnRTdHlsZT48Rm9udFNpemU+MDwvRm9udFNpemU+PFRleHQ+LiBBU00tUEFDRS4gPC9UZXh0PjwvVGV4dFVuaXQ+PFRleHRVbml0PjxJbnNlcnRQYXJhZ3JhcGhBZnRlcj5mYWxzZTwvSW5zZXJ0UGFyYWdyYXBoQWZ0ZXI+PEZvbnROYW1lIC8+PEZvbnRTdHlsZT48VW5kZXJsaW5lPnRydWU8L1VuZGVybGluZT48TmFtZSAvPjwvRm9udFN0eWxlPjxGb250U2l6ZT4wPC9Gb250U2l6ZT48VGV4dD5odHRwOi8vd3d3Lmxldmluc291cmNlcy5jb20vYXNzZXRzL3BhZ2VzL0dsb2JhbC1Tb2x1dGlvbnMtU3R1ZHkucGRmPC9UZXh0PjwvVGV4dFVuaXQ+PFRleHRVbml0PjxJbnNlcnRQYXJhZ3JhcGhBZnRlcj50cnVlPC9JbnNlcnRQYXJhZ3JhcGhBZnRlcj48Rm9udE5hbWUgLz48Rm9udFN0eWxlPjxOZXV0cmFsPnRydWU8L05ldXRyYWw+PE5hbWUgLz48L0ZvbnRTdHlsZT48Rm9udFNpemU+MDwvRm9udFNpemU+PFRleHQ+LjwvVGV4dD48L1RleHRVbml0PjxUZXh0VW5pdD48SW5zZXJ0UGFyYWdyYXBoQWZ0ZXI+ZmFsc2U8L0luc2VydFBhcmFncmFwaEFmdGVyPjxGb250TmFtZSAvPjxGb250U3R5bGU+PE5ldXRyYWw+dHJ1ZTwvTmV1dHJhbD48TmFtZSAvPjwvRm9udFN0eWxlPjxGb250U2l6ZT4wPC9Gb250U2l6ZT48VGV4dD5WUDogPC9UZXh0PjwvVGV4dFVuaXQ+PFRleHRVbml0PjxJbnNlcnRQYXJhZ3JhcGhBZnRlcj5mYWxzZTwvSW5zZXJ0UGFyYWdyYXBoQWZ0ZXI+PEZvbnROYW1lIC8+PEZvbnRTdHlsZT48Qm9sZD50cnVlPC9Cb2xkPjxOYW1lIC8+PC9Gb250U3R5bGU+PEZvbnRTaXplPjA8L0ZvbnRTaXplPjxUZXh0PlZvbHVudGFyeSBQcmluY2lwbGVzIG9uIFNlY3VyaXR5IGFuZCBIdW1hbiBSaWdodHMuIDwvVGV4dD48L1RleHRVbml0PjxUZXh0VW5pdD48SW5zZXJ0UGFyYWdyYXBoQWZ0ZXI+ZmFsc2U8L0luc2VydFBhcmFncmFwaEFmdGVyPjxGb250TmFtZSAvPjxGb250U3R5bGU+PFVuZGVybGluZT50cnVlPC9VbmRlcmxpbmU+PE5hbWUgLz48L0ZvbnRTdHlsZT48Rm9udFNpemU+MDwvRm9udFNpemU+PFRleHQ+aHR0cDovL3d3dy52b2x1bnRhcnlwcmluY2lwbGVzLm9yZy93cC1jb250ZW50L3VwbG9hZHMvMjAxMy8wMy92b2x1bnRhcnlfcHJpbmNpcGxlc19lbmdsaXNoLnBkZjwvVGV4dD48L1RleHRVbml0PjxUZXh0VW5pdD48SW5zZXJ0UGFyYWdyYXBoQWZ0ZXI+ZmFsc2U8L0luc2VydFBhcmFncmFwaEFmdGVyPjxGb250TmFtZSAvPjxGb250U3R5bGU+PE5ldXRyYWw+dHJ1ZTwvTmV1dHJhbD48TmFtZSAvPjwvRm9udFN0eWxlPjxGb250U2l6ZT4wPC9Gb250U2l6ZT48VGV4dD4uPC9UZXh0PjwvVGV4dFVuaXQ+PC9UZXh0VW5pdHM+PC9DaXRhdGlvbj48L0NpdGF0aW9ucz48L0JpYmxpb2dyYXBoeUNpdGF0aW9uPjwvQmlibGlvZ3JhcGh5Pg==</w:instrText>
      </w:r>
      <w:r>
        <w:fldChar w:fldCharType="separate"/>
      </w:r>
      <w:bookmarkStart w:id="392" w:name="__Fieldmark__5378_187408736"/>
      <w:r>
        <w:t>P</w:t>
      </w:r>
      <w:bookmarkStart w:id="393" w:name="__Fieldmark__43876_1435017116"/>
      <w:r>
        <w:t>N</w:t>
      </w:r>
      <w:bookmarkStart w:id="394" w:name="__Fieldmark__24459_1435017116"/>
      <w:r>
        <w:t>U</w:t>
      </w:r>
      <w:bookmarkStart w:id="395" w:name="__Fieldmark__11329_1435017116"/>
      <w:r>
        <w:t>E</w:t>
      </w:r>
      <w:bookmarkStart w:id="396" w:name="__Fieldmark__6225_2621159314"/>
      <w:r>
        <w:t xml:space="preserve"> </w:t>
      </w:r>
      <w:bookmarkStart w:id="397" w:name="_CTVL00188deece64e4c43818458002c226250fe"/>
      <w:r>
        <w:t xml:space="preserve">(2013): </w:t>
      </w:r>
      <w:r>
        <w:rPr>
          <w:b/>
        </w:rPr>
        <w:t>Convention de Minamata sur le mercure. Textes et Annexes</w:t>
      </w:r>
      <w:r>
        <w:t xml:space="preserve">. PNUE. Genève (Suisse). </w:t>
      </w:r>
      <w:r>
        <w:rPr>
          <w:u w:val="single"/>
        </w:rPr>
        <w:t>http://www.mercuryconvention.org/Portals/11/documents/Booklets/Minamata%20Convention%20on%20Mercury_booklet_French.pdf</w:t>
      </w:r>
      <w:r>
        <w:t>.</w:t>
      </w:r>
      <w:bookmarkEnd w:id="393"/>
      <w:bookmarkEnd w:id="394"/>
      <w:bookmarkEnd w:id="395"/>
      <w:bookmarkEnd w:id="396"/>
      <w:bookmarkEnd w:id="397"/>
      <w:bookmarkEnd w:id="392"/>
      <w:r>
        <w:fldChar w:fldCharType="end"/>
      </w:r>
    </w:p>
    <w:p w14:paraId="44636BB0" w14:textId="77777777" w:rsidR="008449AF" w:rsidRPr="00533736" w:rsidRDefault="004A5E76">
      <w:pPr>
        <w:pStyle w:val="CitaviBibliographyEntry"/>
        <w:rPr>
          <w:lang w:val="en-US"/>
        </w:rPr>
      </w:pPr>
      <w:r>
        <w:fldChar w:fldCharType="begin"/>
      </w:r>
      <w:r>
        <w:instrText>ADDIN CITAVI.BIBLIOGRAPHY PD94bWwgdmVyc2lvbj0iMS4wIiBlbmNvZGluZz0idXRmLTE2Ij8+PEJpYmxpb2dyYXBoeT48QWRkSW5WZXJzaW9uPjUuNy4wLjA8L0FkZEluVmVyc2lvbj48SWQ+MDUyYzAzNzYtNzQxOS00ODkzLWE0MGMtZDI0OGNkNjQzZTdiPC9JZD48QmlibGlvZ3JhcGh5Q2l0YXRpb24+PEhlYWRpbmc+PFRleHRVbml0cz48VGV4dFVuaXQ+PEluc2VydFBhcmFncmFwaEFmdGVyPmZhbHNlPC9JbnNlcnRQYXJhZ3JhcGhBZnRlcj48Rm9udE5hbWUgLz48Rm9udFN0eWxlPjxOYW1lIC8+PC9Gb250U3R5bGU+PEZvbnRTaXplPjA8L0ZvbnRTaXplPjwvVGV4dFVuaXQ+PFRleHRVbml0PjxJbnNlcnRQYXJhZ3JhcGhBZnRlcj5mYWxzZTwvSW5zZXJ0UGFyYWdyYXBoQWZ0ZXI+PEZvbnROYW1lIC8+PEZvbnRTdHlsZT48TmFtZT5DaXRhdmkgQmlibGlvZ3JhcGh5IEVudHJ5PC9OYW1lPjwvRm9udFN0eWxlPjxGb250U2l6ZT4wPC9Gb250U2l6ZT48L1RleHRVbml0PjwvVGV4dFVuaXRzPjwvSGVhZGluZz48Q2l0YXRpb25zPjxDaXRhdGlvbj48VGV4dFVuaXRzPjxUZXh0VW5pdD48SW5zZXJ0UGFyYWdyYXBoQWZ0ZXI+ZmFsc2U8L0luc2VydFBhcmFncmFwaEFmdGVyPjxGb250TmFtZSAvPjxGb250U3R5bGU+PE5ldXRyYWw+dHJ1ZTwvTmV1dHJhbD48TmFtZSAvPjwvRm9udFN0eWxlPjxGb250U2l6ZT4wPC9Gb250U2l6ZT48VGV4dD5JRkM7IElDTU0gKDIwMDkpOiA8L1RleHQ+PC9UZXh0VW5pdD48VGV4dFVuaXQ+PEluc2VydFBhcmFncmFwaEFmdGVyPmZhbHNlPC9JbnNlcnRQYXJhZ3JhcGhBZnRlcj48Rm9udE5hbWUgLz48Rm9udFN0eWxlPjxCb2xkPnRydWU8L0JvbGQ+PE5hbWUgLz48L0ZvbnRTdHlsZT48Rm9udFNpemU+MDwvRm9udFNpemU+PFRleHQ+V29ya2luZyBUb2dldGhlci4gSG93IGxhcmdlLXNjYWxlIG1pbmluZyBjYW4gZW5nYWdlIHdpdGggYXJ0aXNhbmFsIGFuZCBzbWFsbC1zY2FsZSBtaW5lcnM8L1RleHQ+PC9UZXh0VW5pdD48VGV4dFVuaXQ+PEluc2VydFBhcmFncmFwaEFmdGVyPmZhbHNlPC9JbnNlcnRQYXJhZ3JhcGhBZnRlcj48Rm9udE5hbWUgLz48Rm9udFN0eWxlPjxOZXV0cmFsPnRydWU8L05ldXRyYWw+PE5hbWUgLz48L0ZvbnRTdHlsZT48Rm9udFNpemU+MDwvRm9udFNpemU+PFRleHQ+LiBXYXNoaW5ndG9uLCBELkMuIDwvVGV4dD48L1RleHRVbml0PjxUZXh0VW5pdD48SW5zZXJ0UGFyYWdyYXBoQWZ0ZXI+ZmFsc2U8L0luc2VydFBhcmFncmFwaEFmdGVyPjxGb250TmFtZSAvPjxGb250U3R5bGU+PFVuZGVybGluZT50cnVlPC9VbmRlcmxpbmU+PE5hbWUgLz48L0ZvbnRTdHlsZT48Rm9udFNpemU+MDwvRm9udFNpemU+PFRleHQ+aHR0cHM6Ly93d3cuY29tbWRldi5vcmcvd3AtY29udGVudC91cGxvYWRzLzIwMTUvMDYvV29ya2luZy10b2dldGhlci1Ib3ctbGFyZ2Utc2NhbGUtbWluaW5nLWNhbi1lbmdhZ2Utd2l0aC1hcnRpc2FuYWwtYW5kLXNtYWxsLXNjYWxlLW1pbmVycy5wZGY8L1RleHQ+PC9UZXh0VW5pdD48VGV4dFVuaXQ+PEluc2VydFBhcmFncmFwaEFmdGVyPnRydWU8L0luc2VydFBhcmFncmFwaEFmdGVyPjxGb250TmFtZSAvPjxGb250U3R5bGU+PE5ldXRyYWw+dHJ1ZTwvTmV1dHJhbD48TmFtZSAvPjwvRm9udFN0eWxlPjxGb250U2l6ZT4wPC9Gb250U2l6ZT48VGV4dD4uPC9UZXh0PjwvVGV4dFVuaXQ+PFRleHRVbml0PjxJbnNlcnRQYXJhZ3JhcGhBZnRlcj5mYWxzZTwvSW5zZXJ0UGFyYWdyYXBoQWZ0ZXI+PEZvbnROYW1lIC8+PEZvbnRTdHlsZT48TmV1dHJhbD50cnVlPC9OZXV0cmFsPjxOYW1lIC8+PC9Gb250U3R5bGU+PEZvbnRTaXplPjA8L0ZvbnRTaXplPjxUZXh0PklMTyAoMTk3Myk6IDwvVGV4dD48L1RleHRVbml0PjxUZXh0VW5pdD48SW5zZXJ0UGFyYWdyYXBoQWZ0ZXI+ZmFsc2U8L0luc2VydFBhcmFncmFwaEFmdGVyPjxGb250TmFtZSAvPjxGb250U3R5bGU+PEJvbGQ+dHJ1ZTwvQm9sZD48TmFtZSAvPjwvRm9udFN0eWxlPjxGb250U2l6ZT4wPC9Gb250U2l6ZT48VGV4dD5JTE8gQ29udmVudGlvbiAxMzggb24gTWluaW11bSBBZ2U8L1RleHQ+PC9UZXh0VW5pdD48VGV4dFVuaXQ+PEluc2VydFBhcmFncmFwaEFmdGVyPmZhbHNlPC9JbnNlcnRQYXJhZ3JhcGhBZnRlcj48Rm9udE5hbWUgLz48Rm9udFN0eWxlPjxOZXV0cmFsPnRydWU8L05ldXRyYWw+PE5hbWUgLz48L0ZvbnRTdHlsZT48Rm9udFNpemU+MDwvRm9udFNpemU+PFRleHQ+LiBJTE8uIEdlbmV2YSAoQ0gpLiA8L1RleHQ+PC9UZXh0VW5pdD48VGV4dFVuaXQ+PEluc2VydFBhcmFncmFwaEFmdGVyPmZhbHNlPC9JbnNlcnRQYXJhZ3JhcGhBZnRlcj48Rm9udE5hbWUgLz48Rm9udFN0eWxlPjxVbmRlcmxpbmU+dHJ1ZTwvVW5kZXJsaW5lPjxOYW1lIC8+PC9Gb250U3R5bGU+PEZvbnRTaXplPjA8L0ZvbnRTaXplPjxUZXh0Pmh0dHA6Ly9ibHVlLmxpbS5pbG8ub3JnL2NhcmlibGV4L3BkZnMvSUxPX0NvbnZlbnRpb25fMTM4LnBkZjwvVGV4dD48L1RleHRVbml0PjxUZXh0VW5pdD48SW5zZXJ0UGFyYWdyYXBoQWZ0ZXI+dHJ1ZTwvSW5zZXJ0UGFyYWdyYXBoQWZ0ZXI+PEZvbnROYW1lIC8+PEZvbnRTdHlsZT48TmV1dHJhbD50cnVlPC9OZXV0cmFsPjxOYW1lIC8+PC9Gb250U3R5bGU+PEZvbnRTaXplPjA8L0ZvbnRTaXplPjxUZXh0Pi48L1RleHQ+PC9UZXh0VW5pdD48VGV4dFVuaXQ+PEluc2VydFBhcmFncmFwaEFmdGVyPmZhbHNlPC9JbnNlcnRQYXJhZ3JhcGhBZnRlcj48Rm9udE5hbWUgLz48Rm9udFN0eWxlPjxOZXV0cmFsPnRydWU8L05ldXRyYWw+PE5hbWUgLz48L0ZvbnRTdHlsZT48Rm9udFNpemU+MDwvRm9udFNpemU+PFRleHQ+SUxPICgxOTk5KTogPC9UZXh0PjwvVGV4dFVuaXQ+PFRleHRVbml0PjxJbnNlcnRQYXJhZ3JhcGhBZnRlcj5mYWxzZTwvSW5zZXJ0UGFyYWdyYXBoQWZ0ZXI+PEZvbnROYW1lIC8+PEZvbnRTdHlsZT48Qm9sZD50cnVlPC9Cb2xkPjxOYW1lIC8+PC9Gb250U3R5bGU+PEZvbnRTaXplPjA8L0ZvbnRTaXplPjxUZXh0PklMTyBDb252ZW50aW9uIDE4MiBvbiBXb3JzdCBGb3JtcyBvZiBDaGlsZCBMYWJvdXI8L1RleHQ+PC9UZXh0VW5pdD48VGV4dFVuaXQ+PEluc2VydFBhcmFncmFwaEFmdGVyPmZhbHNlPC9JbnNlcnRQYXJhZ3JhcGhBZnRlcj48Rm9udE5hbWUgLz48Rm9udFN0eWxlPjxOZXV0cmFsPnRydWU8L05ldXRyYWw+PE5hbWUgLz48L0ZvbnRTdHlsZT48Rm9udFNpemU+MDwvRm9udFNpemU+PFRleHQ+LiBJTE8uIEdlbmV2YSAoQ0gpLiA8L1RleHQ+PC9UZXh0VW5pdD48VGV4dFVuaXQ+PEluc2VydFBhcmFncmFwaEFmdGVyPmZhbHNlPC9JbnNlcnRQYXJhZ3JhcGhBZnRlcj48Rm9udE5hbWUgLz48Rm9udFN0eWxlPjxVbmRlcmxpbmU+dHJ1ZTwvVW5kZXJsaW5lPjxOYW1lIC8+PC9Gb250U3R5bGU+PEZvbnRTaXplPjA8L0ZvbnRTaXplPjxUZXh0Pmh0dHA6Ly9ibHVlLmxpbS5pbG8ub3JnL2NhcmlibGV4L3BkZnMvSUxPX0NvbnZlbnRpb25fMTgyLnBkZjwvVGV4dD48L1RleHRVbml0PjxUZXh0VW5pdD48SW5zZXJ0UGFyYWdyYXBoQWZ0ZXI+dHJ1ZTwvSW5zZXJ0UGFyYWdyYXBoQWZ0ZXI+PEZvbnROYW1lIC8+PEZvbnRTdHlsZT48TmV1dHJhbD50cnVlPC9OZXV0cmFsPjxOYW1lIC8+PC9Gb250U3R5bGU+PEZvbnRTaXplPjA8L0ZvbnRTaXplPjxUZXh0Pi48L1RleHQ+PC9UZXh0VW5pdD48VGV4dFVuaXQ+PEluc2VydFBhcmFncmFwaEFmdGVyPmZhbHNlPC9JbnNlcnRQYXJhZ3JhcGhBZnRlcj48Rm9udE5hbWUgLz48Rm9udFN0eWxlPjxOZXV0cmFsPnRydWU8L05ldXRyYWw+PE5hbWUgLz48L0ZvbnRTdHlsZT48Rm9udFNpemU+MDwvRm9udFNpemU+PFRleHQ+S2lja2xlciwgS2Fyb2xpbmU7IEZyYW5rZW4sIEd1ZHJ1biAoMjAxNyk6IDwvVGV4dD48L1RleHRVbml0PjxUZXh0VW5pdD48SW5zZXJ0UGFyYWdyYXBoQWZ0ZXI+ZmFsc2U8L0luc2VydFBhcmFncmFwaEFmdGVyPjxGb250TmFtZSAvPjxGb250U3R5bGU+PEJvbGQ+dHJ1ZTwvQm9sZD48TmFtZSAvPjwvRm9udFN0eWxlPjxGb250U2l6ZT4wPC9Gb250U2l6ZT48VGV4dD5TdXN0YWluYWJpbGl0eSBTY2hlbWVzIGZvciBNaW5lcmFsIFJlc291cmNlczogQSBDb21wYXJhdGl2ZSBPdmVydmlldzwvVGV4dD48L1RleHRVbml0PjxUZXh0VW5pdD48SW5zZXJ0UGFyYWdyYXBoQWZ0ZXI+ZmFsc2U8L0luc2VydFBhcmFncmFwaEFmdGVyPjxGb250TmFtZSAvPjxGb250U3R5bGU+PE5ldXRyYWw+dHJ1ZTwvTmV1dHJhbD48TmFtZSAvPjwvRm9udFN0eWxlPjxGb250U2l6ZT4wPC9Gb250U2l6ZT48VGV4dD4uIEJHUi4gSGFubm92ZXIgKERFKSwgSVNCTjogOTc4LTMtOTQzNTY2LTkwLTEuIDwvVGV4dD48L1RleHRVbml0PjxUZXh0VW5pdD48SW5zZXJ0UGFyYWdyYXBoQWZ0ZXI+ZmFsc2U8L0luc2VydFBhcmFncmFwaEFmdGVyPjxGb250TmFtZSAvPjxGb250U3R5bGU+PFVuZGVybGluZT50cnVlPC9VbmRlcmxpbmU+PE5hbWUgLz48L0ZvbnRTdHlsZT48Rm9udFNpemU+MDwvRm9udFNpemU+PFRleHQ+aHR0cHM6Ly93d3cuYmdyLmJ1bmQuZGUvRU4vVGhlbWVuL01pbl9yb2hzdG9mZmUvRG93bmxvYWRzL1N1c3RhaW5hYmlsaXR5X1NjaGVtZXNfZm9yX01pbmVyYWxfUmVzb3VyY2VzLnBkZj9fX2Jsb2I9cHVibGljYXRpb25GaWxlJmFtcDt2PTQ8L1RleHQ+PC9UZXh0VW5pdD48VGV4dFVuaXQ+PEluc2VydFBhcmFncmFwaEFmdGVyPnRydWU8L0luc2VydFBhcmFncmFwaEFmdGVyPjxGb250TmFtZSAvPjxGb250U3R5bGU+PE5ldXRyYWw+dHJ1ZTwvTmV1dHJhbD48TmFtZSAvPjwvRm9udFN0eWxlPjxGb250U2l6ZT4wPC9Gb250U2l6ZT48VGV4dD4uPC9UZXh0PjwvVGV4dFVuaXQ+PFRleHRVbml0PjxJbnNlcnRQYXJhZ3JhcGhBZnRlcj5mYWxzZTwvSW5zZXJ0UGFyYWdyYXBoQWZ0ZXI+PEZvbnROYW1lIC8+PEZvbnRTdHlsZT48TmV1dHJhbD50cnVlPC9OZXV0cmFsPjxOYW1lIC8+PC9Gb250U3R5bGU+PEZvbnRTaXplPjA8L0ZvbnRTaXplPjxUZXh0Pk9FQ0QgKDIwMTZhKTogPC9UZXh0PjwvVGV4dFVuaXQ+PFRleHRVbml0PjxJbnNlcnRQYXJhZ3JhcGhBZnRlcj5mYWxzZTwvSW5zZXJ0UGFyYWdyYXBoQWZ0ZXI+PEZvbnROYW1lIC8+PEZvbnRTdHlsZT48Qm9sZD50cnVlPC9Cb2xkPjxOYW1lIC8+PC9Gb250U3R5bGU+PEZvbnRTaXplPjA8L0ZvbnRTaXplPjxUZXh0PkZBUSwgUmVzcG9uc2libGUgU3VwcGx5IENoYWlucyBpbiBBcnRpc2FuYWwgYW5kIFNtYWxsLVNjYWxlIEdvbGQgTWluaW5nLiBJbXBsZW1lbnRpbmcgdGhlIE9FQ0QgRHVlIERpbGlnZW5jZSBHdWlkYW5jZSBmb3IgUmVzcG9uc2libGUgU3VwcGx5IENoYWlucyBvZiBNaW5lcmFscyBmcm9tIENvbmZsaWN0LUFmZmVjdGVkIGFuZCBIaWdoLVJpc2sgQXJlYXMgKEZBUSk8L1RleHQ+PC9UZXh0VW5pdD48VGV4dFVuaXQ+PEluc2VydFBhcmFncmFwaEFmdGVyPmZhbHNlPC9JbnNlcnRQYXJhZ3JhcGhBZnRlcj48Rm9udE5hbWUgLz48Rm9udFN0eWxlPjxOZXV0cmFsPnRydWU8L05ldXRyYWw+PE5hbWUgLz48L0ZvbnRTdHlsZT48Rm9udFNpemU+MDwvRm9udFNpemU+PFRleHQ+LiBPcmdhbmlzYXRpb24gZm9yIEVjb25vbWljIENvLW9wZXJhdGlvbiBhbmQgRGV2ZWxvcG1lbnQgKE9FQ0QpLiBQYXJpcyAoRlIpLiA8L1RleHQ+PC9UZXh0VW5pdD48VGV4dFVuaXQ+PEluc2VydFBhcmFncmFwaEFmdGVyPmZhbHNlPC9JbnNlcnRQYXJhZ3JhcGhBZnRlcj48Rm9udE5hbWUgLz48Rm9udFN0eWxlPjxVbmRlcmxpbmU+dHJ1ZTwvVW5kZXJsaW5lPjxOYW1lIC8+PC9Gb250U3R5bGU+PEZvbnRTaXplPjA8L0ZvbnRTaXplPjxUZXh0Pmh0dHA6Ly9tbmVndWlkZWxpbmVzLm9lY2Qub3JnL0ZBUV9Tb3VyY2luZy1Hb2xkLWZyb20tQVNNLU1pbmVycy5wZGY8L1RleHQ+PC9UZXh0VW5pdD48VGV4dFVuaXQ+PEluc2VydFBhcmFncmFwaEFmdGVyPnRydWU8L0luc2VydFBhcmFncmFwaEFmdGVyPjxGb250TmFtZSAvPjxGb250U3R5bGU+PE5ldXRyYWw+dHJ1ZTwvTmV1dHJhbD48TmFtZSAvPjwvRm9udFN0eWxlPjxGb250U2l6ZT4wPC9Gb250U2l6ZT48VGV4dD4uPC9UZXh0PjwvVGV4dFVuaXQ+PFRleHRVbml0PjxJbnNlcnRQYXJhZ3JhcGhBZnRlcj5mYWxzZTwvSW5zZXJ0UGFyYWdyYXBoQWZ0ZXI+PEZvbnROYW1lIC8+PEZvbnRTdHlsZT48TmV1dHJhbD50cnVlPC9OZXV0cmFsPjxOYW1lIC8+PC9Gb250U3R5bGU+PEZvbnRTaXplPjA8L0ZvbnRTaXplPjxUZXh0Pk9FQ0QgKDIwMTZiKTogPC9UZXh0PjwvVGV4dFVuaXQ+PFRleHRVbml0PjxJbnNlcnRQYXJhZ3JhcGhBZnRlcj5mYWxzZTwvSW5zZXJ0UGFyYWdyYXBoQWZ0ZXI+PEZvbnROYW1lIC8+PEZvbnRTdHlsZT48Qm9sZD50cnVlPC9Cb2xkPjxOYW1lIC8+PC9Gb250U3R5bGU+PEZvbnRTaXplPjA8L0ZvbnRTaXplPjxUZXh0Pk9FQ0QgRHVlIERpbGlnZW5jZSBHdWlkYW5jZSBmb3IgUmVzcG9uc2libGUgU3VwcGx5IENoYWlucyBvZiBNaW5lcmFscyBmcm9tIENvbmZsaWN0LUFmZmVjdGVkIGFuZCBIaWdoLVJpc2sgQXJlYXM8L1RleHQ+PC9UZXh0VW5pdD48VGV4dFVuaXQ+PEluc2VydFBhcmFncmFwaEFmdGVyPmZhbHNlPC9JbnNlcnRQYXJhZ3JhcGhBZnRlcj48Rm9udE5hbWUgLz48Rm9udFN0eWxlPjxOZXV0cmFsPnRydWU8L05ldXRyYWw+PE5hbWUgLz48L0ZvbnRTdHlsZT48Rm9udFNpemU+MDwvRm9udFNpemU+PFRleHQ+LiBUaGlyZCBFZGl0aW9uLiBPRUNEIFB1Ymxpc2hpbmcuIFBhcmlzIChGUiksIElTQk46IDk3ODkyNjQyNTI0NzkuIDwvVGV4dD48L1RleHRVbml0PjxUZXh0VW5pdD48SW5zZXJ0UGFyYWdyYXBoQWZ0ZXI+ZmFsc2U8L0luc2VydFBhcmFncmFwaEFmdGVyPjxGb250TmFtZSAvPjxGb250U3R5bGU+PFVuZGVybGluZT50cnVlPC9VbmRlcmxpbmU+PE5hbWUgLz48L0ZvbnRTdHlsZT48Rm9udFNpemU+MDwvRm9udFNpemU+PFRleHQ+aHR0cDovL3d3dy5vZWNkLm9yZy9kYWYvaW52L21uZS9PRUNELUR1ZS1EaWxpZ2VuY2UtR3VpZGFuY2UtTWluZXJhbHMtRWRpdGlvbjMucGRmPC9UZXh0PjwvVGV4dFVuaXQ+PFRleHRVbml0PjxJbnNlcnRQYXJhZ3JhcGhBZnRlcj50cnVlPC9JbnNlcnRQYXJhZ3JhcGhBZnRlcj48Rm9udE5hbWUgLz48Rm9udFN0eWxlPjxOZXV0cmFsPnRydWU8L05ldXRyYWw+PE5hbWUgLz48L0ZvbnRTdHlsZT48Rm9udFNpemU+MDwvRm9udFNpemU+PFRleHQ+LjwvVGV4dD48L1RleHRVbml0PjxUZXh0VW5pdD48SW5zZXJ0UGFyYWdyYXBoQWZ0ZXI+ZmFsc2U8L0luc2VydFBhcmFncmFwaEFmdGVyPjxGb250TmFtZSAvPjxGb250U3R5bGU+PE5ldXRyYWw+dHJ1ZTwvTmV1dHJhbD48TmFtZSAvPjwvRm9udFN0eWxlPjxGb250U2l6ZT4wPC9Gb250U2l6ZT48VGV4dD5PRUNEICgyMDE3KTogPC9UZXh0PjwvVGV4dFVuaXQ+PFRleHRVbml0PjxJbnNlcnRQYXJhZ3JhcGhBZnRlcj5mYWxzZTwvSW5zZXJ0UGFyYWdyYXBoQWZ0ZXI+PEZvbnROYW1lIC8+PEZvbnRTdHlsZT48Qm9sZD50cnVlPC9Cb2xkPjxOYW1lIC8+PC9Gb250U3R5bGU+PEZvbnRTaXplPjA8L0ZvbnRTaXplPjxUZXh0PlByYWN0aWNhbCBhY3Rpb25zIGZvciBjb21wYW5pZXMgdG8gaWRlbnRpZnkgYW5kIGFkZHJlc3MgdGhlIHdvcnN0IGZvcm1zIG9mIGNoaWxkIGxhYm91ciBpbiBtaW5lcmFsIHN1cHBseSBjaGFpbnM8L1RleHQ+PC9UZXh0VW5pdD48VGV4dFVuaXQ+PEluc2VydFBhcmFncmFwaEFmdGVyPmZhbHNlPC9JbnNlcnRQYXJhZ3JhcGhBZnRlcj48Rm9udE5hbWUgLz48Rm9udFN0eWxlPjxOZXV0cmFsPnRydWU8L05ldXRyYWw+PE5hbWUgLz48L0ZvbnRTdHlsZT48Rm9udFNpemU+MDwvRm9udFNpemU+PFRleHQ+LiBPRUNELiBQYXJpcyAoRlIpLiA8L1RleHQ+PC9UZXh0VW5pdD48VGV4dFVuaXQ+PEluc2VydFBhcmFncmFwaEFmdGVyPmZhbHNlPC9JbnNlcnRQYXJhZ3JhcGhBZnRlcj48Rm9udE5hbWUgLz48Rm9udFN0eWxlPjxVbmRlcmxpbmU+dHJ1ZTwvVW5kZXJsaW5lPjxOYW1lIC8+PC9Gb250U3R5bGU+PEZvbnRTaXplPjA8L0ZvbnRTaXplPjxUZXh0Pmh0dHBzOi8vbW5lZ3VpZGVsaW5lcy5vZWNkLm9yZy9QcmFjdGljYWwtYWN0aW9ucy1mb3Itd29yc3QtZm9ybXMtb2YtY2hpbGQtbGFib3VyLW1pbmluZy1zZWN0b3IucGRmPC9UZXh0PjwvVGV4dFVuaXQ+PFRleHRVbml0PjxJbnNlcnRQYXJhZ3JhcGhBZnRlcj50cnVlPC9JbnNlcnRQYXJhZ3JhcGhBZnRlcj48Rm9udE5hbWUgLz48Rm9udFN0eWxlPjxOZXV0cmFsPnRydWU8L05ldXRyYWw+PE5hbWUgLz48L0ZvbnRTdHlsZT48Rm9udFNpemU+MDwvRm9udFNpemU+PFRleHQ+LjwvVGV4dD48L1RleHRVbml0PjxUZXh0VW5pdD48SW5zZXJ0UGFyYWdyYXBoQWZ0ZXI+ZmFsc2U8L0luc2VydFBhcmFncmFwaEFmdGVyPjxGb250TmFtZSAvPjxGb250U3R5bGU+PE5ldXRyYWw+dHJ1ZTwvTmV1dHJhbD48TmFtZSAvPjwvRm9udFN0eWxlPjxGb250U2l6ZT4wPC9Gb250U2l6ZT48VGV4dD5VTiAoMTk0OCk6IDwvVGV4dD48L1RleHRVbml0PjxUZXh0VW5pdD48SW5zZXJ0UGFyYWdyYXBoQWZ0ZXI+ZmFsc2U8L0luc2VydFBhcmFncmFwaEFmdGVyPjxGb250TmFtZSAvPjxGb250U3R5bGU+PEJvbGQ+dHJ1ZTwvQm9sZD48TmFtZSAvPjwvRm9udFN0eWxlPjxGb250U2l6ZT4wPC9Gb250U2l6ZT48VGV4dD5Vbml2ZXJzYWwgRGVjbGFyYXRpb24gb2YgSHVtYW4gUmlnaHRzPC9UZXh0PjwvVGV4dFVuaXQ+PFRleHRVbml0PjxJbnNlcnRQYXJhZ3JhcGhBZnRlcj5mYWxzZTwvSW5zZXJ0UGFyYWdyYXBoQWZ0ZXI+PEZvbnROYW1lIC8+PEZvbnRTdHlsZT48TmV1dHJhbD50cnVlPC9OZXV0cmFsPjxOYW1lIC8+PC9Gb250U3R5bGU+PEZvbnRTaXplPjA8L0ZvbnRTaXplPjxUZXh0Pi4gVW5pdGVkIE5hdGlvbnMgR2VuZXJhbCBBc3NlbWJseS4gPC9UZXh0PjwvVGV4dFVuaXQ+PFRleHRVbml0PjxJbnNlcnRQYXJhZ3JhcGhBZnRlcj5mYWxzZTwvSW5zZXJ0UGFyYWdyYXBoQWZ0ZXI+PEZvbnROYW1lIC8+PEZvbnRTdHlsZT48VW5kZXJsaW5lPnRydWU8L1VuZGVybGluZT48TmFtZSAvPjwvRm9udFN0eWxlPjxGb250U2l6ZT4wPC9Gb250U2l6ZT48VGV4dD5odHRwOi8vd3d3Lm9oY2hyLm9yZy9FTi9VREhSL1BhZ2VzL0xhbmd1YWdlLmFzcHg/TGFuZ0lEPWVuZzwvVGV4dD48L1RleHRVbml0PjxUZXh0VW5pdD48SW5zZXJ0UGFyYWdyYXBoQWZ0ZXI+dHJ1ZTwvSW5zZXJ0UGFyYWdyYXBoQWZ0ZXI+PEZvbnROYW1lIC8+PEZvbnRTdHlsZT48TmV1dHJhbD50cnVlPC9OZXV0cmFsPjxOYW1lIC8+PC9Gb250U3R5bGU+PEZvbnRTaXplPjA8L0ZvbnRTaXplPjxUZXh0Pi48L1RleHQ+PC9UZXh0VW5pdD48VGV4dFVuaXQ+PEluc2VydFBhcmFncmFwaEFmdGVyPmZhbHNlPC9JbnNlcnRQYXJhZ3JhcGhBZnRlcj48Rm9udE5hbWUgLz48Rm9udFN0eWxlPjxOZXV0cmFsPnRydWU8L05ldXRyYWw+PE5hbWUgLz48L0ZvbnRTdHlsZT48Rm9udFNpemU+MDwvRm9udFNpemU+PFRleHQ+VU5FUCAoMjAxMyk6IDwvVGV4dD48L1RleHRVbml0PjxUZXh0VW5pdD48SW5zZXJ0UGFyYWdyYXBoQWZ0ZXI+ZmFsc2U8L0luc2VydFBhcmFncmFwaEFmdGVyPjxGb250TmFtZSAvPjxGb250U3R5bGU+PEJvbGQ+dHJ1ZTwvQm9sZD48TmFtZSAvPjwvRm9udFN0eWxlPjxGb250U2l6ZT4wPC9Gb250U2l6ZT48VGV4dD5NaW5hbWF0YSBDb252ZW50aW9uIG9uIE1lcmN1cnkuIFRleHQgYW5kIEFubmV4ZXM8L1RleHQ+PC9UZXh0VW5pdD48VGV4dFVuaXQ+PEluc2VydFBhcmFncmFwaEFmdGVyPmZhbHNlPC9JbnNlcnRQYXJhZ3JhcGhBZnRlcj48Rm9udE5hbWUgLz48Rm9udFN0eWxlPjxOZXV0cmFsPnRydWU8L05ldXRyYWw+PE5hbWUgLz48L0ZvbnRTdHlsZT48Rm9udFNpemU+MDwvRm9udFNpemU+PFRleHQ+LiBVTkVQLiBHZW5ldmEgKENIKS4gPC9UZXh0PjwvVGV4dFVuaXQ+PFRleHRVbml0PjxJbnNlcnRQYXJhZ3JhcGhBZnRlcj5mYWxzZTwvSW5zZXJ0UGFyYWdyYXBoQWZ0ZXI+PEZvbnROYW1lIC8+PEZvbnRTdHlsZT48VW5kZXJsaW5lPnRydWU8L1VuZGVybGluZT48TmFtZSAvPjwvRm9udFN0eWxlPjxGb250U2l6ZT4wPC9Gb250U2l6ZT48VGV4dD5odHRwOi8vbWVyY3VyeWNvbnZlbnRpb24ub3JnL1BvcnRhbHMvMTEvZG9jdW1lbnRzL0Jvb2tsZXRzL01pbmFtYXRhJTIwQ29udmVudGlvbiUyMG9uJTIwTWVyY3VyeV9ib29rbGV0X0VuZ2xpc2gucGRmPC9UZXh0PjwvVGV4dFVuaXQ+PFRleHRVbml0PjxJbnNlcnRQYXJhZ3JhcGhBZnRlcj50cnVlPC9JbnNlcnRQYXJhZ3JhcGhBZnRlcj48Rm9udE5hbWUgLz48Rm9udFN0eWxlPjxOZXV0cmFsPnRydWU8L05ldXRyYWw+PE5hbWUgLz48L0ZvbnRTdHlsZT48Rm9udFNpemU+MDwvRm9udFNpemU+PFRleHQ+LjwvVGV4dD48L1RleHRVbml0PjxUZXh0VW5pdD48SW5zZXJ0UGFyYWdyYXBoQWZ0ZXI+ZmFsc2U8L0luc2VydFBhcmFncmFwaEFmdGVyPjxGb250TmFtZSAvPjxGb250U3R5bGU+PE5ldXRyYWw+dHJ1ZTwvTmV1dHJhbD48TmFtZSAvPjwvRm9udFN0eWxlPjxGb250U2l6ZT4wPC9Gb250U2l6ZT48VGV4dD5WaWxsZWdhcywgQ3Jpc3RpbmE7IFdlaW5iZXJnLCBSdWJ5OyBMZXZpbiwgRXN0ZWxsZTsgSHVuZCwgS2lyc3RlbiAoMjAxMik6IDwvVGV4dD48L1RleHRVbml0PjxUZXh0VW5pdD48SW5zZXJ0UGFyYWdyYXBoQWZ0ZXI+ZmFsc2U8L0luc2VydFBhcmFncmFwaEFmdGVyPjxGb250TmFtZSAvPjxGb250U3R5bGU+PEJvbGQ+dHJ1ZTwvQm9sZD48TmFtZSAvPjwvRm9udFN0eWxlPjxGb250U2l6ZT4wPC9Gb250U2l6ZT48VGV4dD5HbG9iYWwtU29sdXRpb25zLVN0dWR5LiBBcnRpc2FuYWwgYW5kIHNtYWxsLXNjYWxlIG1pbmluZyBpbiBwcm90ZWN0ZWQgYXJlYXMgYW5kIGNyaXRpY2FsIGVjb3N5c3RlbXMgcHJvZ3JhbW1lLiBBIGdsb2JhbCBzb2x1dGlvbnMgc3R1ZHk8L1RleHQ+PC9UZXh0VW5pdD48VGV4dFVuaXQ+PEluc2VydFBhcmFncmFwaEFmdGVyPmZhbHNlPC9JbnNlcnRQYXJhZ3JhcGhBZnRlcj48Rm9udE5hbWUgLz48Rm9udFN0eWxlPjxOZXV0cmFsPnRydWU8L05ldXRyYWw+PE5hbWUgLz48L0ZvbnRTdHlsZT48Rm9udFNpemU+MDwvRm9udFNpemU+PFRleHQ+LiBBU00tUEFDRS4gPC9UZXh0PjwvVGV4dFVuaXQ+PFRleHRVbml0PjxJbnNlcnRQYXJhZ3JhcGhBZnRlcj5mYWxzZTwvSW5zZXJ0UGFyYWdyYXBoQWZ0ZXI+PEZvbnROYW1lIC8+PEZvbnRTdHlsZT48VW5kZXJsaW5lPnRydWU8L1VuZGVybGluZT48TmFtZSAvPjwvRm9udFN0eWxlPjxGb250U2l6ZT4wPC9Gb250U2l6ZT48VGV4dD5odHRwOi8vd3d3Lmxldmluc291cmNlcy5jb20vYXNzZXRzL3BhZ2VzL0dsb</w:instrText>
      </w:r>
      <w:r w:rsidRPr="00533736">
        <w:rPr>
          <w:lang w:val="en-US"/>
        </w:rPr>
        <w:instrText>2JhbC1Tb2x1dGlvbnMtU3R1ZHkucGRmPC9UZXh0PjwvVGV4dFVuaXQ+PFRleHRVbml0PjxJbnNlcnRQYXJhZ3JhcGhBZnRlcj50cnVlPC9JbnNlcnRQYXJhZ3JhcGhBZnRlcj48Rm9udE5hbWUgLz48Rm9udFN0eWxlPjxOZXV0cmFsPnRydWU8L05ldXRyYWw+PE5hbWUgLz48L0ZvbnRTdHlsZT48Rm9udFNpemU+MDwvRm9udFNpemU+PFRleHQ+LjwvVGV4dD48L1RleHRVbml0PjxUZXh0VW5pdD48SW5zZXJ0UGFyYWdyYXBoQWZ0ZXI+ZmFsc2U8L0luc2VydFBhcmFncmFwaEFmdGVyPjxGb250TmFtZSAvPjxGb250U3R5bGU+PE5ldXRyYWw+dHJ1ZTwvTmV1dHJhbD48TmFtZSAvPjwvRm9udFN0eWxlPjxGb250U2l6ZT4wPC9Gb250U2l6ZT48VGV4dD5WUDogPC9UZXh0PjwvVGV4dFVuaXQ+PFRleHRVbml0PjxJbnNlcnRQYXJhZ3JhcGhBZnRlcj5mYWxzZTwvSW5zZXJ0UGFyYWdyYXBoQWZ0ZXI+PEZvbnROYW1lIC8+PEZvbnRTdHlsZT48Qm9sZD50cnVlPC9Cb2xkPjxOYW1lIC8+PC9Gb250U3R5bGU+PEZvbnRTaXplPjA8L0ZvbnRTaXplPjxUZXh0PlZvbHVudGFyeSBQcmluY2lwbGVzIG9uIFNlY3VyaXR5IGFuZCBIdW1hbiBSaWdodHMuIDwvVGV4dD48L1RleHRVbml0PjxUZXh0VW5pdD48SW5zZXJ0UGFyYWdyYXBoQWZ0ZXI+ZmFsc2U8L0luc2VydFBhcmFncmFwaEFmdGVyPjxGb250TmFtZSAvPjxGb250U3R5bGU+PFVuZGVybGluZT50cnVlPC9VbmRlcmxpbmU+PE5hbWUgLz48L0ZvbnRTdHlsZT48Rm9udFNpemU+MDwvRm9udFNpemU+PFRleHQ+aHR0cDovL3d3dy52b2x1bnRhcnlwcmluY2lwbGVzLm9yZy93cC1jb250ZW50L3VwbG9hZHMvMjAxMy8wMy92b2x1bnRhcnlfcHJpbmNpcGxlc19lbmdsaXNoLnBkZjwvVGV4dD48L1RleHRVbml0PjxUZXh0VW5pdD48SW5zZXJ0UGFyYWdyYXBoQWZ0ZXI+ZmFsc2U8L0luc2VydFBhcmFncmFwaEFmdGVyPjxGb250TmFtZSAvPjxGb250U3R5bGU+PE5ldXRyYWw+dHJ1ZTwvTmV1dHJhbD48TmFtZSAvPjwvRm9udFN0eWxlPjxGb250U2l6ZT4wPC9Gb250U2l6ZT48VGV4dD4uPC9UZXh0PjwvVGV4dFVuaXQ+PC9UZXh0VW5pdHM+PC9DaXRhdGlvbj48L0NpdGF0aW9ucz48L0JpYmxpb2dyYXBoeUNpdGF0aW9uPjwvQmlibGlvZ3JhcGh5Pg==</w:instrText>
      </w:r>
      <w:r>
        <w:fldChar w:fldCharType="separate"/>
      </w:r>
      <w:bookmarkStart w:id="398" w:name="__Fieldmark__5409_187408736"/>
      <w:r>
        <w:rPr>
          <w:lang w:val="en-US"/>
        </w:rPr>
        <w:t>V</w:t>
      </w:r>
      <w:bookmarkStart w:id="399" w:name="__Fieldmark__43903_1435017116"/>
      <w:r>
        <w:rPr>
          <w:lang w:val="en-US"/>
        </w:rPr>
        <w:t>i</w:t>
      </w:r>
      <w:bookmarkStart w:id="400" w:name="__Fieldmark__24482_1435017116"/>
      <w:r>
        <w:rPr>
          <w:lang w:val="en-US"/>
        </w:rPr>
        <w:t>l</w:t>
      </w:r>
      <w:bookmarkStart w:id="401" w:name="__Fieldmark__11348_1435017116"/>
      <w:r>
        <w:rPr>
          <w:lang w:val="en-US"/>
        </w:rPr>
        <w:t>l</w:t>
      </w:r>
      <w:bookmarkStart w:id="402" w:name="__Fieldmark__6264_2621159314"/>
      <w:r>
        <w:rPr>
          <w:lang w:val="en-US"/>
        </w:rPr>
        <w:t>e</w:t>
      </w:r>
      <w:bookmarkStart w:id="403" w:name="_CTVL0015e4171ef3ad642058649d5bc5fc7fc58"/>
      <w:r>
        <w:rPr>
          <w:lang w:val="en-US"/>
        </w:rPr>
        <w:t xml:space="preserve">gas, Cristina; Weinberg, Ruby; Levin, Estelle; Hund, Kirsten (2012): </w:t>
      </w:r>
      <w:r>
        <w:rPr>
          <w:b/>
          <w:lang w:val="en-US"/>
        </w:rPr>
        <w:t>Global-Solutions-Study. Artisanal and small-scale mining in protected areas and critical ecosystems programme. A global solutions study</w:t>
      </w:r>
      <w:r>
        <w:rPr>
          <w:lang w:val="en-US"/>
        </w:rPr>
        <w:t xml:space="preserve">. ASM-PACE. </w:t>
      </w:r>
      <w:r>
        <w:rPr>
          <w:u w:val="single"/>
          <w:lang w:val="en-US"/>
        </w:rPr>
        <w:t>http://www.levinsources.com/assets/pages/Global-Solutions-Study.pdf</w:t>
      </w:r>
      <w:r>
        <w:rPr>
          <w:lang w:val="en-US"/>
        </w:rPr>
        <w:t>.</w:t>
      </w:r>
      <w:bookmarkEnd w:id="399"/>
      <w:bookmarkEnd w:id="400"/>
      <w:bookmarkEnd w:id="401"/>
      <w:bookmarkEnd w:id="402"/>
      <w:bookmarkEnd w:id="403"/>
      <w:bookmarkEnd w:id="398"/>
      <w:r>
        <w:fldChar w:fldCharType="end"/>
      </w:r>
    </w:p>
    <w:p w14:paraId="3527151B" w14:textId="77777777" w:rsidR="008449AF" w:rsidRDefault="004A5E76">
      <w:pPr>
        <w:pStyle w:val="CitaviBibliographyEntry"/>
      </w:pPr>
      <w:r>
        <w:fldChar w:fldCharType="begin"/>
      </w:r>
      <w:r>
        <w:instrText>ADDIN CITAVI.BIBLIOGRAPHY PD94bWwgdmVyc2lvbj0iMS4wIiBlbmNvZGluZz0idXRmLTE2Ij8+PEJpYmxpb2dyYXBoeT48QWRkSW5WZXJzaW9uPjUuNy4wLjA8L0FkZEluVmVyc2lvbj48SWQ+MDUyYzAzNzYtNzQxOS00ODkzLWE0MGMtZDI0OGNkNjQzZTdiPC9JZD48QmlibGlvZ3JhcGh5Q2l0YXRpb24+PEhlYWRpbmc+PFRleHRVbml0cz48VGV4dFVuaXQ+PEluc2VydFBhcmFncmFwaEFmdGVyPmZhbHNlPC9JbnNlcnRQYXJhZ3JhcGhBZnRlcj48Rm9udE5hbWUgLz48Rm9udFN0eWxlPjxOYW1lIC8+PC9Gb250U3R5bGU+PEZvbnRTaXplPjA8L0ZvbnRTaXplPjwvVGV4dFVuaXQ+PFRleHRVbml0PjxJbnNlcnRQYXJhZ3JhcGhBZnRlcj5mYWxzZTwvSW5zZXJ0UGFyYWdyYXBoQWZ0ZXI+PEZvbnROYW1lIC8+PEZvbnRTdHlsZT48TmFtZT5DaXRhdmkgQmlibGlvZ3JhcGh5IEVudHJ5PC9OYW1lPjwvRm9udFN0eWxlPjxGb250U2l6ZT4wPC9Gb250U2l6ZT48L1RleHRVbml0PjwvVGV4dFVuaXRzPjwvSGVhZGluZz48Q2l0YXRpb25zPjxDaXRhdGlvbj48VGV4dFVuaXRzPjxUZXh0VW5pdD48SW5zZXJ0UGFyYWdyYXBoQWZ0ZXI+ZmFsc2U8L0luc2VydFBhcmFncmFwaEFmdGVyPjxGb250TmFtZSAvPjxGb250U3R5bGU+PE5ldXRyYWw+dHJ1ZTwvTmV1dHJhbD48TmFtZSAvPjwvRm9udFN0eWxlPjxGb250U2l6ZT4wPC9Gb250U2l6ZT48VGV4dD5JRkM7IElDTU0gKDIwMDkpOiA8L1RleHQ+PC9UZXh0VW5pdD48VGV4dFVuaXQ+PEluc2VydFBhcmFncmFwaEFmdGVyPmZhbHNlPC9JbnNlcnRQYXJhZ3JhcGhBZnRlcj48Rm9udE5hbWUgLz48Rm9udFN0eWxlPjxCb2xkPnRydWU8L0JvbGQ+PE5hbWUgLz48L0ZvbnRTdHlsZT48Rm9udFNpemU+MDwvRm9udFNpemU+PFRleHQ+V29ya2luZyBUb2dldGhlci4gSG93IGxhcmdlLXNjYWxlIG1pbmluZyBjYW4gZW5nYWdlIHdpdGggYXJ0aXNhbmFsIGFuZCBzbWFsbC1zY2FsZSBtaW5lcnM8L1RleHQ+PC9UZXh0VW5pdD48VGV4dFVuaXQ+PEluc2VydFBhcmFncmFwaEFmdGVyPmZhbHNlPC9JbnNlcnRQYXJhZ3JhcGhBZnRlcj48Rm9udE5hbWUgLz48Rm9udFN0eWxlPjxOZXV0cmFsPnRydWU8L05ldXRyYWw+PE5hbWUgLz48L0ZvbnRTdHlsZT48Rm9udFNpemU+MDwvRm9udFNpemU+PFRleHQ+LiBXYXNoaW5ndG9uLCBELkMuIDwvVGV4dD48L1RleHRVbml0PjxUZXh0VW5pdD48SW5zZXJ0UGFyYWdyYXBoQWZ0ZXI+ZmFsc2U8L0luc2VydFBhcmFncmFwaEFmdGVyPjxGb250TmFtZSAvPjxGb250U3R5bGU+PFVuZGVybGluZT50cnVlPC9VbmRlcmxpbmU+PE5hbWUgLz48L0ZvbnRTdHlsZT48Rm9udFNpemU+MDwvRm9udFNpemU+PFRleHQ+aHR0cHM6Ly93d3cuY29tbWRldi5vcmcvd3AtY29udGVudC91cGxvYWRzLzIwMTUvMDYvV29ya2luZy10b2dldGhlci1Ib3ctbGFyZ2Utc2NhbGUtbWluaW5nLWNhbi1lbmdhZ2Utd2l0aC1hcnRpc2FuYWwtYW5kLXNtYWxsLXNjYWxlLW1pbmVycy5wZGY8L1RleHQ+PC9UZXh0VW5pdD48VGV4dFVuaXQ+PEluc2VydFBhcmFncmFwaEFmdGVyPnRydWU8L0luc2VydFBhcmFncmFwaEFmdGVyPjxGb250TmFtZSAvPjxGb250U3R5bGU+PE5ldXRyYWw+dHJ1ZTwvTmV1dHJhbD48TmFtZSAvPjwvRm9udFN0eWxlPjxGb250U2l6ZT4wPC9Gb250U2l6ZT48VGV4dD4uPC9UZXh0PjwvVGV4dFVuaXQ+PFRleHRVbml0PjxJbnNlcnRQYXJhZ3JhcGhBZnRlcj5mYWxzZTwvSW5zZXJ0UGFyYWdyYXBoQWZ0ZXI+PEZvbnROYW1lIC8+PEZvbnRTdHlsZT48TmV1dHJhbD50cnVlPC9OZXV0cmFsPjxOYW1lIC8+PC9Gb250U3R5bGU+PEZvbnRTaXplPjA8L0ZvbnRTaXplPjxUZXh0PklMTyAoMTk3Myk6IDwvVGV4dD48L1RleHRVbml0PjxUZXh0VW5pdD48SW5zZXJ0UGFyYWdyYXBoQWZ0ZXI+ZmFsc2U8L0luc2VydFBhcmFncmFwaEFmdGVyPjxGb250TmFtZSAvPjxGb250U3R5bGU+PEJvbGQ+dHJ1ZTwvQm9sZD48TmFtZSAvPjwvRm9udFN0eWxlPjxGb250U2l6ZT4wPC9Gb250U2l6ZT48VGV4dD5JTE8gQ29udmVudGlvbiAxMzggb24gTWluaW11bSBBZ2U8L1RleHQ+PC9UZXh0VW5pdD48VGV4dFVuaXQ+PEluc2VydFBhcmFncmFwaEFmdGVyPmZhbHNlPC9JbnNlcnRQYXJhZ3JhcGhBZnRlcj48Rm9udE5hbWUgLz48Rm9udFN0eWxlPjxOZXV0cmFsPnRydWU8L05ldXRyYWw+PE5hbWUgLz48L0ZvbnRTdHlsZT48Rm9udFNpemU+MDwvRm9udFNpemU+PFRleHQ+LiBJTE8uIEdlbmV2YSAoQ0gpLiA8L1RleHQ+PC9UZXh0VW5pdD48VGV4dFVuaXQ+PEluc2VydFBhcmFncmFwaEFmdGVyPmZhbHNlPC9JbnNlcnRQYXJhZ3JhcGhBZnRlcj48Rm9udE5hbWUgLz48Rm9udFN0eWxlPjxVbmRlcmxpbmU+dHJ1ZTwvVW5kZXJsaW5lPjxOYW1lIC8+PC9Gb250U3R5bGU+PEZvbnRTaXplPjA8L0ZvbnRTaXplPjxUZXh0Pmh0dHA6Ly9ibHVlLmxpbS5pbG8ub3JnL2NhcmlibGV4L3BkZnMvSUxPX0NvbnZlbnRpb25fMTM4LnBkZjwvVGV4dD48L1RleHRVbml0PjxUZXh0VW5pdD48SW5zZXJ0UGFyYWdyYXBoQWZ0ZXI+dHJ1ZTwvSW5zZXJ0UGFyYWdyYXBoQWZ0ZXI+PEZvbnROYW1lIC8+PEZvbnRTdHlsZT48TmV1dHJhbD50cnVlPC9OZXV0cmFsPjxOYW1lIC8+PC9Gb250U3R5bGU+PEZvbnRTaXplPjA8L0ZvbnRTaXplPjxUZXh0Pi48L1RleHQ+PC9UZXh0VW5pdD48VGV4dFVuaXQ+PEluc2VydFBhcmFncmFwaEFmdGVyPmZhbHNlPC9JbnNlcnRQYXJhZ3JhcGhBZnRlcj48Rm9udE5hbWUgLz48Rm9udFN0eWxlPjxOZXV0cmFsPnRydWU8L05ldXRyYWw+PE5hbWUgLz48L0ZvbnRTdHlsZT48Rm9udFNpemU+MDwvRm9udFNpemU+PFRleHQ+SUxPICgxOTk5KTogPC9UZXh0PjwvVGV4dFVuaXQ+PFRleHRVbml0PjxJbnNlcnRQYXJhZ3JhcGhBZnRlcj5mYWxzZTwvSW5zZXJ0UGFyYWdyYXBoQWZ0ZXI+PEZvbnROYW1lIC8+PEZvbnRTdHlsZT48Qm9sZD50cnVlPC9Cb2xkPjxOYW1lIC8+PC9Gb250U3R5bGU+PEZvbnRTaXplPjA8L0ZvbnRTaXplPjxUZXh0PklMTyBDb252ZW50aW9uIDE4MiBvbiBXb3JzdCBGb3JtcyBvZiBDaGlsZCBMYWJvdXI8L1RleHQ+PC9UZXh0VW5pdD48VGV4dFVuaXQ+PEluc2VydFBhcmFncmFwaEFmdGVyPmZhbHNlPC9JbnNlcnRQYXJhZ3JhcGhBZnRlcj48Rm9udE5hbWUgLz48Rm9udFN0eWxlPjxOZXV0cmFsPnRydWU8L05ldXRyYWw+PE5hbWUgLz48L0ZvbnRTdHlsZT48Rm9udFNpemU+MDwvRm9udFNpemU+PFRleHQ+LiBJTE8uIEdlbmV2YSAoQ0gpLiA8L1RleHQ+PC9UZXh0VW5pdD48VGV4dFVuaXQ+PEluc2VydFBhcmFncmFwaEFmdGVyPmZhbHNlPC9JbnNlcnRQYXJhZ3JhcGhBZnRlcj48Rm9udE5hbWUgLz48Rm9udFN0eWxlPjxVbmRlcmxpbmU+dHJ1ZTwvVW5kZXJsaW5lPjxOYW1lIC8+PC9Gb250U3R5bGU+PEZvbnRTaXplPjA8L0ZvbnRTaXplPjxUZXh0Pmh0dHA6Ly9ibHVlLmxpbS5pbG8ub3JnL2NhcmlibGV4L3BkZnMvSUxPX0NvbnZlbnRpb25fMTgyLnBkZjwvVGV4dD48L1RleHRVbml0PjxUZXh0VW5pdD48SW5zZXJ0UGFyYWdyYXBoQWZ0ZXI+dHJ1ZTwvSW5zZXJ0UGFyYWdyYXBoQWZ0ZXI+PEZvbnROYW1lIC8+PEZvbnRTdHlsZT48TmV1dHJhbD50cnVlPC9OZXV0cmFsPjxOYW1lIC8+PC9Gb250U3R5bGU+PEZvbnRTaXplPjA8L0ZvbnRTaXplPjxUZXh0Pi48L1RleHQ+PC9UZXh0VW5pdD48VGV4dFVuaXQ+PEluc2VydFBhcmFncmFwaEFmdGVyPmZhbHNlPC9JbnNlcnRQYXJhZ3JhcGhBZnRlcj48Rm9udE5hbWUgLz48Rm9udFN0eWxlPjxOZXV0cmFsPnRydWU8L05ldXRyYWw+PE5hbWUgLz48L0ZvbnRTdHlsZT48Rm9udFNpemU+MDwvRm9udFNpemU+PFRleHQ+S2lja2xlciwgS2Fyb2xpbmU7IEZyYW5rZW4sIEd1ZHJ1biAoMjAxNyk6IDwvVGV4dD48L1RleHRVbml0PjxUZXh0VW5pdD48SW5zZXJ0UGFyYWdyYXBoQWZ0ZXI+ZmFsc2U8L0luc2VydFBhcmFncmFwaEFmdGVyPjxGb250TmFtZSAvPjxGb250U3R5bGU+PEJvbGQ+dHJ1ZTwvQm9sZD48TmFtZSAvPjwvRm9udFN0eWxlPjxGb250U2l6ZT4wPC9Gb250U2l6ZT48VGV4dD5TdXN0YWluYWJpbGl0eSBTY2hlbWVzIGZvciBNaW5lcmFsIFJlc291cmNlczogQSBDb21wYXJhdGl2ZSBPdmVydmlldzwvVGV4dD48L1RleHRVbml0PjxUZXh0VW5pdD48SW5zZXJ0UGFyYWdyYXBoQWZ0ZXI+ZmFsc2U8L0luc2VydFBhcmFncmFwaEFmdGVyPjxGb250TmFtZSAvPjxGb250U3R5bGU+PE5ldXRyYWw+dHJ1ZTwvTmV1dHJhbD48TmFtZSAvPjwvRm9udFN0eWxlPjxGb250U2l6ZT4wPC9Gb250U2l6ZT48VGV4dD4uIEJHUi4gSGFubm92ZXIgKERFKSwgSVNCTjogOTc4LTMtOTQzNTY2LTkwLTEuIDwvVGV4dD48L1RleHRVbml0PjxUZXh0VW5pdD48SW5zZXJ0UGFyYWdyYXBoQWZ0ZXI+ZmFsc2U8L0luc2VydFBhcmFncmFwaEFmdGVyPjxGb250TmFtZSAvPjxGb250U3R5bGU+PFVuZGVybGluZT50cnVlPC9VbmRlcmxpbmU+PE5hbWUgLz48L0ZvbnRTdHlsZT48Rm9udFNpemU+MDwvRm9udFNpemU+PFRleHQ+aHR0cHM6Ly93d3cuYmdyLmJ1bmQuZGUvRU4vVGhlbWVuL01pbl9yb2hzdG9mZmUvRG93bmxvYWRzL1N1c3RhaW5hYmlsaXR5X1NjaGVtZXNfZm9yX01pbmVyYWxfUmVzb3VyY2VzLnBkZj9fX2Jsb2I9cHVibGljYXRpb25GaWxlJmFtcDt2PTQ8L1RleHQ+PC9UZXh0VW5pdD48VGV4dFVuaXQ+PEluc2VydFBhcmFncmFwaEFmdGVyPnRydWU8L0luc2VydFBhcmFncmFwaEFmdGVyPjxGb250TmFtZSAvPjxGb250U3R5bGU+PE5ldXRyYWw+dHJ1ZTwvTmV1dHJhbD48TmFtZSAvPjwvRm9udFN0eWxlPjxGb250U2l6ZT4wPC9Gb250U2l6ZT48VGV4dD4uPC9UZXh0PjwvVGV4dFVuaXQ+PFRleHRVbml0PjxJbnNlcnRQYXJhZ3JhcGhBZnRlcj5mYWxzZTwvSW5zZXJ0UGFyYWdyYXBoQWZ0ZXI+PEZvbnROYW1lIC8+PEZvbnRTdHlsZT48TmV1dHJhbD50cnVlPC9OZXV0cmFsPjxOYW1lIC8+PC9Gb250U3R5bGU+PEZvbnRTaXplPjA8L0ZvbnRTaXplPjxUZXh0Pk9FQ0QgKDIwMTZhKTogPC9UZXh0PjwvVGV4dFVuaXQ+PFRleHRVbml0PjxJbnNlcnRQYXJhZ3JhcGhBZnRlcj5mYWxzZTwvSW5zZXJ0UGFyYWdyYXBoQWZ0ZXI+PEZvbnROYW1lIC8+PEZvbnRTdHlsZT48Qm9sZD50cnVlPC9Cb2xkPjxOYW1lIC8+PC9Gb250U3R5bGU+PEZvbnRTaXplPjA8L0ZvbnRTaXplPjxUZXh0PkZBUSwgUmVzcG9uc2libGUgU3VwcGx5IENoYWlucyBpbiBBcnRpc2FuYWwgYW5kIFNtYWxsLVNjYWxlIEdvbGQgTWluaW5nLiBJbXBsZW1lbnRpbmcgdGhlIE9FQ0QgRHVlIERpbGlnZW5jZSBHdWlkYW5jZSBmb3IgUmVzcG9uc2libGUgU3VwcGx5IENoYWlucyBvZiBNaW5lcmFscyBmcm9tIENvbmZsaWN0LUFmZmVjdGVkIGFuZCBIaWdoLVJpc2sgQXJlYXMgKEZBUSk8L1RleHQ+PC9UZXh0VW5pdD48VGV4dFVuaXQ+PEluc2VydFBhcmFncmFwaEFmdGVyPmZhbHNlPC9JbnNlcnRQYXJhZ3JhcGhBZnRlcj48Rm9udE5hbWUgLz48Rm9udFN0eWxlPjxOZXV0cmFsPnRydWU8L05ldXRyYWw+PE5hbWUgLz48L0ZvbnRTdHlsZT48Rm9udFNpemU+MDwvRm9udFNpemU+PFRleHQ+LiBPcmdhbmlzYXRpb24gZm9yIEVjb25vbWljIENvLW9wZXJhdGlvbiBhbmQgRGV2ZWxvcG1lbnQgKE9FQ0QpLiBQYXJpcyAoRlIpLiA8L1RleHQ+PC9UZXh0VW5pdD48VGV4dFVuaXQ+PEluc2VydFBhcmFncmFwaEFmdGVyPmZhbHNlPC9JbnNlcnRQYXJhZ3JhcGhBZnRlcj48Rm9udE5hbWUgLz48Rm9udFN0eWxlPjxVbmRlcmxpbmU+dHJ1ZTwvVW5kZXJsaW5lPjxOYW1lIC8+PC9Gb250U3R5bGU+PEZvbnRTaXplPjA8L0ZvbnRTaXplPjxUZXh0Pmh0dHA6Ly9tbmVndWlkZWxpbmVzLm9lY2Qub3JnL0ZBUV9Tb3VyY2luZy1Hb2xkLWZyb20tQVNNLU1pbmVycy5wZGY8L1RleHQ+PC9UZXh0VW5pdD48VGV4dFVuaXQ+PEluc2VydFBhcmFncmFwaEFmdGVyPnRydWU8L0luc2VydFBhcmFncmFwaEFmdGVyPjxGb250TmFtZSAvPjxGb250U3R5bGU+PE5ldXRyYWw+dHJ1ZTwvTmV1dHJhbD48TmFtZSAvPjwvRm9udFN0eWxlPjxGb250U2l6ZT4wPC9Gb250U2l6ZT48VGV4dD4uPC9UZXh0PjwvVGV4dFVuaXQ+PFRleHRVbml0PjxJbnNlcnRQYXJhZ3JhcGhBZnRlcj5mYWxzZTwvSW5zZXJ0UGFyYWdyYXBoQWZ0ZXI+PEZvbnROYW1lIC8+PEZvbnRTdHlsZT48TmV1dHJhbD50cnVlPC9OZXV0cmFsPjxOYW1lIC8+PC9Gb250U3R5bGU+PEZvbnRTaXplPjA8L0ZvbnRTaXplPjxUZXh0Pk9FQ0QgKDIwMTZiKTogPC9UZXh0PjwvVGV4dFVuaXQ+PFRleHRVbml0PjxJbnNlcnRQYXJhZ3JhcGhBZnRlcj5mYWxzZTwvSW5zZXJ0UGFyYWdyYXBoQWZ0ZXI+PEZvbnROYW1lIC8+PEZvbnRTdHlsZT48Qm9sZD50cnVlPC9Cb2xkPjxOYW1lIC8+PC9Gb250U3R5bGU+PEZvbnRTaXplPjA8L0ZvbnRTaXplPjxUZXh0Pk9FQ0QgRHVlIERpbGlnZW5jZSBHdWlkYW5jZSBmb3IgUmVzcG9uc2libGUgU3VwcGx5IENoYWlucyBvZiBNaW5lcmFscyBmcm9tIENvbmZsaWN0LUFmZmVjdGVkIGFuZCBIaWdoLVJpc2sgQXJlYXM8L1RleHQ+PC9UZXh0VW5pdD48VGV4dFVuaXQ+PEluc2VydFBhcmFncmFwaEFmdGVyPmZhbHNlPC9JbnNlcnRQYXJhZ3JhcGhBZnRlcj48Rm9udE5hbWUgLz48Rm9udFN0eWxlPjxOZXV0cmFsPnRydWU8L05ldXRyYWw+PE5hbWUgLz48L0ZvbnRTdHlsZT48Rm9udFNpemU+MDwvRm9udFNpemU+PFRleHQ+LiBUaGlyZCBFZGl0aW9uLiBPRUNEIFB1Ymxpc2hpbmcuIFBhcmlzIChGUiksIElTQk46IDk3ODkyNjQyNTI0NzkuIDwvVGV4dD48L1RleHRVbml0PjxUZXh0VW5pdD48SW5zZXJ0UGFyYWdyYXBoQWZ0ZXI+ZmFsc2U8L0luc2VydFBhcmFncmFwaEFmdGVyPjxGb250TmFtZSAvPjxGb250U3R5bGU+PFVuZGVybGluZT50cnVlPC9VbmRlcmxpbmU+PE5hbWUgLz48L0ZvbnRTdHlsZT48Rm9udFNpemU+MDwvRm9udFNpemU+PFRleHQ+aHR0cDovL3d3dy5vZWNkLm9yZy9kYWYvaW52L21uZS9PRUNELUR1ZS1EaWxpZ2VuY2UtR3VpZGFuY2UtTWluZXJhbHMtRWRpdGlvbjMucGRmPC9UZXh0PjwvVGV4dFVuaXQ+PFRleHRVbml0PjxJbnNlcnRQYXJhZ3JhcGhBZnRlcj50cnVlPC9JbnNlcnRQYXJhZ3JhcGhBZnRlcj48Rm9udE5hbWUgLz48Rm9udFN0eWxlPjxOZXV0cmFsPnRydWU8L05ldXRyYWw+PE5hbWUgLz48L0ZvbnRTdHlsZT48Rm9udFNpemU+MDwvRm9udFNpemU+PFRleHQ+LjwvVGV4dD48L1RleHRVbml0PjxUZXh0VW5pdD48SW5zZXJ0UGFyYWdyYXBoQWZ0ZXI+ZmFsc2U8L0luc2VydFBhcmFncmFwaEFmdGVyPjxGb250TmFtZSAvPjxGb250U3R5bGU+PE5ldXRyYWw+dHJ1ZTwvTmV1dHJhbD48TmFtZSAvPjwvRm9udFN0eWxlPjxGb250U2l6ZT4wPC9Gb250U2l6ZT48VGV4dD5PRUNEICgyMDE3KTogPC9UZXh0PjwvVGV4dFVuaXQ+PFRleHRVbml0PjxJbnNlcnRQYXJhZ3JhcGhBZnRlcj5mYWxzZTwvSW5zZXJ0UGFyYWdyYXBoQWZ0ZXI+PEZvbnROYW1lIC8+PEZvbnRTdHlsZT48Qm9sZD50cnVlPC9Cb2xkPjxOYW1lIC8+PC9Gb250U3R5bGU+PEZvbnRTaXplPjA8L0ZvbnRTaXplPjxUZXh0PlByYWN0aWNhbCBhY3Rpb25zIGZvciBjb21wYW5pZXMgdG8gaWRlbnRpZnkgYW5kIGFkZHJlc3MgdGhlIHdvcnN0IGZvcm1zIG9mIGNoaWxkIGxhYm91ciBpbiBtaW5lcmFsIHN1cHBseSBjaGFpbnM8L1RleHQ+PC9UZXh0VW5pdD48VGV4dFVuaXQ+PEluc2VydFBhcmFncmFwaEFmdGVyPmZhbHNlPC9JbnNlcnRQYXJhZ3JhcGhBZnRlcj48Rm9udE5hbWUgLz48Rm9udFN0eWxlPjxOZXV0cmFsPnRydWU8L05ldXRyYWw+PE5hbWUgLz48L0ZvbnRTdHlsZT48Rm9udFNpemU+MDwvRm9udFNpemU+PFRleHQ+LiBPRUNELiBQYXJpcyAoRlIpLiA8L1RleHQ+PC9UZXh0VW5pdD48VGV4dFVuaXQ+PEluc2VydFBhcmFncmFwaEFmdGVyPmZhbHNlPC9JbnNlcnRQYXJhZ3JhcGhBZnRlcj48Rm9udE5hbWUgLz48Rm9udFN0eWxlPjxVbmRlcmxpbmU+dHJ1ZTwvVW5kZXJsaW5lPjxOYW1lIC8+PC9Gb250U3R5bGU+PEZvbnRTaXplPjA8L0ZvbnRTaXplPjxUZXh0Pmh0dHBzOi8vbW5lZ3VpZGVsaW5lcy5vZWNkLm9yZy9QcmFjdGljYWwtYWN0aW9ucy1mb3Itd29yc3QtZm9ybXMtb2YtY2hpbGQtbGFib3VyLW1pbmluZy1zZWN0b3IucGRmPC9UZXh0PjwvVGV4dFVuaXQ+PFRleHRVbml0PjxJbnNlcnRQYXJhZ3JhcGhBZnRlcj50cnVlPC9JbnNlcnRQYXJhZ3JhcGhBZnRlcj48Rm9udE5hbWUgLz48Rm9udFN0eWxlPjxOZXV0cmFsPnRydWU8L05ldXRyYWw+PE5hbWUgLz48L0ZvbnRTdHlsZT48Rm9udFNpemU+MDwvRm9udFNpemU+PFRleHQ+LjwvVGV4dD48L1RleHRVbml0PjxUZXh0VW5pdD48SW5zZXJ0UGFyYWdyYXBoQWZ0ZXI+ZmFsc2U8L0luc2VydFBhcmFncmFwaEFmdGVyPjxGb250TmFtZSAvPjxGb250U3R5bGU+PE5ldXRyYWw+dHJ1ZTwvTmV1dHJhbD48TmFtZSAvPjwvRm9udFN0eWxlPjxGb250U2l6ZT4wPC9Gb250U2l6ZT48VGV4dD5VTiAoMTk0OCk6IDwvVGV4dD48L1RleHRVbml0PjxUZXh0VW5pdD48SW5zZXJ0UGFyYWdyYXBoQWZ0ZXI+ZmFsc2U8L0luc2VydFBhcmFncmFwaEFmdGVyPjxGb250TmFtZSAvPjxGb250U3R5bGU+PEJvbGQ+dHJ1ZTwvQm9sZD48TmFtZSAvPjwvRm9udFN0eWxlPjxGb250U2l6ZT4wPC9Gb250U2l6ZT48VGV4dD5Vbml2ZXJzYWwgRGVjbGFyYXRpb24gb2YgSHVtYW4gUmlnaHRzPC9UZXh0PjwvVGV4dFVuaXQ+PFRleHRVbml0PjxJbnNlcnRQYXJhZ3JhcGhBZnRlcj5mYWxzZTwvSW5zZXJ0UGFyYWdyYXBoQWZ0ZXI+PEZvbnROYW1lIC8+PEZvbnRTdHlsZT48TmV1dHJhbD50cnVlPC9OZXV0cmFsPjxOYW1lIC8+PC9Gb250U3R5bGU+PEZvbnRTaXplPjA8L0ZvbnRTaXplPjxUZXh0Pi4gVW5pdGVkIE5hdGlvbnMgR2VuZXJhbCBBc3NlbWJseS4gPC9UZXh0PjwvVGV4dFVuaXQ+PFRleHRVbml0PjxJbnNlcnRQYXJhZ3JhcGhBZnRlcj5mYWxzZTwvSW5zZXJ0UGFyYWdyYXBoQWZ0ZXI+PEZvbnROYW1lIC8+PEZvbnRTdHlsZT48VW5kZXJsaW5lPnRydWU8L1VuZGVybGluZT48TmFtZSAvPjwvRm9udFN0eWxlPjxGb250U2l6ZT4wPC9Gb250U2l6ZT48VGV4dD5odHRwOi8vd3d3Lm9oY2hyLm9yZy9FTi9VREhSL1BhZ2VzL0xhbmd1YWdlLmFzcHg/TGFuZ0lEPWVuZzwvVGV4dD48L1RleHRVbml0PjxUZXh0VW5pdD48SW5zZXJ0UGFyYWdyYXBoQWZ0ZXI+dHJ1ZTwvSW5zZXJ0UGFyYWdyYXBoQWZ0ZXI+PEZvbnROYW1lIC8+PEZvbnRTdHlsZT48TmV1dHJhbD50cnVlPC9OZXV0cmFsPjxOYW1lIC8+PC9Gb250U3R5bGU+PEZvbnRTaXplPjA8L0ZvbnRTaXplPjxUZXh0Pi48L1RleHQ+PC9UZXh0VW5pdD48VGV4dFVuaXQ+PEluc2VydFBhcmFncmFwaEFmdGVyPmZhbHNlPC9JbnNlcnRQYXJhZ3JhcGhBZnRlcj48Rm9udE5hbWUgLz48Rm9udFN0eWxlPjxOZXV0cmFsPnRydWU8L05ldXRyYWw+PE5hbWUgLz48L0ZvbnRTdHlsZT48Rm9udFNpemU+MDwvRm9udFNpemU+PFRleHQ+VU5FUCAoMjAxMyk6IDwvVGV4dD48L1RleHRVbml0PjxUZXh0VW5pdD48SW5zZXJ0UGFyYWdyYXBoQWZ0ZXI+ZmFsc2U8L0luc2VydFBhcmFncmFwaEFmdGVyPjxGb250TmFtZSAvPjxGb250U3R5bGU+PEJvbGQ+dHJ1ZTwvQm9sZD48TmFtZSAvPjwvRm9udFN0eWxlPjxGb250U2l6ZT4wPC9Gb250U2l6ZT48VGV4dD5NaW5hbWF0YSBDb252ZW50aW9uIG9uIE1lcmN1cnkuIFRleHQgYW5kIEFubmV4ZXM8L1RleHQ+PC9UZXh0VW5pdD48VGV4dFVuaXQ+PEluc2VydFBhcmFncmFwaEFmdGVyPmZhbHNlPC9JbnNlcnRQYXJhZ3JhcGhBZnRlcj48Rm9udE5hbWUgLz48Rm9udFN0eWxlPjxOZXV0cmFsPnRydWU8L05ldXRyYWw+PE5hbWUgLz48L0ZvbnRTdHlsZT48Rm9udFNpemU+MDwvRm9udFNpemU+PFRleHQ+LiBVTkVQLiBHZW5ldmEgKENIKS4gPC9UZXh0PjwvVGV4dFVuaXQ+PFRleHRVbml0PjxJbnNlcnRQYXJhZ3JhcGhBZnRlcj5mYWxzZTwvSW5zZXJ0UGFyYWdyYXBoQWZ0ZXI+PEZvbnROYW1lIC8+PEZvbnRTdHlsZT48VW5kZXJsaW5lPnRydWU8L1VuZGVybGluZT48TmFtZSAvPjwvRm9udFN0eWxlPjxGb250U2l6ZT4wPC9Gb250U2l6ZT48VGV4dD5odHRwOi8vbWVyY3VyeWNvbnZlbnRpb24ub3JnL1BvcnRhbHMvMTEvZG9jdW1lbnRzL0Jvb2tsZXRzL01pbmFtYXRhJTIwQ29udmVudGlvbiUyMG9uJTIwTWVyY3VyeV9ib29rbGV0X0VuZ2xpc2gucGRmPC9UZXh0PjwvVGV4dFVuaXQ+PFRleHRVbml0PjxJbnNlcnRQYXJhZ3JhcGhBZnRlcj50cnVlPC9JbnNlcnRQYXJhZ3JhcGhBZnRlcj48Rm9udE5hbWUgLz48Rm9udFN0eWxlPjxOZXV0cmFsPnRydWU8L05ldXRyYWw+PE5hbWUgLz48L0ZvbnRTdHlsZT48Rm9udFNpemU+MDwvRm9udFNpemU+PFRleHQ+LjwvVGV4dD48L1RleHRVbml0PjxUZXh0VW5pdD48SW5zZXJ0UGFyYWdyYXBoQWZ0ZXI+ZmFsc2U8L0luc2VydFBhcmFncmFwaEFmdGVyPjxGb250TmFtZSAvPjxGb250U3R5bGU+PE5ldXRyYWw+dHJ1ZTwvTmV1dHJhbD48TmFtZSAvPjwvRm9udFN0eWxlPjxGb250U2l6ZT4wPC9Gb250U2l6ZT48VGV4dD5WaWxsZWdhcywgQ3Jpc3RpbmE7IFdlaW5iZXJnLCBSdWJ5OyBMZXZpbiwgRXN0ZWxsZTsgSHVuZCwgS2lyc3RlbiAoMjAxMik6IDwvVGV4dD48L1RleHRVbml0PjxUZXh0VW5pdD48SW5zZXJ0UGFyYWdyYXBoQWZ0ZXI+ZmFsc2U8L0luc2VydFBhcmFncmFwaEFmdGVyPjxGb250TmFtZSAvPjxGb250U3R5bGU+PEJvbGQ+dHJ1ZTwvQm9sZD48TmFtZSAvPjwvRm9udFN0eWxlPjxGb250U2l6ZT4wPC9Gb250U2l6ZT48VGV4dD5HbG9iYWwtU29sdXRpb25zLVN0dWR5LiBBcnRpc2FuYWwgYW5kIHNtYWxsLXNjYWxlIG1pbmluZyBpbiBwcm90ZWN0ZWQgYXJlYXMgYW5kIGNyaXRpY2FsIGVjb3N5c3RlbXMgcHJvZ3JhbW1lLiBBIGdsb2JhbCBzb2x1dGlvbnMgc3R1ZHk8L1RleHQ+PC9UZXh0VW5pdD48VGV4dFVuaXQ+PEluc2VydFBhcmFncmFwaEFmdGVyPmZhbHNlPC9JbnNlcnRQYXJhZ3JhcGhBZnRlcj48Rm9udE5hbWUgLz48Rm9udFN0eWxlPjxOZXV0cmFsPnRydWU8L05ldXRyYWw+PE5hbWUgLz48L0ZvbnRTdHlsZT48Rm9udFNpemU+MDwvRm9udFNpemU+PFRleHQ+LiBBU00tUEFDRS4gPC9UZXh0PjwvVGV4dFVuaXQ+PFRleHRVbml0PjxJbnNlcnRQYXJhZ3JhcGhBZnRlcj5mYWxzZTwvSW5zZXJ0UGFyYWdyYXBoQWZ0ZXI+PEZvbnROYW1lIC8+PEZvbnRTdHlsZT48VW5kZXJsaW5lPnRydWU8L1VuZGVybGluZT48TmFtZSAvPjwvRm9udFN0eWxlPjxGb250U2l6ZT4wPC9Gb250U2l6ZT48VGV4dD5odHRwOi8vd3d3Lmxldmluc291cmNlcy5jb20vYXNzZXRzL3BhZ2VzL0dsb2JhbC1Tb2x1dGlvbnMtU3R1ZHkucGRmPC9UZXh0PjwvVGV4dFVuaXQ+PFRleHRVbml0PjxJbnNlcnRQYXJhZ3JhcGhBZnRlcj50cnVlPC9JbnNlcnRQYXJhZ3JhcGhBZnRlcj48Rm9udE5hbWUgLz48Rm9udFN0eWxlPjxOZXV0cmFsPnRydWU8L05ldXRyYWw+PE5hbWUgLz48L0ZvbnRTdHlsZT48Rm9udFNpemU+MDwvRm9udFNpemU+PFRleHQ+LjwvVGV4dD48L1RleHRVbml0PjxUZXh0VW5pdD48SW5zZXJ0UGFyYWdyYXBoQWZ0ZXI+ZmFsc2U8L0luc2VydFBhcmFncmFwaEFmdGVyPjxGb250TmFtZSAvPjxGb250U3R5bGU+PE5ldXRyYWw+dHJ1ZTwvTmV1dHJhbD48TmFtZSAvPjwvRm9udFN0eWxlPjxGb250U2l6ZT4wPC9Gb250U2l6ZT48VGV4dD5WUDogPC9UZXh0PjwvVGV4dFVuaXQ+PFRleHRVbml0PjxJbnNlcnRQYXJhZ3JhcGhBZnRlcj5mYWxzZTwvSW5zZXJ0UGFyYWdyYXBoQWZ0ZXI+PEZvbnROYW1lIC8+PEZvbnRTdHlsZT48Qm9sZD50cnVlPC9Cb2xkPjxOYW1lIC8+PC9Gb250U3R5bGU+PEZvbnRTaXplPjA8L0ZvbnRTaXplPjxUZXh0PlZvbHVudGFyeSBQcmluY2lwbGVzIG9uIFNlY3VyaXR5IGFuZCBIdW1hbiBSaWdodHMuIDwvVGV4dD48L1RleHRVbml0PjxUZXh0VW5pdD48SW5zZXJ0UGFyYWdyYXBoQWZ0ZXI+ZmFsc2U8L0luc2VydFBhcmFncmFwaEFmdGVyPjxGb250TmFtZSAvPjxGb250U3R5bGU+PFVuZGVybGluZT50cnVlPC9VbmRlcmxpbmU+PE5hbWUgLz48L0ZvbnRTdHlsZT48Rm9udFNpemU+MDwvRm9udFNpemU+PFRleHQ+aHR0cDovL3d3dy52b2x1bnRhcnlwcmluY2lwbGVzLm9yZy93cC1jb250ZW50L3VwbG9hZHMvMjAxMy8wMy92b2x1bnRhcnlfcHJpbmNpcGxlc19lbmdsaXNoLnBkZjwvVGV4dD48L1RleHRVbml0PjxUZXh0VW5pdD48SW5zZXJ0UGFyYWdyYXBoQWZ0ZXI+ZmFsc2U8L0luc2VydFBhcmFncmFwaEFmdGVyPjxGb250TmFtZSAvPjxGb250U3R5bGU+PE5ldXRyYWw+dHJ1ZTwvTmV1dHJhbD48TmFtZSAvPjwvRm9udFN0eWxlPjxGb250U2l6ZT4wPC9Gb250U2l6ZT48VGV4dD4uPC9UZXh0PjwvVGV4dFVuaXQ+PC9UZXh0VW5pdHM+PC9DaXRhdGlvbj48L0NpdGF0aW9ucz48L0JpYmxpb2dyYXBoeUNpdGF0aW9uPjwvQmlibGlvZ3JhcGh5Pg==</w:instrText>
      </w:r>
      <w:r>
        <w:fldChar w:fldCharType="separate"/>
      </w:r>
      <w:bookmarkStart w:id="404" w:name="__Fieldmark__5440_187408736"/>
      <w:r>
        <w:t>P</w:t>
      </w:r>
      <w:bookmarkStart w:id="405" w:name="__Fieldmark__43930_1435017116"/>
      <w:r>
        <w:t>V</w:t>
      </w:r>
      <w:bookmarkStart w:id="406" w:name="__Fieldmark__24505_1435017116"/>
      <w:r>
        <w:t>:</w:t>
      </w:r>
      <w:bookmarkStart w:id="407" w:name="__Fieldmark__11367_1435017116"/>
      <w:r>
        <w:t xml:space="preserve"> </w:t>
      </w:r>
      <w:bookmarkStart w:id="408" w:name="__Fieldmark__6279_2621159314"/>
      <w:r>
        <w:rPr>
          <w:b/>
        </w:rPr>
        <w:t>P</w:t>
      </w:r>
      <w:bookmarkStart w:id="409" w:name="_CTVL00191d5e410964a431d8cd4c97317539786"/>
      <w:r>
        <w:rPr>
          <w:b/>
        </w:rPr>
        <w:t xml:space="preserve">rincipes volontaires sur la sécurité et les droits de l’homme. </w:t>
      </w:r>
      <w:r>
        <w:rPr>
          <w:u w:val="single"/>
        </w:rPr>
        <w:t>http://www.voluntaryprinciples.org/wp-content/uploads/2013/03/principes_volontaires_francais.pdf</w:t>
      </w:r>
      <w:r>
        <w:t>.</w:t>
      </w:r>
      <w:bookmarkEnd w:id="405"/>
      <w:bookmarkEnd w:id="406"/>
      <w:bookmarkEnd w:id="407"/>
      <w:bookmarkEnd w:id="408"/>
      <w:bookmarkEnd w:id="409"/>
      <w:bookmarkEnd w:id="404"/>
      <w:r>
        <w:fldChar w:fldCharType="end"/>
      </w:r>
    </w:p>
    <w:p w14:paraId="3761824D" w14:textId="77777777" w:rsidR="008449AF" w:rsidRDefault="004A5E76">
      <w:pPr>
        <w:pStyle w:val="CitaviBibliographyEntry"/>
      </w:pPr>
      <w:r>
        <w:fldChar w:fldCharType="begin"/>
      </w:r>
      <w:r>
        <w:instrText>ADDIN CITAVI.BIBLIOGRAPHY PD94bWwgdmVyc2lvbj0iMS4wIiBlbmNvZGluZz0idXRmLTE2Ij8+PEJpYmxpb2dyYXBoeT48QWRkSW5WZXJzaW9uPjUuNy4wLjA8L0FkZEluVmVyc2lvbj48SWQ+MDUyYzAzNzYtNzQxOS00ODkzLWE0MGMtZDI0OGNkNjQzZTdiPC9JZD48QmlibGlvZ3JhcGh5Q2l0YXRpb24+PEhlYWRpbmc+PFRleHRVbml0cz48VGV4dFVuaXQ+PEluc2VydFBhcmFncmFwaEFmdGVyPmZhbHNlPC9JbnNlcnRQYXJhZ3JhcGhBZnRlcj48Rm9udE5hbWUgLz48Rm9udFN0eWxlPjxOYW1lIC8+PC9Gb250U3R5bGU+PEZvbnRTaXplPjA8L0ZvbnRTaXplPjwvVGV4dFVuaXQ+PFRleHRVbml0PjxJbnNlcnRQYXJhZ3JhcGhBZnRlcj5mYWxzZTwvSW5zZXJ0UGFyYWdyYXBoQWZ0ZXI+PEZvbnROYW1lIC8+PEZvbnRTdHlsZT48TmFtZT5DaXRhdmkgQmlibGlvZ3JhcGh5IEVudHJ5PC9OYW1lPjwvRm9udFN0eWxlPjxGb250U2l6ZT4wPC9Gb250U2l6ZT48L1RleHRVbml0PjwvVGV4dFVuaXRzPjwvSGVhZGluZz48Q2l0YXRpb25zPjxDaXRhdGlvbj48VGV4dFVuaXRzPjxUZXh0VW5pdD48SW5zZXJ0UGFyYWdyYXBoQWZ0ZXI+ZmFsc2U8L0luc2VydFBhcmFncmFwaEFmdGVyPjxGb250TmFtZSAvPjxGb250U3R5bGU+PE5ldXRyYWw+dHJ1ZTwvTmV1dHJhbD48TmFtZSAvPjwvRm9udFN0eWxlPjxGb250U2l6ZT4wPC9Gb250U2l6ZT48VGV4dD5JRkM7IElDTU0gKDIwMDkpOiA8L1RleHQ+PC9UZXh0VW5pdD48VGV4dFVuaXQ+PEluc2VydFBhcmFncmFwaEFmdGVyPmZhbHNlPC9JbnNlcnRQYXJhZ3JhcGhBZnRlcj48Rm9udE5hbWUgLz48Rm9udFN0eWxlPjxCb2xkPnRydWU8L0JvbGQ+PE5hbWUgLz48L0ZvbnRTdHlsZT48Rm9udFNpemU+MDwvRm9udFNpemU+PFRleHQ+V29ya2luZyBUb2dldGhlci4gSG93IGxhcmdlLXNjYWxlIG1pbmluZyBjYW4gZW5nYWdlIHdpdGggYXJ0aXNhbmFsIGFuZCBzbWFsbC1zY2FsZSBtaW5lcnM8L1RleHQ+PC9UZXh0VW5pdD48VGV4dFVuaXQ+PEluc2VydFBhcmFncmFwaEFmdGVyPmZhbHNlPC9JbnNlcnRQYXJhZ3JhcGhBZnRlcj48Rm9udE5hbWUgLz48Rm9udFN0eWxlPjxOZXV0cmFsPnRydWU8L05ldXRyYWw+PE5hbWUgLz48L0ZvbnRTdHlsZT48Rm9udFNpemU+MDwvRm9udFNpemU+PFRleHQ+LiBXYXNoaW5ndG9uLCBELkMuIDwvVGV4dD48L1RleHRVbml0PjxUZXh0VW5pdD48SW5zZXJ0UGFyYWdyYXBoQWZ0ZXI+ZmFsc2U8L0luc2VydFBhcmFncmFwaEFmdGVyPjxGb250TmFtZSAvPjxGb250U3R5bGU+PFVuZGVybGluZT50cnVlPC9VbmRlcmxpbmU+PE5hbWUgLz48L0ZvbnRTdHlsZT48Rm9udFNpemU+MDwvRm9udFNpemU+PFRleHQ+aHR0cHM6Ly93d3cuY29tbWRldi5vcmcvd3AtY29udGVudC91cGxvYWRzLzIwMTUvMDYvV29ya2luZy10b2dldGhlci1Ib3ctbGFyZ2Utc2NhbGUtbWluaW5nLWNhbi1lbmdhZ2Utd2l0aC1hcnRpc2FuYWwtYW5kLXNtYWxsLXNjYWxlLW1pbmVycy5wZGY8L1RleHQ+PC9UZXh0VW5pdD48VGV4dFVuaXQ+PEluc2VydFBhcmFncmFwaEFmdGVyPnRydWU8L0luc2VydFBhcmFncmFwaEFmdGVyPjxGb250TmFtZSAvPjxGb250U3R5bGU+PE5ldXRyYWw+dHJ1ZTwvTmV1dHJhbD48TmFtZSAvPjwvRm9udFN0eWxlPjxGb250U2l6ZT4wPC9Gb250U2l6ZT48VGV4dD4uPC9UZXh0PjwvVGV4dFVuaXQ+PFRleHRVbml0PjxJbnNlcnRQYXJhZ3JhcGhBZnRlcj5mYWxzZTwvSW5zZXJ0UGFyYWdyYXBoQWZ0ZXI+PEZvbnROYW1lIC8+PEZvbnRTdHlsZT48TmV1dHJhbD50cnVlPC9OZXV0cmFsPjxOYW1lIC8+PC9Gb250U3R5bGU+PEZvbnRTaXplPjA8L0ZvbnRTaXplPjxUZXh0PklMTyAoMTk3Myk6IDwvVGV4dD48L1RleHRVbml0PjxUZXh0VW5pdD48SW5zZXJ0UGFyYWdyYXBoQWZ0ZXI+ZmFsc2U8L0luc2VydFBhcmFncmFwaEFmdGVyPjxGb250TmFtZSAvPjxGb250U3R5bGU+PEJvbGQ+dHJ1ZTwvQm9sZD48TmFtZSAvPjwvRm9udFN0eWxlPjxGb250U2l6ZT4wPC9Gb250U2l6ZT48VGV4dD5JTE8gQ29udmVudGlvbiAxMzggb24gTWluaW11bSBBZ2U8L1RleHQ+PC9UZXh0VW5pdD48VGV4dFVuaXQ+PEluc2VydFBhcmFncmFwaEFmdGVyPmZhbHNlPC9JbnNlcnRQYXJhZ3JhcGhBZnRlcj48Rm9udE5hbWUgLz48Rm9udFN0eWxlPjxOZXV0cmFsPnRydWU8L05ldXRyYWw+PE5hbWUgLz48L0ZvbnRTdHlsZT48Rm9udFNpemU+MDwvRm9udFNpemU+PFRleHQ+LiBJTE8uIEdlbmV2YSAoQ0gpLiA8L1RleHQ+PC9UZXh0VW5pdD48VGV4dFVuaXQ+PEluc2VydFBhcmFncmFwaEFmdGVyPmZhbHNlPC9JbnNlcnRQYXJhZ3JhcGhBZnRlcj48Rm9udE5hbWUgLz48Rm9udFN0eWxlPjxVbmRlcmxpbmU+dHJ1ZTwvVW5kZXJsaW5lPjxOYW1lIC8+PC9Gb250U3R5bGU+PEZvbnRTaXplPjA8L0ZvbnRTaXplPjxUZXh0Pmh0dHA6Ly9ibHVlLmxpbS5pbG8ub3JnL2NhcmlibGV4L3BkZnMvSUxPX0NvbnZlbnRpb25fMTM4LnBkZjwvVGV4dD48L1RleHRVbml0PjxUZXh0VW5pdD48SW5zZXJ0UGFyYWdyYXBoQWZ0ZXI+dHJ1ZTwvSW5zZXJ0UGFyYWdyYXBoQWZ0ZXI+PEZvbnROYW1lIC8+PEZvbnRTdHlsZT48TmV1dHJhbD50cnVlPC9OZXV0cmFsPjxOYW1lIC8+PC9Gb250U3R5bGU+PEZvbnRTaXplPjA8L0ZvbnRTaXplPjxUZXh0Pi48L1RleHQ+PC9UZXh0VW5pdD48VGV4dFVuaXQ+PEluc2VydFBhcmFncmFwaEFmdGVyPmZhbHNlPC9JbnNlcnRQYXJhZ3JhcGhBZnRlcj48Rm9udE5hbWUgLz48Rm9udFN0eWxlPjxOZXV0cmFsPnRydWU8L05ldXRyYWw+PE5hbWUgLz48L0ZvbnRTdHlsZT48Rm9udFNpemU+MDwvRm9udFNpemU+PFRleHQ+SUxPICgxOTk5KTogPC9UZXh0PjwvVGV4dFVuaXQ+PFRleHRVbml0PjxJbnNlcnRQYXJhZ3JhcGhBZnRlcj5mYWxzZTwvSW5zZXJ0UGFyYWdyYXBoQWZ0ZXI+PEZvbnROYW1lIC8+PEZvbnRTdHlsZT48Qm9sZD50cnVlPC9Cb2xkPjxOYW1lIC8+PC9Gb250U3R5bGU+PEZvbnRTaXplPjA8L0ZvbnRTaXplPjxUZXh0PklMTyBDb252ZW50aW9uIDE4MiBvbiBXb3JzdCBGb3JtcyBvZiBDaGlsZCBMYWJvdXI8L1RleHQ+PC9UZXh0VW5pdD48VGV4dFVuaXQ+PEluc2VydFBhcmFncmFwaEFmdGVyPmZhbHNlPC9JbnNlcnRQYXJhZ3JhcGhBZnRlcj48Rm9udE5hbWUgLz48Rm9udFN0eWxlPjxOZXV0cmFsPnRydWU8L05ldXRyYWw+PE5hbWUgLz48L0ZvbnRTdHlsZT48Rm9udFNpemU+MDwvRm9udFNpemU+PFRleHQ+LiBJTE8uIEdlbmV2YSAoQ0gpLiA8L1RleHQ+PC9UZXh0VW5pdD48VGV4dFVuaXQ+PEluc2VydFBhcmFncmFwaEFmdGVyPmZhbHNlPC9JbnNlcnRQYXJhZ3JhcGhBZnRlcj48Rm9udE5hbWUgLz48Rm9udFN0eWxlPjxVbmRlcmxpbmU+dHJ1ZTwvVW5kZXJsaW5lPjxOYW1lIC8+PC9Gb250U3R5bGU+PEZvbnRTaXplPjA8L0ZvbnRTaXplPjxUZXh0Pmh0dHA6Ly9ibHVlLmxpbS5pbG8ub3JnL2NhcmlibGV4L3BkZnMvSUxPX0NvbnZlbnRpb25fMTgyLnBkZjwvVGV4dD48L1RleHRVbml0PjxUZXh0VW5pdD48SW5zZXJ0UGFyYWdyYXBoQWZ0ZXI+dHJ1ZTwvSW5zZXJ0UGFyYWdyYXBoQWZ0ZXI+PEZvbnROYW1lIC8+PEZvbnRTdHlsZT48TmV1dHJhbD50cnVlPC9OZXV0cmFsPjxOYW1lIC8+PC9Gb250U3R5bGU+PEZvbnRTaXplPjA8L0ZvbnRTaXplPjxUZXh0Pi48L1RleHQ+PC9UZXh0VW5pdD48VGV4dFVuaXQ+PEluc2VydFBhcmFncmFwaEFmdGVyPmZhbHNlPC9JbnNlcnRQYXJhZ3JhcGhBZnRlcj48Rm9udE5hbWUgLz48Rm9udFN0eWxlPjxOZXV0cmFsPnRydWU8L05ldXRyYWw+PE5hbWUgLz48L0ZvbnRTdHlsZT48Rm9udFNpemU+MDwvRm9udFNpemU+PFRleHQ+S2lja2xlciwgS2Fyb2xpbmU7IEZyYW5rZW4sIEd1ZHJ1biAoMjAxNyk6IDwvVGV4dD48L1RleHRVbml0PjxUZXh0VW5pdD48SW5zZXJ0UGFyYWdyYXBoQWZ0ZXI+ZmFsc2U8L0luc2VydFBhcmFncmFwaEFmdGVyPjxGb250TmFtZSAvPjxGb250U3R5bGU+PEJvbGQ+dHJ1ZTwvQm9sZD48TmFtZSAvPjwvRm9udFN0eWxlPjxGb250U2l6ZT4wPC9Gb250U2l6ZT48VGV4dD5TdXN0YWluYWJpbGl0eSBTY2hlbWVzIGZvciBNaW5lcmFsIFJlc291cmNlczogQSBDb21wYXJhdGl2ZSBPdmVydmlldzwvVGV4dD48L1RleHRVbml0PjxUZXh0VW5pdD48SW5zZXJ0UGFyYWdyYXBoQWZ0ZXI+ZmFsc2U8L0luc2VydFBhcmFncmFwaEFmdGVyPjxGb250TmFtZSAvPjxGb250U3R5bGU+PE5ldXRyYWw+dHJ1ZTwvTmV1dHJhbD48TmFtZSAvPjwvRm9udFN0eWxlPjxGb250U2l6ZT4wPC9Gb250U2l6ZT48VGV4dD4uIEJHUi4gSGFubm92ZXIgKERFKSwgSVNCTjogOTc4LTMtOTQzNTY2LTkwLTEuIDwvVGV4dD48L1RleHRVbml0PjxUZXh0VW5pdD48SW5zZXJ0UGFyYWdyYXBoQWZ0ZXI+ZmFsc2U8L0luc2VydFBhcmFncmFwaEFmdGVyPjxGb250TmFtZSAvPjxGb250U3R5bGU+PFVuZGVybGluZT50cnVlPC9VbmRlcmxpbmU+PE5hbWUgLz48L0ZvbnRTdHlsZT48Rm9udFNpemU+MDwvRm9udFNpemU+PFRleHQ+aHR0cHM6Ly93d3cuYmdyLmJ1bmQuZGUvRU4vVGhlbWVuL01pbl9yb2hzdG9mZmUvRG93bmxvYWRzL1N1c3RhaW5hYmlsaXR5X1NjaGVtZXNfZm9yX01pbmVyYWxfUmVzb3VyY2VzLnBkZj9fX2Jsb2I9cHVibGljYXRpb25GaWxlJmFtcDt2PTQ8L1RleHQ+PC9UZXh0VW5pdD48VGV4dFVuaXQ+PEluc2VydFBhcmFncmFwaEFmdGVyPnRydWU8L0luc2VydFBhcmFncmFwaEFmdGVyPjxGb250TmFtZSAvPjxGb250U3R5bGU+PE5ldXRyYWw+dHJ1ZTwvTmV1dHJhbD48TmFtZSAvPjwvRm9udFN0eWxlPjxGb250U2l6ZT4wPC9Gb250U2l6ZT48VGV4dD4uPC9UZXh0PjwvVGV4dFVuaXQ+PFRleHRVbml0PjxJbnNlcnRQYXJhZ3JhcGhBZnRlcj5mYWxzZTwvSW5zZXJ0UGFyYWdyYXBoQWZ0ZXI+PEZvbnROYW1lIC8+PEZvbnRTdHlsZT48TmV1dHJhbD50cnVlPC9OZXV0cmFsPjxOYW1lIC8+PC9Gb250U3R5bGU+PEZvbnRTaXplPjA8L0ZvbnRTaXplPjxUZXh0Pk9FQ0QgKDIwMTZhKTogPC9UZXh0PjwvVGV4dFVuaXQ+PFRleHRVbml0PjxJbnNlcnRQYXJhZ3JhcGhBZnRlcj5mYWxzZTwvSW5zZXJ0UGFyYWdyYXBoQWZ0ZXI+PEZvbnROYW1lIC8+PEZvbnRTdHlsZT48Qm9sZD50cnVlPC9Cb2xkPjxOYW1lIC8+PC9Gb250U3R5bGU+PEZvbnRTaXplPjA8L0ZvbnRTaXplPjxUZXh0PkZBUSwgUmVzcG9uc2libGUgU3VwcGx5IENoYWlucyBpbiBBcnRpc2FuYWwgYW5kIFNtYWxsLVNjYWxlIEdvbGQgTWluaW5nLiBJbXBsZW1lbnRpbmcgdGhlIE9FQ0QgRHVlIERpbGlnZW5jZSBHdWlkYW5jZSBmb3IgUmVzcG9uc2libGUgU3VwcGx5IENoYWlucyBvZiBNaW5lcmFscyBmcm9tIENvbmZsaWN0LUFmZmVjdGVkIGFuZCBIaWdoLVJpc2sgQXJlYXMgKEZBUSk8L1RleHQ+PC9UZXh0VW5pdD48VGV4dFVuaXQ+PEluc2VydFBhcmFncmFwaEFmdGVyPmZhbHNlPC9JbnNlcnRQYXJhZ3JhcGhBZnRlcj48Rm9udE5hbWUgLz48Rm9udFN0eWxlPjxOZXV0cmFsPnRydWU8L05ldXRyYWw+PE5hbWUgLz48L0ZvbnRTdHlsZT48Rm9udFNpemU+MDwvRm9udFNpemU+PFRleHQ+LiBPcmdhbmlzYXRpb24gZm9yIEVjb25vbWljIENvLW9wZXJhdGlvbiBhbmQgRGV2ZWxvcG1lbnQgKE9FQ0QpLiBQYXJpcyAoRlIpLiA8L1RleHQ+PC9UZXh0VW5pdD48VGV4dFVuaXQ+PEluc2VydFBhcmFncmFwaEFmdGVyPmZhbHNlPC9JbnNlcnRQYXJhZ3JhcGhBZnRlcj48Rm9udE5hbWUgLz48Rm9udFN0eWxlPjxVbmRlcmxpbmU+dHJ1ZTwvVW5kZXJsaW5lPjxOYW1lIC8+PC9Gb250U3R5bGU+PEZvbnRTaXplPjA8L0ZvbnRTaXplPjxUZXh0Pmh0dHA6Ly9tbmVndWlkZWxpbmVzLm9lY2Qub3JnL0ZBUV9Tb3VyY2luZy1Hb2xkLWZyb20tQVNNLU1pbmVycy5wZGY8L1RleHQ+PC9UZXh0VW5pdD48VGV4dFVuaXQ+PEluc2VydFBhcmFncmFwaEFmdGVyPnRydWU8L0luc2VydFBhcmFncmFwaEFmdGVyPjxGb250TmFtZSAvPjxGb250U3R5bGU+PE5ldXRyYWw+dHJ1ZTwvTmV1dHJhbD48TmFtZSAvPjwvRm9udFN0eWxlPjxGb250U2l6ZT4wPC9Gb250U2l6ZT48VGV4dD4uPC9UZXh0PjwvVGV4dFVuaXQ+PFRleHRVbml0PjxJbnNlcnRQYXJhZ3JhcGhBZnRlcj5mYWxzZTwvSW5zZXJ0UGFyYWdyYXBoQWZ0ZXI+PEZvbnROYW1lIC8+PEZvbnRTdHlsZT48TmV1dHJhbD50cnVlPC9OZXV0cmFsPjxOYW1lIC8+PC9Gb250U3R5bGU+PEZvbnRTaXplPjA8L0ZvbnRTaXplPjxUZXh0Pk9FQ0QgKDIwMTZiKTogPC9UZXh0PjwvVGV4dFVuaXQ+PFRleHRVbml0PjxJbnNlcnRQYXJhZ3JhcGhBZnRlcj5mYWxzZTwvSW5zZXJ0UGFyYWdyYXBoQWZ0ZXI+PEZvbnROYW1lIC8+PEZvbnRTdHlsZT48Qm9sZD50cnVlPC9Cb2xkPjxOYW1lIC8+PC9Gb250U3R5bGU+PEZvbnRTaXplPjA8L0ZvbnRTaXplPjxUZXh0Pk9FQ0QgRHVlIERpbGlnZW5jZSBHdWlkYW5jZSBmb3IgUmVzcG9uc2libGUgU3VwcGx5IENoYWlucyBvZiBNaW5lcmFscyBmcm9tIENvbmZsaWN0LUFmZmVjdGVkIGFuZCBIaWdoLVJpc2sgQXJlYXM8L1RleHQ+PC9UZXh0VW5pdD48VGV4dFVuaXQ+PEluc2VydFBhcmFncmFwaEFmdGVyPmZhbHNlPC9JbnNlcnRQYXJhZ3JhcGhBZnRlcj48Rm9udE5hbWUgLz48Rm9udFN0eWxlPjxOZXV0cmFsPnRydWU8L05ldXRyYWw+PE5hbWUgLz48L0ZvbnRTdHlsZT48Rm9udFNpemU+MDwvRm9udFNpemU+PFRleHQ+LiBUaGlyZCBFZGl0aW9uLiBPRUNEIFB1Ymxpc2hpbmcuIFBhcmlzIChGUiksIElTQk46IDk3ODkyNjQyNTI0NzkuIDwvVGV4dD48L1RleHRVbml0PjxUZXh0VW5pdD48SW5zZXJ0UGFyYWdyYXBoQWZ0ZXI+ZmFsc2U8L0luc2VydFBhcmFncmFwaEFmdGVyPjxGb250TmFtZSAvPjxGb250U3R5bGU+PFVuZGVybGluZT50cnVlPC9VbmRlcmxpbmU+PE5hbWUgLz48L0ZvbnRTdHlsZT48Rm9udFNpemU+MDwvRm9udFNpemU+PFRleHQ+aHR0cDovL3d3dy5vZWNkLm9yZy9kYWYvaW52L21uZS9PRUNELUR1ZS1EaWxpZ2VuY2UtR3VpZGFuY2UtTWluZXJhbHMtRWRpdGlvbjMucGRmPC9UZXh0PjwvVGV4dFVuaXQ+PFRleHRVbml0PjxJbnNlcnRQYXJhZ3JhcGhBZnRlcj50cnVlPC9JbnNlcnRQYXJhZ3JhcGhBZnRlcj48Rm9udE5hbWUgLz48Rm9udFN0eWxlPjxOZXV0cmFsPnRydWU8L05ldXRyYWw+PE5hbWUgLz48L0ZvbnRTdHlsZT48Rm9udFNpemU+MDwvRm9udFNpemU+PFRleHQ+LjwvVGV4dD48L1RleHRVbml0PjxUZXh0VW5pdD48SW5zZXJ0UGFyYWdyYXBoQWZ0ZXI+ZmFsc2U8L0luc2VydFBhcmFncmFwaEFmdGVyPjxGb250TmFtZSAvPjxGb250U3R5bGU+PE5ldXRyYWw+dHJ1ZTwvTmV1dHJhbD48TmFtZSAvPjwvRm9udFN0eWxlPjxGb250U2l6ZT4wPC9Gb250U2l6ZT48VGV4dD5PRUNEICgyMDE3KTogPC9UZXh0PjwvVGV4dFVuaXQ+PFRleHRVbml0PjxJbnNlcnRQYXJhZ3JhcGhBZnRlcj5mYWxzZTwvSW5zZXJ0UGFyYWdyYXBoQWZ0ZXI+PEZvbnROYW1lIC8+PEZvbnRTdHlsZT48Qm9sZD50cnVlPC9Cb2xkPjxOYW1lIC8+PC9Gb250U3R5bGU+PEZvbnRTaXplPjA8L0ZvbnRTaXplPjxUZXh0PlByYWN0aWNhbCBhY3Rpb25zIGZvciBjb21wYW5pZXMgdG8gaWRlbnRpZnkgYW5kIGFkZHJlc3MgdGhlIHdvcnN0IGZvcm1zIG9mIGNoaWxkIGxhYm91ciBpbiBtaW5lcmFsIHN1cHBseSBjaGFpbnM8L1RleHQ+PC9UZXh0VW5pdD48VGV4dFVuaXQ+PEluc2VydFBhcmFncmFwaEFmdGVyPmZhbHNlPC9JbnNlcnRQYXJhZ3JhcGhBZnRlcj48Rm9udE5hbWUgLz48Rm9udFN0eWxlPjxOZXV0cmFsPnRydWU8L05ldXRyYWw+PE5hbWUgLz48L0ZvbnRTdHlsZT48Rm9udFNpemU+MDwvRm9udFNpemU+PFRleHQ+LiBPRUNELiBQYXJpcyAoRlIpLiA8L1RleHQ+PC9UZXh0VW5pdD48VGV4dFVuaXQ+PEluc2VydFBhcmFncmFwaEFmdGVyPmZhbHNlPC9JbnNlcnRQYXJhZ3JhcGhBZnRlcj48Rm9udE5hbWUgLz48Rm9udFN0eWxlPjxVbmRlcmxpbmU+dHJ1ZTwvVW5kZXJsaW5lPjxOYW1lIC8+PC9Gb250U3R5bGU+PEZvbnRTaXplPjA8L0ZvbnRTaXplPjxUZXh0Pmh0dHBzOi8vbW5lZ3VpZGVsaW5lcy5vZWNkLm9yZy9QcmFjdGljYWwtYWN0aW9ucy1mb3Itd29yc3QtZm9ybXMtb2YtY2hpbGQtbGFib3VyLW1pbmluZy1zZWN0b3IucGRmPC9UZXh0PjwvVGV4dFVuaXQ+PFRleHRVbml0PjxJbnNlcnRQYXJhZ3JhcGhBZnRlcj50cnVlPC9JbnNlcnRQYXJhZ3JhcGhBZnRlcj48Rm9udE5hbWUgLz48Rm9udFN0eWxlPjxOZXV0cmFsPnRydWU8L05ldXRyYWw+PE5hbWUgLz48L0ZvbnRTdHlsZT48Rm9udFNpemU+MDwvRm9udFNpemU+PFRleHQ+LjwvVGV4dD48L1RleHRVbml0PjxUZXh0VW5pdD48SW5zZXJ0UGFyYWdyYXBoQWZ0ZXI+ZmFsc2U8L0luc2VydFBhcmFncmFwaEFmdGVyPjxGb250TmFtZSAvPjxGb250U3R5bGU+PE5ldXRyYWw+dHJ1ZTwvTmV1dHJhbD48TmFtZSAvPjwvRm9udFN0eWxlPjxGb250U2l6ZT4wPC9Gb250U2l6ZT48VGV4dD5VTiAoMTk0OCk6IDwvVGV4dD48L1RleHRVbml0PjxUZXh0VW5pdD48SW5zZXJ0UGFyYWdyYXBoQWZ0ZXI+ZmFsc2U8L0luc2VydFBhcmFncmFwaEFmdGVyPjxGb250TmFtZSAvPjxGb250U3R5bGU+PEJvbGQ+dHJ1ZTwvQm9sZD48TmFtZSAvPjwvRm9udFN0eWxlPjxGb250U2l6ZT4wPC9Gb250U2l6ZT48VGV4dD5Vbml2ZXJzYWwgRGVjbGFyYXRpb24gb2YgSHVtYW4gUmlnaHRzPC9UZXh0PjwvVGV4dFVuaXQ+PFRleHRVbml0PjxJbnNlcnRQYXJhZ3JhcGhBZnRlcj5mYWxzZTwvSW5zZXJ0UGFyYWdyYXBoQWZ0ZXI+PEZvbnROYW1lIC8+PEZvbnRTdHlsZT48TmV1dHJhbD50cnVlPC9OZXV0cmFsPjxOYW1lIC8+PC9Gb250U3R5bGU+PEZvbnRTaXplPjA8L0ZvbnRTaXplPjxUZXh0Pi4gVW5pdGVkIE5hdGlvbnMgR2VuZXJhbCBBc3NlbWJseS4gPC9UZXh0PjwvVGV4dFVuaXQ+PFRleHRVbml0PjxJbnNlcnRQYXJhZ3JhcGhBZnRlcj5mYWxzZTwvSW5zZXJ0UGFyYWdyYXBoQWZ0ZXI+PEZvbnROYW1lIC8+PEZvbnRTdHlsZT48VW5kZXJsaW5lPnRydWU8L1VuZGVybGluZT48TmFtZSAvPjwvRm9udFN0eWxlPjxGb250U2l6ZT4wPC9Gb250U2l6ZT48VGV4dD5odHRwOi8vd3d3Lm9oY2hyLm9yZy9FTi9VREhSL1BhZ2VzL0xhbmd1YWdlLmFzcHg/TGFuZ0lEPWVuZzwvVGV4dD48L1RleHRVbml0PjxUZXh0VW5pdD48SW5zZXJ0UGFyYWdyYXBoQWZ0ZXI+dHJ1ZTwvSW5zZXJ0UGFyYWdyYXBoQWZ0ZXI+PEZvbnROYW1lIC8+PEZvbnRTdHlsZT48TmV1dHJhbD50cnVlPC9OZXV0cmFsPjxOYW1lIC8+PC9Gb250U3R5bGU+PEZvbnRTaXplPjA8L0ZvbnRTaXplPjxUZXh0Pi48L1RleHQ+PC9UZXh0VW5pdD48VGV4dFVuaXQ+PEluc2VydFBhcmFncmFwaEFmdGVyPmZhbHNlPC9JbnNlcnRQYXJhZ3JhcGhBZnRlcj48Rm9udE5hbWUgLz48Rm9udFN0eWxlPjxOZXV0cmFsPnRydWU8L05ldXRyYWw+PE5hbWUgLz48L0ZvbnRTdHlsZT48Rm9udFNpemU+MDwvRm9udFNpemU+PFRleHQ+VU5FUCAoMjAxMyk6IDwvVGV4dD48L1RleHRVbml0PjxUZXh0VW5pdD48SW5zZXJ0UGFyYWdyYXBoQWZ0ZXI+ZmFsc2U8L0luc2VydFBhcmFncmFwaEFmdGVyPjxGb250TmFtZSAvPjxGb250U3R5bGU+PEJvbGQ+dHJ1ZTwvQm9sZD48TmFtZSAvPjwvRm9udFN0eWxlPjxGb250U2l6ZT4wPC9Gb250U2l6ZT48VGV4dD5NaW5hbWF0YSBDb252ZW50aW9uIG9uIE1lcmN1cnkuIFRleHQgYW5kIEFubmV4ZXM8L1RleHQ+PC9UZXh0VW5pdD48VGV4dFVuaXQ+PEluc2VydFBhcmFncmFwaEFmdGVyPmZhbHNlPC9JbnNlcnRQYXJhZ3JhcGhBZnRlcj48Rm9udE5hbWUgLz48Rm9udFN0eWxlPjxOZXV0cmFsPnRydWU8L05ldXRyYWw+PE5hbWUgLz48L0ZvbnRTdHlsZT48Rm9udFNpemU+MDwvRm9udFNpemU+PFRleHQ+LiBVTkVQLiBHZW5ldmEgKENIKS4gPC9UZXh0PjwvVGV4dFVuaXQ+PFRleHRVbml0PjxJbnNlcnRQYXJhZ3JhcGhBZnRlcj5mYWxzZTwvSW5zZXJ0UGFyYWdyYXBoQWZ0ZXI+PEZvbnROYW1lIC8+PEZvbnRTdHlsZT48VW5kZXJsaW5lPnRydWU8L1VuZGVybGluZT48TmFtZSAvPjwvRm9udFN0eWxlPjxGb250U2l6ZT4wPC9Gb250U2l6ZT48VGV4dD5odHRwOi8vbWVyY3VyeWNvbnZlbnRpb24ub3JnL1BvcnRhbHMvMTEvZG9jdW1lbnRzL0Jvb2tsZXRzL01pbmFtYXRhJTIwQ29udmVudGlvbiUyMG9uJTIwTWVyY3VyeV9ib29rbGV0X0VuZ2xpc2gucGRmPC9UZXh0PjwvVGV4dFVuaXQ+PFRleHRVbml0PjxJbnNlcnRQYXJhZ3JhcGhBZnRlcj50cnVlPC9JbnNlcnRQYXJhZ3JhcGhBZnRlcj48Rm9udE5hbWUgLz48Rm9udFN0eWxlPjxOZXV0cmFsPnRydWU8L05ldXRyYWw+PE5hbWUgLz48L0ZvbnRTdHlsZT48Rm9udFNpemU+MDwvRm9udFNpemU+PFRleHQ+LjwvVGV4dD48L1RleHRVbml0PjxUZXh0VW5pdD48SW5zZXJ0UGFyYWdyYXBoQWZ0ZXI+ZmFsc2U8L0luc2VydFBhcmFncmFwaEFmdGVyPjxGb250TmFtZSAvPjxGb250U3R5bGU+PE5ldXRyYWw+dHJ1ZTwvTmV1dHJhbD48TmFtZSAvPjwvRm9udFN0eWxlPjxGb250U2l6ZT4wPC9Gb250U2l6ZT48VGV4dD5WaWxsZWdhcywgQ3Jpc3RpbmE7IFdlaW5iZXJnLCBSdWJ5OyBMZXZpbiwgRXN0ZWxsZTsgSHVuZCwgS2lyc3RlbiAoMjAxMik6IDwvVGV4dD48L1RleHRVbml0PjxUZXh0VW5pdD48SW5zZXJ0UGFyYWdyYXBoQWZ0ZXI+ZmFsc2U8L0luc2VydFBhcmFncmFwaEFmdGVyPjxGb250TmFtZSAvPjxGb250U3R5bGU+PEJvbGQ+dHJ1ZTwvQm9sZD48TmFtZSAvPjwvRm9udFN0eWxlPjxGb250U2l6ZT4wPC9Gb250U2l6ZT48VGV4dD5HbG9iYWwtU29sdXRpb25zLVN0dWR5LiBBcnRpc2FuYWwgYW5kIHNtYWxsLXNjYWxlIG1pbmluZyBpbiBwcm90ZWN0ZWQgYXJlYXMgYW5kIGNyaXRpY2FsIGVjb3N5c3RlbXMgcHJvZ3JhbW1lLiBBIGdsb2JhbCBzb2x1dGlvbnMgc3R1ZHk8L1RleHQ+PC9UZXh0VW5pdD48VGV4dFVuaXQ+PEluc2VydFBhcmFncmFwaEFmdGVyPmZhbHNlPC9JbnNlcnRQYXJhZ3JhcGhBZnRlcj48Rm9udE5hbWUgLz48Rm9udFN0eWxlPjxOZXV0cmFsPnRydWU8L05ldXRyYWw+PE5hbWUgLz48L0ZvbnRTdHlsZT48Rm9udFNpemU+MDwvRm9udFNpemU+PFRleHQ+LiBBU00tUEFDRS4gPC9UZXh0PjwvVGV4dFVuaXQ+PFRleHRVbml0PjxJbnNlcnRQYXJhZ3JhcGhBZnRlcj5mYWxzZTwvSW5zZXJ0UGFyYWdyYXBoQWZ0ZXI+PEZvbnROYW1lIC8+PEZvbnRTdHlsZT48VW5kZXJsaW5lPnRydWU8L1VuZGVybGluZT48TmFtZSAvPjwvRm9udFN0eWxlPjxGb250U2l6ZT4wPC9Gb250U2l6ZT48VGV4dD5odHRwOi8vd3d3Lmxldmluc291cmNlcy5jb20vYXNzZXRzL3BhZ2VzL0dsb2JhbC1Tb2x1dGlvbnMtU3R1ZHkucGRmPC9UZXh0PjwvVGV4dFVuaXQ+PFRleHRVbml0PjxJbnNlcnRQYXJhZ3JhcGhBZnRlcj50cnVlPC9JbnNlcnRQYXJhZ3JhcGhBZnRlcj48Rm9udE5hbWUgLz48Rm9udFN0eWxlPjxOZXV0cmFsPnRydWU8L05ldXRyYWw+PE5hbWUgLz48L0ZvbnRTdHlsZT48Rm9udFNpemU+MDwvRm9udFNpemU+PFRleHQ+LjwvVGV4dD48L1RleHRVbml0PjxUZXh0VW5pdD48SW5zZXJ0UGFyYWdyYXBoQWZ0ZXI+ZmFsc2U8L0luc2VydFBhcmFncmFwaEFmdGVyPjxGb250TmFtZSAvPjxGb250U3R5bGU+PE5ldXRyYWw+dHJ1ZTwvTmV1dHJhbD48TmFtZSAvPjwvRm9udFN0eWxlPjxGb250U2l6ZT4wPC9Gb250U2l6ZT48VGV4dD5WUDogPC9UZXh0PjwvVGV4dFVuaXQ+PFRleHRVbml0PjxJbnNlcnRQYXJhZ3JhcGhBZnRlcj5mYWxzZTwvSW5zZXJ0UGFyYWdyYXBoQWZ0ZXI+PEZvbnROYW1lIC8+PEZvbnRTdHlsZT48Qm9sZD50cnVlPC9Cb2xkPjxOYW1lIC8+PC9Gb250U3R5bGU+PEZvbnRTaXplPjA8L0ZvbnRTaXplPjxUZXh0PlZvbHVudGFyeSBQcmluY2lwbGVzIG9uIFNlY3VyaXR5IGFuZCBIdW1hbiBSaWdodHMuIDwvVGV4dD48L1RleHRVbml0PjxUZXh0VW5pdD48SW5zZXJ0UGFyYWdyYXBoQWZ0ZXI+ZmFsc2U8L0luc2VydFBhcmFncmFwaEFmdGVyPjxGb250TmFtZSAvPjxGb250U3R5bGU+PFVuZGVybGluZT50cnVlPC9VbmRlcmxpbmU+PE5hbWUgLz48L0ZvbnRTdHlsZT48Rm9udFNpemU+MDwvRm9udFNpemU+PFRleHQ+aHR0cDovL3d3dy52b2x1bnRhcnlwcmluY2lwbGVzLm9yZy93cC1jb250ZW50L3VwbG9hZHMvMjAxMy8wMy92b2x1bnRhcnlfcHJpbmNpcGxlc19lbmdsaXNoLnBkZjwvVGV4dD48L1RleHRVbml0PjxUZXh0VW5pdD48SW5zZXJ0UGFyYWdyYXBoQWZ0ZXI+ZmFsc2U8L0luc2VydFBhcmFncmFwaEFmdGVyPjxGb250TmFtZSAvPjxGb250U3R5bGU+PE5ldXRyYWw+dHJ1ZTwvTmV1dHJhbD48TmFtZSAvPjwvRm9udFN0eWxlPjxGb250U2l6ZT4wPC9Gb250U2l6ZT48VGV4dD4uPC9UZXh0PjwvVGV4dFVuaXQ+PC9UZXh0VW5pdHM+PC9DaXRhdGlvbj48L0NpdGF0aW9ucz48L0JpYmxpb2dyYXBoeUNpdGF0aW9uPjwvQmlibGlvZ3JhcGh5Pg==</w:instrText>
      </w:r>
      <w:r>
        <w:fldChar w:fldCharType="end"/>
      </w:r>
      <w:bookmarkStart w:id="410" w:name="__Fieldmark__5467_187408736"/>
      <w:bookmarkEnd w:id="410"/>
    </w:p>
    <w:p w14:paraId="32D0A77B" w14:textId="77777777" w:rsidR="008449AF" w:rsidRDefault="004A5E76">
      <w:pPr>
        <w:spacing w:after="160"/>
        <w:rPr>
          <w:b/>
        </w:rPr>
      </w:pPr>
      <w:r>
        <w:br w:type="page"/>
      </w:r>
    </w:p>
    <w:p w14:paraId="09B5D58E" w14:textId="77777777" w:rsidR="008449AF" w:rsidRDefault="004A5E76">
      <w:pPr>
        <w:pStyle w:val="Ttulo1"/>
      </w:pPr>
      <w:bookmarkStart w:id="411" w:name="_Toc505606311"/>
      <w:bookmarkStart w:id="412" w:name="_Toc508012397"/>
      <w:bookmarkEnd w:id="411"/>
      <w:r>
        <w:lastRenderedPageBreak/>
        <w:t>ANNEXES</w:t>
      </w:r>
      <w:bookmarkEnd w:id="412"/>
    </w:p>
    <w:p w14:paraId="05305C1D" w14:textId="77777777" w:rsidR="008449AF" w:rsidRDefault="008449AF">
      <w:pPr>
        <w:pStyle w:val="Textoindependiente"/>
      </w:pPr>
    </w:p>
    <w:p w14:paraId="2B4A8580" w14:textId="77777777" w:rsidR="008449AF" w:rsidRDefault="004A5E76">
      <w:pPr>
        <w:pStyle w:val="Ttulo2"/>
      </w:pPr>
      <w:bookmarkStart w:id="413" w:name="_Toc505606312"/>
      <w:bookmarkStart w:id="414" w:name="_Toc508012398"/>
      <w:bookmarkEnd w:id="413"/>
      <w:r>
        <w:t>Annexe 1 : Modules et étapes d’affiliation</w:t>
      </w:r>
      <w:bookmarkEnd w:id="414"/>
    </w:p>
    <w:p w14:paraId="70A6728C" w14:textId="77777777" w:rsidR="008449AF" w:rsidRDefault="008449AF">
      <w:pPr>
        <w:spacing w:after="160" w:line="259" w:lineRule="auto"/>
        <w:rPr>
          <w:b/>
          <w:u w:val="single"/>
        </w:rPr>
      </w:pPr>
    </w:p>
    <w:tbl>
      <w:tblPr>
        <w:tblW w:w="5000" w:type="pct"/>
        <w:tblLook w:val="04A0" w:firstRow="1" w:lastRow="0" w:firstColumn="1" w:lastColumn="0" w:noHBand="0" w:noVBand="1"/>
      </w:tblPr>
      <w:tblGrid>
        <w:gridCol w:w="2464"/>
        <w:gridCol w:w="1818"/>
        <w:gridCol w:w="1819"/>
        <w:gridCol w:w="1821"/>
        <w:gridCol w:w="1825"/>
      </w:tblGrid>
      <w:tr w:rsidR="008449AF" w14:paraId="14A97BB8" w14:textId="77777777">
        <w:trPr>
          <w:trHeight w:val="480"/>
        </w:trPr>
        <w:tc>
          <w:tcPr>
            <w:tcW w:w="2466" w:type="dxa"/>
            <w:shd w:val="clear" w:color="auto" w:fill="auto"/>
            <w:vAlign w:val="bottom"/>
          </w:tcPr>
          <w:p w14:paraId="3C855028" w14:textId="77777777" w:rsidR="008449AF" w:rsidRDefault="008449AF">
            <w:pPr>
              <w:rPr>
                <w:rFonts w:ascii="Times New Roman" w:eastAsia="Times New Roman" w:hAnsi="Times New Roman" w:cs="Times New Roman"/>
                <w:sz w:val="20"/>
                <w:szCs w:val="24"/>
              </w:rPr>
            </w:pPr>
          </w:p>
          <w:p w14:paraId="6160EC91" w14:textId="77777777" w:rsidR="008449AF" w:rsidRDefault="008449AF">
            <w:pPr>
              <w:rPr>
                <w:rFonts w:ascii="Times New Roman" w:eastAsia="Times New Roman" w:hAnsi="Times New Roman" w:cs="Times New Roman"/>
                <w:sz w:val="20"/>
                <w:szCs w:val="24"/>
              </w:rPr>
            </w:pPr>
          </w:p>
        </w:tc>
        <w:tc>
          <w:tcPr>
            <w:tcW w:w="1819" w:type="dxa"/>
            <w:tcBorders>
              <w:top w:val="single" w:sz="4" w:space="0" w:color="00000A"/>
              <w:left w:val="single" w:sz="4" w:space="0" w:color="00000A"/>
              <w:bottom w:val="single" w:sz="4" w:space="0" w:color="00000A"/>
              <w:right w:val="single" w:sz="4" w:space="0" w:color="00000A"/>
            </w:tcBorders>
            <w:shd w:val="clear" w:color="auto" w:fill="BDD6EE" w:themeFill="accent1" w:themeFillTint="66"/>
            <w:tcMar>
              <w:left w:w="83" w:type="dxa"/>
            </w:tcMar>
            <w:vAlign w:val="center"/>
          </w:tcPr>
          <w:p w14:paraId="5E604EF1" w14:textId="77777777" w:rsidR="008449AF" w:rsidRDefault="004A5E76">
            <w:pPr>
              <w:jc w:val="center"/>
              <w:rPr>
                <w:rFonts w:ascii="Calibri" w:eastAsia="Times New Roman" w:hAnsi="Calibri" w:cs="Times New Roman"/>
                <w:b/>
                <w:bCs/>
                <w:color w:val="000000"/>
                <w:sz w:val="20"/>
                <w:szCs w:val="18"/>
              </w:rPr>
            </w:pPr>
            <w:r>
              <w:rPr>
                <w:b/>
                <w:color w:val="000000"/>
                <w:sz w:val="20"/>
              </w:rPr>
              <w:t>Aspirant</w:t>
            </w:r>
          </w:p>
        </w:tc>
        <w:tc>
          <w:tcPr>
            <w:tcW w:w="1820" w:type="dxa"/>
            <w:tcBorders>
              <w:top w:val="single" w:sz="4" w:space="0" w:color="00000A"/>
              <w:left w:val="single" w:sz="4" w:space="0" w:color="00000A"/>
              <w:bottom w:val="single" w:sz="4" w:space="0" w:color="00000A"/>
              <w:right w:val="single" w:sz="4" w:space="0" w:color="00000A"/>
            </w:tcBorders>
            <w:shd w:val="clear" w:color="auto" w:fill="BDD6EE" w:themeFill="accent1" w:themeFillTint="66"/>
            <w:tcMar>
              <w:left w:w="88" w:type="dxa"/>
            </w:tcMar>
            <w:vAlign w:val="center"/>
          </w:tcPr>
          <w:p w14:paraId="2FC14C58" w14:textId="77777777" w:rsidR="008449AF" w:rsidRDefault="004A5E76">
            <w:pPr>
              <w:jc w:val="center"/>
              <w:rPr>
                <w:rFonts w:ascii="Calibri" w:eastAsia="Times New Roman" w:hAnsi="Calibri" w:cs="Times New Roman"/>
                <w:b/>
                <w:bCs/>
                <w:color w:val="000000"/>
                <w:sz w:val="20"/>
                <w:szCs w:val="18"/>
              </w:rPr>
            </w:pPr>
            <w:r>
              <w:rPr>
                <w:b/>
                <w:color w:val="000000"/>
                <w:sz w:val="20"/>
              </w:rPr>
              <w:t>Candidat</w:t>
            </w:r>
          </w:p>
        </w:tc>
        <w:tc>
          <w:tcPr>
            <w:tcW w:w="1822" w:type="dxa"/>
            <w:tcBorders>
              <w:top w:val="single" w:sz="4" w:space="0" w:color="00000A"/>
              <w:left w:val="single" w:sz="4" w:space="0" w:color="00000A"/>
              <w:bottom w:val="single" w:sz="4" w:space="0" w:color="00000A"/>
              <w:right w:val="single" w:sz="4" w:space="0" w:color="00000A"/>
            </w:tcBorders>
            <w:shd w:val="clear" w:color="auto" w:fill="BDD6EE" w:themeFill="accent1" w:themeFillTint="66"/>
            <w:tcMar>
              <w:left w:w="88" w:type="dxa"/>
            </w:tcMar>
            <w:vAlign w:val="center"/>
          </w:tcPr>
          <w:p w14:paraId="259A88D0" w14:textId="77777777" w:rsidR="008449AF" w:rsidRDefault="004A5E76">
            <w:pPr>
              <w:jc w:val="center"/>
              <w:rPr>
                <w:rFonts w:ascii="Calibri" w:eastAsia="Times New Roman" w:hAnsi="Calibri" w:cs="Times New Roman"/>
                <w:b/>
                <w:bCs/>
                <w:color w:val="000000"/>
                <w:sz w:val="20"/>
                <w:szCs w:val="18"/>
              </w:rPr>
            </w:pPr>
            <w:r>
              <w:rPr>
                <w:b/>
                <w:color w:val="000000"/>
                <w:sz w:val="20"/>
              </w:rPr>
              <w:t>Affilié</w:t>
            </w:r>
          </w:p>
        </w:tc>
        <w:tc>
          <w:tcPr>
            <w:tcW w:w="1825" w:type="dxa"/>
            <w:tcBorders>
              <w:top w:val="single" w:sz="4" w:space="0" w:color="00000A"/>
              <w:left w:val="single" w:sz="4" w:space="0" w:color="00000A"/>
              <w:bottom w:val="single" w:sz="4" w:space="0" w:color="00000A"/>
              <w:right w:val="single" w:sz="4" w:space="0" w:color="00000A"/>
            </w:tcBorders>
            <w:shd w:val="clear" w:color="auto" w:fill="BDD6EE" w:themeFill="accent1" w:themeFillTint="66"/>
            <w:tcMar>
              <w:left w:w="88" w:type="dxa"/>
            </w:tcMar>
            <w:vAlign w:val="center"/>
          </w:tcPr>
          <w:p w14:paraId="347F59EC" w14:textId="77777777" w:rsidR="008449AF" w:rsidRDefault="004A5E76">
            <w:pPr>
              <w:jc w:val="center"/>
              <w:rPr>
                <w:rFonts w:ascii="Calibri" w:eastAsia="Times New Roman" w:hAnsi="Calibri" w:cs="Times New Roman"/>
                <w:b/>
                <w:bCs/>
                <w:color w:val="000000"/>
                <w:sz w:val="20"/>
                <w:szCs w:val="18"/>
              </w:rPr>
            </w:pPr>
            <w:r>
              <w:rPr>
                <w:b/>
                <w:color w:val="000000"/>
                <w:sz w:val="20"/>
              </w:rPr>
              <w:t>Affilié (renouvellement)</w:t>
            </w:r>
          </w:p>
        </w:tc>
      </w:tr>
      <w:tr w:rsidR="008449AF" w14:paraId="39F316C4" w14:textId="77777777">
        <w:trPr>
          <w:trHeight w:val="720"/>
        </w:trPr>
        <w:tc>
          <w:tcPr>
            <w:tcW w:w="2466" w:type="dxa"/>
            <w:tcBorders>
              <w:top w:val="single" w:sz="4" w:space="0" w:color="00000A"/>
              <w:left w:val="single" w:sz="4" w:space="0" w:color="00000A"/>
              <w:bottom w:val="single" w:sz="4" w:space="0" w:color="00000A"/>
              <w:right w:val="single" w:sz="4" w:space="0" w:color="00000A"/>
            </w:tcBorders>
            <w:shd w:val="clear" w:color="auto" w:fill="C5E0B3" w:themeFill="accent6" w:themeFillTint="66"/>
            <w:tcMar>
              <w:left w:w="83" w:type="dxa"/>
            </w:tcMar>
            <w:vAlign w:val="center"/>
          </w:tcPr>
          <w:p w14:paraId="44FBF22C" w14:textId="77777777" w:rsidR="008449AF" w:rsidRDefault="004A5E76">
            <w:pPr>
              <w:rPr>
                <w:rFonts w:ascii="Calibri" w:eastAsia="Times New Roman" w:hAnsi="Calibri" w:cs="Times New Roman"/>
                <w:b/>
                <w:bCs/>
                <w:color w:val="000000"/>
                <w:sz w:val="20"/>
                <w:szCs w:val="18"/>
              </w:rPr>
            </w:pPr>
            <w:r>
              <w:rPr>
                <w:b/>
                <w:color w:val="000000"/>
                <w:sz w:val="20"/>
              </w:rPr>
              <w:t xml:space="preserve">MODULE 1 : </w:t>
            </w:r>
          </w:p>
          <w:p w14:paraId="108661E5" w14:textId="77777777" w:rsidR="008449AF" w:rsidRDefault="004A5E76">
            <w:pPr>
              <w:rPr>
                <w:rFonts w:ascii="Calibri" w:eastAsia="Times New Roman" w:hAnsi="Calibri" w:cs="Times New Roman"/>
                <w:b/>
                <w:bCs/>
                <w:color w:val="000000"/>
                <w:sz w:val="20"/>
                <w:szCs w:val="18"/>
              </w:rPr>
            </w:pPr>
            <w:r>
              <w:rPr>
                <w:b/>
                <w:color w:val="000000"/>
                <w:sz w:val="20"/>
              </w:rPr>
              <w:t>PÉRIMÈTRE D’ACTION ET AFFILIATION</w:t>
            </w:r>
          </w:p>
        </w:tc>
        <w:tc>
          <w:tcPr>
            <w:tcW w:w="1819" w:type="dxa"/>
            <w:tcBorders>
              <w:top w:val="single" w:sz="4" w:space="0" w:color="00000A"/>
              <w:left w:val="single" w:sz="4" w:space="0" w:color="00000A"/>
              <w:bottom w:val="single" w:sz="4" w:space="0" w:color="00000A"/>
              <w:right w:val="single" w:sz="4" w:space="0" w:color="00000A"/>
            </w:tcBorders>
            <w:shd w:val="clear" w:color="auto" w:fill="D9D9D9" w:themeFill="background1" w:themeFillShade="D9"/>
            <w:tcMar>
              <w:left w:w="88" w:type="dxa"/>
            </w:tcMar>
            <w:vAlign w:val="center"/>
          </w:tcPr>
          <w:p w14:paraId="0E6654DA" w14:textId="77777777" w:rsidR="008449AF" w:rsidRDefault="004A5E76">
            <w:pPr>
              <w:rPr>
                <w:rFonts w:ascii="Calibri" w:eastAsia="Times New Roman" w:hAnsi="Calibri" w:cs="Times New Roman"/>
                <w:color w:val="000000"/>
                <w:sz w:val="20"/>
                <w:szCs w:val="18"/>
              </w:rPr>
            </w:pPr>
            <w:r>
              <w:rPr>
                <w:color w:val="000000"/>
                <w:sz w:val="20"/>
              </w:rPr>
              <w:t>A postulé pour participer à un système</w:t>
            </w:r>
          </w:p>
        </w:tc>
        <w:tc>
          <w:tcPr>
            <w:tcW w:w="1820" w:type="dxa"/>
            <w:tcBorders>
              <w:top w:val="single" w:sz="4" w:space="0" w:color="00000A"/>
              <w:left w:val="single" w:sz="4" w:space="0" w:color="00000A"/>
              <w:bottom w:val="single" w:sz="4" w:space="0" w:color="00000A"/>
              <w:right w:val="single" w:sz="4" w:space="0" w:color="00000A"/>
            </w:tcBorders>
            <w:shd w:val="clear" w:color="auto" w:fill="D9D9D9" w:themeFill="background1" w:themeFillShade="D9"/>
            <w:tcMar>
              <w:left w:w="88" w:type="dxa"/>
            </w:tcMar>
            <w:vAlign w:val="center"/>
          </w:tcPr>
          <w:p w14:paraId="06D1EDB0" w14:textId="77777777" w:rsidR="008449AF" w:rsidRDefault="004A5E76">
            <w:pPr>
              <w:rPr>
                <w:rFonts w:ascii="Calibri" w:eastAsia="Times New Roman" w:hAnsi="Calibri" w:cs="Times New Roman"/>
                <w:color w:val="000000"/>
                <w:sz w:val="20"/>
                <w:szCs w:val="18"/>
              </w:rPr>
            </w:pPr>
            <w:r>
              <w:rPr>
                <w:color w:val="000000"/>
                <w:sz w:val="20"/>
              </w:rPr>
              <w:t>Actualisé avec plus de détails</w:t>
            </w:r>
          </w:p>
        </w:tc>
        <w:tc>
          <w:tcPr>
            <w:tcW w:w="1822" w:type="dxa"/>
            <w:tcBorders>
              <w:top w:val="single" w:sz="4" w:space="0" w:color="00000A"/>
              <w:left w:val="single" w:sz="4" w:space="0" w:color="00000A"/>
              <w:bottom w:val="single" w:sz="4" w:space="0" w:color="00000A"/>
              <w:right w:val="single" w:sz="4" w:space="0" w:color="00000A"/>
            </w:tcBorders>
            <w:shd w:val="clear" w:color="auto" w:fill="D9D9D9" w:themeFill="background1" w:themeFillShade="D9"/>
            <w:tcMar>
              <w:left w:w="88" w:type="dxa"/>
            </w:tcMar>
            <w:vAlign w:val="center"/>
          </w:tcPr>
          <w:p w14:paraId="3E983F25" w14:textId="77777777" w:rsidR="008449AF" w:rsidRDefault="004A5E76">
            <w:pPr>
              <w:rPr>
                <w:rFonts w:ascii="Calibri" w:eastAsia="Times New Roman" w:hAnsi="Calibri" w:cs="Times New Roman"/>
                <w:color w:val="000000"/>
                <w:sz w:val="20"/>
                <w:szCs w:val="18"/>
              </w:rPr>
            </w:pPr>
            <w:r>
              <w:rPr>
                <w:color w:val="000000"/>
                <w:sz w:val="20"/>
              </w:rPr>
              <w:t>Actualisé avec encore plus de détails</w:t>
            </w:r>
          </w:p>
        </w:tc>
        <w:tc>
          <w:tcPr>
            <w:tcW w:w="1825" w:type="dxa"/>
            <w:tcBorders>
              <w:top w:val="single" w:sz="4" w:space="0" w:color="00000A"/>
              <w:left w:val="single" w:sz="4" w:space="0" w:color="00000A"/>
              <w:bottom w:val="single" w:sz="4" w:space="0" w:color="00000A"/>
              <w:right w:val="single" w:sz="4" w:space="0" w:color="00000A"/>
            </w:tcBorders>
            <w:shd w:val="clear" w:color="auto" w:fill="D9D9D9" w:themeFill="background1" w:themeFillShade="D9"/>
            <w:tcMar>
              <w:left w:w="88" w:type="dxa"/>
            </w:tcMar>
            <w:vAlign w:val="center"/>
          </w:tcPr>
          <w:p w14:paraId="71BB4FD8" w14:textId="77777777" w:rsidR="008449AF" w:rsidRDefault="004A5E76">
            <w:pPr>
              <w:rPr>
                <w:rFonts w:ascii="Calibri" w:eastAsia="Times New Roman" w:hAnsi="Calibri" w:cs="Times New Roman"/>
                <w:color w:val="000000"/>
                <w:sz w:val="20"/>
                <w:szCs w:val="18"/>
              </w:rPr>
            </w:pPr>
            <w:r>
              <w:rPr>
                <w:color w:val="000000"/>
                <w:sz w:val="20"/>
              </w:rPr>
              <w:t>Actualisé avec encore plus de détails</w:t>
            </w:r>
          </w:p>
        </w:tc>
      </w:tr>
      <w:tr w:rsidR="008449AF" w14:paraId="6A936397" w14:textId="77777777">
        <w:trPr>
          <w:trHeight w:val="480"/>
        </w:trPr>
        <w:tc>
          <w:tcPr>
            <w:tcW w:w="2466" w:type="dxa"/>
            <w:tcBorders>
              <w:top w:val="single" w:sz="4" w:space="0" w:color="00000A"/>
              <w:left w:val="single" w:sz="4" w:space="0" w:color="00000A"/>
              <w:bottom w:val="single" w:sz="4" w:space="0" w:color="00000A"/>
              <w:right w:val="single" w:sz="4" w:space="0" w:color="00000A"/>
            </w:tcBorders>
            <w:shd w:val="clear" w:color="auto" w:fill="C5E0B3" w:themeFill="accent6" w:themeFillTint="66"/>
            <w:tcMar>
              <w:left w:w="83" w:type="dxa"/>
            </w:tcMar>
            <w:vAlign w:val="center"/>
          </w:tcPr>
          <w:p w14:paraId="3DBD3C70" w14:textId="77777777" w:rsidR="008449AF" w:rsidRDefault="004A5E76">
            <w:pPr>
              <w:rPr>
                <w:rFonts w:ascii="Calibri" w:eastAsia="Times New Roman" w:hAnsi="Calibri" w:cs="Times New Roman"/>
                <w:b/>
                <w:bCs/>
                <w:color w:val="000000"/>
                <w:sz w:val="20"/>
                <w:szCs w:val="18"/>
              </w:rPr>
            </w:pPr>
            <w:r>
              <w:rPr>
                <w:b/>
                <w:color w:val="000000"/>
                <w:sz w:val="20"/>
              </w:rPr>
              <w:t xml:space="preserve">MODULE 2 : </w:t>
            </w:r>
          </w:p>
          <w:p w14:paraId="1FC4695C" w14:textId="77777777" w:rsidR="008449AF" w:rsidRDefault="004A5E76">
            <w:pPr>
              <w:rPr>
                <w:rFonts w:ascii="Calibri" w:eastAsia="Times New Roman" w:hAnsi="Calibri" w:cs="Times New Roman"/>
                <w:b/>
                <w:bCs/>
                <w:color w:val="000000"/>
                <w:sz w:val="20"/>
                <w:szCs w:val="18"/>
              </w:rPr>
            </w:pPr>
            <w:r>
              <w:rPr>
                <w:b/>
                <w:color w:val="000000"/>
                <w:sz w:val="20"/>
              </w:rPr>
              <w:t>LÉGITIMITÉ</w:t>
            </w:r>
          </w:p>
        </w:tc>
        <w:tc>
          <w:tcPr>
            <w:tcW w:w="1819" w:type="dxa"/>
            <w:tcBorders>
              <w:top w:val="single" w:sz="4" w:space="0" w:color="00000A"/>
              <w:left w:val="single" w:sz="4" w:space="0" w:color="00000A"/>
              <w:bottom w:val="single" w:sz="4" w:space="0" w:color="00000A"/>
              <w:right w:val="single" w:sz="4" w:space="0" w:color="00000A"/>
            </w:tcBorders>
            <w:shd w:val="clear" w:color="auto" w:fill="auto"/>
            <w:tcMar>
              <w:left w:w="88" w:type="dxa"/>
            </w:tcMar>
            <w:vAlign w:val="center"/>
          </w:tcPr>
          <w:p w14:paraId="4D0AABA3" w14:textId="77777777" w:rsidR="008449AF" w:rsidRDefault="004A5E76">
            <w:pPr>
              <w:rPr>
                <w:rFonts w:ascii="Calibri" w:eastAsia="Times New Roman" w:hAnsi="Calibri" w:cs="Times New Roman"/>
                <w:color w:val="000000"/>
                <w:sz w:val="20"/>
                <w:szCs w:val="18"/>
              </w:rPr>
            </w:pPr>
            <w:r>
              <w:rPr>
                <w:color w:val="000000"/>
                <w:sz w:val="20"/>
              </w:rPr>
              <w:t> </w:t>
            </w:r>
          </w:p>
        </w:tc>
        <w:tc>
          <w:tcPr>
            <w:tcW w:w="1820" w:type="dxa"/>
            <w:tcBorders>
              <w:top w:val="single" w:sz="4" w:space="0" w:color="00000A"/>
              <w:left w:val="single" w:sz="4" w:space="0" w:color="00000A"/>
              <w:bottom w:val="single" w:sz="4" w:space="0" w:color="00000A"/>
              <w:right w:val="single" w:sz="4" w:space="0" w:color="00000A"/>
            </w:tcBorders>
            <w:shd w:val="clear" w:color="auto" w:fill="D9D9D9" w:themeFill="background1" w:themeFillShade="D9"/>
            <w:tcMar>
              <w:left w:w="88" w:type="dxa"/>
            </w:tcMar>
            <w:vAlign w:val="center"/>
          </w:tcPr>
          <w:p w14:paraId="2D67756A" w14:textId="77777777" w:rsidR="008449AF" w:rsidRDefault="004A5E76">
            <w:pPr>
              <w:rPr>
                <w:rFonts w:ascii="Calibri" w:eastAsia="Times New Roman" w:hAnsi="Calibri" w:cs="Times New Roman"/>
                <w:color w:val="000000"/>
                <w:sz w:val="20"/>
                <w:szCs w:val="18"/>
              </w:rPr>
            </w:pPr>
            <w:r>
              <w:rPr>
                <w:color w:val="000000"/>
                <w:sz w:val="20"/>
              </w:rPr>
              <w:t>Preuves fournies</w:t>
            </w:r>
          </w:p>
        </w:tc>
        <w:tc>
          <w:tcPr>
            <w:tcW w:w="1822" w:type="dxa"/>
            <w:tcBorders>
              <w:top w:val="single" w:sz="4" w:space="0" w:color="00000A"/>
              <w:left w:val="single" w:sz="4" w:space="0" w:color="00000A"/>
              <w:bottom w:val="single" w:sz="4" w:space="0" w:color="00000A"/>
              <w:right w:val="single" w:sz="4" w:space="0" w:color="00000A"/>
            </w:tcBorders>
            <w:shd w:val="clear" w:color="auto" w:fill="D9D9D9" w:themeFill="background1" w:themeFillShade="D9"/>
            <w:tcMar>
              <w:left w:w="88" w:type="dxa"/>
            </w:tcMar>
            <w:vAlign w:val="center"/>
          </w:tcPr>
          <w:p w14:paraId="75103E3E" w14:textId="77777777" w:rsidR="008449AF" w:rsidRDefault="004A5E76">
            <w:pPr>
              <w:rPr>
                <w:rFonts w:ascii="Calibri" w:eastAsia="Times New Roman" w:hAnsi="Calibri" w:cs="Times New Roman"/>
                <w:color w:val="000000"/>
                <w:sz w:val="20"/>
                <w:szCs w:val="18"/>
              </w:rPr>
            </w:pPr>
            <w:r>
              <w:rPr>
                <w:color w:val="000000"/>
                <w:sz w:val="20"/>
              </w:rPr>
              <w:t>Actualisé</w:t>
            </w:r>
          </w:p>
        </w:tc>
        <w:tc>
          <w:tcPr>
            <w:tcW w:w="1825" w:type="dxa"/>
            <w:tcBorders>
              <w:top w:val="single" w:sz="4" w:space="0" w:color="00000A"/>
              <w:left w:val="single" w:sz="4" w:space="0" w:color="00000A"/>
              <w:bottom w:val="single" w:sz="4" w:space="0" w:color="00000A"/>
              <w:right w:val="single" w:sz="4" w:space="0" w:color="00000A"/>
            </w:tcBorders>
            <w:shd w:val="clear" w:color="auto" w:fill="D9D9D9" w:themeFill="background1" w:themeFillShade="D9"/>
            <w:tcMar>
              <w:left w:w="88" w:type="dxa"/>
            </w:tcMar>
            <w:vAlign w:val="center"/>
          </w:tcPr>
          <w:p w14:paraId="0B30CF75" w14:textId="77777777" w:rsidR="008449AF" w:rsidRDefault="004A5E76">
            <w:pPr>
              <w:rPr>
                <w:rFonts w:ascii="Calibri" w:eastAsia="Times New Roman" w:hAnsi="Calibri" w:cs="Times New Roman"/>
                <w:color w:val="000000"/>
                <w:sz w:val="20"/>
                <w:szCs w:val="18"/>
              </w:rPr>
            </w:pPr>
            <w:r>
              <w:rPr>
                <w:color w:val="000000"/>
                <w:sz w:val="20"/>
              </w:rPr>
              <w:t>Actualisé</w:t>
            </w:r>
          </w:p>
        </w:tc>
      </w:tr>
      <w:tr w:rsidR="008449AF" w14:paraId="367910C3" w14:textId="77777777">
        <w:trPr>
          <w:trHeight w:val="960"/>
        </w:trPr>
        <w:tc>
          <w:tcPr>
            <w:tcW w:w="2466" w:type="dxa"/>
            <w:tcBorders>
              <w:top w:val="single" w:sz="4" w:space="0" w:color="00000A"/>
              <w:left w:val="single" w:sz="4" w:space="0" w:color="00000A"/>
              <w:bottom w:val="single" w:sz="4" w:space="0" w:color="00000A"/>
              <w:right w:val="single" w:sz="4" w:space="0" w:color="00000A"/>
            </w:tcBorders>
            <w:shd w:val="clear" w:color="auto" w:fill="C5E0B3" w:themeFill="accent6" w:themeFillTint="66"/>
            <w:tcMar>
              <w:left w:w="83" w:type="dxa"/>
            </w:tcMar>
            <w:vAlign w:val="center"/>
          </w:tcPr>
          <w:p w14:paraId="33607884" w14:textId="77777777" w:rsidR="008449AF" w:rsidRDefault="004A5E76">
            <w:pPr>
              <w:rPr>
                <w:rFonts w:ascii="Calibri" w:eastAsia="Times New Roman" w:hAnsi="Calibri" w:cs="Times New Roman"/>
                <w:b/>
                <w:bCs/>
                <w:color w:val="000000"/>
                <w:sz w:val="20"/>
                <w:szCs w:val="18"/>
              </w:rPr>
            </w:pPr>
            <w:r>
              <w:rPr>
                <w:b/>
                <w:color w:val="000000"/>
                <w:sz w:val="20"/>
              </w:rPr>
              <w:t xml:space="preserve">MODULE 3 : </w:t>
            </w:r>
          </w:p>
          <w:p w14:paraId="16FC1F92" w14:textId="77777777" w:rsidR="008449AF" w:rsidRDefault="004A5E76">
            <w:pPr>
              <w:rPr>
                <w:rFonts w:ascii="Calibri" w:eastAsia="Times New Roman" w:hAnsi="Calibri" w:cs="Times New Roman"/>
                <w:b/>
                <w:bCs/>
                <w:color w:val="000000"/>
                <w:sz w:val="20"/>
                <w:szCs w:val="18"/>
              </w:rPr>
            </w:pPr>
            <w:r>
              <w:rPr>
                <w:b/>
                <w:color w:val="000000"/>
                <w:sz w:val="20"/>
              </w:rPr>
              <w:t>RISQUES DE L’ANNEXE II QUI REQUIÈRENT UN DÉSENGAGEMENT IMMÉDIAT</w:t>
            </w:r>
          </w:p>
        </w:tc>
        <w:tc>
          <w:tcPr>
            <w:tcW w:w="1819" w:type="dxa"/>
            <w:tcBorders>
              <w:top w:val="single" w:sz="4" w:space="0" w:color="00000A"/>
              <w:left w:val="single" w:sz="4" w:space="0" w:color="00000A"/>
              <w:bottom w:val="single" w:sz="4" w:space="0" w:color="00000A"/>
              <w:right w:val="single" w:sz="4" w:space="0" w:color="00000A"/>
            </w:tcBorders>
            <w:shd w:val="clear" w:color="auto" w:fill="auto"/>
            <w:tcMar>
              <w:left w:w="88" w:type="dxa"/>
            </w:tcMar>
            <w:vAlign w:val="center"/>
          </w:tcPr>
          <w:p w14:paraId="6153DFAE" w14:textId="77777777" w:rsidR="008449AF" w:rsidRDefault="004A5E76">
            <w:pPr>
              <w:rPr>
                <w:rFonts w:ascii="Calibri" w:eastAsia="Times New Roman" w:hAnsi="Calibri" w:cs="Times New Roman"/>
                <w:color w:val="000000"/>
                <w:sz w:val="20"/>
                <w:szCs w:val="18"/>
              </w:rPr>
            </w:pPr>
            <w:r>
              <w:rPr>
                <w:color w:val="000000"/>
                <w:sz w:val="20"/>
              </w:rPr>
              <w:t> </w:t>
            </w:r>
          </w:p>
        </w:tc>
        <w:tc>
          <w:tcPr>
            <w:tcW w:w="1820" w:type="dxa"/>
            <w:tcBorders>
              <w:top w:val="single" w:sz="4" w:space="0" w:color="00000A"/>
              <w:left w:val="single" w:sz="4" w:space="0" w:color="00000A"/>
              <w:bottom w:val="single" w:sz="4" w:space="0" w:color="00000A"/>
              <w:right w:val="single" w:sz="4" w:space="0" w:color="00000A"/>
            </w:tcBorders>
            <w:shd w:val="clear" w:color="auto" w:fill="D9D9D9" w:themeFill="background1" w:themeFillShade="D9"/>
            <w:tcMar>
              <w:left w:w="88" w:type="dxa"/>
            </w:tcMar>
            <w:vAlign w:val="center"/>
          </w:tcPr>
          <w:p w14:paraId="69B90687" w14:textId="77777777" w:rsidR="008449AF" w:rsidRDefault="004A5E76">
            <w:pPr>
              <w:rPr>
                <w:rFonts w:ascii="Calibri" w:eastAsia="Times New Roman" w:hAnsi="Calibri" w:cs="Times New Roman"/>
                <w:color w:val="000000"/>
                <w:sz w:val="20"/>
                <w:szCs w:val="18"/>
              </w:rPr>
            </w:pPr>
            <w:r>
              <w:rPr>
                <w:color w:val="000000"/>
                <w:sz w:val="20"/>
              </w:rPr>
              <w:t>Risques évalués et absents (respecté)</w:t>
            </w:r>
          </w:p>
        </w:tc>
        <w:tc>
          <w:tcPr>
            <w:tcW w:w="1822" w:type="dxa"/>
            <w:tcBorders>
              <w:top w:val="single" w:sz="4" w:space="0" w:color="00000A"/>
              <w:left w:val="single" w:sz="4" w:space="0" w:color="00000A"/>
              <w:bottom w:val="single" w:sz="4" w:space="0" w:color="00000A"/>
              <w:right w:val="single" w:sz="4" w:space="0" w:color="00000A"/>
            </w:tcBorders>
            <w:shd w:val="clear" w:color="auto" w:fill="D9D9D9" w:themeFill="background1" w:themeFillShade="D9"/>
            <w:tcMar>
              <w:left w:w="88" w:type="dxa"/>
            </w:tcMar>
            <w:vAlign w:val="center"/>
          </w:tcPr>
          <w:p w14:paraId="7A3C4D98" w14:textId="77777777" w:rsidR="008449AF" w:rsidRDefault="004A5E76">
            <w:pPr>
              <w:rPr>
                <w:rFonts w:ascii="Calibri" w:eastAsia="Times New Roman" w:hAnsi="Calibri" w:cs="Times New Roman"/>
                <w:color w:val="000000"/>
                <w:sz w:val="20"/>
                <w:szCs w:val="18"/>
              </w:rPr>
            </w:pPr>
            <w:r>
              <w:rPr>
                <w:color w:val="000000"/>
                <w:sz w:val="20"/>
              </w:rPr>
              <w:t>Risques évalués et absents (respecté)</w:t>
            </w:r>
          </w:p>
        </w:tc>
        <w:tc>
          <w:tcPr>
            <w:tcW w:w="1825" w:type="dxa"/>
            <w:tcBorders>
              <w:top w:val="single" w:sz="4" w:space="0" w:color="00000A"/>
              <w:left w:val="single" w:sz="4" w:space="0" w:color="00000A"/>
              <w:bottom w:val="single" w:sz="4" w:space="0" w:color="00000A"/>
              <w:right w:val="single" w:sz="4" w:space="0" w:color="00000A"/>
            </w:tcBorders>
            <w:shd w:val="clear" w:color="auto" w:fill="D9D9D9" w:themeFill="background1" w:themeFillShade="D9"/>
            <w:tcMar>
              <w:left w:w="88" w:type="dxa"/>
            </w:tcMar>
            <w:vAlign w:val="center"/>
          </w:tcPr>
          <w:p w14:paraId="7679B747" w14:textId="77777777" w:rsidR="008449AF" w:rsidRDefault="004A5E76">
            <w:pPr>
              <w:rPr>
                <w:rFonts w:ascii="Calibri" w:eastAsia="Times New Roman" w:hAnsi="Calibri" w:cs="Times New Roman"/>
                <w:color w:val="000000"/>
                <w:sz w:val="20"/>
                <w:szCs w:val="18"/>
              </w:rPr>
            </w:pPr>
            <w:r>
              <w:rPr>
                <w:color w:val="000000"/>
                <w:sz w:val="20"/>
              </w:rPr>
              <w:t>Risques évalués et absents (respecté)</w:t>
            </w:r>
          </w:p>
        </w:tc>
      </w:tr>
      <w:tr w:rsidR="008449AF" w14:paraId="51D54A63" w14:textId="77777777">
        <w:trPr>
          <w:trHeight w:val="1440"/>
        </w:trPr>
        <w:tc>
          <w:tcPr>
            <w:tcW w:w="2466" w:type="dxa"/>
            <w:tcBorders>
              <w:top w:val="single" w:sz="4" w:space="0" w:color="00000A"/>
              <w:left w:val="single" w:sz="4" w:space="0" w:color="00000A"/>
              <w:bottom w:val="single" w:sz="4" w:space="0" w:color="00000A"/>
              <w:right w:val="single" w:sz="4" w:space="0" w:color="00000A"/>
            </w:tcBorders>
            <w:shd w:val="clear" w:color="auto" w:fill="C5E0B3" w:themeFill="accent6" w:themeFillTint="66"/>
            <w:tcMar>
              <w:left w:w="83" w:type="dxa"/>
            </w:tcMar>
            <w:vAlign w:val="center"/>
          </w:tcPr>
          <w:p w14:paraId="5D84C6F4" w14:textId="77777777" w:rsidR="008449AF" w:rsidRDefault="004A5E76">
            <w:pPr>
              <w:rPr>
                <w:rFonts w:ascii="Calibri" w:eastAsia="Times New Roman" w:hAnsi="Calibri" w:cs="Times New Roman"/>
                <w:b/>
                <w:bCs/>
                <w:color w:val="000000"/>
                <w:sz w:val="20"/>
                <w:szCs w:val="18"/>
              </w:rPr>
            </w:pPr>
            <w:r>
              <w:rPr>
                <w:b/>
                <w:color w:val="000000"/>
                <w:sz w:val="20"/>
              </w:rPr>
              <w:t xml:space="preserve">MODULE 4 : </w:t>
            </w:r>
          </w:p>
          <w:p w14:paraId="49D16EBC" w14:textId="77777777" w:rsidR="008449AF" w:rsidRDefault="004A5E76">
            <w:pPr>
              <w:rPr>
                <w:rFonts w:ascii="Calibri" w:eastAsia="Times New Roman" w:hAnsi="Calibri" w:cs="Times New Roman"/>
                <w:b/>
                <w:bCs/>
                <w:color w:val="000000"/>
                <w:sz w:val="20"/>
                <w:szCs w:val="18"/>
              </w:rPr>
            </w:pPr>
            <w:r>
              <w:rPr>
                <w:b/>
                <w:color w:val="000000"/>
                <w:sz w:val="20"/>
              </w:rPr>
              <w:t>RISQUES DE L’ANNEXE II QUI REQUIÈRENT UN DÉSENGAGEMENT APRÈS MESURES D’ATTÉNUATION INFRUCTUEUSES</w:t>
            </w:r>
          </w:p>
        </w:tc>
        <w:tc>
          <w:tcPr>
            <w:tcW w:w="1819" w:type="dxa"/>
            <w:tcBorders>
              <w:top w:val="single" w:sz="4" w:space="0" w:color="00000A"/>
              <w:left w:val="single" w:sz="4" w:space="0" w:color="00000A"/>
              <w:bottom w:val="single" w:sz="4" w:space="0" w:color="00000A"/>
              <w:right w:val="single" w:sz="4" w:space="0" w:color="00000A"/>
            </w:tcBorders>
            <w:shd w:val="clear" w:color="auto" w:fill="auto"/>
            <w:tcMar>
              <w:left w:w="88" w:type="dxa"/>
            </w:tcMar>
            <w:vAlign w:val="center"/>
          </w:tcPr>
          <w:p w14:paraId="0291F1F3" w14:textId="77777777" w:rsidR="008449AF" w:rsidRDefault="004A5E76">
            <w:pPr>
              <w:rPr>
                <w:rFonts w:ascii="Calibri" w:eastAsia="Times New Roman" w:hAnsi="Calibri" w:cs="Times New Roman"/>
                <w:color w:val="000000"/>
                <w:sz w:val="20"/>
                <w:szCs w:val="18"/>
              </w:rPr>
            </w:pPr>
            <w:r>
              <w:rPr>
                <w:color w:val="000000"/>
                <w:sz w:val="20"/>
              </w:rPr>
              <w:t> </w:t>
            </w:r>
          </w:p>
        </w:tc>
        <w:tc>
          <w:tcPr>
            <w:tcW w:w="1820" w:type="dxa"/>
            <w:tcBorders>
              <w:top w:val="single" w:sz="4" w:space="0" w:color="00000A"/>
              <w:left w:val="single" w:sz="4" w:space="0" w:color="00000A"/>
              <w:bottom w:val="single" w:sz="4" w:space="0" w:color="00000A"/>
              <w:right w:val="single" w:sz="4" w:space="0" w:color="00000A"/>
            </w:tcBorders>
            <w:shd w:val="clear" w:color="auto" w:fill="F2F2F2" w:themeFill="background1" w:themeFillShade="F2"/>
            <w:tcMar>
              <w:left w:w="88" w:type="dxa"/>
            </w:tcMar>
            <w:vAlign w:val="center"/>
          </w:tcPr>
          <w:p w14:paraId="33FBADFA" w14:textId="77777777" w:rsidR="008449AF" w:rsidRDefault="004A5E76">
            <w:pPr>
              <w:rPr>
                <w:rFonts w:ascii="Calibri" w:eastAsia="Times New Roman" w:hAnsi="Calibri" w:cs="Times New Roman"/>
                <w:color w:val="000000"/>
                <w:sz w:val="20"/>
                <w:szCs w:val="18"/>
              </w:rPr>
            </w:pPr>
            <w:r>
              <w:rPr>
                <w:color w:val="000000"/>
                <w:sz w:val="20"/>
              </w:rPr>
              <w:t>Risques évalués</w:t>
            </w:r>
          </w:p>
        </w:tc>
        <w:tc>
          <w:tcPr>
            <w:tcW w:w="1822" w:type="dxa"/>
            <w:tcBorders>
              <w:top w:val="single" w:sz="4" w:space="0" w:color="00000A"/>
              <w:left w:val="single" w:sz="4" w:space="0" w:color="00000A"/>
              <w:bottom w:val="single" w:sz="4" w:space="0" w:color="00000A"/>
              <w:right w:val="single" w:sz="4" w:space="0" w:color="00000A"/>
            </w:tcBorders>
            <w:shd w:val="clear" w:color="auto" w:fill="D9D9D9" w:themeFill="background1" w:themeFillShade="D9"/>
            <w:tcMar>
              <w:left w:w="88" w:type="dxa"/>
            </w:tcMar>
            <w:vAlign w:val="center"/>
          </w:tcPr>
          <w:p w14:paraId="594E1A3A" w14:textId="77777777" w:rsidR="008449AF" w:rsidRDefault="004A5E76">
            <w:pPr>
              <w:rPr>
                <w:rFonts w:ascii="Calibri" w:eastAsia="Times New Roman" w:hAnsi="Calibri" w:cs="Times New Roman"/>
                <w:color w:val="000000"/>
                <w:sz w:val="20"/>
                <w:szCs w:val="18"/>
              </w:rPr>
            </w:pPr>
            <w:r>
              <w:rPr>
                <w:color w:val="000000"/>
                <w:sz w:val="20"/>
              </w:rPr>
              <w:t>Risques évalués et absents (respecté) ou processus d’atténuation en progression satisfaisante</w:t>
            </w:r>
          </w:p>
        </w:tc>
        <w:tc>
          <w:tcPr>
            <w:tcW w:w="1825" w:type="dxa"/>
            <w:tcBorders>
              <w:top w:val="single" w:sz="4" w:space="0" w:color="00000A"/>
              <w:left w:val="single" w:sz="4" w:space="0" w:color="00000A"/>
              <w:bottom w:val="single" w:sz="4" w:space="0" w:color="00000A"/>
              <w:right w:val="single" w:sz="4" w:space="0" w:color="00000A"/>
            </w:tcBorders>
            <w:shd w:val="clear" w:color="auto" w:fill="D9D9D9" w:themeFill="background1" w:themeFillShade="D9"/>
            <w:tcMar>
              <w:left w:w="88" w:type="dxa"/>
            </w:tcMar>
            <w:vAlign w:val="center"/>
          </w:tcPr>
          <w:p w14:paraId="2450FBB6" w14:textId="77777777" w:rsidR="008449AF" w:rsidRDefault="004A5E76">
            <w:pPr>
              <w:rPr>
                <w:rFonts w:ascii="Calibri" w:eastAsia="Times New Roman" w:hAnsi="Calibri" w:cs="Times New Roman"/>
                <w:color w:val="000000"/>
                <w:sz w:val="20"/>
                <w:szCs w:val="18"/>
              </w:rPr>
            </w:pPr>
            <w:r>
              <w:rPr>
                <w:color w:val="000000"/>
                <w:sz w:val="20"/>
              </w:rPr>
              <w:t>Risques évalués et absents (respecté) ou processus d’atténuation en progression satisfaisante</w:t>
            </w:r>
          </w:p>
        </w:tc>
      </w:tr>
      <w:tr w:rsidR="008449AF" w14:paraId="3BE31E24" w14:textId="77777777">
        <w:trPr>
          <w:trHeight w:val="1200"/>
        </w:trPr>
        <w:tc>
          <w:tcPr>
            <w:tcW w:w="2466" w:type="dxa"/>
            <w:tcBorders>
              <w:top w:val="single" w:sz="4" w:space="0" w:color="00000A"/>
              <w:left w:val="single" w:sz="4" w:space="0" w:color="00000A"/>
              <w:bottom w:val="single" w:sz="4" w:space="0" w:color="00000A"/>
              <w:right w:val="single" w:sz="4" w:space="0" w:color="00000A"/>
            </w:tcBorders>
            <w:shd w:val="clear" w:color="auto" w:fill="C5E0B3" w:themeFill="accent6" w:themeFillTint="66"/>
            <w:tcMar>
              <w:left w:w="83" w:type="dxa"/>
            </w:tcMar>
            <w:vAlign w:val="center"/>
          </w:tcPr>
          <w:p w14:paraId="7E938690" w14:textId="77777777" w:rsidR="008449AF" w:rsidRDefault="004A5E76">
            <w:pPr>
              <w:rPr>
                <w:rFonts w:ascii="Calibri" w:eastAsia="Times New Roman" w:hAnsi="Calibri" w:cs="Times New Roman"/>
                <w:b/>
                <w:bCs/>
                <w:color w:val="000000"/>
                <w:sz w:val="20"/>
                <w:szCs w:val="18"/>
              </w:rPr>
            </w:pPr>
            <w:r>
              <w:rPr>
                <w:b/>
                <w:color w:val="000000"/>
                <w:sz w:val="20"/>
              </w:rPr>
              <w:t xml:space="preserve">MODULE 5 : </w:t>
            </w:r>
          </w:p>
          <w:p w14:paraId="7C9E30E7" w14:textId="77777777" w:rsidR="008449AF" w:rsidRDefault="004A5E76">
            <w:pPr>
              <w:rPr>
                <w:rFonts w:ascii="Calibri" w:eastAsia="Times New Roman" w:hAnsi="Calibri" w:cs="Times New Roman"/>
                <w:b/>
                <w:bCs/>
                <w:color w:val="000000"/>
                <w:sz w:val="20"/>
                <w:szCs w:val="18"/>
              </w:rPr>
            </w:pPr>
            <w:r>
              <w:rPr>
                <w:b/>
                <w:color w:val="000000"/>
                <w:sz w:val="20"/>
              </w:rPr>
              <w:t>RISQUES IMPORTANTS NON-INCLUS DANS L’ANNEXE II QUI REQUIÈRENT DES AMÉLIORATIONS</w:t>
            </w:r>
          </w:p>
        </w:tc>
        <w:tc>
          <w:tcPr>
            <w:tcW w:w="1819" w:type="dxa"/>
            <w:tcBorders>
              <w:top w:val="single" w:sz="4" w:space="0" w:color="00000A"/>
              <w:left w:val="single" w:sz="4" w:space="0" w:color="00000A"/>
              <w:bottom w:val="single" w:sz="4" w:space="0" w:color="00000A"/>
              <w:right w:val="single" w:sz="4" w:space="0" w:color="00000A"/>
            </w:tcBorders>
            <w:shd w:val="clear" w:color="auto" w:fill="auto"/>
            <w:tcMar>
              <w:left w:w="88" w:type="dxa"/>
            </w:tcMar>
            <w:vAlign w:val="center"/>
          </w:tcPr>
          <w:p w14:paraId="5BC71204" w14:textId="77777777" w:rsidR="008449AF" w:rsidRDefault="004A5E76">
            <w:pPr>
              <w:rPr>
                <w:rFonts w:ascii="Calibri" w:eastAsia="Times New Roman" w:hAnsi="Calibri" w:cs="Times New Roman"/>
                <w:color w:val="000000"/>
                <w:sz w:val="20"/>
                <w:szCs w:val="18"/>
              </w:rPr>
            </w:pPr>
            <w:r>
              <w:rPr>
                <w:color w:val="000000"/>
                <w:sz w:val="20"/>
              </w:rPr>
              <w:t> </w:t>
            </w:r>
          </w:p>
        </w:tc>
        <w:tc>
          <w:tcPr>
            <w:tcW w:w="1820" w:type="dxa"/>
            <w:tcBorders>
              <w:top w:val="single" w:sz="4" w:space="0" w:color="00000A"/>
              <w:left w:val="single" w:sz="4" w:space="0" w:color="00000A"/>
              <w:bottom w:val="single" w:sz="4" w:space="0" w:color="00000A"/>
              <w:right w:val="single" w:sz="4" w:space="0" w:color="00000A"/>
            </w:tcBorders>
            <w:shd w:val="clear" w:color="auto" w:fill="auto"/>
            <w:tcMar>
              <w:left w:w="88" w:type="dxa"/>
            </w:tcMar>
            <w:vAlign w:val="center"/>
          </w:tcPr>
          <w:p w14:paraId="7F0B0648" w14:textId="77777777" w:rsidR="008449AF" w:rsidRDefault="004A5E76">
            <w:pPr>
              <w:rPr>
                <w:rFonts w:ascii="Calibri" w:eastAsia="Times New Roman" w:hAnsi="Calibri" w:cs="Times New Roman"/>
                <w:color w:val="000000"/>
                <w:sz w:val="20"/>
                <w:szCs w:val="18"/>
              </w:rPr>
            </w:pPr>
            <w:r>
              <w:rPr>
                <w:color w:val="000000"/>
                <w:sz w:val="20"/>
              </w:rPr>
              <w:t> </w:t>
            </w:r>
          </w:p>
        </w:tc>
        <w:tc>
          <w:tcPr>
            <w:tcW w:w="1822" w:type="dxa"/>
            <w:tcBorders>
              <w:top w:val="single" w:sz="4" w:space="0" w:color="00000A"/>
              <w:left w:val="single" w:sz="4" w:space="0" w:color="00000A"/>
              <w:bottom w:val="single" w:sz="4" w:space="0" w:color="00000A"/>
              <w:right w:val="single" w:sz="4" w:space="0" w:color="00000A"/>
            </w:tcBorders>
            <w:shd w:val="clear" w:color="auto" w:fill="F2F2F2" w:themeFill="background1" w:themeFillShade="F2"/>
            <w:tcMar>
              <w:left w:w="88" w:type="dxa"/>
            </w:tcMar>
            <w:vAlign w:val="center"/>
          </w:tcPr>
          <w:p w14:paraId="64FCE866" w14:textId="77777777" w:rsidR="008449AF" w:rsidRDefault="004A5E76">
            <w:pPr>
              <w:rPr>
                <w:rFonts w:ascii="Calibri" w:eastAsia="Times New Roman" w:hAnsi="Calibri" w:cs="Times New Roman"/>
                <w:color w:val="000000"/>
                <w:sz w:val="20"/>
                <w:szCs w:val="18"/>
              </w:rPr>
            </w:pPr>
            <w:r>
              <w:rPr>
                <w:color w:val="000000"/>
                <w:sz w:val="20"/>
              </w:rPr>
              <w:t>Risques évalués et plan d’amélioration (engagements) établi</w:t>
            </w:r>
          </w:p>
        </w:tc>
        <w:tc>
          <w:tcPr>
            <w:tcW w:w="1825" w:type="dxa"/>
            <w:tcBorders>
              <w:top w:val="single" w:sz="4" w:space="0" w:color="00000A"/>
              <w:left w:val="single" w:sz="4" w:space="0" w:color="00000A"/>
              <w:bottom w:val="single" w:sz="4" w:space="0" w:color="00000A"/>
              <w:right w:val="single" w:sz="4" w:space="0" w:color="00000A"/>
            </w:tcBorders>
            <w:shd w:val="clear" w:color="auto" w:fill="D9D9D9" w:themeFill="background1" w:themeFillShade="D9"/>
            <w:tcMar>
              <w:left w:w="88" w:type="dxa"/>
            </w:tcMar>
            <w:vAlign w:val="center"/>
          </w:tcPr>
          <w:p w14:paraId="556C6ECA" w14:textId="77777777" w:rsidR="008449AF" w:rsidRDefault="004A5E76">
            <w:pPr>
              <w:rPr>
                <w:rFonts w:ascii="Calibri" w:eastAsia="Times New Roman" w:hAnsi="Calibri" w:cs="Times New Roman"/>
                <w:color w:val="000000"/>
                <w:sz w:val="20"/>
                <w:szCs w:val="18"/>
              </w:rPr>
            </w:pPr>
            <w:r>
              <w:rPr>
                <w:color w:val="000000"/>
                <w:sz w:val="20"/>
              </w:rPr>
              <w:t>Nouveaux risques évalués et plan d’amélioration (engagements) mis en œuvre</w:t>
            </w:r>
          </w:p>
        </w:tc>
      </w:tr>
      <w:tr w:rsidR="008449AF" w14:paraId="2F80BD32" w14:textId="77777777">
        <w:trPr>
          <w:trHeight w:val="240"/>
        </w:trPr>
        <w:tc>
          <w:tcPr>
            <w:tcW w:w="2466" w:type="dxa"/>
            <w:tcBorders>
              <w:top w:val="single" w:sz="4" w:space="0" w:color="00000A"/>
              <w:left w:val="single" w:sz="4" w:space="0" w:color="00000A"/>
              <w:bottom w:val="single" w:sz="4" w:space="0" w:color="00000A"/>
              <w:right w:val="single" w:sz="4" w:space="0" w:color="000001"/>
            </w:tcBorders>
            <w:shd w:val="clear" w:color="auto" w:fill="C5E0B3" w:themeFill="accent6" w:themeFillTint="66"/>
            <w:tcMar>
              <w:left w:w="83" w:type="dxa"/>
            </w:tcMar>
            <w:vAlign w:val="center"/>
          </w:tcPr>
          <w:p w14:paraId="13080DFE" w14:textId="77777777" w:rsidR="008449AF" w:rsidRDefault="004A5E76">
            <w:pPr>
              <w:rPr>
                <w:rFonts w:ascii="Calibri" w:eastAsia="Times New Roman" w:hAnsi="Calibri" w:cs="Times New Roman"/>
                <w:b/>
                <w:bCs/>
                <w:color w:val="000000"/>
                <w:sz w:val="20"/>
                <w:szCs w:val="18"/>
              </w:rPr>
            </w:pPr>
            <w:r>
              <w:rPr>
                <w:b/>
                <w:color w:val="000000"/>
                <w:sz w:val="20"/>
              </w:rPr>
              <w:t>Module 6, Module 7 (dans les futures versions de CRAFT)</w:t>
            </w:r>
          </w:p>
        </w:tc>
        <w:tc>
          <w:tcPr>
            <w:tcW w:w="1819" w:type="dxa"/>
            <w:tcBorders>
              <w:top w:val="single" w:sz="4" w:space="0" w:color="00000A"/>
              <w:left w:val="single" w:sz="4" w:space="0" w:color="00000A"/>
              <w:bottom w:val="single" w:sz="4" w:space="0" w:color="00000A"/>
              <w:right w:val="single" w:sz="4" w:space="0" w:color="000001"/>
            </w:tcBorders>
            <w:shd w:val="clear" w:color="auto" w:fill="auto"/>
            <w:tcMar>
              <w:left w:w="83" w:type="dxa"/>
            </w:tcMar>
            <w:vAlign w:val="center"/>
          </w:tcPr>
          <w:p w14:paraId="370D849E" w14:textId="77777777" w:rsidR="008449AF" w:rsidRDefault="008449AF">
            <w:pPr>
              <w:jc w:val="center"/>
              <w:rPr>
                <w:rFonts w:ascii="Calibri" w:eastAsia="Times New Roman" w:hAnsi="Calibri" w:cs="Times New Roman"/>
                <w:b/>
                <w:bCs/>
                <w:color w:val="000000"/>
                <w:sz w:val="20"/>
                <w:szCs w:val="18"/>
              </w:rPr>
            </w:pPr>
          </w:p>
        </w:tc>
        <w:tc>
          <w:tcPr>
            <w:tcW w:w="1820" w:type="dxa"/>
            <w:tcBorders>
              <w:top w:val="single" w:sz="4" w:space="0" w:color="00000A"/>
              <w:left w:val="single" w:sz="4" w:space="0" w:color="00000A"/>
              <w:bottom w:val="single" w:sz="4" w:space="0" w:color="00000A"/>
              <w:right w:val="single" w:sz="4" w:space="0" w:color="000001"/>
            </w:tcBorders>
            <w:shd w:val="clear" w:color="auto" w:fill="auto"/>
            <w:tcMar>
              <w:left w:w="83" w:type="dxa"/>
            </w:tcMar>
            <w:vAlign w:val="center"/>
          </w:tcPr>
          <w:p w14:paraId="1CA575D8" w14:textId="77777777" w:rsidR="008449AF" w:rsidRDefault="008449AF">
            <w:pPr>
              <w:jc w:val="center"/>
              <w:rPr>
                <w:rFonts w:ascii="Calibri" w:eastAsia="Times New Roman" w:hAnsi="Calibri" w:cs="Times New Roman"/>
                <w:b/>
                <w:bCs/>
                <w:color w:val="000000"/>
                <w:sz w:val="20"/>
                <w:szCs w:val="18"/>
              </w:rPr>
            </w:pPr>
          </w:p>
        </w:tc>
        <w:tc>
          <w:tcPr>
            <w:tcW w:w="1822" w:type="dxa"/>
            <w:tcBorders>
              <w:top w:val="single" w:sz="4" w:space="0" w:color="00000A"/>
              <w:left w:val="single" w:sz="4" w:space="0" w:color="00000A"/>
              <w:bottom w:val="single" w:sz="4" w:space="0" w:color="00000A"/>
              <w:right w:val="single" w:sz="4" w:space="0" w:color="000001"/>
            </w:tcBorders>
            <w:shd w:val="clear" w:color="auto" w:fill="auto"/>
            <w:tcMar>
              <w:left w:w="83" w:type="dxa"/>
            </w:tcMar>
            <w:vAlign w:val="center"/>
          </w:tcPr>
          <w:p w14:paraId="12A6AE26" w14:textId="77777777" w:rsidR="008449AF" w:rsidRDefault="008449AF">
            <w:pPr>
              <w:jc w:val="center"/>
              <w:rPr>
                <w:rFonts w:ascii="Calibri" w:eastAsia="Times New Roman" w:hAnsi="Calibri" w:cs="Times New Roman"/>
                <w:b/>
                <w:bCs/>
                <w:color w:val="000000"/>
                <w:sz w:val="20"/>
                <w:szCs w:val="18"/>
              </w:rPr>
            </w:pPr>
          </w:p>
        </w:tc>
        <w:tc>
          <w:tcPr>
            <w:tcW w:w="1825" w:type="dxa"/>
            <w:tcBorders>
              <w:top w:val="single" w:sz="4" w:space="0" w:color="00000A"/>
              <w:left w:val="single" w:sz="4" w:space="0" w:color="00000A"/>
              <w:bottom w:val="single" w:sz="4" w:space="0" w:color="00000A"/>
              <w:right w:val="single" w:sz="4" w:space="0" w:color="000001"/>
            </w:tcBorders>
            <w:shd w:val="clear" w:color="auto" w:fill="auto"/>
            <w:tcMar>
              <w:left w:w="83" w:type="dxa"/>
            </w:tcMar>
            <w:vAlign w:val="center"/>
          </w:tcPr>
          <w:p w14:paraId="1F7390A5" w14:textId="77777777" w:rsidR="008449AF" w:rsidRDefault="008449AF">
            <w:pPr>
              <w:jc w:val="center"/>
              <w:rPr>
                <w:rFonts w:ascii="Calibri" w:eastAsia="Times New Roman" w:hAnsi="Calibri" w:cs="Times New Roman"/>
                <w:b/>
                <w:bCs/>
                <w:color w:val="000000"/>
                <w:sz w:val="20"/>
                <w:szCs w:val="18"/>
              </w:rPr>
            </w:pPr>
          </w:p>
        </w:tc>
      </w:tr>
      <w:tr w:rsidR="008449AF" w14:paraId="2B439761" w14:textId="77777777">
        <w:trPr>
          <w:trHeight w:val="480"/>
        </w:trPr>
        <w:tc>
          <w:tcPr>
            <w:tcW w:w="2466" w:type="dxa"/>
            <w:tcBorders>
              <w:top w:val="single" w:sz="4" w:space="0" w:color="00000A"/>
              <w:left w:val="single" w:sz="4" w:space="0" w:color="00000A"/>
              <w:bottom w:val="single" w:sz="4" w:space="0" w:color="00000A"/>
              <w:right w:val="single" w:sz="4" w:space="0" w:color="00000A"/>
            </w:tcBorders>
            <w:shd w:val="clear" w:color="auto" w:fill="auto"/>
            <w:tcMar>
              <w:left w:w="83" w:type="dxa"/>
            </w:tcMar>
            <w:vAlign w:val="center"/>
          </w:tcPr>
          <w:p w14:paraId="78E6E3EE" w14:textId="77777777" w:rsidR="008449AF" w:rsidRDefault="004A5E76">
            <w:pPr>
              <w:rPr>
                <w:rFonts w:ascii="Calibri" w:eastAsia="Times New Roman" w:hAnsi="Calibri" w:cs="Times New Roman"/>
                <w:b/>
                <w:bCs/>
                <w:color w:val="000000"/>
                <w:sz w:val="20"/>
                <w:szCs w:val="18"/>
              </w:rPr>
            </w:pPr>
            <w:r>
              <w:rPr>
                <w:b/>
                <w:color w:val="000000"/>
                <w:sz w:val="20"/>
              </w:rPr>
              <w:t>NIVEAU D’ENGAGEMENT</w:t>
            </w:r>
          </w:p>
        </w:tc>
        <w:tc>
          <w:tcPr>
            <w:tcW w:w="1819" w:type="dxa"/>
            <w:tcBorders>
              <w:top w:val="single" w:sz="4" w:space="0" w:color="00000A"/>
              <w:left w:val="single" w:sz="4" w:space="0" w:color="00000A"/>
              <w:bottom w:val="single" w:sz="4" w:space="0" w:color="00000A"/>
              <w:right w:val="single" w:sz="4" w:space="0" w:color="00000A"/>
            </w:tcBorders>
            <w:shd w:val="clear" w:color="auto" w:fill="auto"/>
            <w:tcMar>
              <w:left w:w="88" w:type="dxa"/>
            </w:tcMar>
            <w:vAlign w:val="center"/>
          </w:tcPr>
          <w:p w14:paraId="4CC30737" w14:textId="77777777" w:rsidR="008449AF" w:rsidRDefault="004A5E76">
            <w:pPr>
              <w:rPr>
                <w:rFonts w:ascii="Calibri" w:eastAsia="Times New Roman" w:hAnsi="Calibri" w:cs="Times New Roman"/>
                <w:b/>
                <w:bCs/>
                <w:color w:val="000000"/>
                <w:sz w:val="20"/>
                <w:szCs w:val="18"/>
              </w:rPr>
            </w:pPr>
            <w:r>
              <w:rPr>
                <w:b/>
                <w:color w:val="000000"/>
                <w:sz w:val="20"/>
              </w:rPr>
              <w:t>Commence à recevoir un soutien</w:t>
            </w:r>
          </w:p>
        </w:tc>
        <w:tc>
          <w:tcPr>
            <w:tcW w:w="1820" w:type="dxa"/>
            <w:tcBorders>
              <w:top w:val="single" w:sz="4" w:space="0" w:color="00000A"/>
              <w:left w:val="single" w:sz="4" w:space="0" w:color="00000A"/>
              <w:bottom w:val="single" w:sz="4" w:space="0" w:color="00000A"/>
              <w:right w:val="single" w:sz="4" w:space="0" w:color="00000A"/>
            </w:tcBorders>
            <w:shd w:val="clear" w:color="auto" w:fill="auto"/>
            <w:tcMar>
              <w:left w:w="88" w:type="dxa"/>
            </w:tcMar>
            <w:vAlign w:val="center"/>
          </w:tcPr>
          <w:p w14:paraId="70F8963B" w14:textId="77777777" w:rsidR="008449AF" w:rsidRDefault="004A5E76">
            <w:pPr>
              <w:rPr>
                <w:rFonts w:ascii="Calibri" w:eastAsia="Times New Roman" w:hAnsi="Calibri" w:cs="Times New Roman"/>
                <w:b/>
                <w:bCs/>
                <w:color w:val="000000"/>
                <w:sz w:val="20"/>
                <w:szCs w:val="18"/>
              </w:rPr>
            </w:pPr>
            <w:r>
              <w:rPr>
                <w:b/>
                <w:color w:val="000000"/>
                <w:sz w:val="20"/>
              </w:rPr>
              <w:t>Engagement sur les marchés formels (relations commerciales)</w:t>
            </w:r>
          </w:p>
        </w:tc>
        <w:tc>
          <w:tcPr>
            <w:tcW w:w="1822" w:type="dxa"/>
            <w:tcBorders>
              <w:top w:val="single" w:sz="4" w:space="0" w:color="00000A"/>
              <w:left w:val="single" w:sz="4" w:space="0" w:color="00000A"/>
              <w:bottom w:val="single" w:sz="4" w:space="0" w:color="00000A"/>
              <w:right w:val="single" w:sz="4" w:space="0" w:color="00000A"/>
            </w:tcBorders>
            <w:shd w:val="clear" w:color="auto" w:fill="auto"/>
            <w:tcMar>
              <w:left w:w="88" w:type="dxa"/>
            </w:tcMar>
            <w:vAlign w:val="center"/>
          </w:tcPr>
          <w:p w14:paraId="0BA839B1" w14:textId="77777777" w:rsidR="008449AF" w:rsidRDefault="004A5E76">
            <w:pPr>
              <w:rPr>
                <w:rFonts w:ascii="Calibri" w:eastAsia="Times New Roman" w:hAnsi="Calibri" w:cs="Times New Roman"/>
                <w:b/>
                <w:bCs/>
                <w:color w:val="000000"/>
                <w:sz w:val="20"/>
                <w:szCs w:val="18"/>
              </w:rPr>
            </w:pPr>
            <w:r>
              <w:rPr>
                <w:b/>
                <w:color w:val="000000"/>
                <w:sz w:val="20"/>
              </w:rPr>
              <w:t>Poursuite des relations commerciales</w:t>
            </w:r>
          </w:p>
        </w:tc>
        <w:tc>
          <w:tcPr>
            <w:tcW w:w="1825" w:type="dxa"/>
            <w:tcBorders>
              <w:top w:val="single" w:sz="4" w:space="0" w:color="00000A"/>
              <w:left w:val="single" w:sz="4" w:space="0" w:color="00000A"/>
              <w:bottom w:val="single" w:sz="4" w:space="0" w:color="00000A"/>
              <w:right w:val="single" w:sz="4" w:space="0" w:color="00000A"/>
            </w:tcBorders>
            <w:shd w:val="clear" w:color="auto" w:fill="auto"/>
            <w:tcMar>
              <w:left w:w="88" w:type="dxa"/>
            </w:tcMar>
            <w:vAlign w:val="center"/>
          </w:tcPr>
          <w:p w14:paraId="4FB9F046" w14:textId="77777777" w:rsidR="008449AF" w:rsidRDefault="004A5E76">
            <w:pPr>
              <w:rPr>
                <w:rFonts w:ascii="Calibri" w:eastAsia="Times New Roman" w:hAnsi="Calibri" w:cs="Times New Roman"/>
                <w:b/>
                <w:bCs/>
                <w:color w:val="000000"/>
                <w:sz w:val="20"/>
                <w:szCs w:val="18"/>
              </w:rPr>
            </w:pPr>
            <w:r>
              <w:rPr>
                <w:b/>
                <w:color w:val="000000"/>
                <w:sz w:val="20"/>
              </w:rPr>
              <w:t>Poursuite des relations commerciales</w:t>
            </w:r>
          </w:p>
        </w:tc>
      </w:tr>
    </w:tbl>
    <w:p w14:paraId="5B1337EF" w14:textId="77777777" w:rsidR="008449AF" w:rsidRDefault="008449AF">
      <w:pPr>
        <w:spacing w:after="160" w:line="259" w:lineRule="auto"/>
        <w:rPr>
          <w:u w:val="single"/>
        </w:rPr>
      </w:pPr>
    </w:p>
    <w:p w14:paraId="0B55A18C" w14:textId="77777777" w:rsidR="008449AF" w:rsidRDefault="004A5E76">
      <w:pPr>
        <w:spacing w:after="160" w:line="259" w:lineRule="auto"/>
        <w:rPr>
          <w:u w:val="single"/>
        </w:rPr>
      </w:pPr>
      <w:r>
        <w:br w:type="page"/>
      </w:r>
    </w:p>
    <w:p w14:paraId="1FF5EB14" w14:textId="77777777" w:rsidR="008762A5" w:rsidRDefault="008762A5" w:rsidP="008762A5">
      <w:pPr>
        <w:pageBreakBefore/>
        <w:spacing w:line="259" w:lineRule="auto"/>
        <w:rPr>
          <w:u w:val="single"/>
        </w:rPr>
        <w:sectPr w:rsidR="008762A5">
          <w:headerReference w:type="default" r:id="rId29"/>
          <w:footerReference w:type="default" r:id="rId30"/>
          <w:pgSz w:w="11906" w:h="16838"/>
          <w:pgMar w:top="1304" w:right="1077" w:bottom="1134" w:left="1077" w:header="709" w:footer="709" w:gutter="0"/>
          <w:cols w:space="720"/>
          <w:formProt w:val="0"/>
          <w:titlePg/>
          <w:docGrid w:linePitch="360" w:charSpace="4096"/>
        </w:sectPr>
      </w:pPr>
    </w:p>
    <w:tbl>
      <w:tblPr>
        <w:tblStyle w:val="Tablaconcuadrcula"/>
        <w:tblW w:w="9963" w:type="dxa"/>
        <w:tblCellMar>
          <w:left w:w="128" w:type="dxa"/>
        </w:tblCellMar>
        <w:tblLook w:val="04A0" w:firstRow="1" w:lastRow="0" w:firstColumn="1" w:lastColumn="0" w:noHBand="0" w:noVBand="1"/>
      </w:tblPr>
      <w:tblGrid>
        <w:gridCol w:w="6879"/>
        <w:gridCol w:w="6874"/>
      </w:tblGrid>
      <w:tr w:rsidR="008449AF" w14:paraId="45FF0CEB" w14:textId="77777777">
        <w:tc>
          <w:tcPr>
            <w:tcW w:w="4981" w:type="dxa"/>
            <w:tcBorders>
              <w:top w:val="nil"/>
              <w:left w:val="nil"/>
              <w:bottom w:val="nil"/>
              <w:right w:val="nil"/>
            </w:tcBorders>
            <w:shd w:val="clear" w:color="auto" w:fill="auto"/>
          </w:tcPr>
          <w:p w14:paraId="6F23238A" w14:textId="5BB092A0" w:rsidR="008449AF" w:rsidRDefault="008762A5" w:rsidP="008762A5">
            <w:pPr>
              <w:pageBreakBefore/>
              <w:spacing w:line="259" w:lineRule="auto"/>
              <w:rPr>
                <w:u w:val="single"/>
              </w:rPr>
            </w:pPr>
            <w:r>
              <w:rPr>
                <w:noProof/>
                <w:lang w:val="en-US" w:eastAsia="en-US" w:bidi="ar-SA"/>
              </w:rPr>
              <w:lastRenderedPageBreak/>
              <w:drawing>
                <wp:anchor distT="318" distB="0" distL="114300" distR="114300" simplePos="0" relativeHeight="2" behindDoc="0" locked="0" layoutInCell="1" allowOverlap="1" wp14:anchorId="71E8DA3A" wp14:editId="6178FA50">
                  <wp:simplePos x="0" y="0"/>
                  <wp:positionH relativeFrom="column">
                    <wp:posOffset>156348</wp:posOffset>
                  </wp:positionH>
                  <wp:positionV relativeFrom="paragraph">
                    <wp:posOffset>2404276</wp:posOffset>
                  </wp:positionV>
                  <wp:extent cx="4217670" cy="2510155"/>
                  <wp:effectExtent l="0" t="0" r="0" b="4445"/>
                  <wp:wrapNone/>
                  <wp:docPr id="4" name="0 Imagen"/>
                  <wp:cNvGraphicFramePr/>
                  <a:graphic xmlns:a="http://schemas.openxmlformats.org/drawingml/2006/main">
                    <a:graphicData uri="http://schemas.openxmlformats.org/drawingml/2006/picture">
                      <pic:pic xmlns:pic="http://schemas.openxmlformats.org/drawingml/2006/picture">
                        <pic:nvPicPr>
                          <pic:cNvPr id="2" name="0 Imagen"/>
                          <pic:cNvPicPr/>
                        </pic:nvPicPr>
                        <pic:blipFill>
                          <a:blip r:embed="rId31"/>
                          <a:srcRect t="10763"/>
                          <a:stretch/>
                        </pic:blipFill>
                        <pic:spPr>
                          <a:xfrm>
                            <a:off x="0" y="0"/>
                            <a:ext cx="4217670" cy="2510155"/>
                          </a:xfrm>
                          <a:prstGeom prst="rect">
                            <a:avLst/>
                          </a:prstGeom>
                          <a:ln>
                            <a:noFill/>
                          </a:ln>
                        </pic:spPr>
                      </pic:pic>
                    </a:graphicData>
                  </a:graphic>
                </wp:anchor>
              </w:drawing>
            </w:r>
            <w:r>
              <w:rPr>
                <w:noProof/>
                <w:lang w:val="en-US" w:eastAsia="en-US" w:bidi="ar-SA"/>
              </w:rPr>
              <w:drawing>
                <wp:inline distT="0" distB="0" distL="0" distR="0" wp14:anchorId="02796091" wp14:editId="057A397A">
                  <wp:extent cx="4218305" cy="2496185"/>
                  <wp:effectExtent l="0" t="0" r="0" b="0"/>
                  <wp:docPr id="5" name="presentation consultation CRAFT étape 1.jpg"/>
                  <wp:cNvGraphicFramePr/>
                  <a:graphic xmlns:a="http://schemas.openxmlformats.org/drawingml/2006/main">
                    <a:graphicData uri="http://schemas.openxmlformats.org/drawingml/2006/picture">
                      <pic:pic xmlns:pic="http://schemas.openxmlformats.org/drawingml/2006/picture">
                        <pic:nvPicPr>
                          <pic:cNvPr id="3" name="presentation consultation CRAFT étape 1.jpg"/>
                          <pic:cNvPicPr/>
                        </pic:nvPicPr>
                        <pic:blipFill>
                          <a:blip r:embed="rId32"/>
                          <a:srcRect t="11273"/>
                          <a:stretch/>
                        </pic:blipFill>
                        <pic:spPr>
                          <a:xfrm>
                            <a:off x="0" y="0"/>
                            <a:ext cx="4217760" cy="2495520"/>
                          </a:xfrm>
                          <a:prstGeom prst="rect">
                            <a:avLst/>
                          </a:prstGeom>
                          <a:ln>
                            <a:noFill/>
                          </a:ln>
                        </pic:spPr>
                      </pic:pic>
                    </a:graphicData>
                  </a:graphic>
                </wp:inline>
              </w:drawing>
            </w:r>
          </w:p>
        </w:tc>
        <w:tc>
          <w:tcPr>
            <w:tcW w:w="4981" w:type="dxa"/>
            <w:tcBorders>
              <w:top w:val="nil"/>
              <w:left w:val="nil"/>
              <w:bottom w:val="nil"/>
              <w:right w:val="nil"/>
            </w:tcBorders>
            <w:shd w:val="clear" w:color="auto" w:fill="auto"/>
          </w:tcPr>
          <w:p w14:paraId="3217615D" w14:textId="1CBC3C34" w:rsidR="008449AF" w:rsidRDefault="008762A5">
            <w:pPr>
              <w:spacing w:line="259" w:lineRule="auto"/>
              <w:rPr>
                <w:u w:val="single"/>
              </w:rPr>
            </w:pPr>
            <w:r>
              <w:rPr>
                <w:noProof/>
                <w:lang w:val="en-US" w:eastAsia="en-US" w:bidi="ar-SA"/>
              </w:rPr>
              <w:drawing>
                <wp:inline distT="0" distB="0" distL="0" distR="0" wp14:anchorId="7C5E462B" wp14:editId="47B6D110">
                  <wp:extent cx="4215130" cy="2541270"/>
                  <wp:effectExtent l="0" t="0" r="0" b="0"/>
                  <wp:docPr id="2" name="presentation consultation CRAFT étape 2.jpg"/>
                  <wp:cNvGraphicFramePr/>
                  <a:graphic xmlns:a="http://schemas.openxmlformats.org/drawingml/2006/main">
                    <a:graphicData uri="http://schemas.openxmlformats.org/drawingml/2006/picture">
                      <pic:pic xmlns:pic="http://schemas.openxmlformats.org/drawingml/2006/picture">
                        <pic:nvPicPr>
                          <pic:cNvPr id="0" name="presentation consultation CRAFT étape 2.jpg"/>
                          <pic:cNvPicPr/>
                        </pic:nvPicPr>
                        <pic:blipFill>
                          <a:blip r:embed="rId33"/>
                          <a:srcRect l="877" t="10168"/>
                          <a:stretch/>
                        </pic:blipFill>
                        <pic:spPr>
                          <a:xfrm>
                            <a:off x="0" y="0"/>
                            <a:ext cx="4214520" cy="2540520"/>
                          </a:xfrm>
                          <a:prstGeom prst="rect">
                            <a:avLst/>
                          </a:prstGeom>
                          <a:ln>
                            <a:noFill/>
                          </a:ln>
                        </pic:spPr>
                      </pic:pic>
                    </a:graphicData>
                  </a:graphic>
                </wp:inline>
              </w:drawing>
            </w:r>
            <w:r w:rsidR="004A5E76">
              <w:rPr>
                <w:noProof/>
                <w:lang w:val="en-US" w:eastAsia="en-US" w:bidi="ar-SA"/>
              </w:rPr>
              <w:drawing>
                <wp:inline distT="0" distB="0" distL="0" distR="0" wp14:anchorId="283FD870" wp14:editId="56979CA5">
                  <wp:extent cx="4215130" cy="2487295"/>
                  <wp:effectExtent l="0" t="0" r="0" b="8255"/>
                  <wp:docPr id="3" name="presentation consultation CRAFT étape 4.jpg"/>
                  <wp:cNvGraphicFramePr/>
                  <a:graphic xmlns:a="http://schemas.openxmlformats.org/drawingml/2006/main">
                    <a:graphicData uri="http://schemas.openxmlformats.org/drawingml/2006/picture">
                      <pic:pic xmlns:pic="http://schemas.openxmlformats.org/drawingml/2006/picture">
                        <pic:nvPicPr>
                          <pic:cNvPr id="1" name="presentation consultation CRAFT étape 4.jpg"/>
                          <pic:cNvPicPr/>
                        </pic:nvPicPr>
                        <pic:blipFill>
                          <a:blip r:embed="rId34"/>
                          <a:srcRect t="11543"/>
                          <a:stretch/>
                        </pic:blipFill>
                        <pic:spPr>
                          <a:xfrm>
                            <a:off x="0" y="0"/>
                            <a:ext cx="4214520" cy="2486520"/>
                          </a:xfrm>
                          <a:prstGeom prst="rect">
                            <a:avLst/>
                          </a:prstGeom>
                          <a:ln>
                            <a:noFill/>
                          </a:ln>
                        </pic:spPr>
                      </pic:pic>
                    </a:graphicData>
                  </a:graphic>
                </wp:inline>
              </w:drawing>
            </w:r>
          </w:p>
        </w:tc>
      </w:tr>
      <w:tr w:rsidR="008449AF" w14:paraId="7C3FADC1" w14:textId="77777777">
        <w:tc>
          <w:tcPr>
            <w:tcW w:w="4981" w:type="dxa"/>
            <w:tcBorders>
              <w:top w:val="nil"/>
              <w:left w:val="nil"/>
              <w:bottom w:val="nil"/>
              <w:right w:val="nil"/>
            </w:tcBorders>
            <w:shd w:val="clear" w:color="auto" w:fill="auto"/>
          </w:tcPr>
          <w:p w14:paraId="649F6EEE" w14:textId="6621EC5E" w:rsidR="008449AF" w:rsidRDefault="008449AF">
            <w:pPr>
              <w:spacing w:line="259" w:lineRule="auto"/>
              <w:rPr>
                <w:u w:val="single"/>
              </w:rPr>
            </w:pPr>
          </w:p>
        </w:tc>
        <w:tc>
          <w:tcPr>
            <w:tcW w:w="4981" w:type="dxa"/>
            <w:tcBorders>
              <w:top w:val="nil"/>
              <w:left w:val="nil"/>
              <w:bottom w:val="nil"/>
              <w:right w:val="nil"/>
            </w:tcBorders>
            <w:shd w:val="clear" w:color="auto" w:fill="auto"/>
          </w:tcPr>
          <w:p w14:paraId="536F9F50" w14:textId="77777777" w:rsidR="008449AF" w:rsidRDefault="008449AF">
            <w:pPr>
              <w:spacing w:line="259" w:lineRule="auto"/>
              <w:rPr>
                <w:u w:val="single"/>
              </w:rPr>
            </w:pPr>
          </w:p>
        </w:tc>
      </w:tr>
    </w:tbl>
    <w:p w14:paraId="61854171" w14:textId="77777777" w:rsidR="008762A5" w:rsidRDefault="008762A5">
      <w:pPr>
        <w:spacing w:after="160" w:line="259" w:lineRule="auto"/>
        <w:sectPr w:rsidR="008762A5" w:rsidSect="008762A5">
          <w:pgSz w:w="16838" w:h="11906" w:orient="landscape"/>
          <w:pgMar w:top="1077" w:right="1304" w:bottom="1077" w:left="1134" w:header="709" w:footer="709" w:gutter="0"/>
          <w:cols w:space="720"/>
          <w:formProt w:val="0"/>
          <w:titlePg/>
          <w:docGrid w:linePitch="360" w:charSpace="4096"/>
        </w:sectPr>
      </w:pPr>
    </w:p>
    <w:p w14:paraId="55A08B58" w14:textId="567D1573" w:rsidR="008449AF" w:rsidRPr="00B165FB" w:rsidRDefault="004A5E76" w:rsidP="00C22AB7">
      <w:pPr>
        <w:pStyle w:val="Ttulo1"/>
        <w:pBdr>
          <w:bottom w:val="single" w:sz="4" w:space="1" w:color="auto"/>
        </w:pBdr>
        <w:rPr>
          <w:color w:val="auto"/>
          <w:lang w:eastAsia="en-US" w:bidi="ar-SA"/>
        </w:rPr>
      </w:pPr>
      <w:bookmarkStart w:id="415" w:name="_Toc505606313"/>
      <w:bookmarkStart w:id="416" w:name="_Toc508012399"/>
      <w:r w:rsidRPr="00B165FB">
        <w:rPr>
          <w:color w:val="auto"/>
          <w:lang w:eastAsia="en-US" w:bidi="ar-SA"/>
        </w:rPr>
        <w:lastRenderedPageBreak/>
        <w:t xml:space="preserve">Annexe 2 : À propos de la structure des exigences </w:t>
      </w:r>
      <w:bookmarkEnd w:id="415"/>
      <w:r w:rsidR="00C22AB7" w:rsidRPr="00B165FB">
        <w:rPr>
          <w:color w:val="auto"/>
          <w:lang w:eastAsia="en-US" w:bidi="ar-SA"/>
        </w:rPr>
        <w:t>du le Code</w:t>
      </w:r>
      <w:bookmarkEnd w:id="416"/>
      <w:r w:rsidRPr="00B165FB">
        <w:rPr>
          <w:color w:val="auto"/>
          <w:lang w:eastAsia="en-US" w:bidi="ar-SA"/>
        </w:rPr>
        <w:t xml:space="preserve"> </w:t>
      </w:r>
    </w:p>
    <w:p w14:paraId="0B0E9AB8" w14:textId="77777777" w:rsidR="008449AF" w:rsidRDefault="008449AF"/>
    <w:p w14:paraId="4A523FF6" w14:textId="77777777" w:rsidR="008449AF" w:rsidRDefault="004A5E76">
      <w:pPr>
        <w:pStyle w:val="Textoindependiente"/>
      </w:pPr>
      <w:r>
        <w:fldChar w:fldCharType="begin"/>
      </w:r>
      <w:r>
        <w:instrText>ADDIN CITAVI.PLACEHOLDER f889e32d-4ab6-48ef-b0ad-049603d64038 PFBsYWNlaG9sZGVyPg0KICA8QWRkSW5WZXJzaW9uPjUuNy4wLjA8L0FkZEluVmVyc2lvbj4NCiAgPElkPmY4ODllMzJkLTRhYjYtNDhlZi1iMGFkLTA0OTYwM2Q2NDAzODwvSWQ+DQogIDxBc3NvY2lhdGVXaXRoUGxhY2Vob2xkZXJJZD5lZjI5NWM5OC1jM2Y4LTRhYzktOTZiOS1kN2MzYTQyNGZjMGU8L0Fzc29jaWF0ZVdpdGhQbGFjZWhvbGRlcklkPg0KICA8RW50cmllcz4NCiAgICA8RW50cnk+DQogICAgICA8SWQ+M2I1YmYwMmEtMWM2ZC00MGU2LTk2NDQtMzE3ZGRmZDgwZjNkPC9JZD4NCiAgICAgIDxOb1Bhcj50cnVlPC9Ob1Bhcj4NCiAgICAgIDxQZXJzb25Pbmx5PnRydWU8L1BlcnNvbk9ubHk+DQogICAgICA8UmVmZXJlbmNlSWQ+OTRjZGU0ZjEtNTUxNi00ZTNlLWE3ZGQtM2RkNjY4YTU3ODQ4PC9SZWZlcmVuY2VJZD4NCiAgICAgIDxSYW5nZT4NCiAgICAgICAgPFN0YXJ0PjA8L1N0YXJ0Pg0KICAgICAgICA8TGVuZ3RoPjE1PC9MZW5ndGg+DQogICAgICA8L1JhbmdlPg0KICAgICAgPFJlZmVyZW5jZT4NCiAgICAgICAgPFJlZmVyZW5jZVR5cGVJZD5Cb29rPC9SZWZlcmVuY2VUeXBlSWQ+DQogICAgICAgIDxBdXRob3JzPg0KICAgICAgICAgIDxQZXJzb24+DQogICAgICAgICAgICA8Rmlyc3ROYW1lPkthcm9saW5lPC9GaXJzdE5hbWU+DQogICAgICAgICAgICA8TGFzdE5hbWU+S2lja2xlcjwvTGFzdE5hbWU+DQogICAgICAgICAgICA8U2V4PkZlbWFsZTwvU2V4Pg0KICAgICAgICAgIDwvUGVyc29uPg0KICAgICAgICAgIDxQZXJzb24+DQogICAgICAgICAgICA8Rmlyc3ROYW1lPkd1ZHJ1bjwvRmlyc3ROYW1lPg0KICAgICAgICAgICAgPExhc3ROYW1lPkZyYW5rZW48L0xhc3ROYW1lPg0KICAgICAgICAgICAgPFNleD5GZW1hbGU8L1NleD4NCiAgICAgICAgICA8L1BlcnNvbj4NCiAgICAgICAgPC9BdXRob3JzPg0KICAgICAgICA8QWNjZXNzRGF0ZT4wMi8wNi8yMDE3PC9BY2Nlc3NEYXRlPg0KICAgICAgICA8SWQ+OTRjZGU0ZjEtNTUxNi00ZTNlLWE3ZGQtM2RkNjY4YTU3ODQ4PC9JZD4NCiAgICAgICAgPElzYm4+OTc4LTMtOTQzNTY2LTkwLTE8L0lzYm4+DQogICAgICAgIDxMb2NhdGlvbnM+DQogICAgICAgICAgPExvY2F0aW9uPg0KICAgICAgICAgICAgPEFkZHJlc3M+S2lja2xlciwgRnJhbmtlbiAyMDE3IC0gU3VzdGFpbmFiaWxpdHkgU2NoZW1lcyBmb3IgTWluZXJhbCBSZXNvdXJjZXMucGRmPC9BZGRyZXNzPg0KICAgICAgICAgICAgPExvY2F0aW9uVHlwZT5FbGVjdHJvbmljQWRkcmVzczwvTG9jYXRpb25UeXBlPg0KICAgICAgICAgIDwvTG9jYXRpb24+DQogICAgICAgICAgPExvY2F0aW9uPg0KICAgICAgICAgICAgPEFkZHJlc3M+aHR0cHM6Ly93d3cuYmdyLmJ1bmQuZGUvRU4vVGhlbWVuL01pbl9yb2hzdG9mZmUvRG93bmxvYWRzL1N1c3RhaW5hYmlsaXR5X1NjaGVtZXNfZm9yX01pbmVyYWxfUmVzb3VyY2VzLnBkZj9fX2Jsb2I9cHVibGljYXRpb25GaWxlJmFtcDt2PTQ8L0FkZHJlc3M+DQogICAgICAgICAgICA8TG9jYXRpb25UeXBlPkVsZWN0cm9uaWNBZGRyZXNzPC9Mb2NhdGlvblR5cGU+DQogICAgICAgICAgPC9Mb2NhdGlvbj4NCiAgICAgICAgICA8TG9jYXRpb24+DQogICAgICAgICAgICA8QWRkcmVzcz5LaWNrbGVyLCBGcmFua2VuIDIwMTcgLSBTdXN0YWluYWJpbGl0eSBTY2hlbWVzIGZvciBNaW5lcmFsIFJlc291cmNlcyAoMikucGRmPC9BZGRyZXNzPg0KICAgICAgICAgICAgPExvY2F0aW9uVHlwZT5FbGVjdHJvbmljQWRkcmVzczwvTG9jYXRpb25UeXBlPg0KICAgICAgICAgIDwvTG9jYXRpb24+DQogICAgICAgIDwvTG9jYXRpb25zPg0KICAgICAgICA8T25saW5lQWRkcmVzcz5odHRwczovL3d3dy5iZ3IuYnVuZC5kZS9FTi9UaGVtZW4vTWluX3JvaHN0b2ZmZS9Eb3dubG9hZHMvU3VzdGFpbmFiaWxpdHlfU2NoZW1lc19mb3JfTWluZXJhbF9SZXNvdXJjZXMucGRmP19fYmxvYj1wdWJsaWNhdGlvbkZpbGUmYW1wO3Y9NDwvT25saW5lQWRkcmVzcz4NCiAgICAgICAgPE9yZ2FuaXphdGlvbnM+DQogICAgICAgICAgPFBlcnNvbj4NCiAgICAgICAgICAgIDxMYXN0TmFtZT5CR1I8L0xhc3ROYW1lPg0KICAgICAgICAgIDwvUGVyc29uPg0KICAgICAgICA8L09yZ2FuaXphdGlvbnM+DQogICAgICAgIDxQYWdlQ291bnRDNT48IVtDREFUQVs8Yz4xODI8L2M+DQo8aW4+dHJ1ZTwvaW4+DQo8b3M+MTgyPC9vcz4NCjxwcz4xODI8L3BzPl1dPjwvUGFnZUNvdW50QzU+DQogICAgICAgIDxQYWdlQ291bnQ+MTgyPC9QYWdlQ291bnQ+DQogICAgICAgIDxQbGFjZU9mUHVibGljYXRpb24+SGFubm92ZXIgKERFKTwvUGxhY2VPZlB1YmxpY2F0aW9uPg0KICAgICAgICA8UHVibGlzaGVycz4NCiAgICAgICAgICA8UHVibGlzaGVyPg0KICAgICAgICAgICAgPE5hbWU+QkdSPC9OYW1lPg0KICAgICAgICAgIDwvUHVibGlzaGVyPg0KICAgICAgICA8L1B1Ymxpc2hlcnM+DQogICAgICAgIDxTZXF1ZW5jZU51bWJlcj4yOTwvU2VxdWVuY2VOdW1iZXI+DQogICAgICAgIDxTaG9ydFRpdGxlPktpY2tsZXIsIEZyYW5rZW4gMjAxNyDigJMgU3VzdGFpbmFiaWxpdHkgU2NoZW1lcyBmb3IgTWluZXJhbCBSZXNvdXJjZXM8L1Nob3J0VGl0bGU+DQogICAgICAgIDxUaXRsZT5TdXN0YWluYWJpbGl0eSBTY2hlbWVzIGZvciBNaW5lcmFsIFJlc291cmNlczogQSBDb21wYXJhdGl2ZSBPdmVydmlldzwvVGl0bGU+DQogICAgICAgIDxZZWFyPjIwMTc8L1llYXI+DQogICAgICA8L1JlZmVyZW5jZT4NCiAgICA8L0VudHJ5Pg0KICA8L0VudHJpZXM+DQogIDxUZXh0PktpY2tsZXImYW1wO0ZyYW5rZW4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S2lja2xlciZhbXA7RnJhbmtlbjwvVGV4dD4NCiAgICA8L1RleHRVbml0Pg0KICA8L1RleHRVbml0cz4NCjwvUGxhY2Vob2xkZXI+</w:instrText>
      </w:r>
      <w:r>
        <w:fldChar w:fldCharType="separate"/>
      </w:r>
      <w:bookmarkStart w:id="417" w:name="__Fieldmark__5618_187408736"/>
      <w:r>
        <w:t>K</w:t>
      </w:r>
      <w:bookmarkStart w:id="418" w:name="__Fieldmark__44105_1435017116"/>
      <w:r>
        <w:t>i</w:t>
      </w:r>
      <w:bookmarkStart w:id="419" w:name="__Fieldmark__24676_1435017116"/>
      <w:r>
        <w:t>c</w:t>
      </w:r>
      <w:bookmarkStart w:id="420" w:name="__Fieldmark__11534_1435017116"/>
      <w:r>
        <w:t>k</w:t>
      </w:r>
      <w:bookmarkStart w:id="421" w:name="__Fieldmark__6458_2621159314"/>
      <w:r>
        <w:t>l</w:t>
      </w:r>
      <w:bookmarkStart w:id="422" w:name="_CTVP001f889e32d4ab648efb0ad049603d64038"/>
      <w:r>
        <w:t>er&amp;Franken</w:t>
      </w:r>
      <w:r>
        <w:fldChar w:fldCharType="end"/>
      </w:r>
      <w:bookmarkEnd w:id="417"/>
      <w:bookmarkEnd w:id="418"/>
      <w:bookmarkEnd w:id="419"/>
      <w:bookmarkEnd w:id="420"/>
      <w:bookmarkEnd w:id="421"/>
      <w:bookmarkEnd w:id="422"/>
      <w:r>
        <w:t xml:space="preserve"> </w:t>
      </w:r>
      <w:r>
        <w:fldChar w:fldCharType="begin"/>
      </w:r>
      <w:r>
        <w:instrText>ADDIN CITAVI.PLACEHOLDER ef295c98-c3f8-4ac9-96b9-d7c3a424fc0e PFBsYWNlaG9sZGVyPg0KICA8QWRkSW5WZXJzaW9uPjUuNy4wLjA8L0FkZEluVmVyc2lvbj4NCiAgPElkPmVmMjk1Yzk4LWMzZjgtNGFjOS05NmI5LWQ3YzNhNDI0ZmMwZTwvSWQ+DQogIDxBc3NvY2lhdGVXaXRoUGxhY2Vob2xkZXJJZD5mODg5ZTMyZC00YWI2LTQ4ZWYtYjBhZC0wNDk2MDNkNjQwMzg8L0Fzc29jaWF0ZVdpdGhQbGFjZWhvbGRlcklkPg0KICA8RW50cmllcz4NCiAgICA8RW50cnk+DQogICAgICA8SWQ+ZDBiZTlkYzAtYmNlNC00MDQyLWExMDQtYzgzYWZmOGFkYjk4PC9JZD4NCiAgICAgIDxSZWZlcmVuY2VJZD45NGNkZTRmMS01NTE2LTRlM2UtYTdkZC0zZGQ2NjhhNTc4NDg8L1JlZmVyZW5jZUlkPg0KICAgICAgPFllYXJPbmx5PnRydWU8L1llYXJPbmx5Pg0KICAgICAgPFJhbmdlPg0KICAgICAgICA8U3RhcnQ+MDwvU3RhcnQ+DQogICAgICAgIDxMZW5ndGg+NjwvTGVuZ3RoPg0KICAgICAgPC9SYW5nZT4NCiAgICAgIDxSZWZlcmVuY2U+DQogICAgICAgIDxSZWZlcmVuY2VUeXBlSWQ+Qm9vazwvUmVmZXJlbmNlVHlwZUlkPg0KICAgICAgICA8QXV0aG9ycz4NCiAgICAgICAgICA8UGVyc29uPg0KICAgICAgICAgICAgPEZpcnN0TmFtZT5LYXJvbGluZTwvRmlyc3ROYW1lPg0KICAgICAgICAgICAgPExhc3ROYW1lPktpY2tsZXI8L0xhc3ROYW1lPg0KICAgICAgICAgICAgPFNleD5GZW1hbGU8L1NleD4NCiAgICAgICAgICA8L1BlcnNvbj4NCiAgICAgICAgICA8UGVyc29uPg0KICAgICAgICAgICAgPEZpcnN0TmFtZT5HdWRydW48L0ZpcnN0TmFtZT4NCiAgICAgICAgICAgIDxMYXN0TmFtZT5GcmFua2VuPC9MYXN0TmFtZT4NCiAgICAgICAgICAgIDxTZXg+RmVtYWxlPC9TZXg+DQogICAgICAgICAgPC9QZXJzb24+DQogICAgICAgIDwvQXV0aG9ycz4NCiAgICAgICAgPEFjY2Vzc0RhdGU+MDIvMDYvMjAxNzwvQWNjZXNzRGF0ZT4NCiAgICAgICAgPElkPjk0Y2RlNGYxLTU1MTYtNGUzZS1hN2RkLTNkZDY2OGE1Nzg0ODwvSWQ+DQogICAgICAgIDxJc2JuPjk3OC0zLTk0MzU2Ni05MC0xPC9Jc2JuPg0KICAgICAgICA8TG9jYXRpb25zPg0KICAgICAgICAgIDxMb2NhdGlvbj4NCiAgICAgICAgICAgIDxBZGRyZXNzPktpY2tsZXIsIEZyYW5rZW4gMjAxNyAtIFN1c3RhaW5hYmlsaXR5IFNjaGVtZXMgZm9yIE1pbmVyYWwgUmVzb3VyY2VzLnBkZjwvQWRkcmVzcz4NCiAgICAgICAgICAgIDxMb2NhdGlvblR5cGU+RWxlY3Ryb25pY0FkZHJlc3M8L0xvY2F0aW9uVHlwZT4NCiAgICAgICAgICA8L0xvY2F0aW9uPg0KICAgICAgICAgIDxMb2NhdGlvbj4NCiAgICAgICAgICAgIDxBZGRyZXNzPmh0dHBzOi8vd3d3LmJnci5idW5kLmRlL0VOL1RoZW1lbi9NaW5fcm9oc3RvZmZlL0Rvd25sb2Fkcy9TdXN0YWluYWJpbGl0eV9TY2hlbWVzX2Zvcl9NaW5lcmFsX1Jlc291cmNlcy5wZGY/X19ibG9iPXB1YmxpY2F0aW9uRmlsZSZhbXA7dj00PC9BZGRyZXNzPg0KICAgICAgICAgICAgPExvY2F0aW9uVHlwZT5FbGVjdHJvbmljQWRkcmVzczwvTG9jYXRpb25UeXBlPg0KICAgICAgICAgIDwvTG9jYXRpb24+DQogICAgICAgICAgPExvY2F0aW9uPg0KICAgICAgICAgICAgPEFkZHJlc3M+S2lja2xlciwgRnJhbmtlbiAyMDE3IC0gU3VzdGFpbmFiaWxpdHkgU2NoZW1lcyBmb3IgTWluZXJhbCBSZXNvdXJjZXMgKDIpLnBkZjwvQWRkcmVzcz4NCiAgICAgICAgICAgIDxMb2NhdGlvblR5cGU+RWxlY3Ryb25pY0FkZHJlc3M8L0xvY2F0aW9uVHlwZT4NCiAgICAgICAgICA8L0xvY2F0aW9uPg0KICAgICAgICA8L0xvY2F0aW9ucz4NCiAgICAgICAgPE9ubGluZUFkZHJlc3M+aHR0cHM6Ly93d3cuYmdyLmJ1bmQuZGUvRU4vVGhlbWVuL01pbl9yb2hzdG9mZmUvRG93bmxvYWRzL1N1c3RhaW5hYmlsaXR5X1NjaGVtZXNfZm9yX01pbmVyYWxfUmVzb3VyY2VzLnBkZj9fX2Jsb2I9cHVibGljYXRpb25GaWxlJmFtcDt2PTQ8L09ubGluZUFkZHJlc3M+DQogICAgICAgIDxPcmdhbml6YXRpb25zPg0KICAgICAgICAgIDxQZXJzb24+DQogICAgICAgICAgICA8TGFzdE5hbWU+QkdSPC9MYXN0TmFtZT4NCiAgICAgICAgICA8L1BlcnNvbj4NCiAgICAgICAgPC9Pcmdhbml6YXRpb25zPg0KICAgICAgICA8UGFnZUNvdW50QzU+PCFbQ0RBVEFbPGM+MTgyPC9jPg0KPGluPnRydWU8L2luPg0KPG9zPjE4Mjwvb3M+DQo8cHM+MTgyPC9wcz5dXT48L1BhZ2VDb3VudEM1Pg0KICAgICAgICA8UGFnZUNvdW50PjE4MjwvUGFnZUNvdW50Pg0KICAgICAgICA8UGxhY2VPZlB1YmxpY2F0aW9uPkhhbm5vdmVyIChERSk8L1BsYWNlT2ZQdWJsaWNhdGlvbj4NCiAgICAgICAgPFB1Ymxpc2hlcnM+DQogICAgICAgICAgPFB1Ymxpc2hlcj4NCiAgICAgICAgICAgIDxOYW1lPkJHUjwvTmFtZT4NCiAgICAgICAgICA8L1B1Ymxpc2hlcj4NCiAgICAgICAgPC9QdWJsaXNoZXJzPg0KICAgICAgICA8U2VxdWVuY2VOdW1iZXI+Mjk8L1NlcXVlbmNlTnVtYmVyPg0KICAgICAgICA8U2hvcnRUaXRsZT5LaWNrbGVyLCBGcmFua2VuIDIwMTcg4oCTIFN1c3RhaW5hYmlsaXR5IFNjaGVtZXMgZm9yIE1pbmVyYWwgUmVzb3VyY2VzPC9TaG9ydFRpdGxlPg0KICAgICAgICA8VGl0bGU+U3VzdGFpbmFiaWxpdHkgU2NoZW1lcyBmb3IgTWluZXJhbCBSZXNvdXJjZXM6IEEgQ29tcGFyYXRpdmUgT3ZlcnZpZXc8L1RpdGxlPg0KICAgICAgICA8WWVhcj4yMDE3PC9ZZWFyPg0KICAgICAgPC9SZWZlcmVuY2U+DQogICAgPC9FbnRyeT4NCiAgPC9FbnRyaWVzPg0KICA8VGV4dD4oMjAxN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IwMTcpPC9UZXh0Pg0KICAgIDwvVGV4dFVuaXQ+DQogIDwvVGV4dFVuaXRzPg0KPC9QbGFjZWhvbGRlcj4=</w:instrText>
      </w:r>
      <w:r>
        <w:fldChar w:fldCharType="separate"/>
      </w:r>
      <w:bookmarkStart w:id="423" w:name="__Fieldmark__5641_187408736"/>
      <w:r>
        <w:t>(</w:t>
      </w:r>
      <w:bookmarkStart w:id="424" w:name="__Fieldmark__44124_1435017116"/>
      <w:r>
        <w:t>2</w:t>
      </w:r>
      <w:bookmarkStart w:id="425" w:name="__Fieldmark__24691_1435017116"/>
      <w:r>
        <w:t>0</w:t>
      </w:r>
      <w:bookmarkStart w:id="426" w:name="__Fieldmark__11545_1435017116"/>
      <w:r>
        <w:t>1</w:t>
      </w:r>
      <w:bookmarkStart w:id="427" w:name="__Fieldmark__6465_2621159314"/>
      <w:r>
        <w:t>7</w:t>
      </w:r>
      <w:bookmarkStart w:id="428" w:name="_CTVP001ef295c98c3f84ac996b9d7c3a424fc0e"/>
      <w:r>
        <w:t>)</w:t>
      </w:r>
      <w:r>
        <w:fldChar w:fldCharType="end"/>
      </w:r>
      <w:bookmarkEnd w:id="423"/>
      <w:bookmarkEnd w:id="424"/>
      <w:bookmarkEnd w:id="425"/>
      <w:bookmarkEnd w:id="426"/>
      <w:bookmarkEnd w:id="427"/>
      <w:bookmarkEnd w:id="428"/>
      <w:r>
        <w:t xml:space="preserve"> ont évalué l’ensemble des principales normes relatives à l’activité minière et ont identifié un total de 86 sous-enjeux de durabilité abordés par une ou plusieurs normes existantes. Leur enquête conclut qu’il n’existe pas, à l’heure actuelle, d’accord général quant à ce qui constitue un bon classement des enjeux de durabilité dans le secteur minier en particulier.</w:t>
      </w:r>
    </w:p>
    <w:p w14:paraId="506CA645" w14:textId="25851329" w:rsidR="008449AF" w:rsidRDefault="004A5E76">
      <w:pPr>
        <w:pStyle w:val="Textoindependiente"/>
      </w:pPr>
      <w:r>
        <w:t xml:space="preserve">Pour faire face à ce défi, </w:t>
      </w:r>
      <w:r>
        <w:fldChar w:fldCharType="begin"/>
      </w:r>
      <w:r>
        <w:instrText>ADDIN CITAVI.PLACEHOLDER e219062d-dc99-4238-ae7f-a961bb3edde1 PFBsYWNlaG9sZGVyPg0KICA8QWRkSW5WZXJzaW9uPjUuNy4wLjA8L0FkZEluVmVyc2lvbj4NCiAgPElkPmUyMTkwNjJkLWRjOTktNDIzOC1hZTdmLWE5NjFiYjNlZGRlMTwvSWQ+DQogIDxBc3NvY2lhdGVXaXRoUGxhY2Vob2xkZXJJZD43NDc3NDgxYy0xMWQ5LTRjODItOTk4NC01MzE0MjI4YTU5YTI8L0Fzc29jaWF0ZVdpdGhQbGFjZWhvbGRlcklkPg0KICA8RW50cmllcz4NCiAgICA8RW50cnk+DQogICAgICA8SWQ+MDUyNzExMjMtMWI0ZS00MTBhLWI1YzItZmE0YmVmMTdkMGFhPC9JZD4NCiAgICAgIDxOb1Bhcj50cnVlPC9Ob1Bhcj4NCiAgICAgIDxQZXJzb25Pbmx5PnRydWU8L1BlcnNvbk9ubHk+DQogICAgICA8UmVmZXJlbmNlSWQ+OTRjZGU0ZjEtNTUxNi00ZTNlLWE3ZGQtM2RkNjY4YTU3ODQ4PC9SZWZlcmVuY2VJZD4NCiAgICAgIDxSYW5nZT4NCiAgICAgICAgPFN0YXJ0PjA8L1N0YXJ0Pg0KICAgICAgICA8TGVuZ3RoPjE1PC9MZW5ndGg+DQogICAgICA8L1JhbmdlPg0KICAgICAgPFJlZmVyZW5jZT4NCiAgICAgICAgPFJlZmVyZW5jZVR5cGVJZD5Cb29rPC9SZWZlcmVuY2VUeXBlSWQ+DQogICAgICAgIDxBdXRob3JzPg0KICAgICAgICAgIDxQZXJzb24+DQogICAgICAgICAgICA8Rmlyc3ROYW1lPkthcm9saW5lPC9GaXJzdE5hbWU+DQogICAgICAgICAgICA8TGFzdE5hbWU+S2lja2xlcjwvTGFzdE5hbWU+DQogICAgICAgICAgICA8U2V4PkZlbWFsZTwvU2V4Pg0KICAgICAgICAgIDwvUGVyc29uPg0KICAgICAgICAgIDxQZXJzb24+DQogICAgICAgICAgICA8Rmlyc3ROYW1lPkd1ZHJ1bjwvRmlyc3ROYW1lPg0KICAgICAgICAgICAgPExhc3ROYW1lPkZyYW5rZW48L0xhc3ROYW1lPg0KICAgICAgICAgICAgPFNleD5GZW1hbGU8L1NleD4NCiAgICAgICAgICA8L1BlcnNvbj4NCiAgICAgICAgPC9BdXRob3JzPg0KICAgICAgICA8QWNjZXNzRGF0ZT4wMi8wNi8yMDE3PC9BY2Nlc3NEYXRlPg0KICAgICAgICA8SWQ+OTRjZGU0ZjEtNTUxNi00ZTNlLWE3ZGQtM2RkNjY4YTU3ODQ4PC9JZD4NCiAgICAgICAgPElzYm4+OTc4LTMtOTQzNTY2LTkwLTE8L0lzYm4+DQogICAgICAgIDxMb2NhdGlvbnM+DQogICAgICAgICAgPExvY2F0aW9uPg0KICAgICAgICAgICAgPEFkZHJlc3M+S2lja2xlciwgRnJhbmtlbiAyMDE3IC0gU3VzdGFpbmFiaWxpdHkgU2NoZW1lcyBmb3IgTWluZXJhbCBSZXNvdXJjZXMucGRmPC9BZGRyZXNzPg0KICAgICAgICAgICAgPExvY2F0aW9uVHlwZT5FbGVjdHJvbmljQWRkcmVzczwvTG9jYXRpb25UeXBlPg0KICAgICAgICAgIDwvTG9jYXRpb24+DQogICAgICAgICAgPExvY2F0aW9uPg0KICAgICAgICAgICAgPEFkZHJlc3M+aHR0cHM6Ly93d3cuYmdyLmJ1bmQuZGUvRU4vVGhlbWVuL01pbl9yb2hzdG9mZmUvRG93bmxvYWRzL1N1c3RhaW5hYmlsaXR5X1NjaGVtZXNfZm9yX01pbmVyYWxfUmVzb3VyY2VzLnBkZj9fX2Jsb2I9cHVibGljYXRpb25GaWxlJmFtcDt2PTQ8L0FkZHJlc3M+DQogICAgICAgICAgICA8TG9jYXRpb25UeXBlPkVsZWN0cm9uaWNBZGRyZXNzPC9Mb2NhdGlvblR5cGU+DQogICAgICAgICAgPC9Mb2NhdGlvbj4NCiAgICAgICAgICA8TG9jYXRpb24+DQogICAgICAgICAgICA8QWRkcmVzcz5LaWNrbGVyLCBGcmFua2VuIDIwMTcgLSBTdXN0YWluYWJpbGl0eSBTY2hlbWVzIGZvciBNaW5lcmFsIFJlc291cmNlcyAoMikucGRmPC9BZGRyZXNzPg0KICAgICAgICAgICAgPExvY2F0aW9uVHlwZT5FbGVjdHJvbmljQWRkcmVzczwvTG9jYXRpb25UeXBlPg0KICAgICAgICAgIDwvTG9jYXRpb24+DQogICAgICAgIDwvTG9jYXRpb25zPg0KICAgICAgICA8T25saW5lQWRkcmVzcz5odHRwczovL3d3dy5iZ3IuYnVuZC5kZS9FTi9UaGVtZW4vTWluX3JvaHN0b2ZmZS9Eb3dubG9hZHMvU3VzdGFpbmFiaWxpdHlfU2NoZW1lc19mb3JfTWluZXJhbF9SZXNvdXJjZXMucGRmP19fYmxvYj1wdWJsaWNhdGlvbkZpbGUmYW1wO3Y9NDwvT25saW5lQWRkcmVzcz4NCiAgICAgICAgPE9yZ2FuaXphdGlvbnM+DQogICAgICAgICAgPFBlcnNvbj4NCiAgICAgICAgICAgIDxMYXN0TmFtZT5CR1I8L0xhc3ROYW1lPg0KICAgICAgICAgIDwvUGVyc29uPg0KICAgICAgICA8L09yZ2FuaXphdGlvbnM+DQogICAgICAgIDxQYWdlQ291bnRDNT48IVtDREFUQVs8Yz4xODI8L2M+DQo8aW4+dHJ1ZTwvaW4+DQo8b3M+MTgyPC9vcz4NCjxwcz4xODI8L3BzPl1dPjwvUGFnZUNvdW50QzU+DQogICAgICAgIDxQYWdlQ291bnQ+MTgyPC9QYWdlQ291bnQ+DQogICAgICAgIDxQbGFjZU9mUHVibGljYXRpb24+SGFubm92ZXIgKERFKTwvUGxhY2VPZlB1YmxpY2F0aW9uPg0KICAgICAgICA8UHVibGlzaGVycz4NCiAgICAgICAgICA8UHVibGlzaGVyPg0KICAgICAgICAgICAgPE5hbWU+QkdSPC9OYW1lPg0KICAgICAgICAgIDwvUHVibGlzaGVyPg0KICAgICAgICA8L1B1Ymxpc2hlcnM+DQogICAgICAgIDxTZXF1ZW5jZU51bWJlcj4yOTwvU2VxdWVuY2VOdW1iZXI+DQogICAgICAgIDxTaG9ydFRpdGxlPktpY2tsZXIsIEZyYW5rZW4gMjAxNyDigJMgU3VzdGFpbmFiaWxpdHkgU2NoZW1lcyBmb3IgTWluZXJhbCBSZXNvdXJjZXM8L1Nob3J0VGl0bGU+DQogICAgICAgIDxUaXRsZT5TdXN0YWluYWJpbGl0eSBTY2hlbWVzIGZvciBNaW5lcmFsIFJlc291cmNlczogQSBDb21wYXJhdGl2ZSBPdmVydmlldzwvVGl0bGU+DQogICAgICAgIDxZZWFyPjIwMTc8L1llYXI+DQogICAgICA8L1JlZmVyZW5jZT4NCiAgICA8L0VudHJ5Pg0KICA8L0VudHJpZXM+DQogIDxUZXh0PktpY2tsZXImYW1wO0ZyYW5rZW4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S2lja2xlciZhbXA7RnJhbmtlbjwvVGV4dD4NCiAgICA8L1RleHRVbml0Pg0KICA8L1RleHRVbml0cz4NCjwvUGxhY2Vob2xkZXI+</w:instrText>
      </w:r>
      <w:r>
        <w:fldChar w:fldCharType="separate"/>
      </w:r>
      <w:bookmarkStart w:id="429" w:name="__Fieldmark__5666_187408736"/>
      <w:r>
        <w:t>K</w:t>
      </w:r>
      <w:bookmarkStart w:id="430" w:name="__Fieldmark__44145_1435017116"/>
      <w:r>
        <w:t>i</w:t>
      </w:r>
      <w:bookmarkStart w:id="431" w:name="__Fieldmark__24708_1435017116"/>
      <w:r>
        <w:t>c</w:t>
      </w:r>
      <w:bookmarkStart w:id="432" w:name="__Fieldmark__11558_1435017116"/>
      <w:r>
        <w:t>k</w:t>
      </w:r>
      <w:bookmarkStart w:id="433" w:name="__Fieldmark__6476_2621159314"/>
      <w:r>
        <w:t>l</w:t>
      </w:r>
      <w:bookmarkStart w:id="434" w:name="_CTVP001e219062ddc994238ae7fa961bb3edde1"/>
      <w:r>
        <w:t>er&amp;Franken</w:t>
      </w:r>
      <w:r>
        <w:fldChar w:fldCharType="end"/>
      </w:r>
      <w:bookmarkEnd w:id="429"/>
      <w:bookmarkEnd w:id="430"/>
      <w:bookmarkEnd w:id="431"/>
      <w:bookmarkEnd w:id="432"/>
      <w:bookmarkEnd w:id="433"/>
      <w:bookmarkEnd w:id="434"/>
      <w:r>
        <w:t xml:space="preserve"> </w:t>
      </w:r>
      <w:r>
        <w:fldChar w:fldCharType="begin"/>
      </w:r>
      <w:r>
        <w:instrText>ADDIN CITAVI.PLACEHOLDER 7477481c-11d9-4c82-9984-5314228a59a2 PFBsYWNlaG9sZGVyPg0KICA8QWRkSW5WZXJzaW9uPjUuNy4wLjA8L0FkZEluVmVyc2lvbj4NCiAgPElkPjc0Nzc0ODFjLTExZDktNGM4Mi05OTg0LTUzMTQyMjhhNTlhMjwvSWQ+DQogIDxBc3NvY2lhdGVXaXRoUGxhY2Vob2xkZXJJZD5lMjE5MDYyZC1kYzk5LTQyMzgtYWU3Zi1hOTYxYmIzZWRkZTE8L0Fzc29jaWF0ZVdpdGhQbGFjZWhvbGRlcklkPg0KICA8RW50cmllcz4NCiAgICA8RW50cnk+DQogICAgICA8SWQ+NjIzNGUxMzktMWQ5Ni00NmVkLTgzMGYtYjJiNmVhMWE2OTgwPC9JZD4NCiAgICAgIDxSZWZlcmVuY2VJZD45NGNkZTRmMS01NTE2LTRlM2UtYTdkZC0zZGQ2NjhhNTc4NDg8L1JlZmVyZW5jZUlkPg0KICAgICAgPFllYXJPbmx5PnRydWU8L1llYXJPbmx5Pg0KICAgICAgPFJhbmdlPg0KICAgICAgICA8U3RhcnQ+MDwvU3RhcnQ+DQogICAgICAgIDxMZW5ndGg+NjwvTGVuZ3RoPg0KICAgICAgPC9SYW5nZT4NCiAgICAgIDxSZWZlcmVuY2U+DQogICAgICAgIDxSZWZlcmVuY2VUeXBlSWQ+Qm9vazwvUmVmZXJlbmNlVHlwZUlkPg0KICAgICAgICA8QXV0aG9ycz4NCiAgICAgICAgICA8UGVyc29uPg0KICAgICAgICAgICAgPEZpcnN0TmFtZT5LYXJvbGluZTwvRmlyc3ROYW1lPg0KICAgICAgICAgICAgPExhc3ROYW1lPktpY2tsZXI8L0xhc3ROYW1lPg0KICAgICAgICAgICAgPFNleD5GZW1hbGU8L1NleD4NCiAgICAgICAgICA8L1BlcnNvbj4NCiAgICAgICAgICA8UGVyc29uPg0KICAgICAgICAgICAgPEZpcnN0TmFtZT5HdWRydW48L0ZpcnN0TmFtZT4NCiAgICAgICAgICAgIDxMYXN0TmFtZT5GcmFua2VuPC9MYXN0TmFtZT4NCiAgICAgICAgICAgIDxTZXg+RmVtYWxlPC9TZXg+DQogICAgICAgICAgPC9QZXJzb24+DQogICAgICAgIDwvQXV0aG9ycz4NCiAgICAgICAgPEFjY2Vzc0RhdGU+MDIvMDYvMjAxNzwvQWNjZXNzRGF0ZT4NCiAgICAgICAgPElkPjk0Y2RlNGYxLTU1MTYtNGUzZS1hN2RkLTNkZDY2OGE1Nzg0ODwvSWQ+DQogICAgICAgIDxJc2JuPjk3OC0zLTk0MzU2Ni05MC0xPC9Jc2JuPg0KICAgICAgICA8TG9jYXRpb25zPg0KICAgICAgICAgIDxMb2NhdGlvbj4NCiAgICAgICAgICAgIDxBZGRyZXNzPktpY2tsZXIsIEZyYW5rZW4gMjAxNyAtIFN1c3RhaW5hYmlsaXR5IFNjaGVtZXMgZm9yIE1pbmVyYWwgUmVzb3VyY2VzLnBkZjwvQWRkcmVzcz4NCiAgICAgICAgICAgIDxMb2NhdGlvblR5cGU+RWxlY3Ryb25pY0FkZHJlc3M8L0xvY2F0aW9uVHlwZT4NCiAgICAgICAgICA8L0xvY2F0aW9uPg0KICAgICAgICAgIDxMb2NhdGlvbj4NCiAgICAgICAgICAgIDxBZGRyZXNzPmh0dHBzOi8vd3d3LmJnci5idW5kLmRlL0VOL1RoZW1lbi9NaW5fcm9oc3RvZmZlL0Rvd25sb2Fkcy9TdXN0YWluYWJpbGl0eV9TY2hlbWVzX2Zvcl9NaW5lcmFsX1Jlc291cmNlcy5wZGY/X19ibG9iPXB1YmxpY2F0aW9uRmlsZSZhbXA7dj00PC9BZGRyZXNzPg0KICAgICAgICAgICAgPExvY2F0aW9uVHlwZT5FbGVjdHJvbmljQWRkcmVzczwvTG9jYXRpb25UeXBlPg0KICAgICAgICAgIDwvTG9jYXRpb24+DQogICAgICAgICAgPExvY2F0aW9uPg0KICAgICAgICAgICAgPEFkZHJlc3M+S2lja2xlciwgRnJhbmtlbiAyMDE3IC0gU3VzdGFpbmFiaWxpdHkgU2NoZW1lcyBmb3IgTWluZXJhbCBSZXNvdXJjZXMgKDIpLnBkZjwvQWRkcmVzcz4NCiAgICAgICAgICAgIDxMb2NhdGlvblR5cGU+RWxlY3Ryb25pY0FkZHJlc3M8L0xvY2F0aW9uVHlwZT4NCiAgICAgICAgICA8L0xvY2F0aW9uPg0KICAgICAgICA8L0xvY2F0aW9ucz4NCiAgICAgICAgPE9ubGluZUFkZHJlc3M+aHR0cHM6Ly93d3cuYmdyLmJ1bmQuZGUvRU4vVGhlbWVuL01pbl9yb2hzdG9mZmUvRG93bmxvYWRzL1N1c3RhaW5hYmlsaXR5X1NjaGVtZXNfZm9yX01pbmVyYWxfUmVzb3VyY2VzLnBkZj9fX2Jsb2I9cHVibGljYXRpb25GaWxlJmFtcDt2PTQ8L09ubGluZUFkZHJlc3M+DQogICAgICAgIDxPcmdhbml6YXRpb25zPg0KICAgICAgICAgIDxQZXJzb24+DQogICAgICAgICAgICA8TGFzdE5hbWU+QkdSPC9MYXN0TmFtZT4NCiAgICAgICAgICA8L1BlcnNvbj4NCiAgICAgICAgPC9Pcmdhbml6YXRpb25zPg0KICAgICAgICA8UGFnZUNvdW50QzU+PCFbQ0RBVEFbPGM+MTgyPC9jPg0KPGluPnRydWU8L2luPg0KPG9zPjE4Mjwvb3M+DQo8cHM+MTgyPC9wcz5dXT48L1BhZ2VDb3VudEM1Pg0KICAgICAgICA8UGFnZUNvdW50PjE4MjwvUGFnZUNvdW50Pg0KICAgICAgICA8UGxhY2VPZlB1YmxpY2F0aW9uPkhhbm5vdmVyIChERSk8L1BsYWNlT2ZQdWJsaWNhdGlvbj4NCiAgICAgICAgPFB1Ymxpc2hlcnM+DQogICAgICAgICAgPFB1Ymxpc2hlcj4NCiAgICAgICAgICAgIDxOYW1lPkJHUjwvTmFtZT4NCiAgICAgICAgICA8L1B1Ymxpc2hlcj4NCiAgICAgICAgPC9QdWJsaXNoZXJzPg0KICAgICAgICA8U2VxdWVuY2VOdW1iZXI+Mjk8L1NlcXVlbmNlTnVtYmVyPg0KICAgICAgICA8U2hvcnRUaXRsZT5LaWNrbGVyLCBGcmFua2VuIDIwMTcg4oCTIFN1c3RhaW5hYmlsaXR5IFNjaGVtZXMgZm9yIE1pbmVyYWwgUmVzb3VyY2VzPC9TaG9ydFRpdGxlPg0KICAgICAgICA8VGl0bGU+U3VzdGFpbmFiaWxpdHkgU2NoZW1lcyBmb3IgTWluZXJhbCBSZXNvdXJjZXM6IEEgQ29tcGFyYXRpdmUgT3ZlcnZpZXc8L1RpdGxlPg0KICAgICAgICA8WWVhcj4yMDE3PC9ZZWFyPg0KICAgICAgPC9SZWZlcmVuY2U+DQogICAgPC9FbnRyeT4NCiAgPC9FbnRyaWVzPg0KICA8VGV4dD4oMjAxN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IwMTcpPC9UZXh0Pg0KICAgIDwvVGV4dFVuaXQ+DQogIDwvVGV4dFVuaXRzPg0KPC9QbGFjZWhvbGRlcj4=</w:instrText>
      </w:r>
      <w:r>
        <w:fldChar w:fldCharType="separate"/>
      </w:r>
      <w:bookmarkStart w:id="435" w:name="__Fieldmark__5689_187408736"/>
      <w:r>
        <w:t>(</w:t>
      </w:r>
      <w:bookmarkStart w:id="436" w:name="__Fieldmark__44164_1435017116"/>
      <w:r>
        <w:t>2</w:t>
      </w:r>
      <w:bookmarkStart w:id="437" w:name="__Fieldmark__24723_1435017116"/>
      <w:r>
        <w:t>0</w:t>
      </w:r>
      <w:bookmarkStart w:id="438" w:name="__Fieldmark__11569_1435017116"/>
      <w:r>
        <w:t>1</w:t>
      </w:r>
      <w:bookmarkStart w:id="439" w:name="__Fieldmark__6483_2621159314"/>
      <w:r>
        <w:t>7</w:t>
      </w:r>
      <w:bookmarkStart w:id="440" w:name="_CTVP0017477481c11d94c8299845314228a59a2"/>
      <w:r>
        <w:t>)</w:t>
      </w:r>
      <w:r>
        <w:fldChar w:fldCharType="end"/>
      </w:r>
      <w:bookmarkEnd w:id="435"/>
      <w:bookmarkEnd w:id="436"/>
      <w:bookmarkEnd w:id="437"/>
      <w:bookmarkEnd w:id="438"/>
      <w:bookmarkEnd w:id="439"/>
      <w:bookmarkEnd w:id="440"/>
      <w:r>
        <w:t xml:space="preserve"> ont développé le </w:t>
      </w:r>
      <w:r>
        <w:rPr>
          <w:rStyle w:val="Textoennegrita"/>
        </w:rPr>
        <w:t>Programme de durabilité pour les ressources minières</w:t>
      </w:r>
      <w:r>
        <w:t>, en accord avec les sept enjeux centraux de la responsabilité sociale selon l’ISO 26000. Ce cadre consiste en cinq catégories principales et quatorze enjeux principaux (</w:t>
      </w:r>
      <w:r>
        <w:fldChar w:fldCharType="begin"/>
      </w:r>
      <w:r>
        <w:instrText>REF _Ref496651647 \h</w:instrText>
      </w:r>
      <w:r>
        <w:fldChar w:fldCharType="separate"/>
      </w:r>
      <w:r w:rsidR="00F66D3B">
        <w:t xml:space="preserve">Figure </w:t>
      </w:r>
      <w:r w:rsidR="00F66D3B">
        <w:rPr>
          <w:noProof/>
        </w:rPr>
        <w:t>2</w:t>
      </w:r>
      <w:r>
        <w:fldChar w:fldCharType="end"/>
      </w:r>
      <w:r>
        <w:t xml:space="preserve">). </w:t>
      </w:r>
    </w:p>
    <w:p w14:paraId="7333801A" w14:textId="77777777" w:rsidR="008449AF" w:rsidRDefault="008449AF">
      <w:bookmarkStart w:id="441" w:name="_CTVK0016079bc0158af4300a2373fabb4c8ddaa"/>
      <w:bookmarkEnd w:id="441"/>
    </w:p>
    <w:tbl>
      <w:tblPr>
        <w:tblStyle w:val="Tablaconcuadrcula"/>
        <w:tblW w:w="5000" w:type="pct"/>
        <w:jc w:val="center"/>
        <w:tblCellMar>
          <w:top w:w="85" w:type="dxa"/>
          <w:left w:w="88" w:type="dxa"/>
          <w:bottom w:w="85" w:type="dxa"/>
        </w:tblCellMar>
        <w:tblLook w:val="04A0" w:firstRow="1" w:lastRow="0" w:firstColumn="1" w:lastColumn="0" w:noHBand="0" w:noVBand="1"/>
      </w:tblPr>
      <w:tblGrid>
        <w:gridCol w:w="830"/>
        <w:gridCol w:w="958"/>
        <w:gridCol w:w="1470"/>
        <w:gridCol w:w="1145"/>
        <w:gridCol w:w="1285"/>
        <w:gridCol w:w="1315"/>
        <w:gridCol w:w="1242"/>
        <w:gridCol w:w="1497"/>
      </w:tblGrid>
      <w:tr w:rsidR="008449AF" w14:paraId="6973176E" w14:textId="77777777">
        <w:trPr>
          <w:jc w:val="center"/>
        </w:trPr>
        <w:tc>
          <w:tcPr>
            <w:tcW w:w="9751" w:type="dxa"/>
            <w:gridSpan w:val="8"/>
            <w:shd w:val="clear" w:color="auto" w:fill="44546A" w:themeFill="text2"/>
            <w:tcMar>
              <w:left w:w="88" w:type="dxa"/>
            </w:tcMar>
            <w:vAlign w:val="center"/>
          </w:tcPr>
          <w:p w14:paraId="19C659E3" w14:textId="77777777" w:rsidR="008449AF" w:rsidRDefault="004A5E76">
            <w:pPr>
              <w:jc w:val="center"/>
              <w:rPr>
                <w:b/>
                <w:color w:val="FFFFFF" w:themeColor="background1"/>
              </w:rPr>
            </w:pPr>
            <w:r>
              <w:rPr>
                <w:b/>
                <w:color w:val="FFFFFF" w:themeColor="background1"/>
              </w:rPr>
              <w:t>Les sept enjeux centraux de la responsabilité sociale selon l’ISO 26000</w:t>
            </w:r>
          </w:p>
        </w:tc>
      </w:tr>
      <w:tr w:rsidR="008449AF" w14:paraId="1C53EE56" w14:textId="77777777">
        <w:trPr>
          <w:jc w:val="center"/>
        </w:trPr>
        <w:tc>
          <w:tcPr>
            <w:tcW w:w="789" w:type="dxa"/>
            <w:shd w:val="clear" w:color="auto" w:fill="auto"/>
            <w:tcMar>
              <w:left w:w="88" w:type="dxa"/>
            </w:tcMar>
            <w:vAlign w:val="center"/>
          </w:tcPr>
          <w:p w14:paraId="7F56B91D" w14:textId="77777777" w:rsidR="008449AF" w:rsidRDefault="004A5E76">
            <w:pPr>
              <w:ind w:left="-55"/>
              <w:jc w:val="center"/>
              <w:rPr>
                <w:sz w:val="20"/>
              </w:rPr>
            </w:pPr>
            <w:r>
              <w:rPr>
                <w:sz w:val="20"/>
              </w:rPr>
              <w:t>Droits humains</w:t>
            </w:r>
          </w:p>
        </w:tc>
        <w:tc>
          <w:tcPr>
            <w:tcW w:w="915" w:type="dxa"/>
            <w:shd w:val="clear" w:color="auto" w:fill="auto"/>
            <w:tcMar>
              <w:left w:w="88" w:type="dxa"/>
            </w:tcMar>
            <w:vAlign w:val="center"/>
          </w:tcPr>
          <w:p w14:paraId="3D088BCA" w14:textId="77777777" w:rsidR="008449AF" w:rsidRDefault="004A5E76">
            <w:pPr>
              <w:jc w:val="center"/>
              <w:rPr>
                <w:sz w:val="20"/>
              </w:rPr>
            </w:pPr>
            <w:r>
              <w:rPr>
                <w:sz w:val="20"/>
              </w:rPr>
              <w:t>Pratiques de travail</w:t>
            </w:r>
          </w:p>
        </w:tc>
        <w:tc>
          <w:tcPr>
            <w:tcW w:w="1398" w:type="dxa"/>
            <w:shd w:val="clear" w:color="auto" w:fill="auto"/>
            <w:tcMar>
              <w:left w:w="88" w:type="dxa"/>
            </w:tcMar>
            <w:vAlign w:val="center"/>
          </w:tcPr>
          <w:p w14:paraId="0BE7A0C6" w14:textId="77777777" w:rsidR="008449AF" w:rsidRDefault="004A5E76">
            <w:pPr>
              <w:jc w:val="center"/>
              <w:rPr>
                <w:sz w:val="20"/>
              </w:rPr>
            </w:pPr>
            <w:r>
              <w:rPr>
                <w:sz w:val="20"/>
              </w:rPr>
              <w:t>Participation et développement de la communauté</w:t>
            </w:r>
          </w:p>
        </w:tc>
        <w:tc>
          <w:tcPr>
            <w:tcW w:w="2802" w:type="dxa"/>
            <w:gridSpan w:val="2"/>
            <w:shd w:val="clear" w:color="auto" w:fill="auto"/>
            <w:tcMar>
              <w:left w:w="88" w:type="dxa"/>
            </w:tcMar>
            <w:vAlign w:val="center"/>
          </w:tcPr>
          <w:p w14:paraId="500F7DFB" w14:textId="77777777" w:rsidR="008449AF" w:rsidRDefault="004A5E76">
            <w:pPr>
              <w:jc w:val="center"/>
              <w:rPr>
                <w:sz w:val="20"/>
              </w:rPr>
            </w:pPr>
            <w:r>
              <w:rPr>
                <w:sz w:val="20"/>
              </w:rPr>
              <w:t>Environnement</w:t>
            </w:r>
          </w:p>
        </w:tc>
        <w:tc>
          <w:tcPr>
            <w:tcW w:w="1248" w:type="dxa"/>
            <w:shd w:val="clear" w:color="auto" w:fill="auto"/>
            <w:tcMar>
              <w:left w:w="88" w:type="dxa"/>
            </w:tcMar>
            <w:vAlign w:val="center"/>
          </w:tcPr>
          <w:p w14:paraId="7D60ECE8" w14:textId="77777777" w:rsidR="008449AF" w:rsidRDefault="004A5E76">
            <w:pPr>
              <w:jc w:val="center"/>
              <w:rPr>
                <w:sz w:val="20"/>
              </w:rPr>
            </w:pPr>
            <w:r>
              <w:rPr>
                <w:sz w:val="20"/>
              </w:rPr>
              <w:t>Pratiques d’exploitation justes</w:t>
            </w:r>
          </w:p>
        </w:tc>
        <w:tc>
          <w:tcPr>
            <w:tcW w:w="1180" w:type="dxa"/>
            <w:shd w:val="clear" w:color="auto" w:fill="auto"/>
            <w:tcMar>
              <w:left w:w="88" w:type="dxa"/>
            </w:tcMar>
            <w:vAlign w:val="center"/>
          </w:tcPr>
          <w:p w14:paraId="0A6D819C" w14:textId="77777777" w:rsidR="008449AF" w:rsidRDefault="004A5E76">
            <w:pPr>
              <w:ind w:left="-54"/>
              <w:jc w:val="center"/>
              <w:rPr>
                <w:sz w:val="20"/>
              </w:rPr>
            </w:pPr>
            <w:r>
              <w:rPr>
                <w:sz w:val="20"/>
              </w:rPr>
              <w:t>Gouvernance de l’organisation</w:t>
            </w:r>
          </w:p>
        </w:tc>
        <w:tc>
          <w:tcPr>
            <w:tcW w:w="1419" w:type="dxa"/>
            <w:shd w:val="clear" w:color="auto" w:fill="auto"/>
            <w:tcMar>
              <w:left w:w="88" w:type="dxa"/>
            </w:tcMar>
            <w:vAlign w:val="center"/>
          </w:tcPr>
          <w:p w14:paraId="261204EE" w14:textId="77777777" w:rsidR="008449AF" w:rsidRDefault="004A5E76">
            <w:pPr>
              <w:jc w:val="center"/>
              <w:rPr>
                <w:sz w:val="20"/>
              </w:rPr>
            </w:pPr>
            <w:r>
              <w:rPr>
                <w:sz w:val="20"/>
              </w:rPr>
              <w:t>Enjeux des consommateurs</w:t>
            </w:r>
          </w:p>
        </w:tc>
      </w:tr>
      <w:tr w:rsidR="008449AF" w14:paraId="09F156E0" w14:textId="77777777">
        <w:trPr>
          <w:jc w:val="center"/>
        </w:trPr>
        <w:tc>
          <w:tcPr>
            <w:tcW w:w="9751" w:type="dxa"/>
            <w:gridSpan w:val="8"/>
            <w:shd w:val="clear" w:color="auto" w:fill="44546A" w:themeFill="text2"/>
            <w:tcMar>
              <w:left w:w="88" w:type="dxa"/>
            </w:tcMar>
            <w:vAlign w:val="center"/>
          </w:tcPr>
          <w:p w14:paraId="5AEB24D8" w14:textId="77777777" w:rsidR="008449AF" w:rsidRDefault="004A5E76">
            <w:pPr>
              <w:jc w:val="center"/>
              <w:rPr>
                <w:b/>
                <w:color w:val="FFFFFF" w:themeColor="background1"/>
              </w:rPr>
            </w:pPr>
            <w:r>
              <w:rPr>
                <w:b/>
                <w:color w:val="FFFFFF" w:themeColor="background1"/>
              </w:rPr>
              <w:t>Les cinq catégories et les quatorze enjeux sous-jacents identifiés</w:t>
            </w:r>
          </w:p>
        </w:tc>
      </w:tr>
      <w:tr w:rsidR="008449AF" w14:paraId="7C397A0C" w14:textId="77777777">
        <w:trPr>
          <w:jc w:val="center"/>
        </w:trPr>
        <w:tc>
          <w:tcPr>
            <w:tcW w:w="1707" w:type="dxa"/>
            <w:gridSpan w:val="2"/>
            <w:shd w:val="clear" w:color="auto" w:fill="auto"/>
            <w:tcMar>
              <w:left w:w="88" w:type="dxa"/>
            </w:tcMar>
            <w:vAlign w:val="center"/>
          </w:tcPr>
          <w:p w14:paraId="0A9E9224" w14:textId="77777777" w:rsidR="008449AF" w:rsidRDefault="004A5E76">
            <w:pPr>
              <w:jc w:val="center"/>
              <w:rPr>
                <w:sz w:val="20"/>
              </w:rPr>
            </w:pPr>
            <w:r>
              <w:rPr>
                <w:sz w:val="20"/>
              </w:rPr>
              <w:t>1. Droits humains et droits des travailleurs</w:t>
            </w:r>
          </w:p>
        </w:tc>
        <w:tc>
          <w:tcPr>
            <w:tcW w:w="1396" w:type="dxa"/>
            <w:shd w:val="clear" w:color="auto" w:fill="auto"/>
            <w:tcMar>
              <w:left w:w="88" w:type="dxa"/>
            </w:tcMar>
            <w:vAlign w:val="center"/>
          </w:tcPr>
          <w:p w14:paraId="00591C7D" w14:textId="77777777" w:rsidR="008449AF" w:rsidRDefault="004A5E76">
            <w:pPr>
              <w:jc w:val="center"/>
              <w:rPr>
                <w:sz w:val="20"/>
              </w:rPr>
            </w:pPr>
            <w:r>
              <w:rPr>
                <w:sz w:val="20"/>
              </w:rPr>
              <w:t>2. Bien-être social</w:t>
            </w:r>
          </w:p>
        </w:tc>
        <w:tc>
          <w:tcPr>
            <w:tcW w:w="1328" w:type="dxa"/>
            <w:shd w:val="clear" w:color="auto" w:fill="auto"/>
            <w:tcMar>
              <w:left w:w="88" w:type="dxa"/>
            </w:tcMar>
            <w:vAlign w:val="center"/>
          </w:tcPr>
          <w:p w14:paraId="75A69DBB" w14:textId="77777777" w:rsidR="008449AF" w:rsidRDefault="004A5E76">
            <w:pPr>
              <w:jc w:val="center"/>
              <w:rPr>
                <w:sz w:val="20"/>
              </w:rPr>
            </w:pPr>
            <w:r>
              <w:rPr>
                <w:sz w:val="20"/>
              </w:rPr>
              <w:t>3. Utilisation des ressources naturelles</w:t>
            </w:r>
          </w:p>
        </w:tc>
        <w:tc>
          <w:tcPr>
            <w:tcW w:w="1476" w:type="dxa"/>
            <w:shd w:val="clear" w:color="auto" w:fill="auto"/>
            <w:tcMar>
              <w:left w:w="88" w:type="dxa"/>
            </w:tcMar>
            <w:vAlign w:val="center"/>
          </w:tcPr>
          <w:p w14:paraId="13FE033A" w14:textId="77777777" w:rsidR="008449AF" w:rsidRDefault="004A5E76">
            <w:pPr>
              <w:jc w:val="center"/>
              <w:rPr>
                <w:sz w:val="20"/>
              </w:rPr>
            </w:pPr>
            <w:r>
              <w:rPr>
                <w:sz w:val="20"/>
              </w:rPr>
              <w:t>4. Émissions et récupération des sols</w:t>
            </w:r>
          </w:p>
        </w:tc>
        <w:tc>
          <w:tcPr>
            <w:tcW w:w="2429" w:type="dxa"/>
            <w:gridSpan w:val="2"/>
            <w:shd w:val="clear" w:color="auto" w:fill="auto"/>
            <w:tcMar>
              <w:left w:w="88" w:type="dxa"/>
            </w:tcMar>
            <w:vAlign w:val="center"/>
          </w:tcPr>
          <w:p w14:paraId="12CE8657" w14:textId="77777777" w:rsidR="008449AF" w:rsidRDefault="004A5E76">
            <w:pPr>
              <w:jc w:val="center"/>
              <w:rPr>
                <w:sz w:val="20"/>
              </w:rPr>
            </w:pPr>
            <w:r>
              <w:rPr>
                <w:sz w:val="20"/>
              </w:rPr>
              <w:t>5. Gouvernance d’entreprise</w:t>
            </w:r>
          </w:p>
        </w:tc>
        <w:tc>
          <w:tcPr>
            <w:tcW w:w="1415" w:type="dxa"/>
            <w:shd w:val="clear" w:color="auto" w:fill="auto"/>
            <w:tcMar>
              <w:left w:w="88" w:type="dxa"/>
            </w:tcMar>
            <w:vAlign w:val="center"/>
          </w:tcPr>
          <w:p w14:paraId="180468E9" w14:textId="77777777" w:rsidR="008449AF" w:rsidRDefault="008449AF">
            <w:pPr>
              <w:jc w:val="center"/>
              <w:rPr>
                <w:sz w:val="20"/>
              </w:rPr>
            </w:pPr>
          </w:p>
        </w:tc>
      </w:tr>
      <w:tr w:rsidR="008449AF" w14:paraId="45F2CC7F" w14:textId="77777777">
        <w:trPr>
          <w:jc w:val="center"/>
        </w:trPr>
        <w:tc>
          <w:tcPr>
            <w:tcW w:w="1707" w:type="dxa"/>
            <w:gridSpan w:val="2"/>
            <w:shd w:val="clear" w:color="auto" w:fill="BDD6EE" w:themeFill="accent1" w:themeFillTint="66"/>
            <w:tcMar>
              <w:left w:w="88" w:type="dxa"/>
            </w:tcMar>
            <w:vAlign w:val="center"/>
          </w:tcPr>
          <w:p w14:paraId="440C2288" w14:textId="77777777" w:rsidR="008449AF" w:rsidRDefault="004A5E76">
            <w:pPr>
              <w:jc w:val="center"/>
              <w:rPr>
                <w:sz w:val="20"/>
              </w:rPr>
            </w:pPr>
            <w:r>
              <w:rPr>
                <w:sz w:val="20"/>
              </w:rPr>
              <w:t>Graves atteintes aux droits humains</w:t>
            </w:r>
          </w:p>
        </w:tc>
        <w:tc>
          <w:tcPr>
            <w:tcW w:w="1396" w:type="dxa"/>
            <w:shd w:val="clear" w:color="auto" w:fill="BDD6EE" w:themeFill="accent1" w:themeFillTint="66"/>
            <w:tcMar>
              <w:left w:w="88" w:type="dxa"/>
            </w:tcMar>
            <w:vAlign w:val="center"/>
          </w:tcPr>
          <w:p w14:paraId="2095A522" w14:textId="77777777" w:rsidR="008449AF" w:rsidRDefault="004A5E76">
            <w:pPr>
              <w:jc w:val="center"/>
              <w:rPr>
                <w:sz w:val="20"/>
              </w:rPr>
            </w:pPr>
            <w:r>
              <w:rPr>
                <w:sz w:val="20"/>
              </w:rPr>
              <w:t>Droits des communautés</w:t>
            </w:r>
          </w:p>
        </w:tc>
        <w:tc>
          <w:tcPr>
            <w:tcW w:w="1328" w:type="dxa"/>
            <w:shd w:val="clear" w:color="auto" w:fill="BDD6EE" w:themeFill="accent1" w:themeFillTint="66"/>
            <w:tcMar>
              <w:left w:w="88" w:type="dxa"/>
            </w:tcMar>
            <w:vAlign w:val="center"/>
          </w:tcPr>
          <w:p w14:paraId="27ECC825" w14:textId="77777777" w:rsidR="008449AF" w:rsidRDefault="004A5E76">
            <w:pPr>
              <w:jc w:val="center"/>
              <w:rPr>
                <w:sz w:val="20"/>
              </w:rPr>
            </w:pPr>
            <w:r>
              <w:rPr>
                <w:sz w:val="20"/>
              </w:rPr>
              <w:t>Utilisation de la terre et biodiversité</w:t>
            </w:r>
          </w:p>
        </w:tc>
        <w:tc>
          <w:tcPr>
            <w:tcW w:w="1476" w:type="dxa"/>
            <w:shd w:val="clear" w:color="auto" w:fill="BDD6EE" w:themeFill="accent1" w:themeFillTint="66"/>
            <w:tcMar>
              <w:left w:w="88" w:type="dxa"/>
            </w:tcMar>
            <w:vAlign w:val="center"/>
          </w:tcPr>
          <w:p w14:paraId="41C6EF29" w14:textId="77777777" w:rsidR="008449AF" w:rsidRDefault="004A5E76">
            <w:pPr>
              <w:jc w:val="center"/>
              <w:rPr>
                <w:sz w:val="20"/>
              </w:rPr>
            </w:pPr>
            <w:r>
              <w:rPr>
                <w:sz w:val="20"/>
              </w:rPr>
              <w:t>Fermeture et réhabilitation des sols</w:t>
            </w:r>
          </w:p>
        </w:tc>
        <w:tc>
          <w:tcPr>
            <w:tcW w:w="2429" w:type="dxa"/>
            <w:gridSpan w:val="2"/>
            <w:shd w:val="clear" w:color="auto" w:fill="BDD6EE" w:themeFill="accent1" w:themeFillTint="66"/>
            <w:tcMar>
              <w:left w:w="88" w:type="dxa"/>
            </w:tcMar>
            <w:vAlign w:val="center"/>
          </w:tcPr>
          <w:p w14:paraId="07D1C8D2" w14:textId="77777777" w:rsidR="008449AF" w:rsidRDefault="004A5E76">
            <w:pPr>
              <w:jc w:val="center"/>
              <w:rPr>
                <w:sz w:val="20"/>
              </w:rPr>
            </w:pPr>
            <w:r>
              <w:rPr>
                <w:sz w:val="20"/>
              </w:rPr>
              <w:t>Pratiques commerciales</w:t>
            </w:r>
          </w:p>
        </w:tc>
        <w:tc>
          <w:tcPr>
            <w:tcW w:w="1415" w:type="dxa"/>
            <w:shd w:val="clear" w:color="auto" w:fill="auto"/>
            <w:tcMar>
              <w:left w:w="88" w:type="dxa"/>
            </w:tcMar>
            <w:vAlign w:val="center"/>
          </w:tcPr>
          <w:p w14:paraId="1611DA5D" w14:textId="77777777" w:rsidR="008449AF" w:rsidRDefault="008449AF">
            <w:pPr>
              <w:jc w:val="center"/>
              <w:rPr>
                <w:sz w:val="20"/>
              </w:rPr>
            </w:pPr>
          </w:p>
        </w:tc>
      </w:tr>
      <w:tr w:rsidR="008449AF" w14:paraId="150430C6" w14:textId="77777777">
        <w:trPr>
          <w:jc w:val="center"/>
        </w:trPr>
        <w:tc>
          <w:tcPr>
            <w:tcW w:w="1707" w:type="dxa"/>
            <w:gridSpan w:val="2"/>
            <w:shd w:val="clear" w:color="auto" w:fill="BDD6EE" w:themeFill="accent1" w:themeFillTint="66"/>
            <w:tcMar>
              <w:left w:w="88" w:type="dxa"/>
            </w:tcMar>
            <w:vAlign w:val="center"/>
          </w:tcPr>
          <w:p w14:paraId="0E9BEC25" w14:textId="77777777" w:rsidR="008449AF" w:rsidRDefault="004A5E76">
            <w:pPr>
              <w:jc w:val="center"/>
              <w:rPr>
                <w:sz w:val="20"/>
              </w:rPr>
            </w:pPr>
            <w:r>
              <w:rPr>
                <w:sz w:val="20"/>
              </w:rPr>
              <w:t>Conditions d’embauche</w:t>
            </w:r>
          </w:p>
        </w:tc>
        <w:tc>
          <w:tcPr>
            <w:tcW w:w="1396" w:type="dxa"/>
            <w:shd w:val="clear" w:color="auto" w:fill="BDD6EE" w:themeFill="accent1" w:themeFillTint="66"/>
            <w:tcMar>
              <w:left w:w="88" w:type="dxa"/>
            </w:tcMar>
            <w:vAlign w:val="center"/>
          </w:tcPr>
          <w:p w14:paraId="0EBF1046" w14:textId="77777777" w:rsidR="008449AF" w:rsidRDefault="004A5E76">
            <w:pPr>
              <w:jc w:val="center"/>
              <w:rPr>
                <w:sz w:val="20"/>
              </w:rPr>
            </w:pPr>
            <w:r>
              <w:rPr>
                <w:sz w:val="20"/>
              </w:rPr>
              <w:t>Valeur ajoutée</w:t>
            </w:r>
          </w:p>
        </w:tc>
        <w:tc>
          <w:tcPr>
            <w:tcW w:w="1328" w:type="dxa"/>
            <w:shd w:val="clear" w:color="auto" w:fill="BDD6EE" w:themeFill="accent1" w:themeFillTint="66"/>
            <w:tcMar>
              <w:left w:w="88" w:type="dxa"/>
            </w:tcMar>
            <w:vAlign w:val="center"/>
          </w:tcPr>
          <w:p w14:paraId="52E0162F" w14:textId="77777777" w:rsidR="008449AF" w:rsidRDefault="004A5E76">
            <w:pPr>
              <w:jc w:val="center"/>
              <w:rPr>
                <w:sz w:val="20"/>
              </w:rPr>
            </w:pPr>
            <w:r>
              <w:rPr>
                <w:sz w:val="20"/>
              </w:rPr>
              <w:t>Utilisation de l’eau</w:t>
            </w:r>
          </w:p>
        </w:tc>
        <w:tc>
          <w:tcPr>
            <w:tcW w:w="1476" w:type="dxa"/>
            <w:shd w:val="clear" w:color="auto" w:fill="BDD6EE" w:themeFill="accent1" w:themeFillTint="66"/>
            <w:tcMar>
              <w:left w:w="88" w:type="dxa"/>
            </w:tcMar>
            <w:vAlign w:val="center"/>
          </w:tcPr>
          <w:p w14:paraId="79BFF139" w14:textId="77777777" w:rsidR="008449AF" w:rsidRDefault="004A5E76">
            <w:pPr>
              <w:jc w:val="center"/>
              <w:rPr>
                <w:sz w:val="20"/>
              </w:rPr>
            </w:pPr>
            <w:r>
              <w:rPr>
                <w:sz w:val="20"/>
              </w:rPr>
              <w:t>Résidus miniers et eaux résiduelles</w:t>
            </w:r>
          </w:p>
        </w:tc>
        <w:tc>
          <w:tcPr>
            <w:tcW w:w="2429" w:type="dxa"/>
            <w:gridSpan w:val="2"/>
            <w:shd w:val="clear" w:color="auto" w:fill="BDD6EE" w:themeFill="accent1" w:themeFillTint="66"/>
            <w:tcMar>
              <w:left w:w="88" w:type="dxa"/>
            </w:tcMar>
            <w:vAlign w:val="center"/>
          </w:tcPr>
          <w:p w14:paraId="539603FA" w14:textId="77777777" w:rsidR="008449AF" w:rsidRDefault="004A5E76">
            <w:pPr>
              <w:jc w:val="center"/>
              <w:rPr>
                <w:sz w:val="20"/>
              </w:rPr>
            </w:pPr>
            <w:r>
              <w:rPr>
                <w:sz w:val="20"/>
              </w:rPr>
              <w:t>Pratiques de gestion</w:t>
            </w:r>
          </w:p>
        </w:tc>
        <w:tc>
          <w:tcPr>
            <w:tcW w:w="1415" w:type="dxa"/>
            <w:shd w:val="clear" w:color="auto" w:fill="auto"/>
            <w:tcMar>
              <w:left w:w="88" w:type="dxa"/>
            </w:tcMar>
            <w:vAlign w:val="center"/>
          </w:tcPr>
          <w:p w14:paraId="3D2379CB" w14:textId="77777777" w:rsidR="008449AF" w:rsidRDefault="008449AF">
            <w:pPr>
              <w:jc w:val="center"/>
              <w:rPr>
                <w:sz w:val="20"/>
              </w:rPr>
            </w:pPr>
          </w:p>
        </w:tc>
      </w:tr>
      <w:tr w:rsidR="008449AF" w14:paraId="4957C8C9" w14:textId="77777777">
        <w:trPr>
          <w:jc w:val="center"/>
        </w:trPr>
        <w:tc>
          <w:tcPr>
            <w:tcW w:w="1707" w:type="dxa"/>
            <w:gridSpan w:val="2"/>
            <w:shd w:val="clear" w:color="auto" w:fill="BDD6EE" w:themeFill="accent1" w:themeFillTint="66"/>
            <w:tcMar>
              <w:left w:w="88" w:type="dxa"/>
            </w:tcMar>
            <w:vAlign w:val="center"/>
          </w:tcPr>
          <w:p w14:paraId="5CCFCF1B" w14:textId="77777777" w:rsidR="008449AF" w:rsidRDefault="004A5E76">
            <w:pPr>
              <w:jc w:val="center"/>
              <w:rPr>
                <w:sz w:val="20"/>
              </w:rPr>
            </w:pPr>
            <w:r>
              <w:rPr>
                <w:sz w:val="20"/>
              </w:rPr>
              <w:t>Santé et sécurité au travail</w:t>
            </w:r>
          </w:p>
        </w:tc>
        <w:tc>
          <w:tcPr>
            <w:tcW w:w="1396" w:type="dxa"/>
            <w:shd w:val="clear" w:color="auto" w:fill="auto"/>
            <w:tcMar>
              <w:left w:w="88" w:type="dxa"/>
            </w:tcMar>
            <w:vAlign w:val="center"/>
          </w:tcPr>
          <w:p w14:paraId="2B491AF9" w14:textId="77777777" w:rsidR="008449AF" w:rsidRDefault="008449AF">
            <w:pPr>
              <w:jc w:val="center"/>
              <w:rPr>
                <w:sz w:val="20"/>
              </w:rPr>
            </w:pPr>
          </w:p>
        </w:tc>
        <w:tc>
          <w:tcPr>
            <w:tcW w:w="1328" w:type="dxa"/>
            <w:shd w:val="clear" w:color="auto" w:fill="BDD6EE" w:themeFill="accent1" w:themeFillTint="66"/>
            <w:tcMar>
              <w:left w:w="88" w:type="dxa"/>
            </w:tcMar>
            <w:vAlign w:val="center"/>
          </w:tcPr>
          <w:p w14:paraId="2E9C85F8" w14:textId="77777777" w:rsidR="008449AF" w:rsidRDefault="004A5E76">
            <w:pPr>
              <w:jc w:val="center"/>
              <w:rPr>
                <w:sz w:val="20"/>
              </w:rPr>
            </w:pPr>
            <w:r>
              <w:rPr>
                <w:sz w:val="20"/>
              </w:rPr>
              <w:t>Utilisation de l’énergie</w:t>
            </w:r>
          </w:p>
        </w:tc>
        <w:tc>
          <w:tcPr>
            <w:tcW w:w="1476" w:type="dxa"/>
            <w:shd w:val="clear" w:color="auto" w:fill="BDD6EE" w:themeFill="accent1" w:themeFillTint="66"/>
            <w:tcMar>
              <w:left w:w="88" w:type="dxa"/>
            </w:tcMar>
            <w:vAlign w:val="center"/>
          </w:tcPr>
          <w:p w14:paraId="45CC47D2" w14:textId="77777777" w:rsidR="008449AF" w:rsidRDefault="004A5E76">
            <w:pPr>
              <w:jc w:val="center"/>
              <w:rPr>
                <w:sz w:val="20"/>
              </w:rPr>
            </w:pPr>
            <w:r>
              <w:rPr>
                <w:sz w:val="20"/>
              </w:rPr>
              <w:t>Émissions dans l’air et bruit</w:t>
            </w:r>
          </w:p>
        </w:tc>
        <w:tc>
          <w:tcPr>
            <w:tcW w:w="2429" w:type="dxa"/>
            <w:gridSpan w:val="2"/>
            <w:shd w:val="clear" w:color="auto" w:fill="auto"/>
            <w:tcMar>
              <w:left w:w="88" w:type="dxa"/>
            </w:tcMar>
            <w:vAlign w:val="center"/>
          </w:tcPr>
          <w:p w14:paraId="48EC1D21" w14:textId="77777777" w:rsidR="008449AF" w:rsidRDefault="008449AF">
            <w:pPr>
              <w:jc w:val="center"/>
              <w:rPr>
                <w:sz w:val="20"/>
              </w:rPr>
            </w:pPr>
          </w:p>
        </w:tc>
        <w:tc>
          <w:tcPr>
            <w:tcW w:w="1415" w:type="dxa"/>
            <w:shd w:val="clear" w:color="auto" w:fill="auto"/>
            <w:tcMar>
              <w:left w:w="88" w:type="dxa"/>
            </w:tcMar>
            <w:vAlign w:val="center"/>
          </w:tcPr>
          <w:p w14:paraId="25264CA9" w14:textId="77777777" w:rsidR="008449AF" w:rsidRDefault="008449AF">
            <w:pPr>
              <w:jc w:val="center"/>
              <w:rPr>
                <w:sz w:val="20"/>
              </w:rPr>
            </w:pPr>
          </w:p>
        </w:tc>
      </w:tr>
      <w:tr w:rsidR="008449AF" w14:paraId="61BE3015" w14:textId="77777777">
        <w:trPr>
          <w:jc w:val="center"/>
        </w:trPr>
        <w:tc>
          <w:tcPr>
            <w:tcW w:w="1707" w:type="dxa"/>
            <w:gridSpan w:val="2"/>
            <w:shd w:val="clear" w:color="auto" w:fill="auto"/>
            <w:tcMar>
              <w:left w:w="88" w:type="dxa"/>
            </w:tcMar>
            <w:vAlign w:val="center"/>
          </w:tcPr>
          <w:p w14:paraId="47BE953F" w14:textId="77777777" w:rsidR="008449AF" w:rsidRDefault="008449AF">
            <w:pPr>
              <w:jc w:val="center"/>
              <w:rPr>
                <w:sz w:val="20"/>
              </w:rPr>
            </w:pPr>
          </w:p>
        </w:tc>
        <w:tc>
          <w:tcPr>
            <w:tcW w:w="1396" w:type="dxa"/>
            <w:shd w:val="clear" w:color="auto" w:fill="auto"/>
            <w:tcMar>
              <w:left w:w="88" w:type="dxa"/>
            </w:tcMar>
            <w:vAlign w:val="center"/>
          </w:tcPr>
          <w:p w14:paraId="75705DA3" w14:textId="77777777" w:rsidR="008449AF" w:rsidRDefault="008449AF">
            <w:pPr>
              <w:jc w:val="center"/>
              <w:rPr>
                <w:sz w:val="20"/>
              </w:rPr>
            </w:pPr>
          </w:p>
        </w:tc>
        <w:tc>
          <w:tcPr>
            <w:tcW w:w="1328" w:type="dxa"/>
            <w:shd w:val="clear" w:color="auto" w:fill="BDD6EE" w:themeFill="accent1" w:themeFillTint="66"/>
            <w:tcMar>
              <w:left w:w="88" w:type="dxa"/>
            </w:tcMar>
            <w:vAlign w:val="center"/>
          </w:tcPr>
          <w:p w14:paraId="72C5288D" w14:textId="77777777" w:rsidR="008449AF" w:rsidRDefault="004A5E76">
            <w:pPr>
              <w:jc w:val="center"/>
              <w:rPr>
                <w:sz w:val="20"/>
              </w:rPr>
            </w:pPr>
            <w:r>
              <w:rPr>
                <w:sz w:val="20"/>
              </w:rPr>
              <w:t>Utilisation de matériaux</w:t>
            </w:r>
          </w:p>
        </w:tc>
        <w:tc>
          <w:tcPr>
            <w:tcW w:w="1476" w:type="dxa"/>
            <w:shd w:val="clear" w:color="auto" w:fill="auto"/>
            <w:tcMar>
              <w:left w:w="88" w:type="dxa"/>
            </w:tcMar>
            <w:vAlign w:val="center"/>
          </w:tcPr>
          <w:p w14:paraId="10B1B09F" w14:textId="77777777" w:rsidR="008449AF" w:rsidRDefault="008449AF">
            <w:pPr>
              <w:jc w:val="center"/>
              <w:rPr>
                <w:sz w:val="20"/>
              </w:rPr>
            </w:pPr>
          </w:p>
        </w:tc>
        <w:tc>
          <w:tcPr>
            <w:tcW w:w="2429" w:type="dxa"/>
            <w:gridSpan w:val="2"/>
            <w:shd w:val="clear" w:color="auto" w:fill="auto"/>
            <w:tcMar>
              <w:left w:w="88" w:type="dxa"/>
            </w:tcMar>
            <w:vAlign w:val="center"/>
          </w:tcPr>
          <w:p w14:paraId="0BD17FEF" w14:textId="77777777" w:rsidR="008449AF" w:rsidRDefault="008449AF">
            <w:pPr>
              <w:jc w:val="center"/>
              <w:rPr>
                <w:sz w:val="20"/>
              </w:rPr>
            </w:pPr>
          </w:p>
        </w:tc>
        <w:tc>
          <w:tcPr>
            <w:tcW w:w="1415" w:type="dxa"/>
            <w:shd w:val="clear" w:color="auto" w:fill="auto"/>
            <w:tcMar>
              <w:left w:w="88" w:type="dxa"/>
            </w:tcMar>
            <w:vAlign w:val="center"/>
          </w:tcPr>
          <w:p w14:paraId="7F25A1D4" w14:textId="77777777" w:rsidR="008449AF" w:rsidRDefault="008449AF">
            <w:pPr>
              <w:jc w:val="center"/>
              <w:rPr>
                <w:sz w:val="20"/>
              </w:rPr>
            </w:pPr>
          </w:p>
        </w:tc>
      </w:tr>
    </w:tbl>
    <w:p w14:paraId="4C54A92C" w14:textId="267BECE9" w:rsidR="008449AF" w:rsidRDefault="004A5E76">
      <w:pPr>
        <w:pStyle w:val="Descripcin"/>
        <w:jc w:val="both"/>
      </w:pPr>
      <w:bookmarkStart w:id="442" w:name="_Ref496651647"/>
      <w:r>
        <w:t xml:space="preserve">Figure </w:t>
      </w:r>
      <w:r>
        <w:fldChar w:fldCharType="begin"/>
      </w:r>
      <w:r>
        <w:instrText>SEQ Figure \* ARABIC</w:instrText>
      </w:r>
      <w:r>
        <w:fldChar w:fldCharType="separate"/>
      </w:r>
      <w:r w:rsidR="00F66D3B">
        <w:rPr>
          <w:noProof/>
        </w:rPr>
        <w:t>2</w:t>
      </w:r>
      <w:r>
        <w:fldChar w:fldCharType="end"/>
      </w:r>
      <w:bookmarkEnd w:id="442"/>
      <w:r>
        <w:t xml:space="preserve"> Systèmes de durabilité dans l’activité minière, en fonction des sept enjeux centraux de la responsabilité sociale selon l’ISO 26000 </w:t>
      </w:r>
      <w:r>
        <w:fldChar w:fldCharType="begin"/>
      </w:r>
      <w:r>
        <w:instrText>ADDIN CITAVI.PLACEHOLDER 91058a43-4e25-4fa8-bf27-63e7f3464ae2 PFBsYWNlaG9sZGVyPg0KICA8QWRkSW5WZXJzaW9uPjUuNy4wLjA8L0FkZEluVmVyc2lvbj4NCiAgPElkPjkxMDU4YTQzLTRlMjUtNGZhOC1iZjI3LTYzZTdmMzQ2NGFlMjwvSWQ+DQogIDxFbnRyaWVzPg0KICAgIDxFbnRyeT4NCiAgICAgIDxBc3NvY2lhdGVXaXRoS25vd2xlZGdlSXRlbUlkPjYwNzliYzAxLTU4YWYtNDMwMC1hMjM3LTNmYWJiNGM4ZGRhYTwvQXNzb2NpYXRlV2l0aEtub3dsZWRnZUl0ZW1JZD4NCiAgICAgIDxJZD4xZDI4NDI0YS05OTk5LTRlNjAtODY5MS01YTZhMmJmOGE4YjE8L0lkPg0KICAgICAgPFJlZmVyZW5jZUlkPjk0Y2RlNGYxLTU1MTYtNGUzZS1hN2RkLTNkZDY2OGE1Nzg0ODwvUmVmZXJlbmNlSWQ+DQogICAgICA8UmFuZ2U+DQogICAgICAgIDxTdGFydD4wPC9TdGFydD4NCiAgICAgICAgPExlbmd0aD4yMjwvTGVuZ3RoPg0KICAgICAgPC9SYW5nZT4NCiAgICAgIDxSZWZlcmVuY2U+DQogICAgICAgIDxSZWZlcmVuY2VUeXBlSWQ+Qm9vazwvUmVmZXJlbmNlVHlwZUlkPg0KICAgICAgICA8QXV0aG9ycz4NCiAgICAgICAgICA8UGVyc29uPg0KICAgICAgICAgICAgPEZpcnN0TmFtZT5LYXJvbGluZTwvRmlyc3ROYW1lPg0KICAgICAgICAgICAgPExhc3ROYW1lPktpY2tsZXI8L0xhc3ROYW1lPg0KICAgICAgICAgICAgPFNleD5GZW1hbGU8L1NleD4NCiAgICAgICAgICA8L1BlcnNvbj4NCiAgICAgICAgICA8UGVyc29uPg0KICAgICAgICAgICAgPEZpcnN0TmFtZT5HdWRydW48L0ZpcnN0TmFtZT4NCiAgICAgICAgICAgIDxMYXN0TmFtZT5GcmFua2VuPC9MYXN0TmFtZT4NCiAgICAgICAgICAgIDxTZXg+RmVtYWxlPC9TZXg+DQogICAgICAgICAgPC9QZXJzb24+DQogICAgICAgIDwvQXV0aG9ycz4NCiAgICAgICAgPEFjY2Vzc0RhdGU+MDIvMDYvMjAxNzwvQWNjZXNzRGF0ZT4NCiAgICAgICAgPElkPjk0Y2RlNGYxLTU1MTYtNGUzZS1hN2RkLTNkZDY2OGE1Nzg0ODwvSWQ+DQogICAgICAgIDxJc2JuPjk3OC0zLTk0MzU2Ni05MC0xPC9Jc2JuPg0KICAgICAgICA8TG9jYXRpb25zPg0KICAgICAgICAgIDxMb2NhdGlvbj4NCiAgICAgICAgICAgIDxBZGRyZXNzPktpY2tsZXIsIEZyYW5rZW4gMjAxNyAtIFN1c3RhaW5hYmlsaXR5IFNjaGVtZXMgZm9yIE1pbmVyYWwgUmVzb3VyY2VzLnBkZjwvQWRkcmVzcz4NCiAgICAgICAgICAgIDxMb2NhdGlvblR5cGU+RWxlY3Ryb25pY0FkZHJlc3M8L0xvY2F0aW9uVHlwZT4NCiAgICAgICAgICA8L0xvY2F0aW9uPg0KICAgICAgICAgIDxMb2NhdGlvbj4NCiAgICAgICAgICAgIDxBZGRyZXNzPmh0dHBzOi8vd3d3LmJnci5idW5kLmRlL0VOL1RoZW1lbi9NaW5fcm9oc3RvZmZlL0Rvd25sb2Fkcy9TdXN0YWluYWJpbGl0eV9TY2hlbWVzX2Zvcl9NaW5lcmFsX1Jlc291cmNlcy5wZGY/X19ibG9iPXB1YmxpY2F0aW9uRmlsZSZhbXA7dj00PC9BZGRyZXNzPg0KICAgICAgICAgICAgPExvY2F0aW9uVHlwZT5FbGVjdHJvbmljQWRkcmVzczwvTG9jYXRpb25UeXBlPg0KICAgICAgICAgIDwvTG9jYXRpb24+DQogICAgICAgICAgPExvY2F0aW9uPg0KICAgICAgICAgICAgPEFkZHJlc3M+S2lja2xlciwgRnJhbmtlbiAyMDE3IC0gU3VzdGFpbmFiaWxpdHkgU2NoZW1lcyBmb3IgTWluZXJhbCBSZXNvdXJjZXMgKDIpLnBkZjwvQWRkcmVzcz4NCiAgICAgICAgICAgIDxMb2NhdGlvblR5cGU+RWxlY3Ryb25pY0FkZHJlc3M8L0xvY2F0aW9uVHlwZT4NCiAgICAgICAgICA8L0xvY2F0aW9uPg0KICAgICAgICA8L0xvY2F0aW9ucz4NCiAgICAgICAgPE9ubGluZUFkZHJlc3M+aHR0cHM6Ly93d3cuYmdyLmJ1bmQuZGUvRU4vVGhlbWVuL01pbl9yb2hzdG9mZmUvRG93bmxvYWRzL1N1c3RhaW5hYmlsaXR5X1NjaGVtZXNfZm9yX01pbmVyYWxfUmVzb3VyY2VzLnBkZj9fX2Jsb2I9cHVibGljYXRpb25GaWxlJmFtcDt2PTQ8L09ubGluZUFkZHJlc3M+DQogICAgICAgIDxPcmdhbml6YXRpb25zPg0KICAgICAgICAgIDxQZXJzb24+DQogICAgICAgICAgICA8TGFzdE5hbWU+QkdSPC9MYXN0TmFtZT4NCiAgICAgICAgICA8L1BlcnNvbj4NCiAgICAgICAgPC9Pcmdhbml6YXRpb25zPg0KICAgICAgICA8UGFnZUNvdW50QzU+PCFbQ0RBVEFbPGM+MTgyPC9jPg0KPGluPnRydWU8L2luPg0KPG9zPjE4Mjwvb3M+DQo8cHM+MTgyPC9wcz5dXT48L1BhZ2VDb3VudEM1Pg0KICAgICAgICA8UGFnZUNvdW50PjE4MjwvUGFnZUNvdW50Pg0KICAgICAgICA8UGxhY2VPZlB1YmxpY2F0aW9uPkhhbm5vdmVyIChERSk8L1BsYWNlT2ZQdWJsaWNhdGlvbj4NCiAgICAgICAgPFB1Ymxpc2hlcnM+DQogICAgICAgICAgPFB1Ymxpc2hlcj4NCiAgICAgICAgICAgIDxOYW1lPkJHUjwvTmFtZT4NCiAgICAgICAgICA8L1B1Ymxpc2hlcj4NCiAgICAgICAgPC9QdWJsaXNoZXJzPg0KICAgICAgICA8U2VxdWVuY2VOdW1iZXI+Mjk8L1NlcXVlbmNlTnVtYmVyPg0KICAgICAgICA8U2hvcnRUaXRsZT5LaWNrbGVyLCBGcmFua2VuIDIwMTcg4oCTIFN1c3RhaW5hYmlsaXR5IFNjaGVtZXMgZm9yIE1pbmVyYWwgUmVzb3VyY2VzPC9TaG9ydFRpdGxlPg0KICAgICAgICA8VGl0bGU+U3VzdGFpbmFiaWxpdHkgU2NoZW1lcyBmb3IgTWluZXJhbCBSZXNvdXJjZXM6IEEgQ29tcGFyYXRpdmUgT3ZlcnZpZXc8L1RpdGxlPg0KICAgICAgICA8WWVhcj4yMDE3PC9ZZWFyPg0KICAgICAgPC9SZWZlcmVuY2U+DQogICAgPC9FbnRyeT4NCiAgPC9FbnRyaWVzPg0KICA8VGV4dD4oS2lja2xlciZhbXA7RnJhbmtlbiAyMDE3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S2lja2xlciZhbXA7RnJhbmtlbiAyMDE3KTwvVGV4dD4NCiAgICA8L1RleHRVbml0Pg0KICA8L1RleHRVbml0cz4NCjwvUGxhY2Vob2xkZXI+</w:instrText>
      </w:r>
      <w:r>
        <w:fldChar w:fldCharType="separate"/>
      </w:r>
      <w:bookmarkStart w:id="443" w:name="__Fieldmark__5834_187408736"/>
      <w:r>
        <w:t>(</w:t>
      </w:r>
      <w:bookmarkStart w:id="444" w:name="__Fieldmark__44305_1435017116"/>
      <w:r>
        <w:t>K</w:t>
      </w:r>
      <w:bookmarkStart w:id="445" w:name="__Fieldmark__24860_1435017116"/>
      <w:r>
        <w:t>i</w:t>
      </w:r>
      <w:bookmarkStart w:id="446" w:name="__Fieldmark__11702_1435017116"/>
      <w:r>
        <w:t>c</w:t>
      </w:r>
      <w:bookmarkStart w:id="447" w:name="__Fieldmark__6615_2621159314"/>
      <w:r>
        <w:t>k</w:t>
      </w:r>
      <w:bookmarkStart w:id="448" w:name="_CTVP00191058a434e254fa8bf2763e7f3464ae2"/>
      <w:r>
        <w:t>ler&amp;Franken 2017)</w:t>
      </w:r>
      <w:r>
        <w:fldChar w:fldCharType="end"/>
      </w:r>
      <w:bookmarkEnd w:id="443"/>
      <w:bookmarkEnd w:id="444"/>
      <w:bookmarkEnd w:id="445"/>
      <w:bookmarkEnd w:id="446"/>
      <w:bookmarkEnd w:id="447"/>
      <w:bookmarkEnd w:id="448"/>
      <w:r>
        <w:t>.</w:t>
      </w:r>
    </w:p>
    <w:p w14:paraId="66EADF83" w14:textId="77777777" w:rsidR="008449AF" w:rsidRDefault="008449AF">
      <w:pPr>
        <w:pStyle w:val="Textoindependiente"/>
      </w:pPr>
    </w:p>
    <w:p w14:paraId="5B8D9F52" w14:textId="3AFD73A1" w:rsidR="008449AF" w:rsidRDefault="004A5E76">
      <w:pPr>
        <w:pStyle w:val="Textoindependiente"/>
      </w:pPr>
      <w:r>
        <w:t>Chacun des enjeux aborde de deux à quatorze sous-enjeux, pour arriver au total des 86 sous-enjeux identifiés sur les 5 catégories (</w:t>
      </w:r>
      <w:r>
        <w:fldChar w:fldCharType="begin"/>
      </w:r>
      <w:r>
        <w:instrText>REF _Ref485072624 \h</w:instrText>
      </w:r>
      <w:r>
        <w:fldChar w:fldCharType="separate"/>
      </w:r>
      <w:r w:rsidR="00F66D3B">
        <w:t xml:space="preserve">Figure </w:t>
      </w:r>
      <w:r w:rsidR="00F66D3B">
        <w:rPr>
          <w:noProof/>
        </w:rPr>
        <w:t>3</w:t>
      </w:r>
      <w:r>
        <w:fldChar w:fldCharType="end"/>
      </w:r>
      <w:r>
        <w:t xml:space="preserve">). Bien qu’il n’y ait pas encore de consensus, comme le font remarquer </w:t>
      </w:r>
      <w:r>
        <w:fldChar w:fldCharType="begin"/>
      </w:r>
      <w:r>
        <w:instrText>ADDIN CITAVI.PLACEHOLDER 4d65c6fe-6ebf-4e03-b929-f561ee3bef88 PFBsYWNlaG9sZGVyPg0KICA8QWRkSW5WZXJzaW9uPjUuNy4wLjA8L0FkZEluVmVyc2lvbj4NCiAgPElkPjRkNjVjNmZlLTZlYmYtNGUwMy1iOTI5LWY1NjFlZTNiZWY4ODwvSWQ+DQogIDxBc3NvY2lhdGVXaXRoUGxhY2Vob2xkZXJJZD4wN2E0NDgyOC01MDcxLTQyNzUtYjZmZS0zMjAxMGUxNGNjNmM8L0Fzc29jaWF0ZVdpdGhQbGFjZWhvbGRlcklkPg0KICA8RW50cmllcz4NCiAgICA8RW50cnk+DQogICAgICA8SWQ+MjcxYWYzODQtYzBjYS00NGEzLWE4ZTAtZjRhZjhjYTliNjJkPC9JZD4NCiAgICAgIDxOb1Bhcj50cnVlPC9Ob1Bhcj4NCiAgICAgIDxQZXJzb25Pbmx5PnRydWU8L1BlcnNvbk9ubHk+DQogICAgICA8UmVmZXJlbmNlSWQ+OTRjZGU0ZjEtNTUxNi00ZTNlLWE3ZGQtM2RkNjY4YTU3ODQ4PC9SZWZlcmVuY2VJZD4NCiAgICAgIDxSYW5nZT4NCiAgICAgICAgPFN0YXJ0PjA8L1N0YXJ0Pg0KICAgICAgICA8TGVuZ3RoPjE1PC9MZW5ndGg+DQogICAgICA8L1JhbmdlPg0KICAgICAgPFJlZmVyZW5jZT4NCiAgICAgICAgPFJlZmVyZW5jZVR5cGVJZD5Cb29rPC9SZWZlcmVuY2VUeXBlSWQ+DQogICAgICAgIDxBdXRob3JzPg0KICAgICAgICAgIDxQZXJzb24+DQogICAgICAgICAgICA8Rmlyc3ROYW1lPkthcm9saW5lPC9GaXJzdE5hbWU+DQogICAgICAgICAgICA8TGFzdE5hbWU+S2lja2xlcjwvTGFzdE5hbWU+DQogICAgICAgICAgICA8U2V4PkZlbWFsZTwvU2V4Pg0KICAgICAgICAgIDwvUGVyc29uPg0KICAgICAgICAgIDxQZXJzb24+DQogICAgICAgICAgICA8Rmlyc3ROYW1lPkd1ZHJ1bjwvRmlyc3ROYW1lPg0KICAgICAgICAgICAgPExhc3ROYW1lPkZyYW5rZW48L0xhc3ROYW1lPg0KICAgICAgICAgICAgPFNleD5GZW1hbGU8L1NleD4NCiAgICAgICAgICA8L1BlcnNvbj4NCiAgICAgICAgPC9BdXRob3JzPg0KICAgICAgICA8QWNjZXNzRGF0ZT4wMi8wNi8yMDE3PC9BY2Nlc3NEYXRlPg0KICAgICAgICA8SWQ+OTRjZGU0ZjEtNTUxNi00ZTNlLWE3ZGQtM2RkNjY4YTU3ODQ4PC9JZD4NCiAgICAgICAgPElzYm4+OTc4LTMtOTQzNTY2LTkwLTE8L0lzYm4+DQogICAgICAgIDxMb2NhdGlvbnM+DQogICAgICAgICAgPExvY2F0aW9uPg0KICAgICAgICAgICAgPEFkZHJlc3M+S2lja2xlciwgRnJhbmtlbiAyMDE3IC0gU3VzdGFpbmFiaWxpdHkgU2NoZW1lcyBmb3IgTWluZXJhbCBSZXNvdXJjZXMucGRmPC9BZGRyZXNzPg0KICAgICAgICAgICAgPExvY2F0aW9uVHlwZT5FbGVjdHJvbmljQWRkcmVzczwvTG9jYXRpb25UeXBlPg0KICAgICAgICAgIDwvTG9jYXRpb24+DQogICAgICAgICAgPExvY2F0aW9uPg0KICAgICAgICAgICAgPEFkZHJlc3M+aHR0cHM6Ly93d3cuYmdyLmJ1bmQuZGUvRU4vVGhlbWVuL01pbl9yb2hzdG9mZmUvRG93bmxvYWRzL1N1c3RhaW5hYmlsaXR5X1NjaGVtZXNfZm9yX01pbmVyYWxfUmVzb3VyY2VzLnBkZj9fX2Jsb2I9cHVibGljYXRpb25GaWxlJmFtcDt2PTQ8L0FkZHJlc3M+DQogICAgICAgICAgICA8TG9jYXRpb25UeXBlPkVsZWN0cm9uaWNBZGRyZXNzPC9Mb2NhdGlvblR5cGU+DQogICAgICAgICAgPC9Mb2NhdGlvbj4NCiAgICAgICAgICA8TG9jYXRpb24+DQogICAgICAgICAgICA8QWRkcmVzcz5LaWNrbGVyLCBGcmFua2VuIDIwMTcgLSBTdXN0YWluYWJpbGl0eSBTY2hlbWVzIGZvciBNaW5lcmFsIFJlc291cmNlcyAoMikucGRmPC9BZGRyZXNzPg0KICAgICAgICAgICAgPExvY2F0aW9uVHlwZT5FbGVjdHJvbmljQWRkcmVzczwvTG9jYXRpb25UeXBlPg0KICAgICAgICAgIDwvTG9jYXRpb24+DQogICAgICAgIDwvTG9jYXRpb25zPg0KICAgICAgICA8T25saW5lQWRkcmVzcz5odHRwczovL3d3dy5iZ3IuYnVuZC5kZS9FTi9UaGVtZW4vTWluX3JvaHN0b2ZmZS9Eb3dubG9hZHMvU3VzdGFpbmFiaWxpdHlfU2NoZW1lc19mb3JfTWluZXJhbF9SZXNvdXJjZXMucGRmP19fYmxvYj1wdWJsaWNhdGlvbkZpbGUmYW1wO3Y9NDwvT25saW5lQWRkcmVzcz4NCiAgICAgICAgPE9yZ2FuaXphdGlvbnM+DQogICAgICAgICAgPFBlcnNvbj4NCiAgICAgICAgICAgIDxMYXN0TmFtZT5CR1I8L0xhc3ROYW1lPg0KICAgICAgICAgIDwvUGVyc29uPg0KICAgICAgICA8L09yZ2FuaXphdGlvbnM+DQogICAgICAgIDxQYWdlQ291bnRDNT48IVtDREFUQVs8Yz4xODI8L2M+DQo8aW4+dHJ1ZTwvaW4+DQo8b3M+MTgyPC9vcz4NCjxwcz4xODI8L3BzPl1dPjwvUGFnZUNvdW50QzU+DQogICAgICAgIDxQYWdlQ291bnQ+MTgyPC9QYWdlQ291bnQ+DQogICAgICAgIDxQbGFjZU9mUHVibGljYXRpb24+SGFubm92ZXIgKERFKTwvUGxhY2VPZlB1YmxpY2F0aW9uPg0KICAgICAgICA8UHVibGlzaGVycz4NCiAgICAgICAgICA8UHVibGlzaGVyPg0KICAgICAgICAgICAgPE5hbWU+QkdSPC9OYW1lPg0KICAgICAgICAgIDwvUHVibGlzaGVyPg0KICAgICAgICA8L1B1Ymxpc2hlcnM+DQogICAgICAgIDxTZXF1ZW5jZU51bWJlcj4yOTwvU2VxdWVuY2VOdW1iZXI+DQogICAgICAgIDxTaG9ydFRpdGxlPktpY2tsZXIsIEZyYW5rZW4gMjAxNyDigJMgU3VzdGFpbmFiaWxpdHkgU2NoZW1lcyBmb3IgTWluZXJhbCBSZXNvdXJjZXM8L1Nob3J0VGl0bGU+DQogICAgICAgIDxUaXRsZT5TdXN0YWluYWJpbGl0eSBTY2hlbWVzIGZvciBNaW5lcmFsIFJlc291cmNlczogQSBDb21wYXJhdGl2ZSBPdmVydmlldzwvVGl0bGU+DQogICAgICAgIDxZZWFyPjIwMTc8L1llYXI+DQogICAgICA8L1JlZmVyZW5jZT4NCiAgICA8L0VudHJ5Pg0KICA8L0VudHJpZXM+DQogIDxUZXh0PktpY2tsZXImYW1wO0ZyYW5rZW4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S2lja2xlciZhbXA7RnJhbmtlbjwvVGV4dD4NCiAgICA8L1RleHRVbml0Pg0KICA8L1RleHRVbml0cz4NCjwvUGxhY2Vob2xkZXI+</w:instrText>
      </w:r>
      <w:r>
        <w:fldChar w:fldCharType="separate"/>
      </w:r>
      <w:bookmarkStart w:id="449" w:name="__Fieldmark__5862_187408736"/>
      <w:r>
        <w:t>K</w:t>
      </w:r>
      <w:bookmarkStart w:id="450" w:name="__Fieldmark__44329_1435017116"/>
      <w:r>
        <w:t>i</w:t>
      </w:r>
      <w:bookmarkStart w:id="451" w:name="__Fieldmark__24880_1435017116"/>
      <w:r>
        <w:t>c</w:t>
      </w:r>
      <w:bookmarkStart w:id="452" w:name="__Fieldmark__11718_1435017116"/>
      <w:r>
        <w:t>k</w:t>
      </w:r>
      <w:bookmarkStart w:id="453" w:name="__Fieldmark__6627_2621159314"/>
      <w:r>
        <w:t>l</w:t>
      </w:r>
      <w:bookmarkStart w:id="454" w:name="_CTVP0014d65c6fe6ebf4e03b929f561ee3bef88"/>
      <w:r>
        <w:t>er&amp;Franken</w:t>
      </w:r>
      <w:r>
        <w:fldChar w:fldCharType="end"/>
      </w:r>
      <w:bookmarkEnd w:id="449"/>
      <w:bookmarkEnd w:id="450"/>
      <w:bookmarkEnd w:id="451"/>
      <w:bookmarkEnd w:id="452"/>
      <w:bookmarkEnd w:id="453"/>
      <w:bookmarkEnd w:id="454"/>
      <w:r>
        <w:t xml:space="preserve"> </w:t>
      </w:r>
      <w:r>
        <w:fldChar w:fldCharType="begin"/>
      </w:r>
      <w:r>
        <w:instrText>ADDIN CITAVI.PLACEHOLDER 07a44828-5071-4275-b6fe-32010e14cc6c PFBsYWNlaG9sZGVyPg0KICA8QWRkSW5WZXJzaW9uPjUuNy4wLjA8L0FkZEluVmVyc2lvbj4NCiAgPElkPjA3YTQ0ODI4LTUwNzEtNDI3NS1iNmZlLTMyMDEwZTE0Y2M2YzwvSWQ+DQogIDxBc3NvY2lhdGVXaXRoUGxhY2Vob2xkZXJJZD40ZDY1YzZmZS02ZWJmLTRlMDMtYjkyOS1mNTYxZWUzYmVmODg8L0Fzc29jaWF0ZVdpdGhQbGFjZWhvbGRlcklkPg0KICA8RW50cmllcz4NCiAgICA8RW50cnk+DQogICAgICA8SWQ+MzM2MWE4ZjgtYTU0Yi00MWIzLTliN2MtMDc3MDc1ZGIxZjg3PC9JZD4NCiAgICAgIDxSZWZlcmVuY2VJZD45NGNkZTRmMS01NTE2LTRlM2UtYTdkZC0zZGQ2NjhhNTc4NDg8L1JlZmVyZW5jZUlkPg0KICAgICAgPFllYXJPbmx5PnRydWU8L1llYXJPbmx5Pg0KICAgICAgPFJhbmdlPg0KICAgICAgICA8U3RhcnQ+MDwvU3RhcnQ+DQogICAgICAgIDxMZW5ndGg+NjwvTGVuZ3RoPg0KICAgICAgPC9SYW5nZT4NCiAgICAgIDxSZWZlcmVuY2U+DQogICAgICAgIDxSZWZlcmVuY2VUeXBlSWQ+Qm9vazwvUmVmZXJlbmNlVHlwZUlkPg0KICAgICAgICA8QXV0aG9ycz4NCiAgICAgICAgICA8UGVyc29uPg0KICAgICAgICAgICAgPEZpcnN0TmFtZT5LYXJvbGluZTwvRmlyc3ROYW1lPg0KICAgICAgICAgICAgPExhc3ROYW1lPktpY2tsZXI8L0xhc3ROYW1lPg0KICAgICAgICAgICAgPFNleD5GZW1hbGU8L1NleD4NCiAgICAgICAgICA8L1BlcnNvbj4NCiAgICAgICAgICA8UGVyc29uPg0KICAgICAgICAgICAgPEZpcnN0TmFtZT5HdWRydW48L0ZpcnN0TmFtZT4NCiAgICAgICAgICAgIDxMYXN0TmFtZT5GcmFua2VuPC9MYXN0TmFtZT4NCiAgICAgICAgICAgIDxTZXg+RmVtYWxlPC9TZXg+DQogICAgICAgICAgPC9QZXJzb24+DQogICAgICAgIDwvQXV0aG9ycz4NCiAgICAgICAgPEFjY2Vzc0RhdGU+MDIvMDYvMjAxNzwvQWNjZXNzRGF0ZT4NCiAgICAgICAgPElkPjk0Y2RlNGYxLTU1MTYtNGUzZS1hN2RkLTNkZDY2OGE1Nzg0ODwvSWQ+DQogICAgICAgIDxJc2JuPjk3OC0zLTk0MzU2Ni05MC0xPC9Jc2JuPg0KICAgICAgICA8TG9jYXRpb25zPg0KICAgICAgICAgIDxMb2NhdGlvbj4NCiAgICAgICAgICAgIDxBZGRyZXNzPktpY2tsZXIsIEZyYW5rZW4gMjAxNyAtIFN1c3RhaW5hYmlsaXR5IFNjaGVtZXMgZm9yIE1pbmVyYWwgUmVzb3VyY2VzLnBkZjwvQWRkcmVzcz4NCiAgICAgICAgICAgIDxMb2NhdGlvblR5cGU+RWxlY3Ryb25pY0FkZHJlc3M8L0xvY2F0aW9uVHlwZT4NCiAgICAgICAgICA8L0xvY2F0aW9uPg0KICAgICAgICAgIDxMb2NhdGlvbj4NCiAgICAgICAgICAgIDxBZGRyZXNzPmh0dHBzOi8vd3d3LmJnci5idW5kLmRlL0VOL1RoZW1lbi9NaW5fcm9oc3RvZmZlL0Rvd25sb2Fkcy9TdXN0YWluYWJpbGl0eV9TY2hlbWVzX2Zvcl9NaW5lcmFsX1Jlc291cmNlcy5wZGY/X19ibG9iPXB1YmxpY2F0aW9uRmlsZSZhbXA7dj00PC9BZGRyZXNzPg0KICAgICAgICAgICAgPExvY2F0aW9uVHlwZT5FbGVjdHJvbmljQWRkcmVzczwvTG9jYXRpb25UeXBlPg0KICAgICAgICAgIDwvTG9jYXRpb24+DQogICAgICAgICAgPExvY2F0aW9uPg0KICAgICAgICAgICAgPEFkZHJlc3M+S2lja2xlciwgRnJhbmtlbiAyMDE3IC0gU3VzdGFpbmFiaWxpdHkgU2NoZW1lcyBmb3IgTWluZXJhbCBSZXNvdXJjZXMgKDIpLnBkZjwvQWRkcmVzcz4NCiAgICAgICAgICAgIDxMb2NhdGlvblR5cGU+RWxlY3Ryb25pY0FkZHJlc3M8L0xvY2F0aW9uVHlwZT4NCiAgICAgICAgICA8L0xvY2F0aW9uPg0KICAgICAgICA8L0xvY2F0aW9ucz4NCiAgICAgICAgPE9ubGluZUFkZHJlc3M+aHR0cHM6Ly93d3cuYmdyLmJ1bmQuZGUvRU4vVGhlbWVuL01pbl9yb2hzdG9mZmUvRG93bmxvYWRzL1N1c3RhaW5hYmlsaXR5X1NjaGVtZXNfZm9yX01pbmVyYWxfUmVzb3VyY2VzLnBkZj9fX2Jsb2I9cHVibGljYXRpb25GaWxlJmFtcDt2PTQ8L09ubGluZUFkZHJlc3M+DQogICAgICAgIDxPcmdhbml6YXRpb25zPg0KICAgICAgICAgIDxQZXJzb24+DQogICAgICAgICAgICA8TGFzdE5hbWU+QkdSPC9MYXN0TmFtZT4NCiAgICAgICAgICA8L1BlcnNvbj4NCiAgICAgICAgPC9Pcmdhbml6YXRpb25zPg0KICAgICAgICA8UGFnZUNvdW50QzU+PCFbQ0RBVEFbPGM+MTgyPC9jPg0KPGluPnRydWU8L2luPg0KPG9zPjE4Mjwvb3M+DQo8cHM+MTgyPC9wcz5dXT48L1BhZ2VDb3VudEM1Pg0KICAgICAgICA8UGFnZUNvdW50PjE4MjwvUGFnZUNvdW50Pg0KICAgICAgICA8UGxhY2VPZlB1YmxpY2F0aW9uPkhhbm5vdmVyIChERSk8L1BsYWNlT2ZQdWJsaWNhdGlvbj4NCiAgICAgICAgPFB1Ymxpc2hlcnM+DQogICAgICAgICAgPFB1Ymxpc2hlcj4NCiAgICAgICAgICAgIDxOYW1lPkJHUjwvTmFtZT4NCiAgICAgICAgICA8L1B1Ymxpc2hlcj4NCiAgICAgICAgPC9QdWJsaXNoZXJzPg0KICAgICAgICA8U2VxdWVuY2VOdW1iZXI+Mjk8L1NlcXVlbmNlTnVtYmVyPg0KICAgICAgICA8U2hvcnRUaXRsZT5LaWNrbGVyLCBGcmFua2VuIDIwMTcg4oCTIFN1c3RhaW5hYmlsaXR5IFNjaGVtZXMgZm9yIE1pbmVyYWwgUmVzb3VyY2VzPC9TaG9ydFRpdGxlPg0KICAgICAgICA8VGl0bGU+U3VzdGFpbmFiaWxpdHkgU2NoZW1lcyBmb3IgTWluZXJhbCBSZXNvdXJjZXM6IEEgQ29tcGFyYXRpdmUgT3ZlcnZpZXc8L1RpdGxlPg0KICAgICAgICA8WWVhcj4yMDE3PC9ZZWFyPg0KICAgICAgPC9SZWZlcmVuY2U+DQogICAgPC9FbnRyeT4NCiAgPC9FbnRyaWVzPg0KICA8VGV4dD4oMjAxN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IwMTcpPC9UZXh0Pg0KICAgIDwvVGV4dFVuaXQ+DQogIDwvVGV4dFVuaXRzPg0KPC9QbGFjZWhvbGRlcj4=</w:instrText>
      </w:r>
      <w:r>
        <w:fldChar w:fldCharType="separate"/>
      </w:r>
      <w:bookmarkStart w:id="455" w:name="__Fieldmark__5885_187408736"/>
      <w:r>
        <w:t>(</w:t>
      </w:r>
      <w:bookmarkStart w:id="456" w:name="__Fieldmark__44348_1435017116"/>
      <w:r>
        <w:t>2</w:t>
      </w:r>
      <w:bookmarkStart w:id="457" w:name="__Fieldmark__24895_1435017116"/>
      <w:r>
        <w:t>0</w:t>
      </w:r>
      <w:bookmarkStart w:id="458" w:name="__Fieldmark__11729_1435017116"/>
      <w:r>
        <w:t>1</w:t>
      </w:r>
      <w:bookmarkStart w:id="459" w:name="__Fieldmark__6634_2621159314"/>
      <w:r>
        <w:t>7</w:t>
      </w:r>
      <w:bookmarkStart w:id="460" w:name="_CTVP00107a4482850714275b6fe32010e14cc6c"/>
      <w:r>
        <w:t>)</w:t>
      </w:r>
      <w:r>
        <w:fldChar w:fldCharType="end"/>
      </w:r>
      <w:bookmarkEnd w:id="455"/>
      <w:bookmarkEnd w:id="456"/>
      <w:bookmarkEnd w:id="457"/>
      <w:bookmarkEnd w:id="458"/>
      <w:bookmarkEnd w:id="459"/>
      <w:bookmarkEnd w:id="460"/>
      <w:r>
        <w:t>, quant à la meilleure façon de structurer les enjeux de durabilité pour le secteur minier, et même si un cadre si étendu peut paraître excessivement ambitieux pour une norme d’AMAPE visant à faciliter l’engagement de l’AMAPE légitime avec les ACHETEURS légitimes, le cadre offre un excellent point de départ pour le développement du CRAFT.</w:t>
      </w:r>
    </w:p>
    <w:p w14:paraId="6325FADB" w14:textId="67E8687D" w:rsidR="008449AF" w:rsidRDefault="004A5E76">
      <w:pPr>
        <w:pStyle w:val="Textoindependiente"/>
      </w:pPr>
      <w:r>
        <w:t>Au niveau des « risques qui requièrent un désengagement immédiat » (Module 3), très peu de catégories et d’enjeux du Programme de durabilité (</w:t>
      </w:r>
      <w:r>
        <w:fldChar w:fldCharType="begin"/>
      </w:r>
      <w:r>
        <w:instrText>REF _Ref485072624 \h</w:instrText>
      </w:r>
      <w:r>
        <w:fldChar w:fldCharType="separate"/>
      </w:r>
      <w:r w:rsidR="00F66D3B">
        <w:t xml:space="preserve">Figure </w:t>
      </w:r>
      <w:r w:rsidR="00F66D3B">
        <w:rPr>
          <w:noProof/>
        </w:rPr>
        <w:t>3</w:t>
      </w:r>
      <w:r>
        <w:fldChar w:fldCharType="end"/>
      </w:r>
      <w:r>
        <w:t xml:space="preserve">) sont pertinents. Au niveau des « risques qui requièrent un désengagement après mesures d’atténuation infructueuses » (Module 4), d’autres catégories et d’autres </w:t>
      </w:r>
      <w:r>
        <w:lastRenderedPageBreak/>
        <w:t xml:space="preserve">enjeux interviennent. Cependant, à ce stade, seuls les enjeux et sous-enjeux directement liés aux risques de l’Annexe II de l’OCDE sont pertinents. Mais au niveau des risques non-inclus dans l’Annexe II, tous les autres enjeux deviennent pertinents. </w:t>
      </w:r>
    </w:p>
    <w:p w14:paraId="43159D3E" w14:textId="77777777" w:rsidR="008449AF" w:rsidRDefault="004A5E76">
      <w:pPr>
        <w:pStyle w:val="Textoindependiente"/>
      </w:pPr>
      <w:r>
        <w:t>Au niveau des risques importants non-inclus dans l’Annexe II (Module 5), la définition du périmètre d’action du CRAFT a permis d’identifier un nombre relativement limité d’enjeux particulièrement pertinents. Mais dans l’idée du CRAFT d’être un outil qui permette, au-delà de l’engagement des PMA sur le marché, de travailler à l’amélioration continue et au développement mondial du secteur de l’AMAPE, l’ensemble des enjeux et sous-enjeux identifiés doivent être abordés sur le long terme, afin d’atténuer les risques moyens et faibles non-inclus dans l’Annexe II. Se baser sur un cadre qui englobe tous les enjeux nous assure que les développements futurs de la norme n’omettront aucun risque important.</w:t>
      </w:r>
    </w:p>
    <w:p w14:paraId="2F3E2CC4" w14:textId="77777777" w:rsidR="008449AF" w:rsidRDefault="004A5E76">
      <w:pPr>
        <w:pStyle w:val="Textoindependiente"/>
      </w:pPr>
      <w:r>
        <w:t xml:space="preserve">Le CRAFT adopte donc la proposition de </w:t>
      </w:r>
      <w:r>
        <w:fldChar w:fldCharType="begin"/>
      </w:r>
      <w:r>
        <w:instrText>ADDIN CITAVI.PLACEHOLDER 549fef7b-8116-4298-99d3-5b744c308152 PFBsYWNlaG9sZGVyPg0KICA8QWRkSW5WZXJzaW9uPjUuNy4wLjA8L0FkZEluVmVyc2lvbj4NCiAgPElkPjU0OWZlZjdiLTgxMTYtNDI5OC05OWQzLTViNzQ0YzMwODE1MjwvSWQ+DQogIDxBc3NvY2lhdGVXaXRoUGxhY2Vob2xkZXJJZD41ZTgwNjM5MS1mNTMxLTQzNTMtYTljNC02ZTA3ZGE1NGY5MzI8L0Fzc29jaWF0ZVdpdGhQbGFjZWhvbGRlcklkPg0KICA8RW50cmllcz4NCiAgICA8RW50cnk+DQogICAgICA8SWQ+MWIwYjZhMjUtNDhhZS00ZWQ2LTlkZTktOTAzZGM0MTFkYjZlPC9JZD4NCiAgICAgIDxOb1Bhcj50cnVlPC9Ob1Bhcj4NCiAgICAgIDxQZXJzb25Pbmx5PnRydWU8L1BlcnNvbk9ubHk+DQogICAgICA8UmVmZXJlbmNlSWQ+OTRjZGU0ZjEtNTUxNi00ZTNlLWE3ZGQtM2RkNjY4YTU3ODQ4PC9SZWZlcmVuY2VJZD4NCiAgICAgIDxSYW5nZT4NCiAgICAgICAgPFN0YXJ0PjA8L1N0YXJ0Pg0KICAgICAgICA8TGVuZ3RoPjE1PC9MZW5ndGg+DQogICAgICA8L1JhbmdlPg0KICAgICAgPFJlZmVyZW5jZT4NCiAgICAgICAgPFJlZmVyZW5jZVR5cGVJZD5Cb29rPC9SZWZlcmVuY2VUeXBlSWQ+DQogICAgICAgIDxBdXRob3JzPg0KICAgICAgICAgIDxQZXJzb24+DQogICAgICAgICAgICA8Rmlyc3ROYW1lPkthcm9saW5lPC9GaXJzdE5hbWU+DQogICAgICAgICAgICA8TGFzdE5hbWU+S2lja2xlcjwvTGFzdE5hbWU+DQogICAgICAgICAgICA8U2V4PkZlbWFsZTwvU2V4Pg0KICAgICAgICAgIDwvUGVyc29uPg0KICAgICAgICAgIDxQZXJzb24+DQogICAgICAgICAgICA8Rmlyc3ROYW1lPkd1ZHJ1bjwvRmlyc3ROYW1lPg0KICAgICAgICAgICAgPExhc3ROYW1lPkZyYW5rZW48L0xhc3ROYW1lPg0KICAgICAgICAgICAgPFNleD5GZW1hbGU8L1NleD4NCiAgICAgICAgICA8L1BlcnNvbj4NCiAgICAgICAgPC9BdXRob3JzPg0KICAgICAgICA8QWNjZXNzRGF0ZT4wMi8wNi8yMDE3PC9BY2Nlc3NEYXRlPg0KICAgICAgICA8SWQ+OTRjZGU0ZjEtNTUxNi00ZTNlLWE3ZGQtM2RkNjY4YTU3ODQ4PC9JZD4NCiAgICAgICAgPElzYm4+OTc4LTMtOTQzNTY2LTkwLTE8L0lzYm4+DQogICAgICAgIDxMb2NhdGlvbnM+DQogICAgICAgICAgPExvY2F0aW9uPg0KICAgICAgICAgICAgPEFkZHJlc3M+S2lja2xlciwgRnJhbmtlbiAyMDE3IC0gU3VzdGFpbmFiaWxpdHkgU2NoZW1lcyBmb3IgTWluZXJhbCBSZXNvdXJjZXMucGRmPC9BZGRyZXNzPg0KICAgICAgICAgICAgPExvY2F0aW9uVHlwZT5FbGVjdHJvbmljQWRkcmVzczwvTG9jYXRpb25UeXBlPg0KICAgICAgICAgIDwvTG9jYXRpb24+DQogICAgICAgICAgPExvY2F0aW9uPg0KICAgICAgICAgICAgPEFkZHJlc3M+aHR0cHM6Ly93d3cuYmdyLmJ1bmQuZGUvRU4vVGhlbWVuL01pbl9yb2hzdG9mZmUvRG93bmxvYWRzL1N1c3RhaW5hYmlsaXR5X1NjaGVtZXNfZm9yX01pbmVyYWxfUmVzb3VyY2VzLnBkZj9fX2Jsb2I9cHVibGljYXRpb25GaWxlJmFtcDt2PTQ8L0FkZHJlc3M+DQogICAgICAgICAgICA8TG9jYXRpb25UeXBlPkVsZWN0cm9uaWNBZGRyZXNzPC9Mb2NhdGlvblR5cGU+DQogICAgICAgICAgPC9Mb2NhdGlvbj4NCiAgICAgICAgICA8TG9jYXRpb24+DQogICAgICAgICAgICA8QWRkcmVzcz5LaWNrbGVyLCBGcmFua2VuIDIwMTcgLSBTdXN0YWluYWJpbGl0eSBTY2hlbWVzIGZvciBNaW5lcmFsIFJlc291cmNlcyAoMikucGRmPC9BZGRyZXNzPg0KICAgICAgICAgICAgPExvY2F0aW9uVHlwZT5FbGVjdHJvbmljQWRkcmVzczwvTG9jYXRpb25UeXBlPg0KICAgICAgICAgIDwvTG9jYXRpb24+DQogICAgICAgIDwvTG9jYXRpb25zPg0KICAgICAgICA8T25saW5lQWRkcmVzcz5odHRwczovL3d3dy5iZ3IuYnVuZC5kZS9FTi9UaGVtZW4vTWluX3JvaHN0b2ZmZS9Eb3dubG9hZHMvU3VzdGFpbmFiaWxpdHlfU2NoZW1lc19mb3JfTWluZXJhbF9SZXNvdXJjZXMucGRmP19fYmxvYj1wdWJsaWNhdGlvbkZpbGUmYW1wO3Y9NDwvT25saW5lQWRkcmVzcz4NCiAgICAgICAgPE9yZ2FuaXphdGlvbnM+DQogICAgICAgICAgPFBlcnNvbj4NCiAgICAgICAgICAgIDxMYXN0TmFtZT5CR1I8L0xhc3ROYW1lPg0KICAgICAgICAgIDwvUGVyc29uPg0KICAgICAgICA8L09yZ2FuaXphdGlvbnM+DQogICAgICAgIDxQYWdlQ291bnRDNT48IVtDREFUQVs8Yz4xODI8L2M+DQo8aW4+dHJ1ZTwvaW4+DQo8b3M+MTgyPC9vcz4NCjxwcz4xODI8L3BzPl1dPjwvUGFnZUNvdW50QzU+DQogICAgICAgIDxQYWdlQ291bnQ+MTgyPC9QYWdlQ291bnQ+DQogICAgICAgIDxQbGFjZU9mUHVibGljYXRpb24+SGFubm92ZXIgKERFKTwvUGxhY2VPZlB1YmxpY2F0aW9uPg0KICAgICAgICA8UHVibGlzaGVycz4NCiAgICAgICAgICA8UHVibGlzaGVyPg0KICAgICAgICAgICAgPE5hbWU+QkdSPC9OYW1lPg0KICAgICAgICAgIDwvUHVibGlzaGVyPg0KICAgICAgICA8L1B1Ymxpc2hlcnM+DQogICAgICAgIDxTZXF1ZW5jZU51bWJlcj4yOTwvU2VxdWVuY2VOdW1iZXI+DQogICAgICAgIDxTaG9ydFRpdGxlPktpY2tsZXIsIEZyYW5rZW4gMjAxNyDigJMgU3VzdGFpbmFiaWxpdHkgU2NoZW1lcyBmb3IgTWluZXJhbCBSZXNvdXJjZXM8L1Nob3J0VGl0bGU+DQogICAgICAgIDxUaXRsZT5TdXN0YWluYWJpbGl0eSBTY2hlbWVzIGZvciBNaW5lcmFsIFJlc291cmNlczogQSBDb21wYXJhdGl2ZSBPdmVydmlldzwvVGl0bGU+DQogICAgICAgIDxZZWFyPjIwMTc8L1llYXI+DQogICAgICA8L1JlZmVyZW5jZT4NCiAgICA8L0VudHJ5Pg0KICA8L0VudHJpZXM+DQogIDxUZXh0PktpY2tsZXImYW1wO0ZyYW5rZW4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S2lja2xlciZhbXA7RnJhbmtlbjwvVGV4dD4NCiAgICA8L1RleHRVbml0Pg0KICA8L1RleHRVbml0cz4NCjwvUGxhY2Vob2xkZXI+</w:instrText>
      </w:r>
      <w:r>
        <w:fldChar w:fldCharType="separate"/>
      </w:r>
      <w:bookmarkStart w:id="461" w:name="__Fieldmark__5916_187408736"/>
      <w:r>
        <w:t>K</w:t>
      </w:r>
      <w:bookmarkStart w:id="462" w:name="__Fieldmark__44375_1435017116"/>
      <w:r>
        <w:t>i</w:t>
      </w:r>
      <w:bookmarkStart w:id="463" w:name="__Fieldmark__24918_1435017116"/>
      <w:r>
        <w:t>c</w:t>
      </w:r>
      <w:bookmarkStart w:id="464" w:name="__Fieldmark__11748_1435017116"/>
      <w:r>
        <w:t>k</w:t>
      </w:r>
      <w:bookmarkStart w:id="465" w:name="__Fieldmark__6649_2621159314"/>
      <w:r>
        <w:t>l</w:t>
      </w:r>
      <w:bookmarkStart w:id="466" w:name="_CTVP001549fef7b8116429899d35b744c308152"/>
      <w:r>
        <w:t>er&amp;Franken</w:t>
      </w:r>
      <w:r>
        <w:fldChar w:fldCharType="end"/>
      </w:r>
      <w:bookmarkEnd w:id="461"/>
      <w:bookmarkEnd w:id="462"/>
      <w:bookmarkEnd w:id="463"/>
      <w:bookmarkEnd w:id="464"/>
      <w:bookmarkEnd w:id="465"/>
      <w:bookmarkEnd w:id="466"/>
      <w:r>
        <w:t xml:space="preserve"> </w:t>
      </w:r>
      <w:r>
        <w:fldChar w:fldCharType="begin"/>
      </w:r>
      <w:r>
        <w:instrText>ADDIN CITAVI.PLACEHOLDER 5e806391-f531-4353-a9c4-6e07da54f932 PFBsYWNlaG9sZGVyPg0KICA8QWRkSW5WZXJzaW9uPjUuNy4wLjA8L0FkZEluVmVyc2lvbj4NCiAgPElkPjVlODA2MzkxLWY1MzEtNDM1My1hOWM0LTZlMDdkYTU0ZjkzMjwvSWQ+DQogIDxBc3NvY2lhdGVXaXRoUGxhY2Vob2xkZXJJZD41NDlmZWY3Yi04MTE2LTQyOTgtOTlkMy01Yjc0NGMzMDgxNTI8L0Fzc29jaWF0ZVdpdGhQbGFjZWhvbGRlcklkPg0KICA8RW50cmllcz4NCiAgICA8RW50cnk+DQogICAgICA8SWQ+OGVkZmU1ZTgtZDcwMi00M2RjLTljMzUtOWUwYmNjMThmODUwPC9JZD4NCiAgICAgIDxSZWZlcmVuY2VJZD45NGNkZTRmMS01NTE2LTRlM2UtYTdkZC0zZGQ2NjhhNTc4NDg8L1JlZmVyZW5jZUlkPg0KICAgICAgPFllYXJPbmx5PnRydWU8L1llYXJPbmx5Pg0KICAgICAgPFJhbmdlPg0KICAgICAgICA8U3RhcnQ+MDwvU3RhcnQ+DQogICAgICAgIDxMZW5ndGg+NjwvTGVuZ3RoPg0KICAgICAgPC9SYW5nZT4NCiAgICAgIDxSZWZlcmVuY2U+DQogICAgICAgIDxSZWZlcmVuY2VUeXBlSWQ+Qm9vazwvUmVmZXJlbmNlVHlwZUlkPg0KICAgICAgICA8QXV0aG9ycz4NCiAgICAgICAgICA8UGVyc29uPg0KICAgICAgICAgICAgPEZpcnN0TmFtZT5LYXJvbGluZTwvRmlyc3ROYW1lPg0KICAgICAgICAgICAgPExhc3ROYW1lPktpY2tsZXI8L0xhc3ROYW1lPg0KICAgICAgICAgICAgPFNleD5GZW1hbGU8L1NleD4NCiAgICAgICAgICA8L1BlcnNvbj4NCiAgICAgICAgICA8UGVyc29uPg0KICAgICAgICAgICAgPEZpcnN0TmFtZT5HdWRydW48L0ZpcnN0TmFtZT4NCiAgICAgICAgICAgIDxMYXN0TmFtZT5GcmFua2VuPC9MYXN0TmFtZT4NCiAgICAgICAgICAgIDxTZXg+RmVtYWxlPC9TZXg+DQogICAgICAgICAgPC9QZXJzb24+DQogICAgICAgIDwvQXV0aG9ycz4NCiAgICAgICAgPEFjY2Vzc0RhdGU+MDIvMDYvMjAxNzwvQWNjZXNzRGF0ZT4NCiAgICAgICAgPElkPjk0Y2RlNGYxLTU1MTYtNGUzZS1hN2RkLTNkZDY2OGE1Nzg0ODwvSWQ+DQogICAgICAgIDxJc2JuPjk3OC0zLTk0MzU2Ni05MC0xPC9Jc2JuPg0KICAgICAgICA8TG9jYXRpb25zPg0KICAgICAgICAgIDxMb2NhdGlvbj4NCiAgICAgICAgICAgIDxBZGRyZXNzPktpY2tsZXIsIEZyYW5rZW4gMjAxNyAtIFN1c3RhaW5hYmlsaXR5IFNjaGVtZXMgZm9yIE1pbmVyYWwgUmVzb3VyY2VzLnBkZjwvQWRkcmVzcz4NCiAgICAgICAgICAgIDxMb2NhdGlvblR5cGU+RWxlY3Ryb25pY0FkZHJlc3M8L0xvY2F0aW9uVHlwZT4NCiAgICAgICAgICA8L0xvY2F0aW9uPg0KICAgICAgICAgIDxMb2NhdGlvbj4NCiAgICAgICAgICAgIDxBZGRyZXNzPmh0dHBzOi8vd3d3LmJnci5idW5kLmRlL0VOL1RoZW1lbi9NaW5fcm9oc3RvZmZlL0Rvd25sb2Fkcy9TdXN0YWluYWJpbGl0eV9TY2hlbWVzX2Zvcl9NaW5lcmFsX1Jlc291cmNlcy5wZGY/X19ibG9iPXB1YmxpY2F0aW9uRmlsZSZhbXA7dj00PC9BZGRyZXNzPg0KICAgICAgICAgICAgPExvY2F0aW9uVHlwZT5FbGVjdHJvbmljQWRkcmVzczwvTG9jYXRpb25UeXBlPg0KICAgICAgICAgIDwvTG9jYXRpb24+DQogICAgICAgICAgPExvY2F0aW9uPg0KICAgICAgICAgICAgPEFkZHJlc3M+S2lja2xlciwgRnJhbmtlbiAyMDE3IC0gU3VzdGFpbmFiaWxpdHkgU2NoZW1lcyBmb3IgTWluZXJhbCBSZXNvdXJjZXMgKDIpLnBkZjwvQWRkcmVzcz4NCiAgICAgICAgICAgIDxMb2NhdGlvblR5cGU+RWxlY3Ryb25pY0FkZHJlc3M8L0xvY2F0aW9uVHlwZT4NCiAgICAgICAgICA8L0xvY2F0aW9uPg0KICAgICAgICA8L0xvY2F0aW9ucz4NCiAgICAgICAgPE9ubGluZUFkZHJlc3M+aHR0cHM6Ly93d3cuYmdyLmJ1bmQuZGUvRU4vVGhlbWVuL01pbl9yb2hzdG9mZmUvRG93bmxvYWRzL1N1c3RhaW5hYmlsaXR5X1NjaGVtZXNfZm9yX01pbmVyYWxfUmVzb3VyY2VzLnBkZj9fX2Jsb2I9cHVibGljYXRpb25GaWxlJmFtcDt2PTQ8L09ubGluZUFkZHJlc3M+DQogICAgICAgIDxPcmdhbml6YXRpb25zPg0KICAgICAgICAgIDxQZXJzb24+DQogICAgICAgICAgICA8TGFzdE5hbWU+QkdSPC9MYXN0TmFtZT4NCiAgICAgICAgICA8L1BlcnNvbj4NCiAgICAgICAgPC9Pcmdhbml6YXRpb25zPg0KICAgICAgICA8UGFnZUNvdW50QzU+PCFbQ0RBVEFbPGM+MTgyPC9jPg0KPGluPnRydWU8L2luPg0KPG9zPjE4Mjwvb3M+DQo8cHM+MTgyPC9wcz5dXT48L1BhZ2VDb3VudEM1Pg0KICAgICAgICA8UGFnZUNvdW50PjE4MjwvUGFnZUNvdW50Pg0KICAgICAgICA8UGxhY2VPZlB1YmxpY2F0aW9uPkhhbm5vdmVyIChERSk8L1BsYWNlT2ZQdWJsaWNhdGlvbj4NCiAgICAgICAgPFB1Ymxpc2hlcnM+DQogICAgICAgICAgPFB1Ymxpc2hlcj4NCiAgICAgICAgICAgIDxOYW1lPkJHUjwvTmFtZT4NCiAgICAgICAgICA8L1B1Ymxpc2hlcj4NCiAgICAgICAgPC9QdWJsaXNoZXJzPg0KICAgICAgICA8U2VxdWVuY2VOdW1iZXI+Mjk8L1NlcXVlbmNlTnVtYmVyPg0KICAgICAgICA8U2hvcnRUaXRsZT5LaWNrbGVyLCBGcmFua2VuIDIwMTcg4oCTIFN1c3RhaW5hYmlsaXR5IFNjaGVtZXMgZm9yIE1pbmVyYWwgUmVzb3VyY2VzPC9TaG9ydFRpdGxlPg0KICAgICAgICA8VGl0bGU+U3VzdGFpbmFiaWxpdHkgU2NoZW1lcyBmb3IgTWluZXJhbCBSZXNvdXJjZXM6IEEgQ29tcGFyYXRpdmUgT3ZlcnZpZXc8L1RpdGxlPg0KICAgICAgICA8WWVhcj4yMDE3PC9ZZWFyPg0KICAgICAgPC9SZWZlcmVuY2U+DQogICAgPC9FbnRyeT4NCiAgPC9FbnRyaWVzPg0KICA8VGV4dD4oMjAxN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IwMTcpPC9UZXh0Pg0KICAgIDwvVGV4dFVuaXQ+DQogIDwvVGV4dFVuaXRzPg0KPC9QbGFjZWhvbGRlcj4=</w:instrText>
      </w:r>
      <w:r>
        <w:fldChar w:fldCharType="separate"/>
      </w:r>
      <w:bookmarkStart w:id="467" w:name="__Fieldmark__5939_187408736"/>
      <w:r>
        <w:t>(</w:t>
      </w:r>
      <w:bookmarkStart w:id="468" w:name="__Fieldmark__44394_1435017116"/>
      <w:r>
        <w:t>2</w:t>
      </w:r>
      <w:bookmarkStart w:id="469" w:name="__Fieldmark__24933_1435017116"/>
      <w:r>
        <w:t>0</w:t>
      </w:r>
      <w:bookmarkStart w:id="470" w:name="__Fieldmark__11759_1435017116"/>
      <w:r>
        <w:t>1</w:t>
      </w:r>
      <w:bookmarkStart w:id="471" w:name="__Fieldmark__6656_2621159314"/>
      <w:r>
        <w:t>7</w:t>
      </w:r>
      <w:bookmarkStart w:id="472" w:name="_CTVP0015e806391f5314353a9c46e07da54f932"/>
      <w:r>
        <w:t>)</w:t>
      </w:r>
      <w:r>
        <w:fldChar w:fldCharType="end"/>
      </w:r>
      <w:bookmarkEnd w:id="467"/>
      <w:bookmarkEnd w:id="468"/>
      <w:bookmarkEnd w:id="469"/>
      <w:bookmarkEnd w:id="470"/>
      <w:bookmarkEnd w:id="471"/>
      <w:bookmarkEnd w:id="472"/>
      <w:r>
        <w:t xml:space="preserve"> : </w:t>
      </w:r>
      <w:r>
        <w:rPr>
          <w:b/>
        </w:rPr>
        <w:t xml:space="preserve">l’ensemble des enjeux et des exigences du code sont structurés selon le </w:t>
      </w:r>
      <w:r>
        <w:rPr>
          <w:rStyle w:val="Textoennegrita"/>
        </w:rPr>
        <w:t>Programme de durabilité pour les ressources minières</w:t>
      </w:r>
      <w:r>
        <w:t>.</w:t>
      </w:r>
    </w:p>
    <w:p w14:paraId="5BA8825F" w14:textId="77777777" w:rsidR="0077776C" w:rsidRDefault="004A5E76">
      <w:pPr>
        <w:pStyle w:val="Sinespaciado"/>
      </w:pPr>
      <w:r>
        <w:t xml:space="preserve"> </w:t>
      </w:r>
    </w:p>
    <w:tbl>
      <w:tblPr>
        <w:tblStyle w:val="Tablaconcuadrcula"/>
        <w:tblW w:w="5000" w:type="pct"/>
        <w:tblBorders>
          <w:top w:val="single" w:sz="4" w:space="0" w:color="EDEDED" w:themeColor="accent3" w:themeTint="33"/>
          <w:left w:val="single" w:sz="4" w:space="0" w:color="EDEDED" w:themeColor="accent3" w:themeTint="33"/>
          <w:bottom w:val="single" w:sz="4" w:space="0" w:color="EDEDED" w:themeColor="accent3" w:themeTint="33"/>
          <w:right w:val="single" w:sz="4" w:space="0" w:color="EDEDED" w:themeColor="accent3" w:themeTint="33"/>
          <w:insideH w:val="single" w:sz="4" w:space="0" w:color="EDEDED" w:themeColor="accent3" w:themeTint="33"/>
          <w:insideV w:val="single" w:sz="4" w:space="0" w:color="EDEDED" w:themeColor="accent3" w:themeTint="33"/>
        </w:tblBorders>
        <w:tblLook w:val="04A0" w:firstRow="1" w:lastRow="0" w:firstColumn="1" w:lastColumn="0" w:noHBand="0" w:noVBand="1"/>
      </w:tblPr>
      <w:tblGrid>
        <w:gridCol w:w="421"/>
        <w:gridCol w:w="1767"/>
        <w:gridCol w:w="349"/>
        <w:gridCol w:w="2226"/>
        <w:gridCol w:w="4979"/>
      </w:tblGrid>
      <w:tr w:rsidR="0077776C" w14:paraId="1BB766F4" w14:textId="77777777" w:rsidTr="0077776C">
        <w:tc>
          <w:tcPr>
            <w:tcW w:w="260" w:type="pct"/>
            <w:shd w:val="clear" w:color="auto" w:fill="EDEDED" w:themeFill="accent3" w:themeFillTint="33"/>
          </w:tcPr>
          <w:p w14:paraId="4390BD72" w14:textId="77777777" w:rsidR="0077776C" w:rsidRDefault="0077776C" w:rsidP="004A5E76">
            <w:pPr>
              <w:jc w:val="center"/>
            </w:pPr>
          </w:p>
        </w:tc>
        <w:tc>
          <w:tcPr>
            <w:tcW w:w="951" w:type="pct"/>
            <w:shd w:val="clear" w:color="auto" w:fill="EDEDED" w:themeFill="accent3" w:themeFillTint="33"/>
          </w:tcPr>
          <w:p w14:paraId="22C08A3E" w14:textId="77777777" w:rsidR="0077776C" w:rsidRPr="006F1D5C" w:rsidRDefault="0077776C" w:rsidP="004A5E76">
            <w:pPr>
              <w:jc w:val="center"/>
              <w:rPr>
                <w:b/>
                <w:sz w:val="20"/>
                <w:szCs w:val="18"/>
              </w:rPr>
            </w:pPr>
            <w:r>
              <w:rPr>
                <w:b/>
                <w:sz w:val="20"/>
                <w:szCs w:val="18"/>
              </w:rPr>
              <w:t>Catégories</w:t>
            </w:r>
          </w:p>
        </w:tc>
        <w:tc>
          <w:tcPr>
            <w:tcW w:w="1190" w:type="pct"/>
            <w:gridSpan w:val="2"/>
            <w:shd w:val="clear" w:color="auto" w:fill="EDEDED" w:themeFill="accent3" w:themeFillTint="33"/>
          </w:tcPr>
          <w:p w14:paraId="4F843F78" w14:textId="77777777" w:rsidR="0077776C" w:rsidRPr="006F1D5C" w:rsidRDefault="0077776C" w:rsidP="004A5E76">
            <w:pPr>
              <w:jc w:val="center"/>
              <w:rPr>
                <w:b/>
                <w:sz w:val="20"/>
                <w:szCs w:val="18"/>
              </w:rPr>
            </w:pPr>
            <w:r>
              <w:rPr>
                <w:b/>
                <w:sz w:val="20"/>
                <w:szCs w:val="18"/>
              </w:rPr>
              <w:t>Enjeux</w:t>
            </w:r>
          </w:p>
        </w:tc>
        <w:tc>
          <w:tcPr>
            <w:tcW w:w="2599" w:type="pct"/>
            <w:shd w:val="clear" w:color="auto" w:fill="EDEDED" w:themeFill="accent3" w:themeFillTint="33"/>
          </w:tcPr>
          <w:p w14:paraId="1F83BB5B" w14:textId="77777777" w:rsidR="0077776C" w:rsidRPr="006F1D5C" w:rsidRDefault="0077776C" w:rsidP="004A5E76">
            <w:pPr>
              <w:rPr>
                <w:b/>
                <w:sz w:val="20"/>
                <w:szCs w:val="18"/>
              </w:rPr>
            </w:pPr>
            <w:r>
              <w:rPr>
                <w:b/>
                <w:sz w:val="20"/>
                <w:szCs w:val="18"/>
              </w:rPr>
              <w:t>Sous-Enjeux</w:t>
            </w:r>
          </w:p>
        </w:tc>
      </w:tr>
      <w:tr w:rsidR="0077776C" w:rsidRPr="003363E0" w14:paraId="038BE784" w14:textId="77777777" w:rsidTr="0077776C">
        <w:trPr>
          <w:trHeight w:val="697"/>
        </w:trPr>
        <w:tc>
          <w:tcPr>
            <w:tcW w:w="260" w:type="pct"/>
            <w:shd w:val="clear" w:color="auto" w:fill="EDEDED" w:themeFill="accent3" w:themeFillTint="33"/>
          </w:tcPr>
          <w:p w14:paraId="65F570C3" w14:textId="77777777" w:rsidR="0077776C" w:rsidRDefault="0077776C" w:rsidP="004A5E76">
            <w:pPr>
              <w:jc w:val="center"/>
              <w:rPr>
                <w:noProof/>
              </w:rPr>
            </w:pPr>
          </w:p>
        </w:tc>
        <w:tc>
          <w:tcPr>
            <w:tcW w:w="1174" w:type="pct"/>
            <w:gridSpan w:val="2"/>
            <w:vMerge w:val="restart"/>
            <w:shd w:val="clear" w:color="auto" w:fill="EDEDED" w:themeFill="accent3" w:themeFillTint="33"/>
          </w:tcPr>
          <w:p w14:paraId="13F3C5AE" w14:textId="77777777" w:rsidR="0077776C" w:rsidRPr="000502F8" w:rsidRDefault="0077776C" w:rsidP="004A5E76">
            <w:pPr>
              <w:rPr>
                <w:sz w:val="18"/>
                <w:szCs w:val="18"/>
              </w:rPr>
            </w:pPr>
            <w:r>
              <w:rPr>
                <w:noProof/>
                <w:sz w:val="18"/>
                <w:szCs w:val="18"/>
                <w:lang w:val="en-US" w:eastAsia="en-US" w:bidi="ar-SA"/>
              </w:rPr>
              <mc:AlternateContent>
                <mc:Choice Requires="wps">
                  <w:drawing>
                    <wp:anchor distT="0" distB="0" distL="114300" distR="114300" simplePos="0" relativeHeight="251669504" behindDoc="0" locked="0" layoutInCell="1" allowOverlap="1" wp14:anchorId="76D2FC9A" wp14:editId="1731A2D9">
                      <wp:simplePos x="0" y="0"/>
                      <wp:positionH relativeFrom="column">
                        <wp:posOffset>-25949</wp:posOffset>
                      </wp:positionH>
                      <wp:positionV relativeFrom="paragraph">
                        <wp:posOffset>749823</wp:posOffset>
                      </wp:positionV>
                      <wp:extent cx="4223" cy="6309793"/>
                      <wp:effectExtent l="0" t="0" r="34290" b="34290"/>
                      <wp:wrapNone/>
                      <wp:docPr id="13" name="Conector recto 13"/>
                      <wp:cNvGraphicFramePr/>
                      <a:graphic xmlns:a="http://schemas.openxmlformats.org/drawingml/2006/main">
                        <a:graphicData uri="http://schemas.microsoft.com/office/word/2010/wordprocessingShape">
                          <wps:wsp>
                            <wps:cNvCnPr/>
                            <wps:spPr>
                              <a:xfrm>
                                <a:off x="0" y="0"/>
                                <a:ext cx="4223" cy="6309793"/>
                              </a:xfrm>
                              <a:prstGeom prst="line">
                                <a:avLst/>
                              </a:prstGeom>
                            </wps:spPr>
                            <wps:style>
                              <a:lnRef idx="3">
                                <a:schemeClr val="accent3"/>
                              </a:lnRef>
                              <a:fillRef idx="0">
                                <a:schemeClr val="accent3"/>
                              </a:fillRef>
                              <a:effectRef idx="2">
                                <a:schemeClr val="accent3"/>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4C2D8B8" id="Conector recto 13" o:spid="_x0000_s1026" style="position:absolute;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05pt,59.05pt" to="-1.7pt,555.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ZmvZuwEAAMQDAAAOAAAAZHJzL2Uyb0RvYy54bWysU8tu2zAQvBfoPxC8x5LlIG0Eyzk4aC9B&#10;a7TJBzDU0iLAF5asJf99l7StFE2BAEUupJbcmeXMrtZ3kzXsABi1dx1fLmrOwEnfa7fv+NPjl6vP&#10;nMUkXC+Md9DxI0R+t/n4YT2GFho/eNMDMiJxsR1Dx4eUQltVUQ5gRVz4AI4ulUcrEoW4r3oUI7Fb&#10;UzV1fVONHvuAXkKMdHp/uuSbwq8UyPRdqQiJmY7T21JZsazPea02a9HuUYRBy/MzxH+8wgrtqOhM&#10;dS+SYL9Qv6KyWqKPXqWF9LbySmkJRQOpWdZ/qfk5iABFC5kTw2xTfD9a+e2wQ6Z76t2KMycs9WhL&#10;nZLJI8O8Mbogl8YQW0reuh2eoxh2mCVPCm3eSQybirPH2VmYEpN0eN00RC/p4mZV3366LZTVCzZg&#10;TF/BW5Y/Om60y7pFKw4PMVE9Sr2kUJDfcqpevtLRQE427gco0kL1VgVdpgi2BtlBUP+FlODSpXTJ&#10;zjCljZmB9dvAc36GQpmwGdy8DZ4RpbJ3aQZb7Tz+iyBNy9wAskCd8i8OnHRnC559fyx9KdbQqJT0&#10;81jnWfwzLvCXn2/zGwAA//8DAFBLAwQUAAYACAAAACEAcYHMYN0AAAAKAQAADwAAAGRycy9kb3du&#10;cmV2LnhtbEyPMU/DMBCFdyT+g3VIbKkTKDQKcSqKxIDEQmDo6MZHHIjPke024d9znWC7e+/p3Xf1&#10;dnGjOGGIgycFxSoHgdR5M1Cv4OP9OStBxKTJ6NETKvjBCNvm8qLWlfEzveGpTb3gEoqVVmBTmiop&#10;Y2fR6bjyExJ7nz44nXgNvTRBz1zuRnmT5/fS6YH4gtUTPlnsvtujUxD2X+4l9Xf7ebK73etm3hRt&#10;GZS6vloeH0AkXNJfGM74jA4NMx38kUwUo4JsXXCS9aLkgQPZ7RrE4SywBLKp5f8Xml8AAAD//wMA&#10;UEsBAi0AFAAGAAgAAAAhALaDOJL+AAAA4QEAABMAAAAAAAAAAAAAAAAAAAAAAFtDb250ZW50X1R5&#10;cGVzXS54bWxQSwECLQAUAAYACAAAACEAOP0h/9YAAACUAQAACwAAAAAAAAAAAAAAAAAvAQAAX3Jl&#10;bHMvLnJlbHNQSwECLQAUAAYACAAAACEAsGZr2bsBAADEAwAADgAAAAAAAAAAAAAAAAAuAgAAZHJz&#10;L2Uyb0RvYy54bWxQSwECLQAUAAYACAAAACEAcYHMYN0AAAAKAQAADwAAAAAAAAAAAAAAAAAVBAAA&#10;ZHJzL2Rvd25yZXYueG1sUEsFBgAAAAAEAAQA8wAAAB8FAAAAAA==&#10;" strokecolor="#a5a5a5 [3206]" strokeweight="1.5pt">
                      <v:stroke joinstyle="miter"/>
                    </v:line>
                  </w:pict>
                </mc:Fallback>
              </mc:AlternateContent>
            </w:r>
            <w:r>
              <w:rPr>
                <w:noProof/>
                <w:sz w:val="18"/>
                <w:szCs w:val="18"/>
                <w:lang w:val="en-US" w:eastAsia="en-US" w:bidi="ar-SA"/>
              </w:rPr>
              <mc:AlternateContent>
                <mc:Choice Requires="wps">
                  <w:drawing>
                    <wp:anchor distT="0" distB="0" distL="114300" distR="114300" simplePos="0" relativeHeight="251670528" behindDoc="0" locked="0" layoutInCell="1" allowOverlap="1" wp14:anchorId="66411EE5" wp14:editId="6B4B1CA4">
                      <wp:simplePos x="0" y="0"/>
                      <wp:positionH relativeFrom="column">
                        <wp:posOffset>-25491</wp:posOffset>
                      </wp:positionH>
                      <wp:positionV relativeFrom="paragraph">
                        <wp:posOffset>759097</wp:posOffset>
                      </wp:positionV>
                      <wp:extent cx="182155" cy="2722"/>
                      <wp:effectExtent l="0" t="0" r="27940" b="35560"/>
                      <wp:wrapNone/>
                      <wp:docPr id="14" name="Conector recto 14"/>
                      <wp:cNvGraphicFramePr/>
                      <a:graphic xmlns:a="http://schemas.openxmlformats.org/drawingml/2006/main">
                        <a:graphicData uri="http://schemas.microsoft.com/office/word/2010/wordprocessingShape">
                          <wps:wsp>
                            <wps:cNvCnPr/>
                            <wps:spPr>
                              <a:xfrm>
                                <a:off x="0" y="0"/>
                                <a:ext cx="182155" cy="2722"/>
                              </a:xfrm>
                              <a:prstGeom prst="line">
                                <a:avLst/>
                              </a:prstGeom>
                            </wps:spPr>
                            <wps:style>
                              <a:lnRef idx="3">
                                <a:schemeClr val="accent3"/>
                              </a:lnRef>
                              <a:fillRef idx="0">
                                <a:schemeClr val="accent3"/>
                              </a:fillRef>
                              <a:effectRef idx="2">
                                <a:schemeClr val="accent3"/>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CBA0996" id="Conector recto 14" o:spid="_x0000_s1026" style="position:absolute;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pt,59.75pt" to="12.35pt,59.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ldwquQEAAMMDAAAOAAAAZHJzL2Uyb0RvYy54bWysU01v1DAQvSPxHyzfu9mkFKposz1sBRcE&#10;Kyg/wHXGG0v+0thssv+esZOmCJAqoV7s2J73Zt6bye5usoadAaP2ruP1ZssZOOl77U4d//Hw8eqW&#10;s5iE64XxDjp+gcjv9m/f7MbQQuMHb3pARiQutmPo+JBSaKsqygGsiBsfwNGj8mhFoiOeqh7FSOzW&#10;VM12+74aPfYBvYQY6fZ+fuT7wq8UyPRVqQiJmY5TbamsWNbHvFb7nWhPKMKg5VKG+I8qrNCOkq5U&#10;9yIJ9hP1X1RWS/TRq7SR3lZeKS2haCA19fYPNd8HEaBoIXNiWG2Kr0crv5yPyHRPvXvHmROWenSg&#10;TsnkkWHeGD2QS2OILQUf3BGXUwxHzJInhTbvJIZNxdnL6ixMiUm6rG+b+uaGM0lPzYemyYzVMzRg&#10;TJ/AW5Y/Om60y7JFK86fY5pDn0IIl0uZk5evdDGQg437BoqkULrrgi5DBAeD7Cyo/UJKcOl6SV2i&#10;M0xpY1bg9mXgEp+hUAZsBTcvg1dEyexdWsFWO4//IkhTvZSs5vgnB2bd2YJH319KW4o1NCnF3GWq&#10;8yj+fi7w539v/wsAAP//AwBQSwMEFAAGAAgAAAAhABbWpwHeAAAACQEAAA8AAABkcnMvZG93bnJl&#10;di54bWxMj8FOwzAQRO9I/IO1SNxaJ1VL2jRORZE4IHEhcOjRTZY4JV5HttuEv2fhUo47O5p5U+wm&#10;24sL+tA5UpDOExBItWs6ahV8vD/P1iBC1NTo3hEq+MYAu/L2ptB540Z6w0sVW8EhFHKtwMQ45FKG&#10;2qDVYe4GJP59Om915NO3svF65HDby0WSPEirO+IGowd8Mlh/VWerwB9O9iW2q8M4mP3+NRuztFp7&#10;pe7vpsctiIhTvJrhF5/RoWSmoztTE0SvYLbkKZH1dLMCwYbFMgNx/BM2IMtC/l9Q/gAAAP//AwBQ&#10;SwECLQAUAAYACAAAACEAtoM4kv4AAADhAQAAEwAAAAAAAAAAAAAAAAAAAAAAW0NvbnRlbnRfVHlw&#10;ZXNdLnhtbFBLAQItABQABgAIAAAAIQA4/SH/1gAAAJQBAAALAAAAAAAAAAAAAAAAAC8BAABfcmVs&#10;cy8ucmVsc1BLAQItABQABgAIAAAAIQC3ldwquQEAAMMDAAAOAAAAAAAAAAAAAAAAAC4CAABkcnMv&#10;ZTJvRG9jLnhtbFBLAQItABQABgAIAAAAIQAW1qcB3gAAAAkBAAAPAAAAAAAAAAAAAAAAABMEAABk&#10;cnMvZG93bnJldi54bWxQSwUGAAAAAAQABADzAAAAHgUAAAAA&#10;" strokecolor="#a5a5a5 [3206]" strokeweight="1.5pt">
                      <v:stroke joinstyle="miter"/>
                    </v:line>
                  </w:pict>
                </mc:Fallback>
              </mc:AlternateContent>
            </w:r>
            <w:r w:rsidRPr="000502F8">
              <w:rPr>
                <w:noProof/>
                <w:sz w:val="18"/>
                <w:szCs w:val="18"/>
                <w:lang w:val="en-US" w:eastAsia="en-US" w:bidi="ar-SA"/>
              </w:rPr>
              <mc:AlternateContent>
                <mc:Choice Requires="wps">
                  <w:drawing>
                    <wp:anchor distT="0" distB="0" distL="114300" distR="114300" simplePos="0" relativeHeight="251664384" behindDoc="0" locked="0" layoutInCell="1" allowOverlap="1" wp14:anchorId="3B96BD88" wp14:editId="20F1F149">
                      <wp:simplePos x="0" y="0"/>
                      <wp:positionH relativeFrom="margin">
                        <wp:posOffset>155756</wp:posOffset>
                      </wp:positionH>
                      <wp:positionV relativeFrom="paragraph">
                        <wp:posOffset>271780</wp:posOffset>
                      </wp:positionV>
                      <wp:extent cx="1069675" cy="983244"/>
                      <wp:effectExtent l="19050" t="0" r="35560" b="26670"/>
                      <wp:wrapNone/>
                      <wp:docPr id="15" name="Hexágono 15"/>
                      <wp:cNvGraphicFramePr/>
                      <a:graphic xmlns:a="http://schemas.openxmlformats.org/drawingml/2006/main">
                        <a:graphicData uri="http://schemas.microsoft.com/office/word/2010/wordprocessingShape">
                          <wps:wsp>
                            <wps:cNvSpPr/>
                            <wps:spPr>
                              <a:xfrm>
                                <a:off x="0" y="0"/>
                                <a:ext cx="1069675" cy="983244"/>
                              </a:xfrm>
                              <a:prstGeom prst="hexagon">
                                <a:avLst/>
                              </a:prstGeom>
                              <a:solidFill>
                                <a:srgbClr val="002060"/>
                              </a:solidFill>
                              <a:ln>
                                <a:solidFill>
                                  <a:schemeClr val="accent3">
                                    <a:lumMod val="20000"/>
                                    <a:lumOff val="80000"/>
                                  </a:schemeClr>
                                </a:solidFill>
                              </a:ln>
                            </wps:spPr>
                            <wps:style>
                              <a:lnRef idx="2">
                                <a:schemeClr val="accent5">
                                  <a:shade val="50000"/>
                                </a:schemeClr>
                              </a:lnRef>
                              <a:fillRef idx="1">
                                <a:schemeClr val="accent5"/>
                              </a:fillRef>
                              <a:effectRef idx="0">
                                <a:schemeClr val="accent5"/>
                              </a:effectRef>
                              <a:fontRef idx="minor">
                                <a:schemeClr val="lt1"/>
                              </a:fontRef>
                            </wps:style>
                            <wps:txbx>
                              <w:txbxContent>
                                <w:p w14:paraId="61BC1AD9" w14:textId="77777777" w:rsidR="00CD7DB0" w:rsidRPr="0077776C" w:rsidRDefault="00CD7DB0" w:rsidP="0077776C">
                                  <w:pPr>
                                    <w:jc w:val="center"/>
                                    <w:rPr>
                                      <w:color w:val="FFFFFF" w:themeColor="background1"/>
                                      <w:sz w:val="18"/>
                                    </w:rPr>
                                  </w:pPr>
                                  <w:r w:rsidRPr="0077776C">
                                    <w:rPr>
                                      <w:color w:val="FFFFFF" w:themeColor="background1"/>
                                      <w:sz w:val="18"/>
                                    </w:rPr>
                                    <w:t>Droits humains et droits du travailleu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B96BD88" id="_x0000_t9" coordsize="21600,21600" o:spt="9" adj="5400" path="m@0,l,10800@0,21600@1,21600,21600,10800@1,xe">
                      <v:stroke joinstyle="miter"/>
                      <v:formulas>
                        <v:f eqn="val #0"/>
                        <v:f eqn="sum width 0 #0"/>
                        <v:f eqn="sum height 0 #0"/>
                        <v:f eqn="prod @0 2929 10000"/>
                        <v:f eqn="sum width 0 @3"/>
                        <v:f eqn="sum height 0 @3"/>
                      </v:formulas>
                      <v:path gradientshapeok="t" o:connecttype="rect" textboxrect="1800,1800,19800,19800;3600,3600,18000,18000;6300,6300,15300,15300"/>
                      <v:handles>
                        <v:h position="#0,topLeft" xrange="0,10800"/>
                      </v:handles>
                    </v:shapetype>
                    <v:shape id="Hexágono 15" o:spid="_x0000_s1029" type="#_x0000_t9" style="position:absolute;margin-left:12.25pt;margin-top:21.4pt;width:84.25pt;height:77.4pt;z-index:2516643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g7qFvgIAAAMGAAAOAAAAZHJzL2Uyb0RvYy54bWysVF9P2zAQf5+072D5fSQtbYGqKapAbJMY&#10;oMHEs+vYbSTH59lum+7b7LPsi+1sJ6EDtknTXhLfv9/5fr672XlTK7IV1lWgCzo4yikRmkNZ6VVB&#10;vzxcvTulxHmmS6ZAi4LuhaPn87dvZjszFUNYgyqFJQii3XRnCrr23kyzzPG1qJk7AiM0GiXYmnkU&#10;7SorLdsheq2yYZ5Psh3Y0ljgwjnUXiYjnUd8KQX3t1I64YkqKN7Nx6+N32X4ZvMZm64sM+uKt9dg&#10;/3CLmlUak/ZQl8wzsrHVC6i64hYcSH/Eoc5AyoqLWANWM8ifVXO/ZkbEWpAcZ3qa3P+D5TfbO0uq&#10;Et9uTIlmNb7RB9H8+L4CDQR1SNDOuCn63Zs720oOj6HaRto6/LEO0kRS9z2povGEo3KQT84mJwjO&#10;0XZ2ejwcjQJo9hRtrPPvBdQkHLA00TDMHulk22vnk3fnFfI5UFV5VSkVBbtaXihLtiy8cT7MJ/FZ&#10;McEvbkq/jAxdJvpYxrnQ/jgmVpv6E5QJE/ssbzsF1dhPSX3aqUOmDikWdpAXbSFxFjhMrMWT3ysR&#10;rqP0ZyGRfuRpGPP2QClHutI4mdasFEk9/m3qCBiQJbLTYw/+hJ3obf1DqIhz0wfnfw/uI2Jm0L4P&#10;risN9jUA5QdtG8jk35GUqAks+WbZxNY87rpwCeUe29VCmmNn+FWFPXPNnL9jFgcXRxyXkb/Fj1Sw&#10;Kyi0J0rWYL+9pg/+2HRopWSHi6Cg7uuGWUGJ+qhx0s4Go1HYHFEYjU+GKNhDy/LQojf1BWAfDnDt&#10;GR6Pwd+r7igt1I+4sxYhK5qY5pi7oNzbTrjwaUHh1uNisYhuuC0M89f63vAAHngOA/HQPDJr2sHx&#10;OHI30C0NNn02PMk3RGpYbDzIKk5WYDrx2r4AbprYxe1WDKvsUI5eT7t7/hMAAP//AwBQSwMEFAAG&#10;AAgAAAAhAAeKkfrfAAAACQEAAA8AAABkcnMvZG93bnJldi54bWxMj8FOwzAQRO9I/IO1SNyoTVra&#10;EuJUEIkbFJEihaMbb5OIeB3Zbhv4epwT3HY0o9l52WY0PTuh850lCbczAQyptrqjRsLH7vlmDcwH&#10;RVr1llDCN3rY5JcXmUq1PdM7nsrQsFhCPlUS2hCGlHNft2iUn9kBKXoH64wKUbqGa6fOsdz0PBFi&#10;yY3qKH5o1YBFi/VXeTQS1m9JIZ7Kz4MrXrbVayOq6kfMpby+Gh8fgAUcw18YpvlxOuRx094eSXvW&#10;S0gWdzEpYZFEgsm/n0e2/XSslsDzjP8nyH8BAAD//wMAUEsBAi0AFAAGAAgAAAAhALaDOJL+AAAA&#10;4QEAABMAAAAAAAAAAAAAAAAAAAAAAFtDb250ZW50X1R5cGVzXS54bWxQSwECLQAUAAYACAAAACEA&#10;OP0h/9YAAACUAQAACwAAAAAAAAAAAAAAAAAvAQAAX3JlbHMvLnJlbHNQSwECLQAUAAYACAAAACEA&#10;u4O6hb4CAAADBgAADgAAAAAAAAAAAAAAAAAuAgAAZHJzL2Uyb0RvYy54bWxQSwECLQAUAAYACAAA&#10;ACEAB4qR+t8AAAAJAQAADwAAAAAAAAAAAAAAAAAYBQAAZHJzL2Rvd25yZXYueG1sUEsFBgAAAAAE&#10;AAQA8wAAACQGAAAAAA==&#10;" adj="4964" fillcolor="#002060" strokecolor="#ededed [662]" strokeweight="1pt">
                      <v:textbox>
                        <w:txbxContent>
                          <w:p w14:paraId="61BC1AD9" w14:textId="77777777" w:rsidR="00CD7DB0" w:rsidRPr="0077776C" w:rsidRDefault="00CD7DB0" w:rsidP="0077776C">
                            <w:pPr>
                              <w:jc w:val="center"/>
                              <w:rPr>
                                <w:color w:val="FFFFFF" w:themeColor="background1"/>
                                <w:sz w:val="18"/>
                              </w:rPr>
                            </w:pPr>
                            <w:r w:rsidRPr="0077776C">
                              <w:rPr>
                                <w:color w:val="FFFFFF" w:themeColor="background1"/>
                                <w:sz w:val="18"/>
                              </w:rPr>
                              <w:t>Droits humains et droits du travailleur</w:t>
                            </w:r>
                          </w:p>
                        </w:txbxContent>
                      </v:textbox>
                      <w10:wrap anchorx="margin"/>
                    </v:shape>
                  </w:pict>
                </mc:Fallback>
              </mc:AlternateContent>
            </w:r>
            <w:r>
              <w:rPr>
                <w:noProof/>
                <w:sz w:val="18"/>
                <w:szCs w:val="18"/>
                <w:lang w:val="en-US" w:eastAsia="en-US" w:bidi="ar-SA"/>
              </w:rPr>
              <mc:AlternateContent>
                <mc:Choice Requires="wps">
                  <w:drawing>
                    <wp:anchor distT="0" distB="0" distL="114300" distR="114300" simplePos="0" relativeHeight="251711488" behindDoc="0" locked="0" layoutInCell="1" allowOverlap="1" wp14:anchorId="7CC2400D" wp14:editId="43203E50">
                      <wp:simplePos x="0" y="0"/>
                      <wp:positionH relativeFrom="column">
                        <wp:posOffset>1384837</wp:posOffset>
                      </wp:positionH>
                      <wp:positionV relativeFrom="paragraph">
                        <wp:posOffset>226227</wp:posOffset>
                      </wp:positionV>
                      <wp:extent cx="12413" cy="1195753"/>
                      <wp:effectExtent l="0" t="0" r="26035" b="23495"/>
                      <wp:wrapNone/>
                      <wp:docPr id="76" name="Conector recto 76"/>
                      <wp:cNvGraphicFramePr/>
                      <a:graphic xmlns:a="http://schemas.openxmlformats.org/drawingml/2006/main">
                        <a:graphicData uri="http://schemas.microsoft.com/office/word/2010/wordprocessingShape">
                          <wps:wsp>
                            <wps:cNvCnPr/>
                            <wps:spPr>
                              <a:xfrm flipH="1" flipV="1">
                                <a:off x="0" y="0"/>
                                <a:ext cx="12413" cy="1195753"/>
                              </a:xfrm>
                              <a:prstGeom prst="line">
                                <a:avLst/>
                              </a:prstGeom>
                            </wps:spPr>
                            <wps:style>
                              <a:lnRef idx="3">
                                <a:schemeClr val="accent3"/>
                              </a:lnRef>
                              <a:fillRef idx="0">
                                <a:schemeClr val="accent3"/>
                              </a:fillRef>
                              <a:effectRef idx="2">
                                <a:schemeClr val="accent3"/>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7D22D49" id="Conector recto 76" o:spid="_x0000_s1026" style="position:absolute;flip:x y;z-index:251711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09.05pt,17.8pt" to="110.05pt,111.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D6SlxwEAANkDAAAOAAAAZHJzL2Uyb0RvYy54bWysU02P0zAQvSPxHyzfaZKW3YWo6R66Ag4I&#10;Kr7uXmfcWPKXxqZp/z1jJw0IkFZCXBzbM+/NvOfJ9v5sDTsBRu1dx5tVzRk46Xvtjh3/+uXNi1ec&#10;xSRcL4x30PELRH6/e/5sO4YW1n7wpgdkROJiO4aODymFtqqiHMCKuPIBHAWVRysSHfFY9ShGYrem&#10;Wtf1bTV67AN6CTHS7cMU5LvCrxTI9FGpCImZjlNvqaxY1se8VrutaI8owqDl3Ib4hy6s0I6KLlQP&#10;Ign2HfUfVFZL9NGrtJLeVl4pLaFoIDVN/Zuaz4MIULSQOTEsNsX/Rys/nA7IdN/xu1vOnLD0Rnt6&#10;KZk8MswfRgFyaQyxpeS9O+B8iuGAWfJZoWXK6PCOBoCX3be8yzESyM7F7cviNpwTk3TZrF82G84k&#10;RZrm9c3dzSbXqSbCDA4Y01vwluVNx4122QzRitP7mKbUawrhcoNTS2WXLgZysnGfQJFAKrgp6DJa&#10;sDfIToKGQkgJLl1Ll+wMU9qYBVg/DZzzMxTK2C3g9dPgBVEqe5cWsNXO498I0rmZ3VJT/tWBSXe2&#10;4NH3l/JYxRqan2LuPOt5QH89F/jPP3L3AwAA//8DAFBLAwQUAAYACAAAACEAUSs/N98AAAAKAQAA&#10;DwAAAGRycy9kb3ducmV2LnhtbEyPy07DMBBF90j8gzVIbBB1HlCFEKdCIFQBK1oEWzeexhHxOIrd&#10;NPw90xXs5nF050y1ml0vJhxD50lBukhAIDXedNQq+Ng+XxcgQtRkdO8JFfxggFV9flbp0vgjveO0&#10;ia3gEAqlVmBjHEopQ2PR6bDwAxLv9n50OnI7ttKM+sjhrpdZkiyl0x3xBasHfLTYfG8OTsE+tm/r&#10;dfGZv05fvZNXdvtyMzwpdXkxP9yDiDjHPxhO+qwONTvt/IFMEL2CLC1SRhXkt0sQDGRZwoPdqcjv&#10;QNaV/P9C/QsAAP//AwBQSwECLQAUAAYACAAAACEAtoM4kv4AAADhAQAAEwAAAAAAAAAAAAAAAAAA&#10;AAAAW0NvbnRlbnRfVHlwZXNdLnhtbFBLAQItABQABgAIAAAAIQA4/SH/1gAAAJQBAAALAAAAAAAA&#10;AAAAAAAAAC8BAABfcmVscy8ucmVsc1BLAQItABQABgAIAAAAIQAkD6SlxwEAANkDAAAOAAAAAAAA&#10;AAAAAAAAAC4CAABkcnMvZTJvRG9jLnhtbFBLAQItABQABgAIAAAAIQBRKz833wAAAAoBAAAPAAAA&#10;AAAAAAAAAAAAACEEAABkcnMvZG93bnJldi54bWxQSwUGAAAAAAQABADzAAAALQUAAAAA&#10;" strokecolor="#a5a5a5 [3206]" strokeweight="1.5pt">
                      <v:stroke joinstyle="miter"/>
                    </v:line>
                  </w:pict>
                </mc:Fallback>
              </mc:AlternateContent>
            </w:r>
            <w:r>
              <w:rPr>
                <w:noProof/>
                <w:sz w:val="18"/>
                <w:szCs w:val="18"/>
                <w:lang w:val="en-US" w:eastAsia="en-US" w:bidi="ar-SA"/>
              </w:rPr>
              <mc:AlternateContent>
                <mc:Choice Requires="wps">
                  <w:drawing>
                    <wp:anchor distT="0" distB="0" distL="114300" distR="114300" simplePos="0" relativeHeight="251684864" behindDoc="0" locked="0" layoutInCell="1" allowOverlap="1" wp14:anchorId="47036C30" wp14:editId="695A4135">
                      <wp:simplePos x="0" y="0"/>
                      <wp:positionH relativeFrom="column">
                        <wp:posOffset>1391187</wp:posOffset>
                      </wp:positionH>
                      <wp:positionV relativeFrom="paragraph">
                        <wp:posOffset>1424049</wp:posOffset>
                      </wp:positionV>
                      <wp:extent cx="320299" cy="2069"/>
                      <wp:effectExtent l="0" t="0" r="22860" b="36195"/>
                      <wp:wrapNone/>
                      <wp:docPr id="30" name="Conector recto 30"/>
                      <wp:cNvGraphicFramePr/>
                      <a:graphic xmlns:a="http://schemas.openxmlformats.org/drawingml/2006/main">
                        <a:graphicData uri="http://schemas.microsoft.com/office/word/2010/wordprocessingShape">
                          <wps:wsp>
                            <wps:cNvCnPr/>
                            <wps:spPr>
                              <a:xfrm>
                                <a:off x="0" y="0"/>
                                <a:ext cx="320299" cy="2069"/>
                              </a:xfrm>
                              <a:prstGeom prst="line">
                                <a:avLst/>
                              </a:prstGeom>
                            </wps:spPr>
                            <wps:style>
                              <a:lnRef idx="3">
                                <a:schemeClr val="accent3"/>
                              </a:lnRef>
                              <a:fillRef idx="0">
                                <a:schemeClr val="accent3"/>
                              </a:fillRef>
                              <a:effectRef idx="2">
                                <a:schemeClr val="accent3"/>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C607814" id="Conector recto 30" o:spid="_x0000_s1026" style="position:absolute;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09.55pt,112.15pt" to="134.75pt,112.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ct6JuAEAAMMDAAAOAAAAZHJzL2Uyb0RvYy54bWysU9uK2zAQfS/0H4TeGzsOLI2Jsw9Z2pfS&#10;hl4+QCuPYoFujNTY+fuOZK+3dAsLpS+SpZlzZs7R+HA/WcOugFF71/HtpuYMnPS9dpeO//j+4d17&#10;zmISrhfGO+j4DSK/P759cxhDC40fvOkBGZG42I6h40NKoa2qKAewIm58AEdB5dGKREe8VD2Kkdit&#10;qZq6vqtGj31ALyFGun2Yg/xY+JUCmb4oFSEx03HqLZUVy/qY1+p4EO0FRRi0XNoQ/9CFFdpR0ZXq&#10;QSTBfqJ+QWW1RB+9ShvpbeWV0hKKBlKzrf9Q820QAYoWMieG1ab4/2jl5+sZme47viN7nLD0Rid6&#10;KZk8MswbowC5NIbYUvLJnXE5xXDGLHlSaPNOYthUnL2tzsKUmKTLXVM3+z1nkkJNfbfPjNUzNGBM&#10;H8Fblj86brTLskUrrp9imlOfUgiXW5mLl690M5CTjfsKiqTkcgVdhghOBtlV0PMLKcGl3VK6ZGeY&#10;0saswPp14JKfoVAGbAU3r4NXRKnsXVrBVjuPfyNI03ZpWc35Tw7MurMFj76/lWcp1tCkFHOXqc6j&#10;+Pu5wJ//veMvAAAA//8DAFBLAwQUAAYACAAAACEAySe4n98AAAALAQAADwAAAGRycy9kb3ducmV2&#10;LnhtbEyPPU/DMBCGdyT+g3VIbNRJoGkb4lQUiQGJpYGhoxsfSSA+R7bbhH/PwQLbfTx677lyO9tB&#10;nNGH3pGCdJGAQGqc6alV8Pb6dLMGEaImowdHqOALA2yry4tSF8ZNtMdzHVvBIRQKraCLcSykDE2H&#10;VoeFG5F49+681ZFb30rj9cThdpBZkuTS6p74QqdHfOyw+axPVoE/fNjn2C4P09jtdi+raZXWa6/U&#10;9dX8cA8i4hz/YPjRZ3Wo2OnoTmSCGBRk6SZllIvs7hYEE1m+WYI4/k5ykFUp//9QfQMAAP//AwBQ&#10;SwECLQAUAAYACAAAACEAtoM4kv4AAADhAQAAEwAAAAAAAAAAAAAAAAAAAAAAW0NvbnRlbnRfVHlw&#10;ZXNdLnhtbFBLAQItABQABgAIAAAAIQA4/SH/1gAAAJQBAAALAAAAAAAAAAAAAAAAAC8BAABfcmVs&#10;cy8ucmVsc1BLAQItABQABgAIAAAAIQAxct6JuAEAAMMDAAAOAAAAAAAAAAAAAAAAAC4CAABkcnMv&#10;ZTJvRG9jLnhtbFBLAQItABQABgAIAAAAIQDJJ7if3wAAAAsBAAAPAAAAAAAAAAAAAAAAABIEAABk&#10;cnMvZG93bnJldi54bWxQSwUGAAAAAAQABADzAAAAHgUAAAAA&#10;" strokecolor="#a5a5a5 [3206]" strokeweight="1.5pt">
                      <v:stroke joinstyle="miter"/>
                    </v:line>
                  </w:pict>
                </mc:Fallback>
              </mc:AlternateContent>
            </w:r>
            <w:r>
              <w:rPr>
                <w:noProof/>
                <w:sz w:val="18"/>
                <w:szCs w:val="18"/>
                <w:lang w:val="en-US" w:eastAsia="en-US" w:bidi="ar-SA"/>
              </w:rPr>
              <mc:AlternateContent>
                <mc:Choice Requires="wps">
                  <w:drawing>
                    <wp:anchor distT="0" distB="0" distL="114300" distR="114300" simplePos="0" relativeHeight="251683840" behindDoc="0" locked="0" layoutInCell="1" allowOverlap="1" wp14:anchorId="46846AF1" wp14:editId="61076D79">
                      <wp:simplePos x="0" y="0"/>
                      <wp:positionH relativeFrom="column">
                        <wp:posOffset>1217266</wp:posOffset>
                      </wp:positionH>
                      <wp:positionV relativeFrom="paragraph">
                        <wp:posOffset>768247</wp:posOffset>
                      </wp:positionV>
                      <wp:extent cx="496289" cy="2069"/>
                      <wp:effectExtent l="0" t="0" r="37465" b="36195"/>
                      <wp:wrapNone/>
                      <wp:docPr id="29" name="Conector recto 29"/>
                      <wp:cNvGraphicFramePr/>
                      <a:graphic xmlns:a="http://schemas.openxmlformats.org/drawingml/2006/main">
                        <a:graphicData uri="http://schemas.microsoft.com/office/word/2010/wordprocessingShape">
                          <wps:wsp>
                            <wps:cNvCnPr/>
                            <wps:spPr>
                              <a:xfrm>
                                <a:off x="0" y="0"/>
                                <a:ext cx="496289" cy="2069"/>
                              </a:xfrm>
                              <a:prstGeom prst="line">
                                <a:avLst/>
                              </a:prstGeom>
                            </wps:spPr>
                            <wps:style>
                              <a:lnRef idx="3">
                                <a:schemeClr val="accent3"/>
                              </a:lnRef>
                              <a:fillRef idx="0">
                                <a:schemeClr val="accent3"/>
                              </a:fillRef>
                              <a:effectRef idx="2">
                                <a:schemeClr val="accent3"/>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88AAEB6" id="Conector recto 29" o:spid="_x0000_s1026" style="position:absolute;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95.85pt,60.5pt" to="134.95pt,60.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boiruwEAAMMDAAAOAAAAZHJzL2Uyb0RvYy54bWysU01v2zAMvQ/ofxB0X+y4Q9AacXpIsV6G&#10;LdjWH6DKVCxAX6C02Pn3oxTXLboBBYZdJFPke+Qj6e3dZA07AUbtXcfXq5ozcNL32h07/vjz88cb&#10;zmISrhfGO+j4GSK/21192I6hhcYP3vSAjEhcbMfQ8SGl0FZVlANYEVc+gCOn8mhFIhOPVY9iJHZr&#10;qqauN9XosQ/oJcRIr/cXJ98VfqVApm9KRUjMdJxqS+XEcj7ls9ptRXtEEQYt5zLEP1RhhXaUdKG6&#10;F0mwX6j/oLJaoo9epZX0tvJKaQlFA6lZ12/U/BhEgKKFmhPD0qb4/2jl19MBme473txy5oSlGe1p&#10;UjJ5ZJgvRg7q0hhiS8F7d8DZiuGAWfKk0OabxLCpdPa8dBamxCQ9frrdNDeUQJKrqTeFsXqBBozp&#10;Abxl+aPjRrssW7Ti9CUmSkehzyFk5FIuyctXOhvIwcZ9B0VSKN11QZclgr1BdhI0fiEluHSdxRBf&#10;ic4wpY1ZgPX7wDk+Q6Es2AJu3gcviJLZu7SArXYe/0aQpvVcsrrEP3fgoju34Mn35zKW0hralKJw&#10;3uq8iq/tAn/593a/AQAA//8DAFBLAwQUAAYACAAAACEApVvURN4AAAALAQAADwAAAGRycy9kb3du&#10;cmV2LnhtbEyPMU/DMBCFdyT+g3VIbNRJEE0T4lQUiQGJhcDQ0Y2PJBCfI9ttwr/nYCnbvbund9+r&#10;tosdxQl9GBwpSFcJCKTWmYE6Be9vTzcbECFqMnp0hAq+McC2vryodGncTK94amInOIRCqRX0MU6l&#10;lKHt0eqwchMS3z6ctzqy9J00Xs8cbkeZJclaWj0Qf+j1hI89tl/N0Srw+0/7HLu7/Tz1u91LPudp&#10;s/FKXV8tD/cgIi7xbIZffEaHmpkO7kgmiJF1keZs5SFLuRQ7snVRgDj8bW5B1pX836H+AQAA//8D&#10;AFBLAQItABQABgAIAAAAIQC2gziS/gAAAOEBAAATAAAAAAAAAAAAAAAAAAAAAABbQ29udGVudF9U&#10;eXBlc10ueG1sUEsBAi0AFAAGAAgAAAAhADj9If/WAAAAlAEAAAsAAAAAAAAAAAAAAAAALwEAAF9y&#10;ZWxzLy5yZWxzUEsBAi0AFAAGAAgAAAAhALduiKu7AQAAwwMAAA4AAAAAAAAAAAAAAAAALgIAAGRy&#10;cy9lMm9Eb2MueG1sUEsBAi0AFAAGAAgAAAAhAKVb1ETeAAAACwEAAA8AAAAAAAAAAAAAAAAAFQQA&#10;AGRycy9kb3ducmV2LnhtbFBLBQYAAAAABAAEAPMAAAAgBQAAAAA=&#10;" strokecolor="#a5a5a5 [3206]" strokeweight="1.5pt">
                      <v:stroke joinstyle="miter"/>
                    </v:line>
                  </w:pict>
                </mc:Fallback>
              </mc:AlternateContent>
            </w:r>
            <w:r>
              <w:rPr>
                <w:noProof/>
                <w:sz w:val="18"/>
                <w:szCs w:val="18"/>
                <w:lang w:val="en-US" w:eastAsia="en-US" w:bidi="ar-SA"/>
              </w:rPr>
              <mc:AlternateContent>
                <mc:Choice Requires="wps">
                  <w:drawing>
                    <wp:anchor distT="0" distB="0" distL="114300" distR="114300" simplePos="0" relativeHeight="251682816" behindDoc="0" locked="0" layoutInCell="1" allowOverlap="1" wp14:anchorId="74FFB78F" wp14:editId="1131EBC7">
                      <wp:simplePos x="0" y="0"/>
                      <wp:positionH relativeFrom="column">
                        <wp:posOffset>1384837</wp:posOffset>
                      </wp:positionH>
                      <wp:positionV relativeFrom="paragraph">
                        <wp:posOffset>236571</wp:posOffset>
                      </wp:positionV>
                      <wp:extent cx="335142" cy="0"/>
                      <wp:effectExtent l="0" t="0" r="27305" b="19050"/>
                      <wp:wrapNone/>
                      <wp:docPr id="27" name="Conector recto 27"/>
                      <wp:cNvGraphicFramePr/>
                      <a:graphic xmlns:a="http://schemas.openxmlformats.org/drawingml/2006/main">
                        <a:graphicData uri="http://schemas.microsoft.com/office/word/2010/wordprocessingShape">
                          <wps:wsp>
                            <wps:cNvCnPr/>
                            <wps:spPr>
                              <a:xfrm flipV="1">
                                <a:off x="0" y="0"/>
                                <a:ext cx="335142" cy="0"/>
                              </a:xfrm>
                              <a:prstGeom prst="line">
                                <a:avLst/>
                              </a:prstGeom>
                            </wps:spPr>
                            <wps:style>
                              <a:lnRef idx="3">
                                <a:schemeClr val="accent3"/>
                              </a:lnRef>
                              <a:fillRef idx="0">
                                <a:schemeClr val="accent3"/>
                              </a:fillRef>
                              <a:effectRef idx="2">
                                <a:schemeClr val="accent3"/>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46153FE" id="Conector recto 27" o:spid="_x0000_s1026" style="position:absolute;flip:y;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09.05pt,18.65pt" to="135.45pt,18.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LbKHvgEAAMoDAAAOAAAAZHJzL2Uyb0RvYy54bWysU02P0zAQvSPxHyzfadKUL0VN99AVXBBU&#10;sHD3OuPGkr80Nk367xk7aUCAtBLi4njseW/mPU/2d5M17AIYtXcd325qzsBJ32t37vjXh3cv3nIW&#10;k3C9MN5Bx68Q+d3h+bP9GFpo/OBND8iIxMV2DB0fUgptVUU5gBVx4wM4ulQerUgU4rnqUYzEbk3V&#10;1PXravTYB/QSYqTT+/mSHwq/UiDTJ6UiJGY6Tr2lsmJZH/NaHfaiPaMIg5ZLG+IfurBCOyq6Ut2L&#10;JNh31H9QWS3RR6/SRnpbeaW0hKKB1Gzr39R8GUSAooXMiWG1Kf4/WvnxckKm+443bzhzwtIbHeml&#10;ZPLIMH8YXZBLY4gtJR/dCZcohhNmyZNCy5TR4RsNQDGBZLGpeHxdPYYpMUmHu92r7cuGM3m7qmaG&#10;zBQwpvfgLcubjhvtsnrRisuHmKgqpd5SKMgdzT2UXboayMnGfQZFinKtgi6zBEeD7CJoCoSU4NIu&#10;ayK+kp1hShuzAuungUt+hkKZsxXcPA1eEaWyd2kFW+08/o0gTdulZTXn3xyYdWcLHn1/La9TrKGB&#10;KQqX4c4T+Wtc4D9/wcMPAAAA//8DAFBLAwQUAAYACAAAACEADT0/ct0AAAAJAQAADwAAAGRycy9k&#10;b3ducmV2LnhtbEyPwU7DMAyG70i8Q2QkLoil7SS2dU0nNLXc2eCeNV5TaJzSpGvg6QniAEfbn35/&#10;f7ELpmcXHF1nSUC6SIAhNVZ11Ap4Odb3a2DOS1Kyt4QCPtHBrry+KmSu7EzPeDn4lsUQcrkUoL0f&#10;cs5do9FIt7ADUryd7Wikj+PYcjXKOYabnmdJ8sCN7Ch+0HLAvcbm/TAZAXdfm1mHKtQf+6k3dfX0&#10;+lZltRC3N+FxC8xj8H8w/OhHdSij08lOpBzrBWTpOo2ogOVqCSwC2SrZADv9LnhZ8P8Nym8AAAD/&#10;/wMAUEsBAi0AFAAGAAgAAAAhALaDOJL+AAAA4QEAABMAAAAAAAAAAAAAAAAAAAAAAFtDb250ZW50&#10;X1R5cGVzXS54bWxQSwECLQAUAAYACAAAACEAOP0h/9YAAACUAQAACwAAAAAAAAAAAAAAAAAvAQAA&#10;X3JlbHMvLnJlbHNQSwECLQAUAAYACAAAACEAbC2yh74BAADKAwAADgAAAAAAAAAAAAAAAAAuAgAA&#10;ZHJzL2Uyb0RvYy54bWxQSwECLQAUAAYACAAAACEADT0/ct0AAAAJAQAADwAAAAAAAAAAAAAAAAAY&#10;BAAAZHJzL2Rvd25yZXYueG1sUEsFBgAAAAAEAAQA8wAAACIFAAAAAA==&#10;" strokecolor="#a5a5a5 [3206]" strokeweight="1.5pt">
                      <v:stroke joinstyle="miter"/>
                    </v:line>
                  </w:pict>
                </mc:Fallback>
              </mc:AlternateContent>
            </w:r>
          </w:p>
        </w:tc>
        <w:tc>
          <w:tcPr>
            <w:tcW w:w="967" w:type="pct"/>
            <w:shd w:val="clear" w:color="auto" w:fill="EDEDED" w:themeFill="accent3" w:themeFillTint="33"/>
          </w:tcPr>
          <w:p w14:paraId="09F359B7" w14:textId="77777777" w:rsidR="0077776C" w:rsidRPr="000502F8" w:rsidRDefault="0077776C" w:rsidP="004A5E76">
            <w:pPr>
              <w:jc w:val="center"/>
              <w:rPr>
                <w:sz w:val="18"/>
                <w:szCs w:val="18"/>
              </w:rPr>
            </w:pPr>
            <w:r>
              <w:rPr>
                <w:noProof/>
                <w:sz w:val="18"/>
                <w:szCs w:val="18"/>
                <w:lang w:val="en-US" w:eastAsia="en-US" w:bidi="ar-SA"/>
              </w:rPr>
              <mc:AlternateContent>
                <mc:Choice Requires="wps">
                  <w:drawing>
                    <wp:anchor distT="0" distB="0" distL="114300" distR="114300" simplePos="0" relativeHeight="251697152" behindDoc="0" locked="0" layoutInCell="1" allowOverlap="1" wp14:anchorId="432EEA77" wp14:editId="79E5A168">
                      <wp:simplePos x="0" y="0"/>
                      <wp:positionH relativeFrom="column">
                        <wp:posOffset>1154429</wp:posOffset>
                      </wp:positionH>
                      <wp:positionV relativeFrom="paragraph">
                        <wp:posOffset>226297</wp:posOffset>
                      </wp:positionV>
                      <wp:extent cx="106831" cy="0"/>
                      <wp:effectExtent l="0" t="0" r="26670" b="19050"/>
                      <wp:wrapNone/>
                      <wp:docPr id="59" name="Conector recto 59"/>
                      <wp:cNvGraphicFramePr/>
                      <a:graphic xmlns:a="http://schemas.openxmlformats.org/drawingml/2006/main">
                        <a:graphicData uri="http://schemas.microsoft.com/office/word/2010/wordprocessingShape">
                          <wps:wsp>
                            <wps:cNvCnPr/>
                            <wps:spPr>
                              <a:xfrm>
                                <a:off x="0" y="0"/>
                                <a:ext cx="106831" cy="0"/>
                              </a:xfrm>
                              <a:prstGeom prst="line">
                                <a:avLst/>
                              </a:prstGeom>
                            </wps:spPr>
                            <wps:style>
                              <a:lnRef idx="3">
                                <a:schemeClr val="accent3"/>
                              </a:lnRef>
                              <a:fillRef idx="0">
                                <a:schemeClr val="accent3"/>
                              </a:fillRef>
                              <a:effectRef idx="2">
                                <a:schemeClr val="accent3"/>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937F86B" id="Conector recto 59" o:spid="_x0000_s1026" style="position:absolute;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90.9pt,17.8pt" to="99.3pt,17.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UipAuAEAAMADAAAOAAAAZHJzL2Uyb0RvYy54bWysU01v2zAMvQ/YfxB0X2wnWNEZcXpIsV2G&#10;Nui2H6DKVCxAX6C02Pn3pRTHHbYBBYZdJFPke+Qj6e3dZA07AUbtXcebVc0ZOOl77Y4d//H984db&#10;zmISrhfGO+j4GSK/271/tx1DC2s/eNMDMiJxsR1Dx4eUQltVUQ5gRVz5AI6cyqMViUw8Vj2Kkdit&#10;qdZ1fVONHvuAXkKM9Hp/cfJd4VcKZHpUKkJipuNUWyonlvM5n9VuK9ojijBoOZch/qEKK7SjpAvV&#10;vUiC/UT9B5XVEn30Kq2kt5VXSksoGkhNU/+m5tsgAhQt1JwYljbF/0crH04HZLrv+MdPnDlhaUZ7&#10;mpRMHhnmi5GDujSG2FLw3h1wtmI4YJY8KbT5JjFsKp09L52FKTFJj019c7tpOJNXV/WKCxjTF/CW&#10;5Y+OG+2yZtGK09eYKBeFXkPIyHVcMpevdDaQg417AkU6KNemoMsGwd4gOwmavZASXNpkJcRXojNM&#10;aWMWYP02cI7PUCjbtYDXb4MXRMnsXVrAVjuPfyNIUzOXrC7x1w5cdOcWPPv+XGZSWkNrUhTOK533&#10;8Fe7wF9/vN0LAAAA//8DAFBLAwQUAAYACAAAACEAdC8ATdwAAAAJAQAADwAAAGRycy9kb3ducmV2&#10;LnhtbEyPMU/DMBCFdyT+g3VIbNQJqG0IcSqKxIDEQmDo6MZHHIjPke024d9zFQPd7t09vftetZnd&#10;II4YYu9JQb7IQCC13vTUKfh4f74pQMSkyejBEyr4wQib+vKi0qXxE73hsUmd4BCKpVZgUxpLKWNr&#10;0em48CMS3z59cDqxDJ00QU8c7gZ5m2Ur6XRP/MHqEZ8stt/NwSkIuy/3krrlbhrtdvu6ntZ5UwSl&#10;rq/mxwcQCef0b4YTPqNDzUx7fyATxcC6yBk9KbhbrkCcDPcFD/u/hawred6g/gUAAP//AwBQSwEC&#10;LQAUAAYACAAAACEAtoM4kv4AAADhAQAAEwAAAAAAAAAAAAAAAAAAAAAAW0NvbnRlbnRfVHlwZXNd&#10;LnhtbFBLAQItABQABgAIAAAAIQA4/SH/1gAAAJQBAAALAAAAAAAAAAAAAAAAAC8BAABfcmVscy8u&#10;cmVsc1BLAQItABQABgAIAAAAIQCQUipAuAEAAMADAAAOAAAAAAAAAAAAAAAAAC4CAABkcnMvZTJv&#10;RG9jLnhtbFBLAQItABQABgAIAAAAIQB0LwBN3AAAAAkBAAAPAAAAAAAAAAAAAAAAABIEAABkcnMv&#10;ZG93bnJldi54bWxQSwUGAAAAAAQABADzAAAAGwUAAAAA&#10;" strokecolor="#a5a5a5 [3206]" strokeweight="1.5pt">
                      <v:stroke joinstyle="miter"/>
                    </v:line>
                  </w:pict>
                </mc:Fallback>
              </mc:AlternateContent>
            </w:r>
            <w:r w:rsidRPr="000502F8">
              <w:rPr>
                <w:noProof/>
                <w:sz w:val="18"/>
                <w:szCs w:val="18"/>
                <w:lang w:val="en-US" w:eastAsia="en-US" w:bidi="ar-SA"/>
              </w:rPr>
              <mc:AlternateContent>
                <mc:Choice Requires="wps">
                  <w:drawing>
                    <wp:anchor distT="0" distB="0" distL="114300" distR="114300" simplePos="0" relativeHeight="251663360" behindDoc="0" locked="0" layoutInCell="1" allowOverlap="1" wp14:anchorId="796E0C3D" wp14:editId="0DD86AF0">
                      <wp:simplePos x="0" y="0"/>
                      <wp:positionH relativeFrom="column">
                        <wp:posOffset>-7620</wp:posOffset>
                      </wp:positionH>
                      <wp:positionV relativeFrom="paragraph">
                        <wp:posOffset>2540</wp:posOffset>
                      </wp:positionV>
                      <wp:extent cx="1162050" cy="447675"/>
                      <wp:effectExtent l="0" t="0" r="19050" b="28575"/>
                      <wp:wrapNone/>
                      <wp:docPr id="36" name="Rectángulo redondeado 36"/>
                      <wp:cNvGraphicFramePr/>
                      <a:graphic xmlns:a="http://schemas.openxmlformats.org/drawingml/2006/main">
                        <a:graphicData uri="http://schemas.microsoft.com/office/word/2010/wordprocessingShape">
                          <wps:wsp>
                            <wps:cNvSpPr/>
                            <wps:spPr>
                              <a:xfrm>
                                <a:off x="0" y="0"/>
                                <a:ext cx="1162050" cy="447675"/>
                              </a:xfrm>
                              <a:prstGeom prst="roundRect">
                                <a:avLst/>
                              </a:prstGeom>
                              <a:solidFill>
                                <a:srgbClr val="002060"/>
                              </a:solidFill>
                              <a:ln>
                                <a:solidFill>
                                  <a:schemeClr val="accent3">
                                    <a:lumMod val="20000"/>
                                    <a:lumOff val="80000"/>
                                  </a:schemeClr>
                                </a:solidFill>
                              </a:ln>
                            </wps:spPr>
                            <wps:style>
                              <a:lnRef idx="2">
                                <a:schemeClr val="accent5">
                                  <a:shade val="50000"/>
                                </a:schemeClr>
                              </a:lnRef>
                              <a:fillRef idx="1">
                                <a:schemeClr val="accent5"/>
                              </a:fillRef>
                              <a:effectRef idx="0">
                                <a:schemeClr val="accent5"/>
                              </a:effectRef>
                              <a:fontRef idx="minor">
                                <a:schemeClr val="lt1"/>
                              </a:fontRef>
                            </wps:style>
                            <wps:txbx>
                              <w:txbxContent>
                                <w:p w14:paraId="085EEAAD" w14:textId="77777777" w:rsidR="00CD7DB0" w:rsidRPr="0077776C" w:rsidRDefault="00CD7DB0" w:rsidP="0077776C">
                                  <w:pPr>
                                    <w:jc w:val="center"/>
                                    <w:rPr>
                                      <w:color w:val="FFFFFF" w:themeColor="background1"/>
                                      <w:sz w:val="20"/>
                                      <w:lang w:val="es-ES"/>
                                    </w:rPr>
                                  </w:pPr>
                                  <w:r w:rsidRPr="0077776C">
                                    <w:rPr>
                                      <w:color w:val="FFFFFF" w:themeColor="background1"/>
                                      <w:sz w:val="18"/>
                                      <w:lang w:val="es-ES"/>
                                    </w:rPr>
                                    <w:t>Graves atteintes aux droits humai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796E0C3D" id="Rectángulo redondeado 36" o:spid="_x0000_s1030" style="position:absolute;left:0;text-align:left;margin-left:-.6pt;margin-top:.2pt;width:91.5pt;height:35.2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0jxCyAIAABIGAAAOAAAAZHJzL2Uyb0RvYy54bWysVNtO3DAQfa/Uf7D8XpIsuwtdkUUrEFUl&#10;WhBQ8ex17E0kx+Pa3lv/pt/SH+vYTsIWaCtVfUk8tzOe45k5O9+1imyEdQ3okhZHOSVCc6gavSrp&#10;l4erd6eUOM90xRRoUdK9cPR8/vbN2dbMxAhqUJWwBEG0m21NSWvvzSzLHK9Fy9wRGKHRKMG2zKNo&#10;V1ll2RbRW5WN8nyabcFWxgIXzqH2MhnpPOJLKbi/kdIJT1RJ8W4+fm38LsM3m5+x2coyUze8uwb7&#10;h1u0rNGYdIC6ZJ6RtW1eQLUNt+BA+iMObQZSNlzEGrCaIn9WzX3NjIi1IDnODDS5/wfLP29uLWmq&#10;kh5PKdGsxTe6Q9Z+fNertQJiRQW6EqwCgg7I1ta4GQbdm1vbSQ6PofSdtG34Y1FkFxneDwyLnScc&#10;lUUxHeUTfAiOtvH4ZHoyCaDZU7Sxzn8Q0JJwKKmFta7ChSK7bHPtfPLv/UJGB6qprhqlomBXywtl&#10;yYaFJ89H+TS+Mqb4xU3pl5Gh6cQQyzgX2h/HxGrdfoIqYWLb5V3joBrbK6lPe3XI1CPF0g7yoi0k&#10;zgKLibd48nslwnWUvhMSXwOZGsW8A1DKka40SaaaVSKpJ79NHQEDskR2BuziT9iJ3s4/hIo4RkNw&#10;/vfgISJmBu2H4LbRYF8DUL7oGkEm/56kRE1gye+Wu9ip474Pl1DtsXstpLF2hl812DXXzPlbZnGO&#10;sdFwN/kb/EgF25JCd6KkBvvtNX3wx/FCKyVb3AsldV/XzApK1EeNg/e+GI/DIonCeHIyQsEeWpaH&#10;Fr1uLwD7sMAtaHg8Bn+v+qO00D7iCluErGhimmPuknJve+HCp32FS5CLxSK64fIwzF/re8MDeOA5&#10;DMTD7pFZ042Ox6H7DP0OYbNnw5N8Q6SGxdqDbOJkBaYTr90L4OKJXdwtybDZDuXo9bTK5z8BAAD/&#10;/wMAUEsDBBQABgAIAAAAIQCfCgue2wAAAAYBAAAPAAAAZHJzL2Rvd25yZXYueG1sTI9BT4NAFITv&#10;Jv6HzTPx1i4QgxV5NKaNHjG2et+yr0DKviXsUqi/3u3JHiczmfkmX8+mE2caXGsZIV5GIIgrq1uu&#10;Eb7374sVCOcVa9VZJoQLOVgX93e5yrSd+IvOO1+LUMIuUwiN930mpasaMsotbU8cvKMdjPJBDrXU&#10;g5pCuelkEkWpNKrlsNConjYNVafdaBC29Vx+7jcfyc+ljLa/aTyadCoRHx/mt1cQnmb/H4YrfkCH&#10;IjAd7MjaiQ5hESchifAE4uqu4nDkgPAcvYAscnmLX/wBAAD//wMAUEsBAi0AFAAGAAgAAAAhALaD&#10;OJL+AAAA4QEAABMAAAAAAAAAAAAAAAAAAAAAAFtDb250ZW50X1R5cGVzXS54bWxQSwECLQAUAAYA&#10;CAAAACEAOP0h/9YAAACUAQAACwAAAAAAAAAAAAAAAAAvAQAAX3JlbHMvLnJlbHNQSwECLQAUAAYA&#10;CAAAACEAD9I8QsgCAAASBgAADgAAAAAAAAAAAAAAAAAuAgAAZHJzL2Uyb0RvYy54bWxQSwECLQAU&#10;AAYACAAAACEAnwoLntsAAAAGAQAADwAAAAAAAAAAAAAAAAAiBQAAZHJzL2Rvd25yZXYueG1sUEsF&#10;BgAAAAAEAAQA8wAAACoGAAAAAA==&#10;" fillcolor="#002060" strokecolor="#ededed [662]" strokeweight="1pt">
                      <v:stroke joinstyle="miter"/>
                      <v:textbox>
                        <w:txbxContent>
                          <w:p w14:paraId="085EEAAD" w14:textId="77777777" w:rsidR="00CD7DB0" w:rsidRPr="0077776C" w:rsidRDefault="00CD7DB0" w:rsidP="0077776C">
                            <w:pPr>
                              <w:jc w:val="center"/>
                              <w:rPr>
                                <w:color w:val="FFFFFF" w:themeColor="background1"/>
                                <w:sz w:val="20"/>
                                <w:lang w:val="es-ES"/>
                              </w:rPr>
                            </w:pPr>
                            <w:r w:rsidRPr="0077776C">
                              <w:rPr>
                                <w:color w:val="FFFFFF" w:themeColor="background1"/>
                                <w:sz w:val="18"/>
                                <w:lang w:val="es-ES"/>
                              </w:rPr>
                              <w:t>Graves atteintes aux droits humains</w:t>
                            </w:r>
                          </w:p>
                        </w:txbxContent>
                      </v:textbox>
                    </v:roundrect>
                  </w:pict>
                </mc:Fallback>
              </mc:AlternateContent>
            </w:r>
          </w:p>
        </w:tc>
        <w:tc>
          <w:tcPr>
            <w:tcW w:w="2599" w:type="pct"/>
            <w:shd w:val="clear" w:color="auto" w:fill="EDEDED" w:themeFill="accent3" w:themeFillTint="33"/>
            <w:vAlign w:val="center"/>
          </w:tcPr>
          <w:p w14:paraId="57C5691E" w14:textId="77777777" w:rsidR="0077776C" w:rsidRPr="003363E0" w:rsidRDefault="0077776C" w:rsidP="004A5E76">
            <w:pPr>
              <w:rPr>
                <w:sz w:val="18"/>
                <w:szCs w:val="18"/>
              </w:rPr>
            </w:pPr>
            <w:r w:rsidRPr="003363E0">
              <w:rPr>
                <w:sz w:val="18"/>
                <w:szCs w:val="18"/>
              </w:rPr>
              <w:t>Travail des enfanst et education / Travail forcé / Droits des femmes / Discrimination et diversité / Pratiques disciplinaires et violence</w:t>
            </w:r>
          </w:p>
          <w:p w14:paraId="4B5E811C" w14:textId="77777777" w:rsidR="0077776C" w:rsidRPr="003363E0" w:rsidRDefault="0077776C" w:rsidP="004A5E76">
            <w:pPr>
              <w:rPr>
                <w:sz w:val="18"/>
                <w:szCs w:val="18"/>
              </w:rPr>
            </w:pPr>
          </w:p>
        </w:tc>
      </w:tr>
      <w:tr w:rsidR="0077776C" w:rsidRPr="003363E0" w14:paraId="600DA6A7" w14:textId="77777777" w:rsidTr="0077776C">
        <w:trPr>
          <w:trHeight w:val="985"/>
        </w:trPr>
        <w:tc>
          <w:tcPr>
            <w:tcW w:w="260" w:type="pct"/>
            <w:shd w:val="clear" w:color="auto" w:fill="EDEDED" w:themeFill="accent3" w:themeFillTint="33"/>
          </w:tcPr>
          <w:p w14:paraId="293D6C5A" w14:textId="77777777" w:rsidR="0077776C" w:rsidRPr="003363E0" w:rsidRDefault="0077776C" w:rsidP="004A5E76">
            <w:pPr>
              <w:jc w:val="center"/>
            </w:pPr>
          </w:p>
        </w:tc>
        <w:tc>
          <w:tcPr>
            <w:tcW w:w="1174" w:type="pct"/>
            <w:gridSpan w:val="2"/>
            <w:vMerge/>
            <w:shd w:val="clear" w:color="auto" w:fill="EDEDED" w:themeFill="accent3" w:themeFillTint="33"/>
          </w:tcPr>
          <w:p w14:paraId="3472716B" w14:textId="77777777" w:rsidR="0077776C" w:rsidRPr="003363E0" w:rsidRDefault="0077776C" w:rsidP="004A5E76">
            <w:pPr>
              <w:jc w:val="center"/>
              <w:rPr>
                <w:sz w:val="18"/>
                <w:szCs w:val="18"/>
              </w:rPr>
            </w:pPr>
          </w:p>
        </w:tc>
        <w:tc>
          <w:tcPr>
            <w:tcW w:w="967" w:type="pct"/>
            <w:shd w:val="clear" w:color="auto" w:fill="EDEDED" w:themeFill="accent3" w:themeFillTint="33"/>
          </w:tcPr>
          <w:p w14:paraId="2575DC9B" w14:textId="77777777" w:rsidR="0077776C" w:rsidRPr="003363E0" w:rsidRDefault="0077776C" w:rsidP="004A5E76">
            <w:pPr>
              <w:jc w:val="center"/>
              <w:rPr>
                <w:noProof/>
                <w:sz w:val="18"/>
                <w:szCs w:val="18"/>
              </w:rPr>
            </w:pPr>
            <w:r>
              <w:rPr>
                <w:noProof/>
                <w:sz w:val="18"/>
                <w:szCs w:val="18"/>
                <w:lang w:val="en-US" w:eastAsia="en-US" w:bidi="ar-SA"/>
              </w:rPr>
              <mc:AlternateContent>
                <mc:Choice Requires="wps">
                  <w:drawing>
                    <wp:anchor distT="0" distB="0" distL="114300" distR="114300" simplePos="0" relativeHeight="251698176" behindDoc="0" locked="0" layoutInCell="1" allowOverlap="1" wp14:anchorId="428B2685" wp14:editId="6F519208">
                      <wp:simplePos x="0" y="0"/>
                      <wp:positionH relativeFrom="column">
                        <wp:posOffset>1137449</wp:posOffset>
                      </wp:positionH>
                      <wp:positionV relativeFrom="paragraph">
                        <wp:posOffset>314999</wp:posOffset>
                      </wp:positionV>
                      <wp:extent cx="140677" cy="2233"/>
                      <wp:effectExtent l="0" t="0" r="31115" b="36195"/>
                      <wp:wrapNone/>
                      <wp:docPr id="60" name="Conector recto 60"/>
                      <wp:cNvGraphicFramePr/>
                      <a:graphic xmlns:a="http://schemas.openxmlformats.org/drawingml/2006/main">
                        <a:graphicData uri="http://schemas.microsoft.com/office/word/2010/wordprocessingShape">
                          <wps:wsp>
                            <wps:cNvCnPr/>
                            <wps:spPr>
                              <a:xfrm>
                                <a:off x="0" y="0"/>
                                <a:ext cx="140677" cy="2233"/>
                              </a:xfrm>
                              <a:prstGeom prst="line">
                                <a:avLst/>
                              </a:prstGeom>
                            </wps:spPr>
                            <wps:style>
                              <a:lnRef idx="3">
                                <a:schemeClr val="accent3"/>
                              </a:lnRef>
                              <a:fillRef idx="0">
                                <a:schemeClr val="accent3"/>
                              </a:fillRef>
                              <a:effectRef idx="2">
                                <a:schemeClr val="accent3"/>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8E51BA9" id="Conector recto 60" o:spid="_x0000_s1026" style="position:absolute;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89.55pt,24.8pt" to="100.65pt,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0N8kuQEAAMMDAAAOAAAAZHJzL2Uyb0RvYy54bWysU9uK2zAQfS/sPwi9b+w4JVtMnH3I0r6U&#10;NvTyAVp5FAt0Y6TGzt93JCfe0hYWSl8kSzPnzJyj8e5xsoadAaP2ruPrVc0ZOOl77U4d//7t/f07&#10;zmISrhfGO+j4BSJ/3N+92Y2hhcYP3vSAjEhcbMfQ8SGl0FZVlANYEVc+gKOg8mhFoiOeqh7FSOzW&#10;VE1db6vRYx/QS4iRbp/mIN8XfqVAps9KRUjMdJx6S2XFsj7ntdrvRHtCEQYtr22If+jCCu2o6EL1&#10;JJJgP1D/QWW1RB+9SivpbeWV0hKKBlKzrn9T83UQAYoWMieGxab4/2jlp/MRme47viV7nLD0Rgd6&#10;KZk8MswbowC5NIbYUvLBHfF6iuGIWfKk0OadxLCpOHtZnIUpMUmX67f19uGBM0mhptlsMmP1Ag0Y&#10;0wfwluWPjhvtsmzRivPHmObUWwrhcitz8fKVLgZysnFfQJEUKrcp6DJEcDDIzoKeX0gJLt1Kl+wM&#10;U9qYBVi/DrzmZyiUAVvAzevgBVEqe5cWsNXO498I0rS+uqXm/JsDs+5swbPvL+VZijU0KcXc61Tn&#10;Ufz1XOAv/97+JwAAAP//AwBQSwMEFAAGAAgAAAAhAAoTNnPeAAAACQEAAA8AAABkcnMvZG93bnJl&#10;di54bWxMjzFPwzAQhXck/oN1SGzUTqFNG+JUFIkBiYXA0NGNjyQQnyPbbcK/55hgfLpP731X7mY3&#10;iDOG2HvSkC0UCKTG255aDe9vTzcbEDEZsmbwhBq+McKuurwoTWH9RK94rlMruIRiYTR0KY2FlLHp&#10;0Jm48CMS3z58cCZxDK20wUxc7ga5VGotnemJFzoz4mOHzVd9chrC4dM9p3Z1mMZuv3/JpzyrN0Hr&#10;66v54R5Ewjn9wfCrz+pQsdPRn8hGMXDOtxmjGu62axAMLFV2C+KoYaUUyKqU/z+ofgAAAP//AwBQ&#10;SwECLQAUAAYACAAAACEAtoM4kv4AAADhAQAAEwAAAAAAAAAAAAAAAAAAAAAAW0NvbnRlbnRfVHlw&#10;ZXNdLnhtbFBLAQItABQABgAIAAAAIQA4/SH/1gAAAJQBAAALAAAAAAAAAAAAAAAAAC8BAABfcmVs&#10;cy8ucmVsc1BLAQItABQABgAIAAAAIQCD0N8kuQEAAMMDAAAOAAAAAAAAAAAAAAAAAC4CAABkcnMv&#10;ZTJvRG9jLnhtbFBLAQItABQABgAIAAAAIQAKEzZz3gAAAAkBAAAPAAAAAAAAAAAAAAAAABMEAABk&#10;cnMvZG93bnJldi54bWxQSwUGAAAAAAQABADzAAAAHgUAAAAA&#10;" strokecolor="#a5a5a5 [3206]" strokeweight="1.5pt">
                      <v:stroke joinstyle="miter"/>
                    </v:line>
                  </w:pict>
                </mc:Fallback>
              </mc:AlternateContent>
            </w:r>
            <w:r w:rsidRPr="000502F8">
              <w:rPr>
                <w:noProof/>
                <w:sz w:val="18"/>
                <w:szCs w:val="18"/>
                <w:lang w:val="en-US" w:eastAsia="en-US" w:bidi="ar-SA"/>
              </w:rPr>
              <mc:AlternateContent>
                <mc:Choice Requires="wps">
                  <w:drawing>
                    <wp:anchor distT="0" distB="0" distL="114300" distR="114300" simplePos="0" relativeHeight="251661312" behindDoc="0" locked="0" layoutInCell="1" allowOverlap="1" wp14:anchorId="275C3551" wp14:editId="17763A5F">
                      <wp:simplePos x="0" y="0"/>
                      <wp:positionH relativeFrom="column">
                        <wp:posOffset>-17217</wp:posOffset>
                      </wp:positionH>
                      <wp:positionV relativeFrom="paragraph">
                        <wp:posOffset>102235</wp:posOffset>
                      </wp:positionV>
                      <wp:extent cx="1155065" cy="448310"/>
                      <wp:effectExtent l="0" t="0" r="26035" b="27940"/>
                      <wp:wrapNone/>
                      <wp:docPr id="35" name="Rectángulo redondeado 35"/>
                      <wp:cNvGraphicFramePr/>
                      <a:graphic xmlns:a="http://schemas.openxmlformats.org/drawingml/2006/main">
                        <a:graphicData uri="http://schemas.microsoft.com/office/word/2010/wordprocessingShape">
                          <wps:wsp>
                            <wps:cNvSpPr/>
                            <wps:spPr>
                              <a:xfrm>
                                <a:off x="0" y="0"/>
                                <a:ext cx="1155065" cy="448310"/>
                              </a:xfrm>
                              <a:prstGeom prst="roundRect">
                                <a:avLst/>
                              </a:prstGeom>
                              <a:solidFill>
                                <a:srgbClr val="002060"/>
                              </a:solidFill>
                              <a:ln>
                                <a:solidFill>
                                  <a:schemeClr val="accent3">
                                    <a:lumMod val="20000"/>
                                    <a:lumOff val="80000"/>
                                  </a:schemeClr>
                                </a:solidFill>
                              </a:ln>
                            </wps:spPr>
                            <wps:style>
                              <a:lnRef idx="2">
                                <a:schemeClr val="accent5">
                                  <a:shade val="50000"/>
                                </a:schemeClr>
                              </a:lnRef>
                              <a:fillRef idx="1">
                                <a:schemeClr val="accent5"/>
                              </a:fillRef>
                              <a:effectRef idx="0">
                                <a:schemeClr val="accent5"/>
                              </a:effectRef>
                              <a:fontRef idx="minor">
                                <a:schemeClr val="lt1"/>
                              </a:fontRef>
                            </wps:style>
                            <wps:txbx>
                              <w:txbxContent>
                                <w:p w14:paraId="3C5D9B48" w14:textId="77777777" w:rsidR="00CD7DB0" w:rsidRPr="0077776C" w:rsidRDefault="00CD7DB0" w:rsidP="0077776C">
                                  <w:pPr>
                                    <w:jc w:val="center"/>
                                    <w:rPr>
                                      <w:color w:val="FFFFFF" w:themeColor="background1"/>
                                      <w:sz w:val="18"/>
                                    </w:rPr>
                                  </w:pPr>
                                  <w:r w:rsidRPr="0077776C">
                                    <w:rPr>
                                      <w:color w:val="FFFFFF" w:themeColor="background1"/>
                                      <w:sz w:val="18"/>
                                    </w:rPr>
                                    <w:t>Termes de l'embauch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w14:anchorId="275C3551" id="Rectángulo redondeado 35" o:spid="_x0000_s1031" style="position:absolute;left:0;text-align:left;margin-left:-1.35pt;margin-top:8.05pt;width:90.95pt;height:35.3pt;z-index:251661312;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I0sKygIAABIGAAAOAAAAZHJzL2Uyb0RvYy54bWysVF9v0zAQf0fiO1h+Z0m6dpRq6VRtGkIa&#10;27QN7dl17DaS4zO207R8Gz4LX4yznWZlGyAhXhLfv9+df76707Nto8hGWFeDLmlxlFMiNIeq1quS&#10;fnm4fDelxHmmK6ZAi5LuhKNn87dvTjszEyNYg6qEJQii3awzJV17b2ZZ5vhaNMwdgREajRJswzyK&#10;dpVVlnWI3qhslOcnWQe2Mha4cA61F8lI5xFfSsH9jZROeKJKirX5+LXxuwzfbH7KZivLzLrmfRns&#10;H6poWK0x6QB1wTwjra1fQDU1t+BA+iMOTQZS1lzEO+BtivzZbe7XzIh4FyTHmYEm9/9g+fXm1pK6&#10;KunxhBLNGnyjO2Ttx3e9ahUQKyrQlWAVEHRAtjrjZhh0b25tLzk8hqtvpW3CHy9FtpHh3cCw2HrC&#10;UVkUk0l+gpk42sbj6XERnyB7ijbW+Y8CGhIOJbXQ6ioUFNllmyvnMS367/1CRgeqri5rpaJgV8tz&#10;ZcmGhSfPR/nJPsUvbkq/jAxNJ4ZYxrnQ/jgmVm3zGaqEiW2X942DamyvpJ7u1VhcbN+AFEs9yIu2&#10;kDgLLCbe4snvlAjlKH0nJL4GMjWKeQeglCOVNEmmNatEUk9+mzoCBmSJ7AzYxZ+wE729fwgVcYyG&#10;4PzvwUNEzAzaD8FNrcG+BqB8EboL+ZHJf09Soiaw5LfLbezUoQ+XUO2wey2ksXaGX9bYNVfM+Vtm&#10;cY5x4nE3+Rv8SAVdSaE/UbIG++01ffDH8UIrJR3uhZK6ry2zghL1SePgfSjG47BIojCevB+hYA8t&#10;y0OLbptzwD4scAsaHo/B36v9UVpoHnGFLUJWNDHNMXdJubd74dynfYVLkIvFIrrh8jDMX+l7wwN4&#10;4DkMxMP2kVnTj47HobuG/Q5hs2fDk3xDpIZF60HWcbIC04nX/gVw8cR36Zdk2GyHcvR6WuXznwAA&#10;AP//AwBQSwMEFAAGAAgAAAAhAORKav/cAAAACAEAAA8AAABkcnMvZG93bnJldi54bWxMj81ugzAQ&#10;hO+R+g7WVuotMXAwCcVEVaL2SNX83B28BVS8RtgE0qevc2qOszOa+TbfzqZjVxxca0lCvIqAIVVW&#10;t1RLOB3fl2tgzivSqrOEEm7oYFs8LXKVaTvRF14PvmahhFymJDTe9xnnrmrQKLeyPVLwvu1glA9y&#10;qLke1BTKTceTKBLcqJbCQqN63DVY/RxGI2Ffz+XncfeRnG9ltP8V8WjEVEr58jy/vQLzOPv/MNzx&#10;AzoUgeliR9KOdRKWSRqS4S5iYHc/3STALhLWIgVe5PzxgeIPAAD//wMAUEsBAi0AFAAGAAgAAAAh&#10;ALaDOJL+AAAA4QEAABMAAAAAAAAAAAAAAAAAAAAAAFtDb250ZW50X1R5cGVzXS54bWxQSwECLQAU&#10;AAYACAAAACEAOP0h/9YAAACUAQAACwAAAAAAAAAAAAAAAAAvAQAAX3JlbHMvLnJlbHNQSwECLQAU&#10;AAYACAAAACEAiCNLCsoCAAASBgAADgAAAAAAAAAAAAAAAAAuAgAAZHJzL2Uyb0RvYy54bWxQSwEC&#10;LQAUAAYACAAAACEA5Epq/9wAAAAIAQAADwAAAAAAAAAAAAAAAAAkBQAAZHJzL2Rvd25yZXYueG1s&#10;UEsFBgAAAAAEAAQA8wAAAC0GAAAAAA==&#10;" fillcolor="#002060" strokecolor="#ededed [662]" strokeweight="1pt">
                      <v:stroke joinstyle="miter"/>
                      <v:textbox>
                        <w:txbxContent>
                          <w:p w14:paraId="3C5D9B48" w14:textId="77777777" w:rsidR="00CD7DB0" w:rsidRPr="0077776C" w:rsidRDefault="00CD7DB0" w:rsidP="0077776C">
                            <w:pPr>
                              <w:jc w:val="center"/>
                              <w:rPr>
                                <w:color w:val="FFFFFF" w:themeColor="background1"/>
                                <w:sz w:val="18"/>
                              </w:rPr>
                            </w:pPr>
                            <w:r w:rsidRPr="0077776C">
                              <w:rPr>
                                <w:color w:val="FFFFFF" w:themeColor="background1"/>
                                <w:sz w:val="18"/>
                              </w:rPr>
                              <w:t>Termes de l'embauche</w:t>
                            </w:r>
                          </w:p>
                        </w:txbxContent>
                      </v:textbox>
                    </v:roundrect>
                  </w:pict>
                </mc:Fallback>
              </mc:AlternateContent>
            </w:r>
          </w:p>
        </w:tc>
        <w:tc>
          <w:tcPr>
            <w:tcW w:w="2599" w:type="pct"/>
            <w:shd w:val="clear" w:color="auto" w:fill="EDEDED" w:themeFill="accent3" w:themeFillTint="33"/>
            <w:vAlign w:val="center"/>
          </w:tcPr>
          <w:p w14:paraId="359CEBC5" w14:textId="77777777" w:rsidR="0077776C" w:rsidRPr="003363E0" w:rsidRDefault="0077776C" w:rsidP="004A5E76">
            <w:pPr>
              <w:rPr>
                <w:sz w:val="18"/>
                <w:szCs w:val="18"/>
              </w:rPr>
            </w:pPr>
            <w:r w:rsidRPr="003363E0">
              <w:rPr>
                <w:sz w:val="18"/>
                <w:szCs w:val="18"/>
              </w:rPr>
              <w:t>Amélioration continue / Contrat de travail et drioits du travail / Modalités de l’embauche / Rémunération et registre des employés / Horaires de travail et repos / Droit aux congés / Assurance sociale / Licenciements / Libert</w:t>
            </w:r>
            <w:r>
              <w:rPr>
                <w:sz w:val="18"/>
                <w:szCs w:val="18"/>
              </w:rPr>
              <w:t>é d’association et négociations collectives / Communication et réclamations</w:t>
            </w:r>
          </w:p>
        </w:tc>
      </w:tr>
      <w:tr w:rsidR="0077776C" w:rsidRPr="000C0AD6" w14:paraId="0DFBA1D1" w14:textId="77777777" w:rsidTr="0077776C">
        <w:trPr>
          <w:trHeight w:val="1417"/>
        </w:trPr>
        <w:tc>
          <w:tcPr>
            <w:tcW w:w="260" w:type="pct"/>
            <w:shd w:val="clear" w:color="auto" w:fill="EDEDED" w:themeFill="accent3" w:themeFillTint="33"/>
          </w:tcPr>
          <w:p w14:paraId="06BF3674" w14:textId="77777777" w:rsidR="0077776C" w:rsidRPr="003363E0" w:rsidRDefault="0077776C" w:rsidP="004A5E76">
            <w:pPr>
              <w:jc w:val="center"/>
            </w:pPr>
            <w:r>
              <w:rPr>
                <w:noProof/>
                <w:lang w:val="en-US" w:eastAsia="en-US" w:bidi="ar-SA"/>
              </w:rPr>
              <mc:AlternateContent>
                <mc:Choice Requires="wps">
                  <w:drawing>
                    <wp:anchor distT="0" distB="0" distL="114300" distR="114300" simplePos="0" relativeHeight="251667456" behindDoc="0" locked="0" layoutInCell="1" allowOverlap="1" wp14:anchorId="2DAA0F1A" wp14:editId="701221F3">
                      <wp:simplePos x="0" y="0"/>
                      <wp:positionH relativeFrom="column">
                        <wp:posOffset>-2810384</wp:posOffset>
                      </wp:positionH>
                      <wp:positionV relativeFrom="paragraph">
                        <wp:posOffset>2463622</wp:posOffset>
                      </wp:positionV>
                      <wp:extent cx="5917721" cy="284672"/>
                      <wp:effectExtent l="0" t="2857" r="23177" b="23178"/>
                      <wp:wrapNone/>
                      <wp:docPr id="18" name="Rectángulo 18"/>
                      <wp:cNvGraphicFramePr/>
                      <a:graphic xmlns:a="http://schemas.openxmlformats.org/drawingml/2006/main">
                        <a:graphicData uri="http://schemas.microsoft.com/office/word/2010/wordprocessingShape">
                          <wps:wsp>
                            <wps:cNvSpPr/>
                            <wps:spPr>
                              <a:xfrm rot="16200000">
                                <a:off x="0" y="0"/>
                                <a:ext cx="5917721" cy="284672"/>
                              </a:xfrm>
                              <a:prstGeom prst="rect">
                                <a:avLst/>
                              </a:prstGeom>
                              <a:solidFill>
                                <a:schemeClr val="accent3">
                                  <a:lumMod val="20000"/>
                                  <a:lumOff val="80000"/>
                                </a:schemeClr>
                              </a:solidFill>
                              <a:ln>
                                <a:solidFill>
                                  <a:schemeClr val="accent3">
                                    <a:lumMod val="20000"/>
                                    <a:lumOff val="8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E1AE7FA" w14:textId="77777777" w:rsidR="00CD7DB0" w:rsidRPr="00E30703" w:rsidRDefault="00CD7DB0" w:rsidP="0077776C">
                                  <w:pPr>
                                    <w:jc w:val="center"/>
                                    <w:rPr>
                                      <w:color w:val="000000" w:themeColor="text1"/>
                                      <w:sz w:val="24"/>
                                    </w:rPr>
                                  </w:pPr>
                                  <w:r>
                                    <w:rPr>
                                      <w:color w:val="000000" w:themeColor="text1"/>
                                      <w:sz w:val="24"/>
                                    </w:rPr>
                                    <w:t>Exigences De Durabilité d</w:t>
                                  </w:r>
                                  <w:r w:rsidRPr="00E30703">
                                    <w:rPr>
                                      <w:color w:val="000000" w:themeColor="text1"/>
                                      <w:sz w:val="24"/>
                                    </w:rPr>
                                    <w:t>ans L'activité Miniè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DAA0F1A" id="Rectángulo 18" o:spid="_x0000_s1032" style="position:absolute;left:0;text-align:left;margin-left:-221.3pt;margin-top:194pt;width:465.95pt;height:22.4pt;rotation:-90;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rVfuwQIAAE8GAAAOAAAAZHJzL2Uyb0RvYy54bWzEVc1u2zAMvg/YOwi6r46zNGmDOkXQosOA&#10;ri3aDj0rshwbkERNUmJnb7Nn2YuNkhw369rLMGA5GBJJfSQ//uTsvFOSbIV1DeiC5kcjSoTmUDZ6&#10;XdCvj1cfTihxnumSSdCioDvh6Pni/buz1szFGGqQpbAEQbSbt6agtfdmnmWO10IxdwRGaFRWYBXz&#10;eLXrrLSsRXQls/FoNM1asKWxwIVzKL1MSrqI+FUluL+tKic8kQXF2Hz82vhdhW+2OGPztWWmbngf&#10;BvuLKBRrNDodoC6ZZ2Rjmz+gVMMtOKj8EQeVQVU1XMQcMJt89CKbh5oZEXNBcpwZaHL/DpbfbO8s&#10;aUqsHVZKM4U1ukfWfv7Q640EglKkqDVujpYP5s72N4fHkG9XWUUsIK/5FOuBv0gDJka6yPJuYFl0&#10;nnAUHp/ms9k4p4Sjbnwymc7GwUeWwAKosc5/EqBIOBTUYjwRlW2vnU+me5Ng7kA25VUjZbyEzhEX&#10;0pItw5ozzoX2H+NzuVFfoEzyGGuqPoqxR5L4JGaQXMQeDEgxtt+cSP0//CJDwXEWqpH4jye/kyKE&#10;I/W9qLCUSPE45jskcEhFnlQ1K0USH7+ZcgQMyBVyO2D3AK/RnPd17O3DUxFncHicuuONwBLtw4vo&#10;GbQfHqtGg30tM+kHz8l+T1KiJrDku1UX23waYgySFZQ7bP3Yu7gZnOFXDbbbNXP+jllcAijExeZv&#10;8VNJaAsK/YmSGuz31+TBHmcTtZS0uFQK6r5tmBWUyM8ap/Y0n0zCFoqXyfFsjBd7qFkdavRGXQD2&#10;MI4KRhePwd7L/bGyoJ5w/y2DV1QxzdF3Qbm3+8uFT8sONygXy2U0w81jmL/WD4YH8MBzGKfH7olZ&#10;08+cx2m9gf0CYvMXo5dsw0sNy42Hqolz+cxrXwHcWnF6+g0b1uLhPVo9/w8sfgEAAP//AwBQSwME&#10;FAAGAAgAAAAhANsRr2ndAAAACAEAAA8AAABkcnMvZG93bnJldi54bWxMj8tOwzAQRfdI/IM1SOxa&#10;h0dCFOJUvLpArBpKu3XtIYmIx1HsNuHvGVawvLqjO+eUq9n14oRj6DwpuFomIJCMtx01Crbv60UO&#10;IkRNVveeUME3BlhV52elLqyfaIOnOjaCRygUWkEb41BIGUyLToelH5C4+/Sj05Hj2Eg76onHXS+v&#10;kySTTnfEH1o94FOL5qs+OgX755fHj2A2pqa39c5up5xeQ1Dq8mJ+uAcRcY5/x/CLz+hQMdPBH8kG&#10;0XNmk6hgkaYZCO5vUzY5KMjvshuQVSn/C1Q/AAAA//8DAFBLAQItABQABgAIAAAAIQC2gziS/gAA&#10;AOEBAAATAAAAAAAAAAAAAAAAAAAAAABbQ29udGVudF9UeXBlc10ueG1sUEsBAi0AFAAGAAgAAAAh&#10;ADj9If/WAAAAlAEAAAsAAAAAAAAAAAAAAAAALwEAAF9yZWxzLy5yZWxzUEsBAi0AFAAGAAgAAAAh&#10;ALqtV+7BAgAATwYAAA4AAAAAAAAAAAAAAAAALgIAAGRycy9lMm9Eb2MueG1sUEsBAi0AFAAGAAgA&#10;AAAhANsRr2ndAAAACAEAAA8AAAAAAAAAAAAAAAAAGwUAAGRycy9kb3ducmV2LnhtbFBLBQYAAAAA&#10;BAAEAPMAAAAlBgAAAAA=&#10;" fillcolor="#ededed [662]" strokecolor="#ededed [662]" strokeweight="1pt">
                      <v:textbox>
                        <w:txbxContent>
                          <w:p w14:paraId="6E1AE7FA" w14:textId="77777777" w:rsidR="00CD7DB0" w:rsidRPr="00E30703" w:rsidRDefault="00CD7DB0" w:rsidP="0077776C">
                            <w:pPr>
                              <w:jc w:val="center"/>
                              <w:rPr>
                                <w:color w:val="000000" w:themeColor="text1"/>
                                <w:sz w:val="24"/>
                              </w:rPr>
                            </w:pPr>
                            <w:r>
                              <w:rPr>
                                <w:color w:val="000000" w:themeColor="text1"/>
                                <w:sz w:val="24"/>
                              </w:rPr>
                              <w:t>Exigences De Durabilité d</w:t>
                            </w:r>
                            <w:r w:rsidRPr="00E30703">
                              <w:rPr>
                                <w:color w:val="000000" w:themeColor="text1"/>
                                <w:sz w:val="24"/>
                              </w:rPr>
                              <w:t>ans L'activité Minière</w:t>
                            </w:r>
                          </w:p>
                        </w:txbxContent>
                      </v:textbox>
                    </v:rect>
                  </w:pict>
                </mc:Fallback>
              </mc:AlternateContent>
            </w:r>
          </w:p>
        </w:tc>
        <w:tc>
          <w:tcPr>
            <w:tcW w:w="1174" w:type="pct"/>
            <w:gridSpan w:val="2"/>
            <w:vMerge/>
            <w:shd w:val="clear" w:color="auto" w:fill="EDEDED" w:themeFill="accent3" w:themeFillTint="33"/>
          </w:tcPr>
          <w:p w14:paraId="7098B530" w14:textId="77777777" w:rsidR="0077776C" w:rsidRPr="003363E0" w:rsidRDefault="0077776C" w:rsidP="004A5E76">
            <w:pPr>
              <w:jc w:val="center"/>
              <w:rPr>
                <w:sz w:val="18"/>
                <w:szCs w:val="18"/>
              </w:rPr>
            </w:pPr>
          </w:p>
        </w:tc>
        <w:tc>
          <w:tcPr>
            <w:tcW w:w="967" w:type="pct"/>
            <w:shd w:val="clear" w:color="auto" w:fill="EDEDED" w:themeFill="accent3" w:themeFillTint="33"/>
          </w:tcPr>
          <w:p w14:paraId="2D6BE35B" w14:textId="77777777" w:rsidR="0077776C" w:rsidRPr="003363E0" w:rsidRDefault="0077776C" w:rsidP="004A5E76">
            <w:pPr>
              <w:jc w:val="center"/>
              <w:rPr>
                <w:noProof/>
                <w:sz w:val="18"/>
                <w:szCs w:val="18"/>
              </w:rPr>
            </w:pPr>
            <w:r>
              <w:rPr>
                <w:noProof/>
                <w:sz w:val="18"/>
                <w:szCs w:val="18"/>
                <w:lang w:val="en-US" w:eastAsia="en-US" w:bidi="ar-SA"/>
              </w:rPr>
              <mc:AlternateContent>
                <mc:Choice Requires="wps">
                  <w:drawing>
                    <wp:anchor distT="0" distB="0" distL="114300" distR="114300" simplePos="0" relativeHeight="251699200" behindDoc="0" locked="0" layoutInCell="1" allowOverlap="1" wp14:anchorId="02AD4863" wp14:editId="4CBEC106">
                      <wp:simplePos x="0" y="0"/>
                      <wp:positionH relativeFrom="column">
                        <wp:posOffset>1150512</wp:posOffset>
                      </wp:positionH>
                      <wp:positionV relativeFrom="paragraph">
                        <wp:posOffset>326282</wp:posOffset>
                      </wp:positionV>
                      <wp:extent cx="155275" cy="0"/>
                      <wp:effectExtent l="0" t="0" r="35560" b="19050"/>
                      <wp:wrapNone/>
                      <wp:docPr id="61" name="Conector recto 61"/>
                      <wp:cNvGraphicFramePr/>
                      <a:graphic xmlns:a="http://schemas.openxmlformats.org/drawingml/2006/main">
                        <a:graphicData uri="http://schemas.microsoft.com/office/word/2010/wordprocessingShape">
                          <wps:wsp>
                            <wps:cNvCnPr/>
                            <wps:spPr>
                              <a:xfrm>
                                <a:off x="0" y="0"/>
                                <a:ext cx="155275" cy="0"/>
                              </a:xfrm>
                              <a:prstGeom prst="line">
                                <a:avLst/>
                              </a:prstGeom>
                            </wps:spPr>
                            <wps:style>
                              <a:lnRef idx="3">
                                <a:schemeClr val="accent3"/>
                              </a:lnRef>
                              <a:fillRef idx="0">
                                <a:schemeClr val="accent3"/>
                              </a:fillRef>
                              <a:effectRef idx="2">
                                <a:schemeClr val="accent3"/>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C82F500" id="Conector recto 61" o:spid="_x0000_s1026" style="position:absolute;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90.6pt,25.7pt" to="102.85pt,25.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jdc9uQEAAMADAAAOAAAAZHJzL2Uyb0RvYy54bWysU02PEzEMvSPxH6Lc6bRddUGjTvfQFVwQ&#10;VHz8gGzG6URK4sgJnem/x0nbWQRIKyEuyTj2s/2ePduHyTtxAkoWQydXi6UUEDT2Nhw7+f3b+zfv&#10;pEhZhV45DNDJMyT5sHv9ajvGFtY4oOuBBCcJqR1jJ4ecY9s0SQ/gVVpghMBOg+RVZpOOTU9q5Oze&#10;Nevl8r4ZkfpIqCElfn28OOWu5jcGdP5sTIIsXCe5t1xPqudTOZvdVrVHUnGw+tqG+ocuvLKBi86p&#10;HlVW4gfZP1J5qwkTmrzQ6Bs0xmqoHJjNavkbm6+DilC5sDgpzjKl/5dWfzodSNi+k/crKYLyPKM9&#10;T0pnJEHlEuxglcaYWg7ehwNdrRQPVChPhny5mYyYqrLnWVmYstD8uNps1m83Uuibq3nGRUr5A6AX&#10;5aOTzobCWbXq9DFlrsWhtxA2Sh+XyvUrnx2UYBe+gGEeXOuuousGwd6ROCmevdIaQr4rTDhfjS4w&#10;Y52bgcuXgdf4AoW6XTN4/TJ4RtTKGPIM9jYg/S1Bnqr43LK5xN8UuPAuEjxhf64zqdLwmlSG15Uu&#10;e/irXeHPP97uJwAAAP//AwBQSwMEFAAGAAgAAAAhAMtILLbcAAAACQEAAA8AAABkcnMvZG93bnJl&#10;di54bWxMj8FOhDAQhu8mvkMzJt7cAhEhSNm4Jh5MvIge9tilI6B0Strugm/vGA/u8Z/58s839Xa1&#10;kzihD6MjBekmAYHUOTNSr+D97emmBBGiJqMnR6jgGwNsm8uLWlfGLfSKpzb2gksoVFrBEONcSRm6&#10;Aa0OGzcj8e7DeasjR99L4/XC5XaSWZLcSatH4guDnvFxwO6rPVoFfv9pn2Of75d52O1eiqVI29Ir&#10;dX21PtyDiLjGfxh+9VkdGnY6uCOZICbOZZoxqiBPb0EwkCV5AeLwN5BNLc8/aH4AAAD//wMAUEsB&#10;Ai0AFAAGAAgAAAAhALaDOJL+AAAA4QEAABMAAAAAAAAAAAAAAAAAAAAAAFtDb250ZW50X1R5cGVz&#10;XS54bWxQSwECLQAUAAYACAAAACEAOP0h/9YAAACUAQAACwAAAAAAAAAAAAAAAAAvAQAAX3JlbHMv&#10;LnJlbHNQSwECLQAUAAYACAAAACEA+Y3XPbkBAADAAwAADgAAAAAAAAAAAAAAAAAuAgAAZHJzL2Uy&#10;b0RvYy54bWxQSwECLQAUAAYACAAAACEAy0gsttwAAAAJAQAADwAAAAAAAAAAAAAAAAATBAAAZHJz&#10;L2Rvd25yZXYueG1sUEsFBgAAAAAEAAQA8wAAABwFAAAAAA==&#10;" strokecolor="#a5a5a5 [3206]" strokeweight="1.5pt">
                      <v:stroke joinstyle="miter"/>
                    </v:line>
                  </w:pict>
                </mc:Fallback>
              </mc:AlternateContent>
            </w:r>
            <w:r w:rsidRPr="000502F8">
              <w:rPr>
                <w:noProof/>
                <w:sz w:val="18"/>
                <w:szCs w:val="18"/>
                <w:lang w:val="en-US" w:eastAsia="en-US" w:bidi="ar-SA"/>
              </w:rPr>
              <mc:AlternateContent>
                <mc:Choice Requires="wps">
                  <w:drawing>
                    <wp:anchor distT="0" distB="0" distL="114300" distR="114300" simplePos="0" relativeHeight="251662336" behindDoc="0" locked="0" layoutInCell="1" allowOverlap="1" wp14:anchorId="4CFFF2D3" wp14:editId="12136BDC">
                      <wp:simplePos x="0" y="0"/>
                      <wp:positionH relativeFrom="column">
                        <wp:posOffset>-11933</wp:posOffset>
                      </wp:positionH>
                      <wp:positionV relativeFrom="paragraph">
                        <wp:posOffset>121920</wp:posOffset>
                      </wp:positionV>
                      <wp:extent cx="1155065" cy="448310"/>
                      <wp:effectExtent l="0" t="0" r="26035" b="27940"/>
                      <wp:wrapNone/>
                      <wp:docPr id="34" name="Rectángulo redondeado 34"/>
                      <wp:cNvGraphicFramePr/>
                      <a:graphic xmlns:a="http://schemas.openxmlformats.org/drawingml/2006/main">
                        <a:graphicData uri="http://schemas.microsoft.com/office/word/2010/wordprocessingShape">
                          <wps:wsp>
                            <wps:cNvSpPr/>
                            <wps:spPr>
                              <a:xfrm>
                                <a:off x="0" y="0"/>
                                <a:ext cx="1155065" cy="448310"/>
                              </a:xfrm>
                              <a:prstGeom prst="roundRect">
                                <a:avLst/>
                              </a:prstGeom>
                              <a:solidFill>
                                <a:srgbClr val="002060"/>
                              </a:solidFill>
                              <a:ln>
                                <a:solidFill>
                                  <a:schemeClr val="accent3">
                                    <a:lumMod val="20000"/>
                                    <a:lumOff val="80000"/>
                                  </a:schemeClr>
                                </a:solidFill>
                              </a:ln>
                            </wps:spPr>
                            <wps:style>
                              <a:lnRef idx="2">
                                <a:schemeClr val="accent5">
                                  <a:shade val="50000"/>
                                </a:schemeClr>
                              </a:lnRef>
                              <a:fillRef idx="1">
                                <a:schemeClr val="accent5"/>
                              </a:fillRef>
                              <a:effectRef idx="0">
                                <a:schemeClr val="accent5"/>
                              </a:effectRef>
                              <a:fontRef idx="minor">
                                <a:schemeClr val="lt1"/>
                              </a:fontRef>
                            </wps:style>
                            <wps:txbx>
                              <w:txbxContent>
                                <w:p w14:paraId="19426552" w14:textId="77777777" w:rsidR="00CD7DB0" w:rsidRPr="0077776C" w:rsidRDefault="00CD7DB0" w:rsidP="0077776C">
                                  <w:pPr>
                                    <w:jc w:val="center"/>
                                    <w:rPr>
                                      <w:color w:val="FFFFFF" w:themeColor="background1"/>
                                      <w:sz w:val="18"/>
                                      <w:lang w:val="es-ES"/>
                                    </w:rPr>
                                  </w:pPr>
                                  <w:r w:rsidRPr="0077776C">
                                    <w:rPr>
                                      <w:color w:val="FFFFFF" w:themeColor="background1"/>
                                      <w:sz w:val="18"/>
                                      <w:lang w:val="es-ES"/>
                                    </w:rPr>
                                    <w:t>Santé et sécurité au travai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w14:anchorId="4CFFF2D3" id="Rectángulo redondeado 34" o:spid="_x0000_s1033" style="position:absolute;left:0;text-align:left;margin-left:-.95pt;margin-top:9.6pt;width:90.95pt;height:35.3pt;z-index:251662336;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qKWtywIAABIGAAAOAAAAZHJzL2Uyb0RvYy54bWysVF9P2zAQf5+072D5fSQpLbCKFFUgpkkM&#10;EDDx7Dp2G8nxebbbtPs2+yx8sZ3tJHTANmnaS+L797vzz3d3erZtFNkI62rQJS0OckqE5lDVelnS&#10;rw+XH04ocZ7piinQoqQ74ejZ7P2709ZMxQhWoCphCYJoN21NSVfem2mWOb4SDXMHYIRGowTbMI+i&#10;XWaVZS2iNyob5flR1oKtjAUunEPtRTLSWcSXUnB/I6UTnqiSYm0+fm38LsI3m52y6dIys6p5Vwb7&#10;hyoaVmtMOkBdMM/I2tavoJqaW3Ag/QGHJgMpay7iHfA2Rf7iNvcrZkS8C5LjzECT+3+w/Hpza0ld&#10;lfRwTIlmDb7RHbL29EMv1wqIFRXoSrAKCDogW61xUwy6N7e2kxwew9W30jbhj5ci28jwbmBYbD3h&#10;qCyKySQ/mlDC0TYenxwW8Qmy52hjnf8koCHhUFILa12FgiK7bHPlPKZF/94vZHSg6uqyVioKdrk4&#10;V5ZsWHjyfJQf9Sl+cVP6dWRoOjHEMs6F9ocxsVo3X6BKmNh2edc4qMb2SuqTXo3FxfYNSLHUvbxo&#10;C4mzwGLiLZ78TolQjtJ3QuJrIFOjmHcASjlSSZNkWrFKJPXkt6kjYECWyM6AXfwJO9Hb+YdQEcdo&#10;CM7/HjxExMyg/RDc1BrsWwDKF6G7kB+Z/HuSEjWBJb9dbGOnHvd9uIBqh91rIY21M/yyxq65Ys7f&#10;MotzjBOPu8nf4EcqaEsK3YmSFdjvb+mDP44XWilpcS+U1H1bMysoUZ81Dt7HYjwOiyQK48nxCAW7&#10;b1nsW/S6OQfswwK3oOHxGPy96o/SQvOIK2wesqKJaY65S8q97YVzn/YVLkEu5vPohsvDMH+l7w0P&#10;4IHnMBAP20dmTTc6HofuGvodwqYvhif5hkgN87UHWcfJCkwnXrsXwMUT36VbkmGz7cvR63mVz34C&#10;AAD//wMAUEsDBBQABgAIAAAAIQC01q2I3AAAAAgBAAAPAAAAZHJzL2Rvd25yZXYueG1sTI9BT4NA&#10;EIXvJv6HzZh4axc4EECWxrTRI8ZW71t2BCI7S9ilUH+905Me572XN98rd6sdxAUn3ztSEG8jEEiN&#10;Mz21Cj5OL5sMhA+ajB4coYIrethV93elLoxb6B0vx9AKLiFfaAVdCGMhpW86tNpv3YjE3pebrA58&#10;Tq00k1643A4yiaJUWt0Tf+j0iPsOm+/jbBUc2rV+O+1fk89rHR1+0ni26VIr9fiwPj+BCLiGvzDc&#10;8BkdKmY6u5mMF4OCTZxzkvU8AXHzs4i3nRVkeQayKuX/AdUvAAAA//8DAFBLAQItABQABgAIAAAA&#10;IQC2gziS/gAAAOEBAAATAAAAAAAAAAAAAAAAAAAAAABbQ29udGVudF9UeXBlc10ueG1sUEsBAi0A&#10;FAAGAAgAAAAhADj9If/WAAAAlAEAAAsAAAAAAAAAAAAAAAAALwEAAF9yZWxzLy5yZWxzUEsBAi0A&#10;FAAGAAgAAAAhAHeopa3LAgAAEgYAAA4AAAAAAAAAAAAAAAAALgIAAGRycy9lMm9Eb2MueG1sUEsB&#10;Ai0AFAAGAAgAAAAhALTWrYjcAAAACAEAAA8AAAAAAAAAAAAAAAAAJQUAAGRycy9kb3ducmV2Lnht&#10;bFBLBQYAAAAABAAEAPMAAAAuBgAAAAA=&#10;" fillcolor="#002060" strokecolor="#ededed [662]" strokeweight="1pt">
                      <v:stroke joinstyle="miter"/>
                      <v:textbox>
                        <w:txbxContent>
                          <w:p w14:paraId="19426552" w14:textId="77777777" w:rsidR="00CD7DB0" w:rsidRPr="0077776C" w:rsidRDefault="00CD7DB0" w:rsidP="0077776C">
                            <w:pPr>
                              <w:jc w:val="center"/>
                              <w:rPr>
                                <w:color w:val="FFFFFF" w:themeColor="background1"/>
                                <w:sz w:val="18"/>
                                <w:lang w:val="es-ES"/>
                              </w:rPr>
                            </w:pPr>
                            <w:r w:rsidRPr="0077776C">
                              <w:rPr>
                                <w:color w:val="FFFFFF" w:themeColor="background1"/>
                                <w:sz w:val="18"/>
                                <w:lang w:val="es-ES"/>
                              </w:rPr>
                              <w:t>Santé et sécurité au travail</w:t>
                            </w:r>
                          </w:p>
                        </w:txbxContent>
                      </v:textbox>
                    </v:roundrect>
                  </w:pict>
                </mc:Fallback>
              </mc:AlternateContent>
            </w:r>
          </w:p>
        </w:tc>
        <w:tc>
          <w:tcPr>
            <w:tcW w:w="2599" w:type="pct"/>
            <w:shd w:val="clear" w:color="auto" w:fill="EDEDED" w:themeFill="accent3" w:themeFillTint="33"/>
            <w:vAlign w:val="center"/>
          </w:tcPr>
          <w:p w14:paraId="1EFDE9B6" w14:textId="77777777" w:rsidR="0077776C" w:rsidRPr="000C0AD6" w:rsidRDefault="0077776C" w:rsidP="004A5E76">
            <w:pPr>
              <w:rPr>
                <w:sz w:val="18"/>
                <w:szCs w:val="18"/>
              </w:rPr>
            </w:pPr>
            <w:r w:rsidRPr="000C0AD6">
              <w:rPr>
                <w:sz w:val="18"/>
                <w:szCs w:val="18"/>
              </w:rPr>
              <w:t>Gestion santé et sécurité au travail / Comission santé et sécurite / Risques sur le lieu de travail et machines / Équipements de protection personnelle / Formation</w:t>
            </w:r>
            <w:r>
              <w:rPr>
                <w:sz w:val="18"/>
                <w:szCs w:val="18"/>
              </w:rPr>
              <w:t xml:space="preserve"> </w:t>
            </w:r>
            <w:r w:rsidRPr="000C0AD6">
              <w:rPr>
                <w:sz w:val="18"/>
                <w:szCs w:val="18"/>
              </w:rPr>
              <w:t xml:space="preserve">à la santé et à la sécurité au travail, sécurité des bâtiments et des transports / </w:t>
            </w:r>
            <w:r>
              <w:rPr>
                <w:sz w:val="18"/>
                <w:szCs w:val="18"/>
              </w:rPr>
              <w:t xml:space="preserve">Électricité / Préparation aux urgences / Produits de premieère nécessité / Soins médicaux / Susbtances dangereuses / Utilisation du mercure et production / Utilisation du cyanure / Exposition aux sillicates </w:t>
            </w:r>
          </w:p>
        </w:tc>
      </w:tr>
      <w:tr w:rsidR="0077776C" w:rsidRPr="00E72394" w14:paraId="2442A4B4" w14:textId="77777777" w:rsidTr="0077776C">
        <w:trPr>
          <w:trHeight w:val="985"/>
        </w:trPr>
        <w:tc>
          <w:tcPr>
            <w:tcW w:w="260" w:type="pct"/>
            <w:shd w:val="clear" w:color="auto" w:fill="EDEDED" w:themeFill="accent3" w:themeFillTint="33"/>
          </w:tcPr>
          <w:p w14:paraId="097B9955" w14:textId="77777777" w:rsidR="0077776C" w:rsidRPr="000C0AD6" w:rsidRDefault="0077776C" w:rsidP="004A5E76">
            <w:pPr>
              <w:jc w:val="center"/>
            </w:pPr>
          </w:p>
        </w:tc>
        <w:tc>
          <w:tcPr>
            <w:tcW w:w="1174" w:type="pct"/>
            <w:gridSpan w:val="2"/>
            <w:vMerge w:val="restart"/>
            <w:shd w:val="clear" w:color="auto" w:fill="EDEDED" w:themeFill="accent3" w:themeFillTint="33"/>
          </w:tcPr>
          <w:p w14:paraId="65B61384" w14:textId="77777777" w:rsidR="0077776C" w:rsidRPr="000C0AD6" w:rsidRDefault="0077776C" w:rsidP="004A5E76">
            <w:pPr>
              <w:jc w:val="center"/>
              <w:rPr>
                <w:sz w:val="18"/>
                <w:szCs w:val="18"/>
              </w:rPr>
            </w:pPr>
            <w:r>
              <w:rPr>
                <w:noProof/>
                <w:sz w:val="18"/>
                <w:szCs w:val="18"/>
                <w:lang w:val="en-US" w:eastAsia="en-US" w:bidi="ar-SA"/>
              </w:rPr>
              <mc:AlternateContent>
                <mc:Choice Requires="wps">
                  <w:drawing>
                    <wp:anchor distT="0" distB="0" distL="114300" distR="114300" simplePos="0" relativeHeight="251712512" behindDoc="0" locked="0" layoutInCell="1" allowOverlap="1" wp14:anchorId="0E1D9D48" wp14:editId="21279C23">
                      <wp:simplePos x="0" y="0"/>
                      <wp:positionH relativeFrom="column">
                        <wp:posOffset>1391044</wp:posOffset>
                      </wp:positionH>
                      <wp:positionV relativeFrom="paragraph">
                        <wp:posOffset>233615</wp:posOffset>
                      </wp:positionV>
                      <wp:extent cx="10344" cy="602014"/>
                      <wp:effectExtent l="0" t="0" r="27940" b="26670"/>
                      <wp:wrapNone/>
                      <wp:docPr id="77" name="Conector recto 77"/>
                      <wp:cNvGraphicFramePr/>
                      <a:graphic xmlns:a="http://schemas.openxmlformats.org/drawingml/2006/main">
                        <a:graphicData uri="http://schemas.microsoft.com/office/word/2010/wordprocessingShape">
                          <wps:wsp>
                            <wps:cNvCnPr/>
                            <wps:spPr>
                              <a:xfrm>
                                <a:off x="0" y="0"/>
                                <a:ext cx="10344" cy="602014"/>
                              </a:xfrm>
                              <a:prstGeom prst="line">
                                <a:avLst/>
                              </a:prstGeom>
                            </wps:spPr>
                            <wps:style>
                              <a:lnRef idx="3">
                                <a:schemeClr val="accent3"/>
                              </a:lnRef>
                              <a:fillRef idx="0">
                                <a:schemeClr val="accent3"/>
                              </a:fillRef>
                              <a:effectRef idx="2">
                                <a:schemeClr val="accent3"/>
                              </a:effectRef>
                              <a:fontRef idx="minor">
                                <a:schemeClr val="tx1"/>
                              </a:fontRef>
                            </wps:style>
                            <wps:bodyPr/>
                          </wps:wsp>
                        </a:graphicData>
                      </a:graphic>
                      <wp14:sizeRelV relativeFrom="margin">
                        <wp14:pctHeight>0</wp14:pctHeight>
                      </wp14:sizeRelV>
                    </wp:anchor>
                  </w:drawing>
                </mc:Choice>
                <mc:Fallback>
                  <w:pict>
                    <v:line w14:anchorId="72B8CCA5" id="Conector recto 77" o:spid="_x0000_s1026" style="position:absolute;z-index:2517125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09.55pt,18.4pt" to="110.35pt,65.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sF0ZugEAAMQDAAAOAAAAZHJzL2Uyb0RvYy54bWysU8tu2zAQvBfoPxC8x5IfSArBcg4O0kvR&#10;Gm3zAQy1tAjwhSVryX/fJaUoRVsgQNELKXJ3ZneGq/39aA27AEbtXcvXq5ozcNJ32p1b/vT98eYD&#10;ZzEJ1wnjHbT8CpHfH96/2w+hgY3vvekAGZG42Ayh5X1KoamqKHuwIq58AEdB5dGKREc8Vx2Kgdit&#10;qTZ1fVsNHruAXkKMdPswBfmh8CsFMn1RKkJipuXUWyorlvU5r9VhL5ozitBrObch/qELK7SjogvV&#10;g0iC/UD9B5XVEn30Kq2kt5VXSksoGkjNuv5NzbdeBChayJwYFpvi/6OVny8nZLpr+d0dZ05YeqMj&#10;vZRMHhnmjVGAXBpCbCj56E44n2I4YZY8KrR5JzFsLM5eF2dhTEzS5bre7nacSYrc1qR0lymrV2zA&#10;mD6Ctyx/tNxol3WLRlw+xTSlvqQQLvcyVS9f6WogJxv3FRRpoXrbgi5TBEeD7CLo/YWU4NJ2Ll2y&#10;M0xpYxZg/TZwzs9QKBO2gDdvgxdEqexdWsBWO49/I0jjem5ZTfkvDky6swXPvruWdynW0KgUc+ex&#10;zrP467nAX3++w08AAAD//wMAUEsDBBQABgAIAAAAIQAYD8or3gAAAAoBAAAPAAAAZHJzL2Rvd25y&#10;ZXYueG1sTI8xT8MwEIV3JP6DdUhs1HEqkhLiVBSJoRILgaGjGx9xILYj223Sf88xwXi6T+99r94u&#10;dmRnDHHwToJYZcDQdV4Prpfw8f5ytwEWk3Jajd6hhAtG2DbXV7WqtJ/dG57b1DMKcbFSEkxKU8V5&#10;7AxaFVd+Qke/Tx+sSnSGnuugZgq3I8+zrOBWDY4ajJrw2WD33Z6shHD4svvU3x/myex2r+VcinYT&#10;pLy9WZ4egSVc0h8Mv/qkDg05Hf3J6chGCbl4EIRKWBc0gYA8z0pgRyLXogDe1Pz/hOYHAAD//wMA&#10;UEsBAi0AFAAGAAgAAAAhALaDOJL+AAAA4QEAABMAAAAAAAAAAAAAAAAAAAAAAFtDb250ZW50X1R5&#10;cGVzXS54bWxQSwECLQAUAAYACAAAACEAOP0h/9YAAACUAQAACwAAAAAAAAAAAAAAAAAvAQAAX3Jl&#10;bHMvLnJlbHNQSwECLQAUAAYACAAAACEAI7BdGboBAADEAwAADgAAAAAAAAAAAAAAAAAuAgAAZHJz&#10;L2Uyb0RvYy54bWxQSwECLQAUAAYACAAAACEAGA/KK94AAAAKAQAADwAAAAAAAAAAAAAAAAAUBAAA&#10;ZHJzL2Rvd25yZXYueG1sUEsFBgAAAAAEAAQA8wAAAB8FAAAAAA==&#10;" strokecolor="#a5a5a5 [3206]" strokeweight="1.5pt">
                      <v:stroke joinstyle="miter"/>
                    </v:line>
                  </w:pict>
                </mc:Fallback>
              </mc:AlternateContent>
            </w:r>
            <w:r>
              <w:rPr>
                <w:noProof/>
                <w:sz w:val="18"/>
                <w:szCs w:val="18"/>
                <w:lang w:val="en-US" w:eastAsia="en-US" w:bidi="ar-SA"/>
              </w:rPr>
              <mc:AlternateContent>
                <mc:Choice Requires="wps">
                  <w:drawing>
                    <wp:anchor distT="0" distB="0" distL="114300" distR="114300" simplePos="0" relativeHeight="251686912" behindDoc="0" locked="0" layoutInCell="1" allowOverlap="1" wp14:anchorId="079DC169" wp14:editId="4A1192B0">
                      <wp:simplePos x="0" y="0"/>
                      <wp:positionH relativeFrom="column">
                        <wp:posOffset>1401388</wp:posOffset>
                      </wp:positionH>
                      <wp:positionV relativeFrom="paragraph">
                        <wp:posOffset>831491</wp:posOffset>
                      </wp:positionV>
                      <wp:extent cx="359852" cy="0"/>
                      <wp:effectExtent l="0" t="0" r="21590" b="19050"/>
                      <wp:wrapNone/>
                      <wp:docPr id="32" name="Conector recto 32"/>
                      <wp:cNvGraphicFramePr/>
                      <a:graphic xmlns:a="http://schemas.openxmlformats.org/drawingml/2006/main">
                        <a:graphicData uri="http://schemas.microsoft.com/office/word/2010/wordprocessingShape">
                          <wps:wsp>
                            <wps:cNvCnPr/>
                            <wps:spPr>
                              <a:xfrm flipV="1">
                                <a:off x="0" y="0"/>
                                <a:ext cx="359852" cy="0"/>
                              </a:xfrm>
                              <a:prstGeom prst="line">
                                <a:avLst/>
                              </a:prstGeom>
                            </wps:spPr>
                            <wps:style>
                              <a:lnRef idx="3">
                                <a:schemeClr val="accent3"/>
                              </a:lnRef>
                              <a:fillRef idx="0">
                                <a:schemeClr val="accent3"/>
                              </a:fillRef>
                              <a:effectRef idx="2">
                                <a:schemeClr val="accent3"/>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2935037" id="Conector recto 32" o:spid="_x0000_s1026" style="position:absolute;flip:y;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10.35pt,65.45pt" to="138.7pt,65.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QDYvgEAAMoDAAAOAAAAZHJzL2Uyb0RvYy54bWysU8tu2zAQvBfIPxC815JtJEgFyzk4aC9F&#10;Y/R1Z6ilRYAvLFlL/vsuKVkp2gIBil4oLrkzuzNc7R5Ga9gZMGrvWr5e1ZyBk77T7tTyb1/fv73n&#10;LCbhOmG8g5ZfIPKH/c2b3RAa2Pjemw6QEYmLzRBa3qcUmqqKsgcr4soHcHSpPFqRKMRT1aEYiN2a&#10;alPXd9XgsQvoJcRIp4/TJd8XfqVApielIiRmWk69pbJiWZ/zWu13ojmhCL2WcxviH7qwQjsqulA9&#10;iiTYD9R/UFkt0Uev0kp6W3mltISigdSs69/UfOlFgKKFzIlhsSn+P1r56XxEpruWbzecOWHpjQ70&#10;UjJ5ZJg/jC7IpSHEhpIP7ohzFMMRs+RRoWXK6PCdBqCYQLLYWDy+LB7DmJikw+3tu/tbKiWvV9XE&#10;kJkCxvQBvGV503KjXVYvGnH+GBNVpdRrCgW5o6mHsksXAznZuM+gSFGuVdBlluBgkJ0FTYGQElza&#10;Zk3EV7IzTGljFmD9OnDOz1Aoc7aAN6+DF0Sp7F1awFY7j38jSON6bllN+VcHJt3ZgmffXcrrFGto&#10;YIrCebjzRP4aF/jLL7j/CQAA//8DAFBLAwQUAAYACAAAACEAU120/dwAAAALAQAADwAAAGRycy9k&#10;b3ducmV2LnhtbEyPwU7EIBCG7ya+AxkTL8YF0Vi3lm7MpvXuqne2YKnCUAvdok8vJpvoceb/8s83&#10;1SY5Sw56CoNHAVcrBkRj59WAvYCX5/byDkiIEpW0HrWALx1gU5+eVLJUfsEnfdjFnuQSDKUUYGIc&#10;S0pDZ7STYeVHjTl785OTMY9TT9Ukl1zuLOWM3VInB8wXjBz11ujuYzc7ARff68WkJrWf29m6tnl8&#10;fW94K8T5WXq4BxJ1in8w/Opndaiz097PqAKxAjhnRUZzcM3WQDLBi+IGyP64oXVF//9Q/wAAAP//&#10;AwBQSwECLQAUAAYACAAAACEAtoM4kv4AAADhAQAAEwAAAAAAAAAAAAAAAAAAAAAAW0NvbnRlbnRf&#10;VHlwZXNdLnhtbFBLAQItABQABgAIAAAAIQA4/SH/1gAAAJQBAAALAAAAAAAAAAAAAAAAAC8BAABf&#10;cmVscy8ucmVsc1BLAQItABQABgAIAAAAIQBb/QDYvgEAAMoDAAAOAAAAAAAAAAAAAAAAAC4CAABk&#10;cnMvZTJvRG9jLnhtbFBLAQItABQABgAIAAAAIQBTXbT93AAAAAsBAAAPAAAAAAAAAAAAAAAAABgE&#10;AABkcnMvZG93bnJldi54bWxQSwUGAAAAAAQABADzAAAAIQUAAAAA&#10;" strokecolor="#a5a5a5 [3206]" strokeweight="1.5pt">
                      <v:stroke joinstyle="miter"/>
                    </v:line>
                  </w:pict>
                </mc:Fallback>
              </mc:AlternateContent>
            </w:r>
            <w:r>
              <w:rPr>
                <w:noProof/>
                <w:sz w:val="18"/>
                <w:szCs w:val="18"/>
                <w:lang w:val="en-US" w:eastAsia="en-US" w:bidi="ar-SA"/>
              </w:rPr>
              <mc:AlternateContent>
                <mc:Choice Requires="wps">
                  <w:drawing>
                    <wp:anchor distT="0" distB="0" distL="114300" distR="114300" simplePos="0" relativeHeight="251679744" behindDoc="0" locked="0" layoutInCell="1" allowOverlap="1" wp14:anchorId="1F3556F6" wp14:editId="5C55D9DB">
                      <wp:simplePos x="0" y="0"/>
                      <wp:positionH relativeFrom="column">
                        <wp:posOffset>1229312</wp:posOffset>
                      </wp:positionH>
                      <wp:positionV relativeFrom="paragraph">
                        <wp:posOffset>516579</wp:posOffset>
                      </wp:positionV>
                      <wp:extent cx="155275" cy="0"/>
                      <wp:effectExtent l="0" t="0" r="35560" b="19050"/>
                      <wp:wrapNone/>
                      <wp:docPr id="23" name="Conector recto 23"/>
                      <wp:cNvGraphicFramePr/>
                      <a:graphic xmlns:a="http://schemas.openxmlformats.org/drawingml/2006/main">
                        <a:graphicData uri="http://schemas.microsoft.com/office/word/2010/wordprocessingShape">
                          <wps:wsp>
                            <wps:cNvCnPr/>
                            <wps:spPr>
                              <a:xfrm>
                                <a:off x="0" y="0"/>
                                <a:ext cx="155275" cy="0"/>
                              </a:xfrm>
                              <a:prstGeom prst="line">
                                <a:avLst/>
                              </a:prstGeom>
                            </wps:spPr>
                            <wps:style>
                              <a:lnRef idx="3">
                                <a:schemeClr val="accent3"/>
                              </a:lnRef>
                              <a:fillRef idx="0">
                                <a:schemeClr val="accent3"/>
                              </a:fillRef>
                              <a:effectRef idx="2">
                                <a:schemeClr val="accent3"/>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2CD089C" id="Conector recto 23" o:spid="_x0000_s1026" style="position:absolute;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96.8pt,40.7pt" to="109.05pt,40.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gR34uAEAAMADAAAOAAAAZHJzL2Uyb0RvYy54bWysU9tu2zAMfS+wfxD0vthxkbUw4vQhxfZS&#10;bEEvH6DKVCxAN1Ba7Pz9KCVxh25AgWEvkinykDyH9PpusoYdAKP2ruPLRc0ZOOl77fYdf3n++vmW&#10;s5iE64XxDjp+hMjvNp+u1mNoofGDNz0goyQutmPo+JBSaKsqygGsiAsfwJFTebQikYn7qkcxUnZr&#10;qqauv1Sjxz6glxAjvd6fnHxT8isFMv1QKkJipuPUWyonlvM1n9VmLdo9ijBoeW5D/EMXVmhHRedU&#10;9yIJ9hP1H6msluijV2khva28UlpC4UBslvU7Nk+DCFC4kDgxzDLF/5dWfj/skOm+4801Z05YmtGW&#10;JiWTR4b5YuQglcYQWwreuh2erRh2mClPCm2+iQybirLHWVmYEpP0uFytmpsVZ/Liqt5wAWP6Bt6y&#10;/NFxo13mLFpxeIiJalHoJYSM3MepcvlKRwM52LhHUMSDal0XdNkg2BpkB0GzF1KCS4UJ5SvRGaa0&#10;MTOw/hh4js9QKNs1g5uPwTOiVPYuzWCrnce/JUjTMotPLatT/EWBE+8swavvj2UmRRpakxJ+Xum8&#10;h7/bBf72421+AQAA//8DAFBLAwQUAAYACAAAACEAB3UD4d0AAAAJAQAADwAAAGRycy9kb3ducmV2&#10;LnhtbEyPwU7DMAyG70i8Q2QkbiztgK2UphND4oDEZYXDjlljmkLjVEm2lrfHiAMcf/vT78/VZnaD&#10;OGGIvScF+SIDgdR601On4O316aoAEZMmowdPqOALI2zq87NKl8ZPtMNTkzrBJRRLrcCmNJZSxtai&#10;03HhRyTevfvgdOIYOmmCnrjcDXKZZSvpdE98weoRHy22n83RKQj7D/ecutv9NNrt9mU9rfOmCEpd&#10;XswP9yASzukPhh99VoeanQ7+SCaKgfPd9YpRBUV+A4KBZV7kIA6/A1lX8v8H9TcAAAD//wMAUEsB&#10;Ai0AFAAGAAgAAAAhALaDOJL+AAAA4QEAABMAAAAAAAAAAAAAAAAAAAAAAFtDb250ZW50X1R5cGVz&#10;XS54bWxQSwECLQAUAAYACAAAACEAOP0h/9YAAACUAQAACwAAAAAAAAAAAAAAAAAvAQAAX3JlbHMv&#10;LnJlbHNQSwECLQAUAAYACAAAACEA/IEd+LgBAADAAwAADgAAAAAAAAAAAAAAAAAuAgAAZHJzL2Uy&#10;b0RvYy54bWxQSwECLQAUAAYACAAAACEAB3UD4d0AAAAJAQAADwAAAAAAAAAAAAAAAAASBAAAZHJz&#10;L2Rvd25yZXYueG1sUEsFBgAAAAAEAAQA8wAAABwFAAAAAA==&#10;" strokecolor="#a5a5a5 [3206]" strokeweight="1.5pt">
                      <v:stroke joinstyle="miter"/>
                    </v:line>
                  </w:pict>
                </mc:Fallback>
              </mc:AlternateContent>
            </w:r>
            <w:r>
              <w:rPr>
                <w:noProof/>
                <w:sz w:val="18"/>
                <w:szCs w:val="18"/>
                <w:lang w:val="en-US" w:eastAsia="en-US" w:bidi="ar-SA"/>
              </w:rPr>
              <mc:AlternateContent>
                <mc:Choice Requires="wps">
                  <w:drawing>
                    <wp:anchor distT="0" distB="0" distL="114300" distR="114300" simplePos="0" relativeHeight="251671552" behindDoc="0" locked="0" layoutInCell="1" allowOverlap="1" wp14:anchorId="64939321" wp14:editId="0C803A66">
                      <wp:simplePos x="0" y="0"/>
                      <wp:positionH relativeFrom="column">
                        <wp:posOffset>-13371</wp:posOffset>
                      </wp:positionH>
                      <wp:positionV relativeFrom="paragraph">
                        <wp:posOffset>522377</wp:posOffset>
                      </wp:positionV>
                      <wp:extent cx="155275" cy="0"/>
                      <wp:effectExtent l="0" t="0" r="35560" b="19050"/>
                      <wp:wrapNone/>
                      <wp:docPr id="16" name="Conector recto 16"/>
                      <wp:cNvGraphicFramePr/>
                      <a:graphic xmlns:a="http://schemas.openxmlformats.org/drawingml/2006/main">
                        <a:graphicData uri="http://schemas.microsoft.com/office/word/2010/wordprocessingShape">
                          <wps:wsp>
                            <wps:cNvCnPr/>
                            <wps:spPr>
                              <a:xfrm>
                                <a:off x="0" y="0"/>
                                <a:ext cx="155275" cy="0"/>
                              </a:xfrm>
                              <a:prstGeom prst="line">
                                <a:avLst/>
                              </a:prstGeom>
                            </wps:spPr>
                            <wps:style>
                              <a:lnRef idx="3">
                                <a:schemeClr val="accent3"/>
                              </a:lnRef>
                              <a:fillRef idx="0">
                                <a:schemeClr val="accent3"/>
                              </a:fillRef>
                              <a:effectRef idx="2">
                                <a:schemeClr val="accent3"/>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6300732" id="Conector recto 16" o:spid="_x0000_s1026" style="position:absolute;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05pt,41.15pt" to="11.2pt,41.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uDSntwEAAMADAAAOAAAAZHJzL2Uyb0RvYy54bWysU01v2zAMvRfYfxB0X+ykSFcYcXpIsV2K&#10;LljbH6DKVCxAX6C02Pn3oxTHHdYBBYZdJFPke+Qj6c3daA07AkbtXcuXi5ozcNJ32h1a/vL89fMt&#10;ZzEJ1wnjHbT8BJHfbT9dbYbQwMr33nSAjEhcbIbQ8j6l0FRVlD1YERc+gCOn8mhFIhMPVYdiIHZr&#10;qlVd31SDxy6glxAjvd6fnXxb+JUCmb4rFSEx03KqLZUTy/maz2q7Ec0BRei1nMoQ/1CFFdpR0pnq&#10;XiTBfqJ+R2W1RB+9SgvpbeWV0hKKBlKzrP9Q89SLAEULNSeGuU3x/9HKx+Meme5odjecOWFpRjua&#10;lEweGeaLkYO6NITYUPDO7XGyYthjljwqtPkmMWwsnT3NnYUxMUmPy/V69WXNmby4qjdcwJi+gbcs&#10;f7TcaJc1i0YcH2KiXBR6CSEj13HOXL7SyUAONu4HKNJBua4LumwQ7Ayyo6DZCynBpeushPhKdIYp&#10;bcwMrD8GTvEZCmW7ZvDqY/CMKJm9SzPYaufxbwRpXE4lq3P8pQNn3bkFr747lZmU1tCaFIXTSuc9&#10;/N0u8Lcfb/sLAAD//wMAUEsDBBQABgAIAAAAIQCx3AaY2wAAAAcBAAAPAAAAZHJzL2Rvd25yZXYu&#10;eG1sTI49T8MwFEV3JP6D9ZDYWifmo1GIU7WVGJBYCAwd3fgRp42fI9ttwr/HiAHGq3t17qnWsx3Y&#10;BX3oHUnIlxkwpNbpnjoJH+/PiwJYiIq0GhyhhC8MsK6vrypVajfRG16a2LEEoVAqCSbGseQ8tAat&#10;Cks3IqXu03mrYoq+49qrKcHtwEWWPXKrekoPRo24M9iemrOV4PdH+xK7h/00mu32dTWt8qbwUt7e&#10;zJsnYBHn+DeGH/2kDnVyOrgz6cAGCQuRp6WEQtwBS70Q98AOv5nXFf/vX38DAAD//wMAUEsBAi0A&#10;FAAGAAgAAAAhALaDOJL+AAAA4QEAABMAAAAAAAAAAAAAAAAAAAAAAFtDb250ZW50X1R5cGVzXS54&#10;bWxQSwECLQAUAAYACAAAACEAOP0h/9YAAACUAQAACwAAAAAAAAAAAAAAAAAvAQAAX3JlbHMvLnJl&#10;bHNQSwECLQAUAAYACAAAACEApbg0p7cBAADAAwAADgAAAAAAAAAAAAAAAAAuAgAAZHJzL2Uyb0Rv&#10;Yy54bWxQSwECLQAUAAYACAAAACEAsdwGmNsAAAAHAQAADwAAAAAAAAAAAAAAAAARBAAAZHJzL2Rv&#10;d25yZXYueG1sUEsFBgAAAAAEAAQA8wAAABkFAAAAAA==&#10;" strokecolor="#a5a5a5 [3206]" strokeweight="1.5pt">
                      <v:stroke joinstyle="miter"/>
                    </v:line>
                  </w:pict>
                </mc:Fallback>
              </mc:AlternateContent>
            </w:r>
            <w:r w:rsidRPr="000502F8">
              <w:rPr>
                <w:noProof/>
                <w:sz w:val="18"/>
                <w:szCs w:val="18"/>
                <w:lang w:val="en-US" w:eastAsia="en-US" w:bidi="ar-SA"/>
              </w:rPr>
              <mc:AlternateContent>
                <mc:Choice Requires="wps">
                  <w:drawing>
                    <wp:anchor distT="0" distB="0" distL="114300" distR="114300" simplePos="0" relativeHeight="251665408" behindDoc="0" locked="0" layoutInCell="1" allowOverlap="1" wp14:anchorId="2E4D13A1" wp14:editId="5DF6C048">
                      <wp:simplePos x="0" y="0"/>
                      <wp:positionH relativeFrom="margin">
                        <wp:posOffset>134237</wp:posOffset>
                      </wp:positionH>
                      <wp:positionV relativeFrom="paragraph">
                        <wp:posOffset>84826</wp:posOffset>
                      </wp:positionV>
                      <wp:extent cx="1095555" cy="862642"/>
                      <wp:effectExtent l="19050" t="0" r="28575" b="13970"/>
                      <wp:wrapNone/>
                      <wp:docPr id="52" name="Hexágono 52"/>
                      <wp:cNvGraphicFramePr/>
                      <a:graphic xmlns:a="http://schemas.openxmlformats.org/drawingml/2006/main">
                        <a:graphicData uri="http://schemas.microsoft.com/office/word/2010/wordprocessingShape">
                          <wps:wsp>
                            <wps:cNvSpPr/>
                            <wps:spPr>
                              <a:xfrm>
                                <a:off x="0" y="0"/>
                                <a:ext cx="1095555" cy="862642"/>
                              </a:xfrm>
                              <a:prstGeom prst="hexagon">
                                <a:avLst/>
                              </a:prstGeom>
                              <a:solidFill>
                                <a:srgbClr val="FF6600"/>
                              </a:solidFill>
                              <a:ln>
                                <a:solidFill>
                                  <a:schemeClr val="accent3">
                                    <a:lumMod val="20000"/>
                                    <a:lumOff val="8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335CC3D" w14:textId="77777777" w:rsidR="00CD7DB0" w:rsidRPr="00E30703" w:rsidRDefault="00CD7DB0" w:rsidP="0077776C">
                                  <w:pPr>
                                    <w:jc w:val="center"/>
                                    <w:rPr>
                                      <w:sz w:val="20"/>
                                      <w:lang w:val="es-ES"/>
                                    </w:rPr>
                                  </w:pPr>
                                  <w:r w:rsidRPr="00E30703">
                                    <w:rPr>
                                      <w:sz w:val="20"/>
                                      <w:lang w:val="es-ES"/>
                                    </w:rPr>
                                    <w:t>Bien-être socia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E4D13A1" id="Hexágono 52" o:spid="_x0000_s1034" type="#_x0000_t9" style="position:absolute;left:0;text-align:left;margin-left:10.55pt;margin-top:6.7pt;width:86.25pt;height:67.9pt;z-index:2516654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VF6BxQIAAAMGAAAOAAAAZHJzL2Uyb0RvYy54bWysVM1uEzEQviPxDpbvdDchCWnUTRW1CiCV&#10;tqJFPTteO1nJ6zG2k2x4G56FF2Ns727THzggcth4/r4Zf56Zs/OmVmQnrKtAF3RwklMiNIey0uuC&#10;frtfvptS4jzTJVOgRUEPwtHz+ds3Z3szE0PYgCqFJQii3WxvCrrx3syyzPGNqJk7ASM0GiXYmnkU&#10;7TorLdsjeq2yYZ5Psj3Y0ljgwjnUXiYjnUd8KQX3N1I64YkqKNbm49fG7yp8s/kZm60tM5uKt2Ww&#10;f6iiZpXGpD3UJfOMbG31AqquuAUH0p9wqDOQsuIi3gFvM8if3eZuw4yId0FynOlpcv8Pll/vbi2p&#10;yoKOh5RoVuMbfRLNr59r0EBQhwTtjZuh3525ta3k8Bhu20hbh3+8B2kiqYeeVNF4wlE5yE/H+KOE&#10;o206GU5GETR7jDbW+Y8CahIOeDXRMMwe6WS7K+cxKXp3XiGfA1WVy0qpKNj16kJZsmP4xsvlZJLH&#10;Z8WQJ25Kv4wMXSb6WMa50P59TKy29RcoEyb2WYJkM1RjPyX1tFOHTB1SLPUoL9pC4ixwmFiLJ39Q&#10;IpSj9FchkX7kaRjz9kApRyppkEwbVoqkHv8xdQQMyBLZ6bFbgK7Ip9iJ3tY/hIo4N31w/rfCUnAf&#10;ETOD9n1wXWmwrwEoPwi9hfzI5N+RlKgJLPlm1cTWnHZduILygO1qIc2xM3xZYc9cMedvmcXBxRHH&#10;ZeRv8CMV7AsK7YmSDdgfr+mDPzYdWinZ4yIoqPu+ZVZQoj5rnLTTwWgUNkcURuMPQxTssWV1bNHb&#10;+gKwDwe49gyPx+DvVXeUFuoH3FmLkBVNTHPMXVDubSdc+LSgcOtxsVhEN9wWhvkrfWd4AA88h4G4&#10;bx6YNe3geBy5a+iWBps9G57kGyI1LLYeZBUnKzCdeG1fADdNfJd2K4ZVdixHr8fdPf8NAAD//wMA&#10;UEsDBBQABgAIAAAAIQAPeZ3K3gAAAAkBAAAPAAAAZHJzL2Rvd25yZXYueG1sTI9BT4NAEIXvJv6H&#10;zZh4swu0qQVZGtNo4sGLxYPHhR2ByM4iu1D6752e7G1m3sub7+X7xfZixtF3jhTEqwgEUu1MR42C&#10;z/L1YQfCB01G945QwRk97Ivbm1xnxp3oA+djaASHkM+0gjaEIZPS1y1a7VduQGLt241WB17HRppR&#10;nzjc9jKJoq20uiP+0OoBDy3WP8fJKti9J2WV/i5n84gvX+0hktNbOSt1f7c8P4EIuIR/M1zwGR0K&#10;ZqrcRMaLXkESx+zk+3oD4qKn6y2IiodNmoAscnndoPgDAAD//wMAUEsBAi0AFAAGAAgAAAAhALaD&#10;OJL+AAAA4QEAABMAAAAAAAAAAAAAAAAAAAAAAFtDb250ZW50X1R5cGVzXS54bWxQSwECLQAUAAYA&#10;CAAAACEAOP0h/9YAAACUAQAACwAAAAAAAAAAAAAAAAAvAQAAX3JlbHMvLnJlbHNQSwECLQAUAAYA&#10;CAAAACEAJFRegcUCAAADBgAADgAAAAAAAAAAAAAAAAAuAgAAZHJzL2Uyb0RvYy54bWxQSwECLQAU&#10;AAYACAAAACEAD3mdyt4AAAAJAQAADwAAAAAAAAAAAAAAAAAfBQAAZHJzL2Rvd25yZXYueG1sUEsF&#10;BgAAAAAEAAQA8wAAACoGAAAAAA==&#10;" adj="4252" fillcolor="#f60" strokecolor="#ededed [662]" strokeweight="1pt">
                      <v:textbox>
                        <w:txbxContent>
                          <w:p w14:paraId="2335CC3D" w14:textId="77777777" w:rsidR="00CD7DB0" w:rsidRPr="00E30703" w:rsidRDefault="00CD7DB0" w:rsidP="0077776C">
                            <w:pPr>
                              <w:jc w:val="center"/>
                              <w:rPr>
                                <w:sz w:val="20"/>
                                <w:lang w:val="es-ES"/>
                              </w:rPr>
                            </w:pPr>
                            <w:r w:rsidRPr="00E30703">
                              <w:rPr>
                                <w:sz w:val="20"/>
                                <w:lang w:val="es-ES"/>
                              </w:rPr>
                              <w:t>Bien-être social</w:t>
                            </w:r>
                          </w:p>
                        </w:txbxContent>
                      </v:textbox>
                      <w10:wrap anchorx="margin"/>
                    </v:shape>
                  </w:pict>
                </mc:Fallback>
              </mc:AlternateContent>
            </w:r>
          </w:p>
        </w:tc>
        <w:tc>
          <w:tcPr>
            <w:tcW w:w="967" w:type="pct"/>
            <w:shd w:val="clear" w:color="auto" w:fill="EDEDED" w:themeFill="accent3" w:themeFillTint="33"/>
          </w:tcPr>
          <w:p w14:paraId="15178D4A" w14:textId="77777777" w:rsidR="0077776C" w:rsidRPr="000502F8" w:rsidRDefault="0077776C" w:rsidP="004A5E76">
            <w:pPr>
              <w:jc w:val="center"/>
              <w:rPr>
                <w:noProof/>
                <w:sz w:val="18"/>
                <w:szCs w:val="18"/>
              </w:rPr>
            </w:pPr>
            <w:r>
              <w:rPr>
                <w:noProof/>
                <w:sz w:val="18"/>
                <w:szCs w:val="18"/>
                <w:lang w:val="en-US" w:eastAsia="en-US" w:bidi="ar-SA"/>
              </w:rPr>
              <mc:AlternateContent>
                <mc:Choice Requires="wps">
                  <w:drawing>
                    <wp:anchor distT="0" distB="0" distL="114300" distR="114300" simplePos="0" relativeHeight="251700224" behindDoc="0" locked="0" layoutInCell="1" allowOverlap="1" wp14:anchorId="5E3B7E38" wp14:editId="2B66120C">
                      <wp:simplePos x="0" y="0"/>
                      <wp:positionH relativeFrom="column">
                        <wp:posOffset>1206166</wp:posOffset>
                      </wp:positionH>
                      <wp:positionV relativeFrom="paragraph">
                        <wp:posOffset>213446</wp:posOffset>
                      </wp:positionV>
                      <wp:extent cx="114548" cy="0"/>
                      <wp:effectExtent l="0" t="0" r="19050" b="19050"/>
                      <wp:wrapNone/>
                      <wp:docPr id="62" name="Conector recto 62"/>
                      <wp:cNvGraphicFramePr/>
                      <a:graphic xmlns:a="http://schemas.openxmlformats.org/drawingml/2006/main">
                        <a:graphicData uri="http://schemas.microsoft.com/office/word/2010/wordprocessingShape">
                          <wps:wsp>
                            <wps:cNvCnPr/>
                            <wps:spPr>
                              <a:xfrm>
                                <a:off x="0" y="0"/>
                                <a:ext cx="114548" cy="0"/>
                              </a:xfrm>
                              <a:prstGeom prst="line">
                                <a:avLst/>
                              </a:prstGeom>
                            </wps:spPr>
                            <wps:style>
                              <a:lnRef idx="3">
                                <a:schemeClr val="accent3"/>
                              </a:lnRef>
                              <a:fillRef idx="0">
                                <a:schemeClr val="accent3"/>
                              </a:fillRef>
                              <a:effectRef idx="2">
                                <a:schemeClr val="accent3"/>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FAA5438" id="Conector recto 62" o:spid="_x0000_s1026" style="position:absolute;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94.95pt,16.8pt" to="103.95pt,16.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c+SVtwEAAMADAAAOAAAAZHJzL2Uyb0RvYy54bWysU9tu2zAMfR/QfxD03thOu2Iw4vQhxfoy&#10;rMEuH6DKVCxAN1Ba7Px9KcVxi21AgWEvkinyHPKQ9OZ+soYdAaP2ruPNquYMnPS9doeO//zx+foT&#10;ZzEJ1wvjHXT8BJHfb68+bMbQwtoP3vSAjEhcbMfQ8SGl0FZVlANYEVc+gCOn8mhFIhMPVY9iJHZr&#10;qnVd31Wjxz6glxAjvT6cnXxb+JUCmZ6UipCY6TjVlsqJ5XzOZ7XdiPaAIgxazmWIf6jCCu0o6UL1&#10;IJJgv1D/QWW1RB+9SivpbeWV0hKKBlLT1L+p+T6IAEULNSeGpU3x/9HKr8c9Mt13/G7NmROWZrSj&#10;ScnkkWG+GDmoS2OILQXv3B5nK4Y9ZsmTQptvEsOm0tnT0lmYEpP02DS3H29pFeTFVb3iAsb0CN6y&#10;/NFxo13WLFpx/BIT5aLQSwgZuY5z5vKVTgZysHHfQJEOynVT0GWDYGeQHQXNXkgJLt1kJcRXojNM&#10;aWMWYP0+cI7PUCjbtYDX74MXRMnsXVrAVjuPfyNIUzOXrM7xlw6cdecWPPv+VGZSWkNrUhTOK533&#10;8K1d4K8/3vYFAAD//wMAUEsDBBQABgAIAAAAIQCNF6Tb3AAAAAkBAAAPAAAAZHJzL2Rvd25yZXYu&#10;eG1sTI/BTsMwEETvSPyDtUjcqNNWNGmIU1EkDkhcCBx6dOMlDsTryHab8Pcs4gDHmX2anal2sxvE&#10;GUPsPSlYLjIQSK03PXUK3l4fbwoQMWkyevCECr4wwq6+vKh0afxEL3huUic4hGKpFdiUxlLK2Fp0&#10;Oi78iMS3dx+cTixDJ03QE4e7Qa6ybCOd7ok/WD3ig8X2szk5BeHw4Z5Sd3uYRrvfP+dTvmyKoNT1&#10;1Xx/ByLhnP5g+KnP1aHmTkd/IhPFwLrYbhlVsF5vQDCwynI2jr+GrCv5f0H9DQAA//8DAFBLAQIt&#10;ABQABgAIAAAAIQC2gziS/gAAAOEBAAATAAAAAAAAAAAAAAAAAAAAAABbQ29udGVudF9UeXBlc10u&#10;eG1sUEsBAi0AFAAGAAgAAAAhADj9If/WAAAAlAEAAAsAAAAAAAAAAAAAAAAALwEAAF9yZWxzLy5y&#10;ZWxzUEsBAi0AFAAGAAgAAAAhACdz5JW3AQAAwAMAAA4AAAAAAAAAAAAAAAAALgIAAGRycy9lMm9E&#10;b2MueG1sUEsBAi0AFAAGAAgAAAAhAI0XpNvcAAAACQEAAA8AAAAAAAAAAAAAAAAAEQQAAGRycy9k&#10;b3ducmV2LnhtbFBLBQYAAAAABAAEAPMAAAAaBQAAAAA=&#10;" strokecolor="#a5a5a5 [3206]" strokeweight="1.5pt">
                      <v:stroke joinstyle="miter"/>
                    </v:line>
                  </w:pict>
                </mc:Fallback>
              </mc:AlternateContent>
            </w:r>
            <w:r>
              <w:rPr>
                <w:noProof/>
                <w:sz w:val="18"/>
                <w:szCs w:val="18"/>
                <w:lang w:val="en-US" w:eastAsia="en-US" w:bidi="ar-SA"/>
              </w:rPr>
              <mc:AlternateContent>
                <mc:Choice Requires="wps">
                  <w:drawing>
                    <wp:anchor distT="0" distB="0" distL="114300" distR="114300" simplePos="0" relativeHeight="251685888" behindDoc="0" locked="0" layoutInCell="1" allowOverlap="1" wp14:anchorId="05CF18D3" wp14:editId="74F80E8C">
                      <wp:simplePos x="0" y="0"/>
                      <wp:positionH relativeFrom="column">
                        <wp:posOffset>-335521</wp:posOffset>
                      </wp:positionH>
                      <wp:positionV relativeFrom="paragraph">
                        <wp:posOffset>229475</wp:posOffset>
                      </wp:positionV>
                      <wp:extent cx="361941" cy="4138"/>
                      <wp:effectExtent l="0" t="0" r="19685" b="34290"/>
                      <wp:wrapNone/>
                      <wp:docPr id="31" name="Conector recto 31"/>
                      <wp:cNvGraphicFramePr/>
                      <a:graphic xmlns:a="http://schemas.openxmlformats.org/drawingml/2006/main">
                        <a:graphicData uri="http://schemas.microsoft.com/office/word/2010/wordprocessingShape">
                          <wps:wsp>
                            <wps:cNvCnPr/>
                            <wps:spPr>
                              <a:xfrm flipV="1">
                                <a:off x="0" y="0"/>
                                <a:ext cx="361941" cy="4138"/>
                              </a:xfrm>
                              <a:prstGeom prst="line">
                                <a:avLst/>
                              </a:prstGeom>
                            </wps:spPr>
                            <wps:style>
                              <a:lnRef idx="3">
                                <a:schemeClr val="accent3"/>
                              </a:lnRef>
                              <a:fillRef idx="0">
                                <a:schemeClr val="accent3"/>
                              </a:fillRef>
                              <a:effectRef idx="2">
                                <a:schemeClr val="accent3"/>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49D718B" id="Conector recto 31" o:spid="_x0000_s1026" style="position:absolute;flip:y;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6.4pt,18.05pt" to="2.1pt,18.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THpnwQEAAM0DAAAOAAAAZHJzL2Uyb0RvYy54bWysU02P0zAQvSPxHyzfaZJ2tVqipnvoCi4I&#10;KmC5e51xY8lfGpsm/feMnWxAgLQS4uLYnnlv5j1P9veTNewCGLV3HW82NWfgpO+1O3f88eu7N3ec&#10;xSRcL4x30PErRH5/eP1qP4YWtn7wpgdkROJiO4aODymFtqqiHMCKuPEBHAWVRysSHfFc9ShGYrem&#10;2tb1bTV67AN6CTHS7cMc5IfCrxTI9EmpCImZjlNvqaxY1qe8Voe9aM8owqDl0ob4hy6s0I6KrlQP&#10;Ign2HfUfVFZL9NGrtJHeVl4pLaFoIDVN/ZuaL4MIULSQOTGsNsX/Rys/Xk7IdN/xXcOZE5be6Egv&#10;JZNHhvnDKEAujSG2lHx0J1xOMZwwS54UWqaMDt9oAIoJJItNxePr6jFMiUm63N02b2+olKTQTbO7&#10;y9zVTJLJAsb0HrxledNxo102QLTi8iGmOfU5hXC5qbmNsktXAznZuM+gSFQuV9BlnOBokF0EDYKQ&#10;ElzaLaVLdoYpbcwKrF8GLvkZCmXUVvD2ZfCKKJW9SyvYaufxbwRpKi9Bbqk5/9mBWXe24Mn31/JA&#10;xRqamWLuMt95KH89F/jPv/DwAwAA//8DAFBLAwQUAAYACAAAACEA8BtotNsAAAAHAQAADwAAAGRy&#10;cy9kb3ducmV2LnhtbEzOwU7DMBAE0DsS/2AtEhfUOg1QlRCnQlXCnQJ3N17igL0OsdMYvh73VI6j&#10;Hc2+chutYUccfe9IwGqZAUNqneqpE/D22iw2wHyQpKRxhAJ+0MO2urwoZaHcTC943IeOpRHyhRSg&#10;QxgKzn2r0Uq/dANSun240cqQ4thxNco5jVvD8yxbcyt7Sh+0HHCnsf3aT1bAze/DrGMdm+/dZGxT&#10;P79/1nkjxPVVfHoEFjCGcxlO/ESHKpkObiLlmRGwuM8TPQi4Xa+ApcJdDuxwihvgVcn/+6s/AAAA&#10;//8DAFBLAQItABQABgAIAAAAIQC2gziS/gAAAOEBAAATAAAAAAAAAAAAAAAAAAAAAABbQ29udGVu&#10;dF9UeXBlc10ueG1sUEsBAi0AFAAGAAgAAAAhADj9If/WAAAAlAEAAAsAAAAAAAAAAAAAAAAALwEA&#10;AF9yZWxzLy5yZWxzUEsBAi0AFAAGAAgAAAAhAPVMemfBAQAAzQMAAA4AAAAAAAAAAAAAAAAALgIA&#10;AGRycy9lMm9Eb2MueG1sUEsBAi0AFAAGAAgAAAAhAPAbaLTbAAAABwEAAA8AAAAAAAAAAAAAAAAA&#10;GwQAAGRycy9kb3ducmV2LnhtbFBLBQYAAAAABAAEAPMAAAAjBQAAAAA=&#10;" strokecolor="#a5a5a5 [3206]" strokeweight="1.5pt">
                      <v:stroke joinstyle="miter"/>
                    </v:line>
                  </w:pict>
                </mc:Fallback>
              </mc:AlternateContent>
            </w:r>
            <w:r w:rsidRPr="000502F8">
              <w:rPr>
                <w:noProof/>
                <w:sz w:val="18"/>
                <w:szCs w:val="18"/>
                <w:lang w:val="en-US" w:eastAsia="en-US" w:bidi="ar-SA"/>
              </w:rPr>
              <mc:AlternateContent>
                <mc:Choice Requires="wps">
                  <w:drawing>
                    <wp:inline distT="0" distB="0" distL="0" distR="0" wp14:anchorId="6B52FE07" wp14:editId="69E84568">
                      <wp:extent cx="1155281" cy="448574"/>
                      <wp:effectExtent l="0" t="0" r="26035" b="27940"/>
                      <wp:docPr id="8" name="Rectángulo redondeado 8"/>
                      <wp:cNvGraphicFramePr/>
                      <a:graphic xmlns:a="http://schemas.openxmlformats.org/drawingml/2006/main">
                        <a:graphicData uri="http://schemas.microsoft.com/office/word/2010/wordprocessingShape">
                          <wps:wsp>
                            <wps:cNvSpPr/>
                            <wps:spPr>
                              <a:xfrm>
                                <a:off x="0" y="0"/>
                                <a:ext cx="1155281" cy="448574"/>
                              </a:xfrm>
                              <a:prstGeom prst="roundRect">
                                <a:avLst/>
                              </a:prstGeom>
                              <a:solidFill>
                                <a:srgbClr val="FF6600"/>
                              </a:solidFill>
                              <a:ln>
                                <a:solidFill>
                                  <a:schemeClr val="accent3">
                                    <a:lumMod val="20000"/>
                                    <a:lumOff val="8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1E904A5" w14:textId="77777777" w:rsidR="00CD7DB0" w:rsidRPr="00E72394" w:rsidRDefault="00CD7DB0" w:rsidP="0077776C">
                                  <w:pPr>
                                    <w:jc w:val="center"/>
                                    <w:rPr>
                                      <w:sz w:val="16"/>
                                      <w:lang w:val="es-ES"/>
                                    </w:rPr>
                                  </w:pPr>
                                  <w:r>
                                    <w:rPr>
                                      <w:sz w:val="16"/>
                                      <w:lang w:val="es-ES"/>
                                    </w:rPr>
                                    <w:t>Droits communauair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roundrect w14:anchorId="6B52FE07" id="Rectángulo redondeado 8" o:spid="_x0000_s1035" style="width:90.95pt;height:35.3pt;visibility:visible;mso-wrap-style:square;mso-left-percent:-10001;mso-top-percent:-10001;mso-position-horizontal:absolute;mso-position-horizontal-relative:char;mso-position-vertical:absolute;mso-position-vertical-relative:line;mso-left-percent:-10001;mso-top-percent:-10001;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sDY0ywIAABAGAAAOAAAAZHJzL2Uyb0RvYy54bWysVEtu2zAQ3RfoHQjuG1munThC5MBI4KJA&#10;mgRJiqxpirQFUByWpH+9Tc+Si3VISorzaRdFNxLn92b4ODNn57tGkY2wrgZd0vxoQInQHKpaL0v6&#10;/WH+aUKJ80xXTIEWJd0LR8+nHz+cbU0hhrACVQlLEES7YmtKuvLeFFnm+Eo0zB2BERqNEmzDPIp2&#10;mVWWbRG9UdlwMDjOtmArY4EL51B7mYx0GvGlFNzfSOmEJ6qkWJuPXxu/i/DNpmesWFpmVjVvy2D/&#10;UEXDao1Je6hL5hlZ2/oNVFNzCw6kP+LQZCBlzUW8A94mH7y6zf2KGRHvguQ409Pk/h8sv97cWlJX&#10;JcWH0qzBJ7pD0p5+6eVaAbGiAl0JVgGZBK62xhUYcm9ubSs5PIaL76Rtwh+vRHaR333Pr9h5wlGZ&#10;5+PxcJJTwtE2Gk3GJ6MAmj1HG+v8FwENCYeSWljrKtQTuWWbK+eTf+cXMjpQdTWvlYqCXS4ulCUb&#10;hg8+nx8fD+IbY4oXbkq/jQwtJ/pYxrnQ/nNMrNbNN6gSJjZdgmQFqrG5knrSqUOmDile7SAv2kLi&#10;LLCYeIsnv1cilKP0nZD4FsjUMObtgVKOVFKeTCtWiaQe/zF1BAzIEtnpsVuArsiX2Ine1j+EijhE&#10;ffDgb4Wl4D4iZgbt++Cm1mDfA1A+bxtBJv+OpERNYMnvFrvYp6ddHy6g2mPvWkhD7Qyf19g1V8z5&#10;W2ZxinHecTP5G/xIBduSQnuiZAX253v64I/DhVZKtrgVSup+rJkVlKivGsfuNB+NwhqJwmh8MkTB&#10;HloWhxa9bi4A+xA7HquLx+DvVXeUFppHXGCzkBVNTHPMXVLubSdc+LStcAVyMZtFN1wdhvkrfW94&#10;AA88h4F42D0ya9rR8Th019BtEFa8Gp7kGyI1zNYeZB0nKzCdeG1fANdO7OJ2RYa9dihHr+dFPv0N&#10;AAD//wMAUEsDBBQABgAIAAAAIQCiSuU93AAAAAQBAAAPAAAAZHJzL2Rvd25yZXYueG1sTI9BS8NA&#10;EIXvgv9hmYKXYjetUNOYTRHB4sFDm4jnSXZMQrOzIbtp03/v1ku9DDze471v0u1kOnGiwbWWFSwX&#10;EQjiyuqWawVfxftjDMJ5ZI2dZVJwIQfb7P4uxUTbMx/olPtahBJ2CSpovO8TKV3VkEG3sD1x8H7s&#10;YNAHOdRSD3gO5aaTqyhaS4Mth4UGe3prqDrmo1Gwy1dzOX8qP8fvy4fZ7OLC4r5Q6mE2vb6A8DT5&#10;Wxiu+AEdssBU2pG1E52C8Ij/u1cvXm5AlAqeozXILJX/4bNfAAAA//8DAFBLAQItABQABgAIAAAA&#10;IQC2gziS/gAAAOEBAAATAAAAAAAAAAAAAAAAAAAAAABbQ29udGVudF9UeXBlc10ueG1sUEsBAi0A&#10;FAAGAAgAAAAhADj9If/WAAAAlAEAAAsAAAAAAAAAAAAAAAAALwEAAF9yZWxzLy5yZWxzUEsBAi0A&#10;FAAGAAgAAAAhAFywNjTLAgAAEAYAAA4AAAAAAAAAAAAAAAAALgIAAGRycy9lMm9Eb2MueG1sUEsB&#10;Ai0AFAAGAAgAAAAhAKJK5T3cAAAABAEAAA8AAAAAAAAAAAAAAAAAJQUAAGRycy9kb3ducmV2Lnht&#10;bFBLBQYAAAAABAAEAPMAAAAuBgAAAAA=&#10;" fillcolor="#f60" strokecolor="#ededed [662]" strokeweight="1pt">
                      <v:stroke joinstyle="miter"/>
                      <v:textbox>
                        <w:txbxContent>
                          <w:p w14:paraId="61E904A5" w14:textId="77777777" w:rsidR="00CD7DB0" w:rsidRPr="00E72394" w:rsidRDefault="00CD7DB0" w:rsidP="0077776C">
                            <w:pPr>
                              <w:jc w:val="center"/>
                              <w:rPr>
                                <w:sz w:val="16"/>
                                <w:lang w:val="es-ES"/>
                              </w:rPr>
                            </w:pPr>
                            <w:r>
                              <w:rPr>
                                <w:sz w:val="16"/>
                                <w:lang w:val="es-ES"/>
                              </w:rPr>
                              <w:t>Droits communauaires</w:t>
                            </w:r>
                          </w:p>
                        </w:txbxContent>
                      </v:textbox>
                      <w10:anchorlock/>
                    </v:roundrect>
                  </w:pict>
                </mc:Fallback>
              </mc:AlternateContent>
            </w:r>
          </w:p>
        </w:tc>
        <w:tc>
          <w:tcPr>
            <w:tcW w:w="2599" w:type="pct"/>
            <w:shd w:val="clear" w:color="auto" w:fill="EDEDED" w:themeFill="accent3" w:themeFillTint="33"/>
            <w:vAlign w:val="center"/>
          </w:tcPr>
          <w:p w14:paraId="43941DA9" w14:textId="77777777" w:rsidR="0077776C" w:rsidRPr="00E72394" w:rsidRDefault="0077776C" w:rsidP="004A5E76">
            <w:pPr>
              <w:rPr>
                <w:sz w:val="18"/>
                <w:szCs w:val="18"/>
              </w:rPr>
            </w:pPr>
            <w:r w:rsidRPr="00E72394">
              <w:rPr>
                <w:sz w:val="18"/>
                <w:szCs w:val="18"/>
              </w:rPr>
              <w:t>Droits résidentiels et droits des autochtones / Communauté et engagements des acteurs / Consentement préalable, libre et éclairé (FPIC)</w:t>
            </w:r>
            <w:r>
              <w:rPr>
                <w:sz w:val="18"/>
                <w:szCs w:val="18"/>
              </w:rPr>
              <w:t xml:space="preserve"> /</w:t>
            </w:r>
            <w:r w:rsidRPr="00E72394">
              <w:rPr>
                <w:sz w:val="18"/>
                <w:szCs w:val="18"/>
              </w:rPr>
              <w:t xml:space="preserve"> Héritage Culturel / Ré-implantation et déplacement / Soins médicaux / Zone de conflit ou à haut risqué / Forces de sécurit</w:t>
            </w:r>
            <w:r>
              <w:rPr>
                <w:sz w:val="18"/>
                <w:szCs w:val="18"/>
              </w:rPr>
              <w:t>é</w:t>
            </w:r>
          </w:p>
        </w:tc>
      </w:tr>
      <w:tr w:rsidR="0077776C" w:rsidRPr="005E04ED" w14:paraId="58419271" w14:textId="77777777" w:rsidTr="0077776C">
        <w:trPr>
          <w:trHeight w:val="427"/>
        </w:trPr>
        <w:tc>
          <w:tcPr>
            <w:tcW w:w="260" w:type="pct"/>
            <w:shd w:val="clear" w:color="auto" w:fill="EDEDED" w:themeFill="accent3" w:themeFillTint="33"/>
          </w:tcPr>
          <w:p w14:paraId="2BB54BBC" w14:textId="77777777" w:rsidR="0077776C" w:rsidRPr="00E72394" w:rsidRDefault="0077776C" w:rsidP="004A5E76">
            <w:pPr>
              <w:jc w:val="center"/>
            </w:pPr>
          </w:p>
        </w:tc>
        <w:tc>
          <w:tcPr>
            <w:tcW w:w="1174" w:type="pct"/>
            <w:gridSpan w:val="2"/>
            <w:vMerge/>
            <w:shd w:val="clear" w:color="auto" w:fill="EDEDED" w:themeFill="accent3" w:themeFillTint="33"/>
          </w:tcPr>
          <w:p w14:paraId="65272391" w14:textId="77777777" w:rsidR="0077776C" w:rsidRPr="00E72394" w:rsidRDefault="0077776C" w:rsidP="004A5E76">
            <w:pPr>
              <w:jc w:val="center"/>
              <w:rPr>
                <w:sz w:val="18"/>
                <w:szCs w:val="18"/>
              </w:rPr>
            </w:pPr>
          </w:p>
        </w:tc>
        <w:tc>
          <w:tcPr>
            <w:tcW w:w="967" w:type="pct"/>
            <w:shd w:val="clear" w:color="auto" w:fill="EDEDED" w:themeFill="accent3" w:themeFillTint="33"/>
          </w:tcPr>
          <w:p w14:paraId="298C5B54" w14:textId="77777777" w:rsidR="0077776C" w:rsidRPr="000502F8" w:rsidRDefault="0077776C" w:rsidP="004A5E76">
            <w:pPr>
              <w:jc w:val="center"/>
              <w:rPr>
                <w:noProof/>
                <w:sz w:val="18"/>
                <w:szCs w:val="18"/>
              </w:rPr>
            </w:pPr>
            <w:r>
              <w:rPr>
                <w:noProof/>
                <w:sz w:val="18"/>
                <w:szCs w:val="18"/>
                <w:lang w:val="en-US" w:eastAsia="en-US" w:bidi="ar-SA"/>
              </w:rPr>
              <mc:AlternateContent>
                <mc:Choice Requires="wps">
                  <w:drawing>
                    <wp:anchor distT="0" distB="0" distL="114300" distR="114300" simplePos="0" relativeHeight="251701248" behindDoc="0" locked="0" layoutInCell="1" allowOverlap="1" wp14:anchorId="0EBB9228" wp14:editId="4CE2C72C">
                      <wp:simplePos x="0" y="0"/>
                      <wp:positionH relativeFrom="column">
                        <wp:posOffset>1206166</wp:posOffset>
                      </wp:positionH>
                      <wp:positionV relativeFrom="paragraph">
                        <wp:posOffset>201586</wp:posOffset>
                      </wp:positionV>
                      <wp:extent cx="111308" cy="1420"/>
                      <wp:effectExtent l="0" t="0" r="22225" b="36830"/>
                      <wp:wrapNone/>
                      <wp:docPr id="64" name="Conector recto 64"/>
                      <wp:cNvGraphicFramePr/>
                      <a:graphic xmlns:a="http://schemas.openxmlformats.org/drawingml/2006/main">
                        <a:graphicData uri="http://schemas.microsoft.com/office/word/2010/wordprocessingShape">
                          <wps:wsp>
                            <wps:cNvCnPr/>
                            <wps:spPr>
                              <a:xfrm flipV="1">
                                <a:off x="0" y="0"/>
                                <a:ext cx="111308" cy="1420"/>
                              </a:xfrm>
                              <a:prstGeom prst="line">
                                <a:avLst/>
                              </a:prstGeom>
                            </wps:spPr>
                            <wps:style>
                              <a:lnRef idx="3">
                                <a:schemeClr val="accent3"/>
                              </a:lnRef>
                              <a:fillRef idx="0">
                                <a:schemeClr val="accent3"/>
                              </a:fillRef>
                              <a:effectRef idx="2">
                                <a:schemeClr val="accent3"/>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47113B9" id="Conector recto 64" o:spid="_x0000_s1026" style="position:absolute;flip:y;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94.95pt,15.85pt" to="103.7pt,15.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LFcFwwEAAM0DAAAOAAAAZHJzL2Uyb0RvYy54bWysU02L2zAQvRf6H4Tuje1kWYqJs4csu5fS&#10;hn7sXSuPYoG+GKmx8+87kr1uaQsLpRdZ0sx7mvdmvL+brGEXwKi963izqTkDJ32v3bnj374+vHvP&#10;WUzC9cJ4Bx2/QuR3h7dv9mNoYesHb3pARiQutmPo+JBSaKsqygGsiBsfwFFQebQi0RHPVY9iJHZr&#10;qm1d31ajxz6glxAj3d7PQX4o/EqBTJ+UipCY6TjVlsqKZX3Oa3XYi/aMIgxaLmWIf6jCCu3o0ZXq&#10;XiTBvqP+g8pqiT56lTbS28orpSUUDaSmqX9T82UQAYoWMieG1ab4/2jlx8sJme47fnvDmROWenSk&#10;TsnkkWH+MAqQS2OILSUf3QmXUwwnzJInhZYpo8MTDUAxgWSxqXh8XT2GKTFJl03T7GoaCkmh5mZb&#10;OlDNJJksYEyP4C3Lm44b7bIBohWXDzHRw5T6kkKHXNRcRtmlq4GcbNxnUCSKntsVdBknOBpkF0GD&#10;IKQEl3ZZFvGV7AxT2pgVWL8OXPIzFMqoreDt6+AVUV72Lq1gq53HvxGkqVlKVnP+iwOz7mzBs++v&#10;pUHFGpqZonCZ7zyUv54L/OdfePgBAAD//wMAUEsDBBQABgAIAAAAIQCgevGZ3QAAAAkBAAAPAAAA&#10;ZHJzL2Rvd25yZXYueG1sTI/BTsMwDIbvSLxDZCQuaEtXEFtL0wlNLXcG3LPGawuJU5p0DTw92Wkc&#10;f/vT78/FNhjNTji63pKA1TIBhtRY1VMr4P2tXmyAOS9JSW0JBfygg215fVXIXNmZXvG09y2LJeRy&#10;KaDzfsg5d02HRrqlHZDi7mhHI32MY8vVKOdYbjRPk+SRG9lTvNDJAXcdNl/7yQi4+83mLlSh/t5N&#10;2tTVy8dnldZC3N6E5ydgHoO/wHDWj+pQRqeDnUg5pmPeZFlEBdyv1sAikCbrB2CH8yADXhb8/wfl&#10;HwAAAP//AwBQSwECLQAUAAYACAAAACEAtoM4kv4AAADhAQAAEwAAAAAAAAAAAAAAAAAAAAAAW0Nv&#10;bnRlbnRfVHlwZXNdLnhtbFBLAQItABQABgAIAAAAIQA4/SH/1gAAAJQBAAALAAAAAAAAAAAAAAAA&#10;AC8BAABfcmVscy8ucmVsc1BLAQItABQABgAIAAAAIQBbLFcFwwEAAM0DAAAOAAAAAAAAAAAAAAAA&#10;AC4CAABkcnMvZTJvRG9jLnhtbFBLAQItABQABgAIAAAAIQCgevGZ3QAAAAkBAAAPAAAAAAAAAAAA&#10;AAAAAB0EAABkcnMvZG93bnJldi54bWxQSwUGAAAAAAQABADzAAAAJwUAAAAA&#10;" strokecolor="#a5a5a5 [3206]" strokeweight="1.5pt">
                      <v:stroke joinstyle="miter"/>
                    </v:line>
                  </w:pict>
                </mc:Fallback>
              </mc:AlternateContent>
            </w:r>
            <w:r w:rsidRPr="000502F8">
              <w:rPr>
                <w:noProof/>
                <w:sz w:val="18"/>
                <w:szCs w:val="18"/>
                <w:lang w:val="en-US" w:eastAsia="en-US" w:bidi="ar-SA"/>
              </w:rPr>
              <mc:AlternateContent>
                <mc:Choice Requires="wps">
                  <w:drawing>
                    <wp:inline distT="0" distB="0" distL="0" distR="0" wp14:anchorId="32FFB721" wp14:editId="17214628">
                      <wp:extent cx="1155281" cy="448574"/>
                      <wp:effectExtent l="0" t="0" r="26035" b="27940"/>
                      <wp:docPr id="10" name="Rectángulo redondeado 10"/>
                      <wp:cNvGraphicFramePr/>
                      <a:graphic xmlns:a="http://schemas.openxmlformats.org/drawingml/2006/main">
                        <a:graphicData uri="http://schemas.microsoft.com/office/word/2010/wordprocessingShape">
                          <wps:wsp>
                            <wps:cNvSpPr/>
                            <wps:spPr>
                              <a:xfrm>
                                <a:off x="0" y="0"/>
                                <a:ext cx="1155281" cy="448574"/>
                              </a:xfrm>
                              <a:prstGeom prst="roundRect">
                                <a:avLst/>
                              </a:prstGeom>
                              <a:solidFill>
                                <a:srgbClr val="FF6600"/>
                              </a:solidFill>
                              <a:ln>
                                <a:solidFill>
                                  <a:schemeClr val="accent3">
                                    <a:lumMod val="20000"/>
                                    <a:lumOff val="8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3640888" w14:textId="77777777" w:rsidR="00CD7DB0" w:rsidRPr="00E72394" w:rsidRDefault="00CD7DB0" w:rsidP="0077776C">
                                  <w:pPr>
                                    <w:jc w:val="center"/>
                                    <w:rPr>
                                      <w:sz w:val="16"/>
                                      <w:szCs w:val="20"/>
                                      <w:lang w:val="es-ES"/>
                                    </w:rPr>
                                  </w:pPr>
                                  <w:r>
                                    <w:rPr>
                                      <w:sz w:val="18"/>
                                      <w:lang w:val="es-ES"/>
                                    </w:rPr>
                                    <w:t>Valeur Ajouté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roundrect w14:anchorId="32FFB721" id="Rectángulo redondeado 10" o:spid="_x0000_s1036" style="width:90.95pt;height:35.3pt;visibility:visible;mso-wrap-style:square;mso-left-percent:-10001;mso-top-percent:-10001;mso-position-horizontal:absolute;mso-position-horizontal-relative:char;mso-position-vertical:absolute;mso-position-vertical-relative:line;mso-left-percent:-10001;mso-top-percent:-10001;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F0l8ygIAABMGAAAOAAAAZHJzL2Uyb0RvYy54bWysVEtu2zAQ3RfoHQjuG1munbhC5MBI4KJA&#10;mhhJiqxpirQFUByWpH+9Tc/Si3VISorzaRdFNxLn92b4ODPnF/tGka2wrgZd0vxkQInQHKpar0r6&#10;7WH+YUKJ80xXTIEWJT0IRy+m79+d70whhrAGVQlLEES7YmdKuvbeFFnm+Fo0zJ2AERqNEmzDPIp2&#10;lVWW7RC9UdlwMDjNdmArY4EL51B7lYx0GvGlFNzfSumEJ6qkWJuPXxu/y/DNpuesWFlm1jVvy2D/&#10;UEXDao1Je6gr5hnZ2PoVVFNzCw6kP+HQZCBlzUW8A94mH7y4zf2aGRHvguQ409Pk/h8sv9kuLKkr&#10;fDukR7MG3+gOWfv1U682CogVFehKsAoIOiBbO+MKDLo3C9tKDo/h6ntpm/DHS5F9ZPjQMyz2nnBU&#10;5vl4PJzklHC0jUaT8dkogGZP0cY6/1lAQ8KhpBY2ugoFRXbZ9tr55N/5hYwOVF3Na6WiYFfLS2XJ&#10;luGTz+enp4NYN6Z45qb068jQdKKPZZwL7T/GxGrTfIUqYWLbJUhWoBrbK6knnTpk6pDi1Y7yoi0k&#10;zgKLibd48gclQjlK3wmJr4FMDWPeHijlSCXlybRmlUjq8R9TR8CALJGdHrsF6Ip8jp3obf1DqIhj&#10;1AcP/lZYCu4jYmbQvg9uag32LQDl87YRZPLvSErUBJb8frnvOhXzBNUSqgO2r4U0187weY1tc82c&#10;XzCLg4w9jcvJ3+JHKtiVFNoTJWuwP97SB3+cL7RSssPFUFL3fcOsoER90Th5n/LRKGySKIzGZ0MU&#10;7LFleWzRm+YSsBGx5bG6eAz+XnVHaaF5xB02C1nRxDTH3CXl3nbCpU8LC7cgF7NZdMPtYZi/1veG&#10;B/BAdJiIh/0js6adHY9TdwPdEmHFi+lJviFSw2zjQdZxtJ54bZ8AN09s43ZLhtV2LEevp10+/Q0A&#10;AP//AwBQSwMEFAAGAAgAAAAhAKJK5T3cAAAABAEAAA8AAABkcnMvZG93bnJldi54bWxMj0FLw0AQ&#10;he+C/2GZgpdiN61Q05hNEcHiwUObiOdJdkxCs7Mhu2nTf+/WS70MPN7jvW/S7WQ6caLBtZYVLBcR&#10;COLK6pZrBV/F+2MMwnlkjZ1lUnAhB9vs/i7FRNszH+iU+1qEEnYJKmi87xMpXdWQQbewPXHwfuxg&#10;0Ac51FIPeA7lppOrKFpLgy2HhQZ7emuoOuajUbDLV3M5fyo/x+/Lh9ns4sLivlDqYTa9voDwNPlb&#10;GK74AR2ywFTakbUTnYLwiP+7Vy9ebkCUCp6jNcgslf/hs18AAAD//wMAUEsBAi0AFAAGAAgAAAAh&#10;ALaDOJL+AAAA4QEAABMAAAAAAAAAAAAAAAAAAAAAAFtDb250ZW50X1R5cGVzXS54bWxQSwECLQAU&#10;AAYACAAAACEAOP0h/9YAAACUAQAACwAAAAAAAAAAAAAAAAAvAQAAX3JlbHMvLnJlbHNQSwECLQAU&#10;AAYACAAAACEA0BdJfMoCAAATBgAADgAAAAAAAAAAAAAAAAAuAgAAZHJzL2Uyb0RvYy54bWxQSwEC&#10;LQAUAAYACAAAACEAokrlPdwAAAAEAQAADwAAAAAAAAAAAAAAAAAkBQAAZHJzL2Rvd25yZXYueG1s&#10;UEsFBgAAAAAEAAQA8wAAAC0GAAAAAA==&#10;" fillcolor="#f60" strokecolor="#ededed [662]" strokeweight="1pt">
                      <v:stroke joinstyle="miter"/>
                      <v:textbox>
                        <w:txbxContent>
                          <w:p w14:paraId="43640888" w14:textId="77777777" w:rsidR="00CD7DB0" w:rsidRPr="00E72394" w:rsidRDefault="00CD7DB0" w:rsidP="0077776C">
                            <w:pPr>
                              <w:jc w:val="center"/>
                              <w:rPr>
                                <w:sz w:val="16"/>
                                <w:szCs w:val="20"/>
                                <w:lang w:val="es-ES"/>
                              </w:rPr>
                            </w:pPr>
                            <w:r>
                              <w:rPr>
                                <w:sz w:val="18"/>
                                <w:lang w:val="es-ES"/>
                              </w:rPr>
                              <w:t>Valeur Ajoutée</w:t>
                            </w:r>
                          </w:p>
                        </w:txbxContent>
                      </v:textbox>
                      <w10:anchorlock/>
                    </v:roundrect>
                  </w:pict>
                </mc:Fallback>
              </mc:AlternateContent>
            </w:r>
          </w:p>
        </w:tc>
        <w:tc>
          <w:tcPr>
            <w:tcW w:w="2599" w:type="pct"/>
            <w:shd w:val="clear" w:color="auto" w:fill="EDEDED" w:themeFill="accent3" w:themeFillTint="33"/>
            <w:vAlign w:val="center"/>
          </w:tcPr>
          <w:p w14:paraId="08985D57" w14:textId="77777777" w:rsidR="0077776C" w:rsidRPr="005E04ED" w:rsidRDefault="0077776C" w:rsidP="004A5E76">
            <w:pPr>
              <w:rPr>
                <w:sz w:val="18"/>
                <w:szCs w:val="18"/>
              </w:rPr>
            </w:pPr>
            <w:r w:rsidRPr="005E04ED">
              <w:rPr>
                <w:sz w:val="18"/>
                <w:szCs w:val="18"/>
              </w:rPr>
              <w:t>Paiement de taxes et ITIE / Force de travail locale / Approvisionnemennt local / Investissement dans les infrastructures / Initiatives communautaires / Sautien à l’activité minière arisanale à petite échellle locale / Plan de développement communautaire / Capacit</w:t>
            </w:r>
            <w:r>
              <w:rPr>
                <w:sz w:val="18"/>
                <w:szCs w:val="18"/>
              </w:rPr>
              <w:t xml:space="preserve">é institutionnelle </w:t>
            </w:r>
          </w:p>
        </w:tc>
      </w:tr>
      <w:tr w:rsidR="0077776C" w:rsidRPr="003363E0" w14:paraId="51ABA202" w14:textId="77777777" w:rsidTr="0077776C">
        <w:trPr>
          <w:trHeight w:val="1219"/>
        </w:trPr>
        <w:tc>
          <w:tcPr>
            <w:tcW w:w="260" w:type="pct"/>
            <w:shd w:val="clear" w:color="auto" w:fill="EDEDED" w:themeFill="accent3" w:themeFillTint="33"/>
          </w:tcPr>
          <w:p w14:paraId="669BEFF6" w14:textId="77777777" w:rsidR="0077776C" w:rsidRPr="005E04ED" w:rsidRDefault="0077776C" w:rsidP="004A5E76">
            <w:pPr>
              <w:jc w:val="center"/>
              <w:rPr>
                <w:noProof/>
              </w:rPr>
            </w:pPr>
          </w:p>
        </w:tc>
        <w:tc>
          <w:tcPr>
            <w:tcW w:w="1174" w:type="pct"/>
            <w:gridSpan w:val="2"/>
            <w:vMerge w:val="restart"/>
            <w:shd w:val="clear" w:color="auto" w:fill="EDEDED" w:themeFill="accent3" w:themeFillTint="33"/>
          </w:tcPr>
          <w:p w14:paraId="07519453" w14:textId="77777777" w:rsidR="0077776C" w:rsidRPr="005E04ED" w:rsidRDefault="0077776C" w:rsidP="004A5E76">
            <w:pPr>
              <w:jc w:val="center"/>
              <w:rPr>
                <w:sz w:val="18"/>
                <w:szCs w:val="18"/>
              </w:rPr>
            </w:pPr>
            <w:r>
              <w:rPr>
                <w:noProof/>
                <w:sz w:val="18"/>
                <w:szCs w:val="18"/>
                <w:lang w:val="en-US" w:eastAsia="en-US" w:bidi="ar-SA"/>
              </w:rPr>
              <mc:AlternateContent>
                <mc:Choice Requires="wps">
                  <w:drawing>
                    <wp:anchor distT="0" distB="0" distL="114300" distR="114300" simplePos="0" relativeHeight="251713536" behindDoc="0" locked="0" layoutInCell="1" allowOverlap="1" wp14:anchorId="728D25D9" wp14:editId="2BF1F450">
                      <wp:simplePos x="0" y="0"/>
                      <wp:positionH relativeFrom="column">
                        <wp:posOffset>1409477</wp:posOffset>
                      </wp:positionH>
                      <wp:positionV relativeFrom="paragraph">
                        <wp:posOffset>423460</wp:posOffset>
                      </wp:positionV>
                      <wp:extent cx="30892" cy="1356154"/>
                      <wp:effectExtent l="0" t="0" r="26670" b="34925"/>
                      <wp:wrapNone/>
                      <wp:docPr id="78" name="Conector recto 78"/>
                      <wp:cNvGraphicFramePr/>
                      <a:graphic xmlns:a="http://schemas.openxmlformats.org/drawingml/2006/main">
                        <a:graphicData uri="http://schemas.microsoft.com/office/word/2010/wordprocessingShape">
                          <wps:wsp>
                            <wps:cNvCnPr/>
                            <wps:spPr>
                              <a:xfrm>
                                <a:off x="0" y="0"/>
                                <a:ext cx="30892" cy="1356154"/>
                              </a:xfrm>
                              <a:prstGeom prst="line">
                                <a:avLst/>
                              </a:prstGeom>
                            </wps:spPr>
                            <wps:style>
                              <a:lnRef idx="3">
                                <a:schemeClr val="accent3"/>
                              </a:lnRef>
                              <a:fillRef idx="0">
                                <a:schemeClr val="accent3"/>
                              </a:fillRef>
                              <a:effectRef idx="2">
                                <a:schemeClr val="accent3"/>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4E5B391" id="Conector recto 78" o:spid="_x0000_s1026" style="position:absolute;z-index:251713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11pt,33.35pt" to="113.45pt,140.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P3N3vAEAAMUDAAAOAAAAZHJzL2Uyb0RvYy54bWysU01v1DAQvSPxHyzf2SS7tLTRZnvYCi4I&#10;VhR+gOuMN5b8pbHZZP89Y2+aIkCqhHqxY8+8N/OeJ9u7yRp2Aozau443q5ozcNL32h07/uP7x3c3&#10;nMUkXC+Md9DxM0R+t3v7ZjuGFtZ+8KYHZETiYjuGjg8phbaqohzAirjyARwFlUcrEh3xWPUoRmK3&#10;plrX9XU1euwDegkx0u39Jch3hV8pkOmrUhESMx2n3lJZsayPea12W9EeUYRBy7kN8R9dWKEdFV2o&#10;7kUS7Cfqv6isluijV2klva28UlpC0UBqmvoPNQ+DCFC0kDkxLDbF16OVX04HZLrv+Ad6KScsvdGe&#10;XkomjwzzxihALo0htpS8dwecTzEcMEueFNq8kxg2FWfPi7MwJSbpclPf3K45kxRpNlfXzdX7zFk9&#10;gwPG9Am8Zfmj40a7LFy04vQ5pkvqUwrhcjOX8uUrnQ3kZOO+gSIxuWBBlzGCvUF2EjQAQkpwaTOX&#10;LtkZprQxC7B+GTjnZyiUEVvA65fBC6JU9i4tYKudx38RpKmZW1aX/CcHLrqzBY++P5eHKdbQrBRz&#10;57nOw/j7ucCf/77dLwAAAP//AwBQSwMEFAAGAAgAAAAhAK8HYBnfAAAACgEAAA8AAABkcnMvZG93&#10;bnJldi54bWxMj8FOwzAQRO9I/IO1SNyoUyOSkMapKBIHJC4EDj268RKnxHZku034e5YTvc1qRrNv&#10;6u1iR3bGEAfvJKxXGTB0ndeD6yV8frzclcBiUk6r0TuU8IMRts31Va0q7Wf3juc29YxKXKyUBJPS&#10;VHEeO4NWxZWf0JH35YNVic7Qcx3UTOV25CLLcm7V4OiDURM+G+y+25OVEPZH+5r6h/08md3urZiL&#10;dVsGKW9vlqcNsIRL+g/DHz6hQ0NMB39yOrJRghCCtiQJeV4Ao4AQ+SOwA4kyuwfe1PxyQvMLAAD/&#10;/wMAUEsBAi0AFAAGAAgAAAAhALaDOJL+AAAA4QEAABMAAAAAAAAAAAAAAAAAAAAAAFtDb250ZW50&#10;X1R5cGVzXS54bWxQSwECLQAUAAYACAAAACEAOP0h/9YAAACUAQAACwAAAAAAAAAAAAAAAAAvAQAA&#10;X3JlbHMvLnJlbHNQSwECLQAUAAYACAAAACEA5z9zd7wBAADFAwAADgAAAAAAAAAAAAAAAAAuAgAA&#10;ZHJzL2Uyb0RvYy54bWxQSwECLQAUAAYACAAAACEArwdgGd8AAAAKAQAADwAAAAAAAAAAAAAAAAAW&#10;BAAAZHJzL2Rvd25yZXYueG1sUEsFBgAAAAAEAAQA8wAAACIFAAAAAA==&#10;" strokecolor="#a5a5a5 [3206]" strokeweight="1.5pt">
                      <v:stroke joinstyle="miter"/>
                    </v:line>
                  </w:pict>
                </mc:Fallback>
              </mc:AlternateContent>
            </w:r>
            <w:r>
              <w:rPr>
                <w:noProof/>
                <w:sz w:val="18"/>
                <w:szCs w:val="18"/>
                <w:lang w:val="en-US" w:eastAsia="en-US" w:bidi="ar-SA"/>
              </w:rPr>
              <mc:AlternateContent>
                <mc:Choice Requires="wps">
                  <w:drawing>
                    <wp:anchor distT="0" distB="0" distL="114300" distR="114300" simplePos="0" relativeHeight="251688960" behindDoc="0" locked="0" layoutInCell="1" allowOverlap="1" wp14:anchorId="7C366BEA" wp14:editId="4ED6DB74">
                      <wp:simplePos x="0" y="0"/>
                      <wp:positionH relativeFrom="column">
                        <wp:posOffset>1429697</wp:posOffset>
                      </wp:positionH>
                      <wp:positionV relativeFrom="paragraph">
                        <wp:posOffset>884458</wp:posOffset>
                      </wp:positionV>
                      <wp:extent cx="329474" cy="2722"/>
                      <wp:effectExtent l="0" t="0" r="33020" b="35560"/>
                      <wp:wrapNone/>
                      <wp:docPr id="46" name="Conector recto 46"/>
                      <wp:cNvGraphicFramePr/>
                      <a:graphic xmlns:a="http://schemas.openxmlformats.org/drawingml/2006/main">
                        <a:graphicData uri="http://schemas.microsoft.com/office/word/2010/wordprocessingShape">
                          <wps:wsp>
                            <wps:cNvCnPr/>
                            <wps:spPr>
                              <a:xfrm flipV="1">
                                <a:off x="0" y="0"/>
                                <a:ext cx="329474" cy="2722"/>
                              </a:xfrm>
                              <a:prstGeom prst="line">
                                <a:avLst/>
                              </a:prstGeom>
                            </wps:spPr>
                            <wps:style>
                              <a:lnRef idx="3">
                                <a:schemeClr val="accent3"/>
                              </a:lnRef>
                              <a:fillRef idx="0">
                                <a:schemeClr val="accent3"/>
                              </a:fillRef>
                              <a:effectRef idx="2">
                                <a:schemeClr val="accent3"/>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535D4C3" id="Conector recto 46" o:spid="_x0000_s1026" style="position:absolute;flip:y;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12.55pt,69.65pt" to="138.5pt,69.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SfZbwQEAAM0DAAAOAAAAZHJzL2Uyb0RvYy54bWysU02P0zAQvSPxHyzfadJstQtR0z10BRcE&#10;FV93rzNuLPlLY9Ok/56xkw0IkFZCXBzbM+/NvOfJ/n6yhl0Ao/au49tNzRk46Xvtzh3/+uXtq9ec&#10;xSRcL4x30PErRH5/ePliP4YWGj940wMyInGxHUPHh5RCW1VRDmBF3PgAjoLKoxWJjniuehQjsVtT&#10;NXV9W40e+4BeQox0+zAH+aHwKwUyfVQqQmKm49RbKiuW9TGv1WEv2jOKMGi5tCH+oQsrtKOiK9WD&#10;SIJ9R/0HldUSffQqbaS3lVdKSygaSM22/k3N50EEKFrInBhWm+L/o5UfLidkuu/47pYzJyy90ZFe&#10;SiaPDPOHUYBcGkNsKfnoTricYjhhljwptEwZHb7RABQTSBabisfX1WOYEpN0edO82d3tOJMUau6a&#10;JnNXM0kmCxjTO/CW5U3HjXbZANGKy/uY5tSnFMLlpuY2yi5dDeRk4z6BIlG5XEGXcYKjQXYRNAhC&#10;SnDpZildsjNMaWNWYP08cMnPUCijtoKb58ErolT2Lq1gq53HvxGkabu0rOb8Jwdm3dmCR99fywMV&#10;a2hmirnLfOeh/PVc4D//wsMPAAAA//8DAFBLAwQUAAYACAAAACEAq69UZ94AAAALAQAADwAAAGRy&#10;cy9kb3ducmV2LnhtbEyPzU7DMBCE70i8g7VIXFDr1BWkDXEqVCXcKXB3YxMH/BNipzE8PUsvcNyZ&#10;T7Mz5S5ZQ05qDL13HFbLDIhyrZe96zi8PDeLDZAQhZPCeKc4fKkAu+ryohSF9LN7UqdD7AiGuFAI&#10;DjrGoaA0tFpZEZZ+UA69Nz9aEfEcOypHMWO4NZRl2R21onf4QYtB7bVqPw6T5XDzvZ11qlPzuZ+M&#10;berH1/eaNZxfX6WHeyBRpfgHw299rA4Vdjr6yclADAfGbleIorHeroEgwfIc1x3PSg60Kun/DdUP&#10;AAAA//8DAFBLAQItABQABgAIAAAAIQC2gziS/gAAAOEBAAATAAAAAAAAAAAAAAAAAAAAAABbQ29u&#10;dGVudF9UeXBlc10ueG1sUEsBAi0AFAAGAAgAAAAhADj9If/WAAAAlAEAAAsAAAAAAAAAAAAAAAAA&#10;LwEAAF9yZWxzLy5yZWxzUEsBAi0AFAAGAAgAAAAhAI1J9lvBAQAAzQMAAA4AAAAAAAAAAAAAAAAA&#10;LgIAAGRycy9lMm9Eb2MueG1sUEsBAi0AFAAGAAgAAAAhAKuvVGfeAAAACwEAAA8AAAAAAAAAAAAA&#10;AAAAGwQAAGRycy9kb3ducmV2LnhtbFBLBQYAAAAABAAEAPMAAAAmBQAAAAA=&#10;" strokecolor="#a5a5a5 [3206]" strokeweight="1.5pt">
                      <v:stroke joinstyle="miter"/>
                    </v:line>
                  </w:pict>
                </mc:Fallback>
              </mc:AlternateContent>
            </w:r>
            <w:r>
              <w:rPr>
                <w:noProof/>
                <w:sz w:val="18"/>
                <w:szCs w:val="18"/>
                <w:lang w:val="en-US" w:eastAsia="en-US" w:bidi="ar-SA"/>
              </w:rPr>
              <mc:AlternateContent>
                <mc:Choice Requires="wps">
                  <w:drawing>
                    <wp:anchor distT="0" distB="0" distL="114300" distR="114300" simplePos="0" relativeHeight="251687936" behindDoc="0" locked="0" layoutInCell="1" allowOverlap="1" wp14:anchorId="23ADDD44" wp14:editId="600E314C">
                      <wp:simplePos x="0" y="0"/>
                      <wp:positionH relativeFrom="column">
                        <wp:posOffset>1409582</wp:posOffset>
                      </wp:positionH>
                      <wp:positionV relativeFrom="paragraph">
                        <wp:posOffset>426182</wp:posOffset>
                      </wp:positionV>
                      <wp:extent cx="317715" cy="5080"/>
                      <wp:effectExtent l="0" t="0" r="25400" b="33020"/>
                      <wp:wrapNone/>
                      <wp:docPr id="37" name="Conector recto 37"/>
                      <wp:cNvGraphicFramePr/>
                      <a:graphic xmlns:a="http://schemas.openxmlformats.org/drawingml/2006/main">
                        <a:graphicData uri="http://schemas.microsoft.com/office/word/2010/wordprocessingShape">
                          <wps:wsp>
                            <wps:cNvCnPr/>
                            <wps:spPr>
                              <a:xfrm flipV="1">
                                <a:off x="0" y="0"/>
                                <a:ext cx="317715" cy="5080"/>
                              </a:xfrm>
                              <a:prstGeom prst="line">
                                <a:avLst/>
                              </a:prstGeom>
                            </wps:spPr>
                            <wps:style>
                              <a:lnRef idx="3">
                                <a:schemeClr val="accent3"/>
                              </a:lnRef>
                              <a:fillRef idx="0">
                                <a:schemeClr val="accent3"/>
                              </a:fillRef>
                              <a:effectRef idx="2">
                                <a:schemeClr val="accent3"/>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453FADB" id="Conector recto 37" o:spid="_x0000_s1026" style="position:absolute;flip:y;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11pt,33.55pt" to="136pt,33.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i6KNxAEAAM0DAAAOAAAAZHJzL2Uyb0RvYy54bWysU02P0zAQvSPxHyzfaZJWS1dR0z10tVwQ&#10;VMBy9zrjxpK/NDZN+u8Zu9mAAGkltBfH9sx7nvdmsrubrGFnwKi963izqjkDJ32v3anjj98e3t1y&#10;FpNwvTDeQccvEPnd/u2b3RhaWPvBmx6QEYmL7Rg6PqQU2qqKcgAr4soHcBRUHq1IdMRT1aMYid2a&#10;al3X76vRYx/QS4iRbu+vQb4v/EqBTJ+VipCY6TjVlsqKZX3Ka7XfifaEIgxazmWI/6jCCu3o0YXq&#10;XiTBfqD+i8pqiT56lVbS28orpSUUDaSmqf9Q83UQAYoWMieGxab4erTy0/mITPcd32w5c8JSjw7U&#10;KZk8MswfRgFyaQyxpeSDO+J8iuGIWfKk0DJldPhOA1BMIFlsKh5fFo9hSkzS5abZbpsbziSFburb&#10;0oHqSpLJAsb0AbxledNxo102QLTi/DEmephSn1PokIu6llF26WIgJxv3BRSJys8VdBknOBhkZ0GD&#10;IKQElzZZFvGV7AxT2pgFWL8MnPMzFMqoLeD1y+AFUV72Li1gq53HfxGkqZlLVtf8ZweuurMFT76/&#10;lAYVa2hmisJ5vvNQ/n4u8F9/4f4nAAAA//8DAFBLAwQUAAYACAAAACEAxqoNINsAAAAJAQAADwAA&#10;AGRycy9kb3ducmV2LnhtbEyPwU7DMBBE70j8g7VIXBB16kNLQ5wKVQl3Srm78ZIE7HWIncbw9Tgn&#10;OO7saOZNsY/WsAuOvnckYb3KgCE1TvfUSji91vcPwHxQpJVxhBK+0cO+vL4qVK7dTC94OYaWpRDy&#10;uZLQhTDknPumQ6v8yg1I6ffuRqtCOseW61HNKdwaLrJsw63qKTV0asBDh83ncbIS7n52cxerWH8d&#10;JmPr6vntoxK1lLc38ekRWMAY/syw4Cd0KBPT2U2kPTMShBBpS5Cw2a6BJYPYLsJ5EXbAy4L/X1D+&#10;AgAA//8DAFBLAQItABQABgAIAAAAIQC2gziS/gAAAOEBAAATAAAAAAAAAAAAAAAAAAAAAABbQ29u&#10;dGVudF9UeXBlc10ueG1sUEsBAi0AFAAGAAgAAAAhADj9If/WAAAAlAEAAAsAAAAAAAAAAAAAAAAA&#10;LwEAAF9yZWxzLy5yZWxzUEsBAi0AFAAGAAgAAAAhAMiLoo3EAQAAzQMAAA4AAAAAAAAAAAAAAAAA&#10;LgIAAGRycy9lMm9Eb2MueG1sUEsBAi0AFAAGAAgAAAAhAMaqDSDbAAAACQEAAA8AAAAAAAAAAAAA&#10;AAAAHgQAAGRycy9kb3ducmV2LnhtbFBLBQYAAAAABAAEAPMAAAAmBQAAAAA=&#10;" strokecolor="#a5a5a5 [3206]" strokeweight="1.5pt">
                      <v:stroke joinstyle="miter"/>
                    </v:line>
                  </w:pict>
                </mc:Fallback>
              </mc:AlternateContent>
            </w:r>
            <w:r w:rsidRPr="000502F8">
              <w:rPr>
                <w:noProof/>
                <w:sz w:val="18"/>
                <w:szCs w:val="18"/>
                <w:lang w:val="en-US" w:eastAsia="en-US" w:bidi="ar-SA"/>
              </w:rPr>
              <mc:AlternateContent>
                <mc:Choice Requires="wps">
                  <w:drawing>
                    <wp:anchor distT="0" distB="0" distL="114300" distR="114300" simplePos="0" relativeHeight="251659264" behindDoc="0" locked="0" layoutInCell="1" allowOverlap="1" wp14:anchorId="1B862846" wp14:editId="04C3BBFB">
                      <wp:simplePos x="0" y="0"/>
                      <wp:positionH relativeFrom="margin">
                        <wp:posOffset>79375</wp:posOffset>
                      </wp:positionH>
                      <wp:positionV relativeFrom="paragraph">
                        <wp:posOffset>617045</wp:posOffset>
                      </wp:positionV>
                      <wp:extent cx="1253143" cy="1099225"/>
                      <wp:effectExtent l="19050" t="0" r="42545" b="24765"/>
                      <wp:wrapNone/>
                      <wp:docPr id="49" name="Hexágono 49"/>
                      <wp:cNvGraphicFramePr/>
                      <a:graphic xmlns:a="http://schemas.openxmlformats.org/drawingml/2006/main">
                        <a:graphicData uri="http://schemas.microsoft.com/office/word/2010/wordprocessingShape">
                          <wps:wsp>
                            <wps:cNvSpPr/>
                            <wps:spPr>
                              <a:xfrm>
                                <a:off x="0" y="0"/>
                                <a:ext cx="1253143" cy="1099225"/>
                              </a:xfrm>
                              <a:prstGeom prst="hexagon">
                                <a:avLst/>
                              </a:prstGeom>
                              <a:solidFill>
                                <a:srgbClr val="808000"/>
                              </a:solidFill>
                              <a:ln>
                                <a:solidFill>
                                  <a:schemeClr val="accent3">
                                    <a:lumMod val="20000"/>
                                    <a:lumOff val="8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FA81408" w14:textId="77777777" w:rsidR="00CD7DB0" w:rsidRPr="00BA1136" w:rsidRDefault="00CD7DB0" w:rsidP="0077776C">
                                  <w:pPr>
                                    <w:jc w:val="center"/>
                                    <w:rPr>
                                      <w:sz w:val="20"/>
                                      <w:lang w:val="es-ES"/>
                                    </w:rPr>
                                  </w:pPr>
                                  <w:r>
                                    <w:rPr>
                                      <w:sz w:val="20"/>
                                      <w:lang w:val="es-ES"/>
                                    </w:rPr>
                                    <w:t>Utilisation des ressources naturell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B862846" id="Hexágono 49" o:spid="_x0000_s1037" type="#_x0000_t9" style="position:absolute;left:0;text-align:left;margin-left:6.25pt;margin-top:48.6pt;width:98.65pt;height:86.55pt;z-index:2516592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aFu+xwIAAAUGAAAOAAAAZHJzL2Uyb0RvYy54bWysVEtu2zAQ3RfoHQjuG0mO3cZG5MBIkLZA&#10;mgRNiqxpirIEUByWpC25t8lZerEOSUlxPuii6EbiZ+a9mceZOT3rGkl2wtgaVE6zo5QSoTgUtdrk&#10;9Mf95YcTSqxjqmASlMjpXlh6tnz/7rTVCzGBCmQhDEEQZRetzmnlnF4kieWVaJg9Ai0UXpZgGuZw&#10;azZJYViL6I1MJmn6MWnBFNoAF9bi6UW8pMuAX5aCu5uytMIRmVOMzYWvCd+1/ybLU7bYGKarmvdh&#10;sH+IomG1QtIR6oI5RramfgXV1NyAhdIdcWgSKMuai5ADZpOlL7K5q5gWIRcUx+pRJvv/YPn17taQ&#10;usjpdE6JYg2+0RfR/X7cgAKCZyhQq+0C7e70rel3Fpc+2640jf9jHqQLou5HUUXnCMfDbDI7zqbH&#10;lHC8y9L5fDKZedTkyV0b6z4LaIhfYG6iY0gf9GS7K+ui9WDlCS3IurispQwbs1mfS0N2DB/5JD1J&#10;0/CuSPDMTKrXnr7MxOjLOBfKHQdiuW2+QRExsdAiJFvgMRbUQHXANCCFxA54MQpPnHgRo2xh5fZS&#10;+HCk+i5K1B+FmgTeUPkvQ8riVcUKEalnQ0Q+yWfUAdAjl6jOiN0DDJYRJKab9Y/R23tXERpndE7/&#10;Flh8m9EjMINyo3NTKzBvAUg3Mkf7QaQojVfJdesu1GYWTP3RGoo9FqyB2MlW88sai+aKWXfLDLYu&#10;NjmOI3eDn1JCm1PoV5RUYH69de7tserwlpIWR0FO7c8tM4IS+VVhr82z6dTPjrCZzj5NcGMOb9aH&#10;N2rbnAMWYoaDT/Ow9PZODsvSQPOAU2vlWfGKKY7cOeXODJtzF0cUzj0uVqtghvNCM3el7jT34F5o&#10;3xH33QMzuu8ch013DcPYYIsX3RNtvaeC1dZBWYfWetK1fwKcNaGM+7noh9nhPlg9Te/lHwAAAP//&#10;AwBQSwMEFAAGAAgAAAAhAGGrLu/eAAAACQEAAA8AAABkcnMvZG93bnJldi54bWxMj8FOwzAQRO9I&#10;/IO1SNyoTaC0DXEqhIRaiVMLF25OvE1C7XUUu2n4e5YTve1oRrNvivXknRhxiF0gDfczBQKpDraj&#10;RsPnx9vdEkRMhqxxgVDDD0ZYl9dXhcltONMOx31qBJdQzI2GNqU+lzLWLXoTZ6FHYu8QBm8Sy6GR&#10;djBnLvdOZko9SW864g+t6fG1xfq4P3kN30fcuO3uPZlm/riVX2PVTZtB69ub6eUZRMIp/YfhD5/R&#10;oWSmKpzIRuFYZ3NOalgtMhDsZ2rFUyo+FuoBZFnIywXlLwAAAP//AwBQSwECLQAUAAYACAAAACEA&#10;toM4kv4AAADhAQAAEwAAAAAAAAAAAAAAAAAAAAAAW0NvbnRlbnRfVHlwZXNdLnhtbFBLAQItABQA&#10;BgAIAAAAIQA4/SH/1gAAAJQBAAALAAAAAAAAAAAAAAAAAC8BAABfcmVscy8ucmVsc1BLAQItABQA&#10;BgAIAAAAIQB5aFu+xwIAAAUGAAAOAAAAAAAAAAAAAAAAAC4CAABkcnMvZTJvRG9jLnhtbFBLAQIt&#10;ABQABgAIAAAAIQBhqy7v3gAAAAkBAAAPAAAAAAAAAAAAAAAAACEFAABkcnMvZG93bnJldi54bWxQ&#10;SwUGAAAAAAQABADzAAAALAYAAAAA&#10;" adj="4737" fillcolor="olive" strokecolor="#ededed [662]" strokeweight="1pt">
                      <v:textbox>
                        <w:txbxContent>
                          <w:p w14:paraId="6FA81408" w14:textId="77777777" w:rsidR="00CD7DB0" w:rsidRPr="00BA1136" w:rsidRDefault="00CD7DB0" w:rsidP="0077776C">
                            <w:pPr>
                              <w:jc w:val="center"/>
                              <w:rPr>
                                <w:sz w:val="20"/>
                                <w:lang w:val="es-ES"/>
                              </w:rPr>
                            </w:pPr>
                            <w:r>
                              <w:rPr>
                                <w:sz w:val="20"/>
                                <w:lang w:val="es-ES"/>
                              </w:rPr>
                              <w:t>Utilisation des ressources naturelles</w:t>
                            </w:r>
                          </w:p>
                        </w:txbxContent>
                      </v:textbox>
                      <w10:wrap anchorx="margin"/>
                    </v:shape>
                  </w:pict>
                </mc:Fallback>
              </mc:AlternateContent>
            </w:r>
            <w:r>
              <w:rPr>
                <w:noProof/>
                <w:sz w:val="18"/>
                <w:szCs w:val="18"/>
                <w:lang w:val="en-US" w:eastAsia="en-US" w:bidi="ar-SA"/>
              </w:rPr>
              <mc:AlternateContent>
                <mc:Choice Requires="wps">
                  <w:drawing>
                    <wp:anchor distT="0" distB="0" distL="114300" distR="114300" simplePos="0" relativeHeight="251672576" behindDoc="0" locked="0" layoutInCell="1" allowOverlap="1" wp14:anchorId="640F48A6" wp14:editId="3962F88C">
                      <wp:simplePos x="0" y="0"/>
                      <wp:positionH relativeFrom="column">
                        <wp:posOffset>-22657</wp:posOffset>
                      </wp:positionH>
                      <wp:positionV relativeFrom="paragraph">
                        <wp:posOffset>1175693</wp:posOffset>
                      </wp:positionV>
                      <wp:extent cx="98981" cy="0"/>
                      <wp:effectExtent l="0" t="0" r="34925" b="19050"/>
                      <wp:wrapNone/>
                      <wp:docPr id="17" name="Conector recto 17"/>
                      <wp:cNvGraphicFramePr/>
                      <a:graphic xmlns:a="http://schemas.openxmlformats.org/drawingml/2006/main">
                        <a:graphicData uri="http://schemas.microsoft.com/office/word/2010/wordprocessingShape">
                          <wps:wsp>
                            <wps:cNvCnPr/>
                            <wps:spPr>
                              <a:xfrm>
                                <a:off x="0" y="0"/>
                                <a:ext cx="98981" cy="0"/>
                              </a:xfrm>
                              <a:prstGeom prst="line">
                                <a:avLst/>
                              </a:prstGeom>
                            </wps:spPr>
                            <wps:style>
                              <a:lnRef idx="3">
                                <a:schemeClr val="accent3"/>
                              </a:lnRef>
                              <a:fillRef idx="0">
                                <a:schemeClr val="accent3"/>
                              </a:fillRef>
                              <a:effectRef idx="2">
                                <a:schemeClr val="accent3"/>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F370DE9" id="Conector recto 17" o:spid="_x0000_s1026" style="position:absolute;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8pt,92.55pt" to="6pt,92.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VM3YtwEAAL8DAAAOAAAAZHJzL2Uyb0RvYy54bWysU01v2zAMvRfYfxB0X+ykQJcacXpIsV2K&#10;LWi7H6DKVCxAX6DU2Pn3oxTHHboBBYZdJFPke+Qj6c3daA07AkbtXcuXi5ozcNJ32h1a/vP56+c1&#10;ZzEJ1wnjHbT8BJHfbT9dbYbQwMr33nSAjEhcbIbQ8j6l0FRVlD1YERc+gCOn8mhFIhMPVYdiIHZr&#10;qlVd31SDxy6glxAjvd6fnXxb+JUCmX4oFSEx03KqLZUTy/mSz2q7Ec0BRei1nMoQ/1CFFdpR0pnq&#10;XiTBXlH/QWW1RB+9SgvpbeWV0hKKBlKzrN+peepFgKKFmhPD3Kb4/2jl9+Meme5odl84c8LSjHY0&#10;KZk8MswXIwd1aQixoeCd2+NkxbDHLHlUaPNNYthYOnuaOwtjYpIeb9e36yVn8uKp3mABY/oG3rL8&#10;0XKjXZYsGnF8iIlSUeglhIxcxjlx+UonAznYuEdQJINSXRd0WSDYGWRHQaMXUoJL11kI8ZXoDFPa&#10;mBlYfwyc4jMUynLN4NXH4BlRMnuXZrDVzuPfCNK4nEpW5/hLB866cwtefHcqIymtoS0pCqeNzmv4&#10;u13gb//d9hcAAAD//wMAUEsDBBQABgAIAAAAIQDy5wbb2wAAAAkBAAAPAAAAZHJzL2Rvd25yZXYu&#10;eG1sTI89T8MwEIZ3JP6DdUhsrZOitlGIU1EkBiQWAkNHNz7iQHyObLcJ/56rhATjvffo/ah2sxvE&#10;GUPsPSnIlxkIpNabnjoF729PiwJETJqMHjyhgm+MsKuvrypdGj/RK56b1Ak2oVhqBTalsZQythad&#10;jks/IvHvwwenE5+hkyboic3dIFdZtpFO98QJVo/4aLH9ak5OQTh8uufUrQ/TaPf7l+20zZsiKHV7&#10;Mz/cg0g4pz8YLvW5OtTc6ehPZKIYFCzuNkyyXqxzEBdgxduOv4KsK/l/Qf0DAAD//wMAUEsBAi0A&#10;FAAGAAgAAAAhALaDOJL+AAAA4QEAABMAAAAAAAAAAAAAAAAAAAAAAFtDb250ZW50X1R5cGVzXS54&#10;bWxQSwECLQAUAAYACAAAACEAOP0h/9YAAACUAQAACwAAAAAAAAAAAAAAAAAvAQAAX3JlbHMvLnJl&#10;bHNQSwECLQAUAAYACAAAACEAbFTN2LcBAAC/AwAADgAAAAAAAAAAAAAAAAAuAgAAZHJzL2Uyb0Rv&#10;Yy54bWxQSwECLQAUAAYACAAAACEA8ucG29sAAAAJAQAADwAAAAAAAAAAAAAAAAARBAAAZHJzL2Rv&#10;d25yZXYueG1sUEsFBgAAAAAEAAQA8wAAABkFAAAAAA==&#10;" strokecolor="#a5a5a5 [3206]" strokeweight="1.5pt">
                      <v:stroke joinstyle="miter"/>
                    </v:line>
                  </w:pict>
                </mc:Fallback>
              </mc:AlternateContent>
            </w:r>
            <w:r>
              <w:rPr>
                <w:noProof/>
                <w:sz w:val="18"/>
                <w:szCs w:val="18"/>
                <w:lang w:val="en-US" w:eastAsia="en-US" w:bidi="ar-SA"/>
              </w:rPr>
              <mc:AlternateContent>
                <mc:Choice Requires="wps">
                  <w:drawing>
                    <wp:anchor distT="0" distB="0" distL="114300" distR="114300" simplePos="0" relativeHeight="251680768" behindDoc="0" locked="0" layoutInCell="1" allowOverlap="1" wp14:anchorId="24E5F072" wp14:editId="24461A3C">
                      <wp:simplePos x="0" y="0"/>
                      <wp:positionH relativeFrom="column">
                        <wp:posOffset>1318306</wp:posOffset>
                      </wp:positionH>
                      <wp:positionV relativeFrom="paragraph">
                        <wp:posOffset>1180405</wp:posOffset>
                      </wp:positionV>
                      <wp:extent cx="101102" cy="2357"/>
                      <wp:effectExtent l="0" t="0" r="32385" b="36195"/>
                      <wp:wrapNone/>
                      <wp:docPr id="24" name="Conector recto 24"/>
                      <wp:cNvGraphicFramePr/>
                      <a:graphic xmlns:a="http://schemas.openxmlformats.org/drawingml/2006/main">
                        <a:graphicData uri="http://schemas.microsoft.com/office/word/2010/wordprocessingShape">
                          <wps:wsp>
                            <wps:cNvCnPr/>
                            <wps:spPr>
                              <a:xfrm flipV="1">
                                <a:off x="0" y="0"/>
                                <a:ext cx="101102" cy="2357"/>
                              </a:xfrm>
                              <a:prstGeom prst="line">
                                <a:avLst/>
                              </a:prstGeom>
                            </wps:spPr>
                            <wps:style>
                              <a:lnRef idx="3">
                                <a:schemeClr val="accent3"/>
                              </a:lnRef>
                              <a:fillRef idx="0">
                                <a:schemeClr val="accent3"/>
                              </a:fillRef>
                              <a:effectRef idx="2">
                                <a:schemeClr val="accent3"/>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60352EE" id="Conector recto 24" o:spid="_x0000_s1026" style="position:absolute;flip:y;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03.8pt,92.95pt" to="111.75pt,93.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N45MwQEAAM0DAAAOAAAAZHJzL2Uyb0RvYy54bWysU02P0zAQvSPxHyzfaT7Kl6Kme+gKLggq&#10;WLh7nXFjyV8am6b994ydbECAtNJqL47tmfdm3vNkd3Oxhp0Bo/au582m5gyc9IN2p55/v/vw6j1n&#10;MQk3COMd9PwKkd/sX77YTaGD1o/eDICMSFzsptDzMaXQVVWUI1gRNz6Ao6DyaEWiI56qAcVE7NZU&#10;bV2/rSaPQ0AvIUa6vZ2DfF/4lQKZvigVITHTc+otlRXLep/Xar8T3QlFGLVc2hBP6MIK7ajoSnUr&#10;kmA/Uf9DZbVEH71KG+lt5ZXSEooGUtPUf6n5NooARQuZE8NqU3w+Wvn5fESmh563rzlzwtIbHeil&#10;ZPLIMH8YBcilKcSOkg/uiMsphiNmyReFlimjww8agGICyWKX4vF19RguiUm6bOqmqVvOJIXa7Zt3&#10;mbuaSTJZwJg+grcsb3putMsGiE6cP8U0pz6kEC43NbdRdulqICcb9xUUiaJy24Iu4wQHg+wsaBCE&#10;lODSdildsjNMaWNWYP04cMnPUCijtoLbx8ErolT2Lq1gq53H/xGkS7O0rOb8Bwdm3dmCez9cywMV&#10;a2hmirnLfOeh/PNc4L//wv0vAAAA//8DAFBLAwQUAAYACAAAACEAC5+aHN4AAAALAQAADwAAAGRy&#10;cy9kb3ducmV2LnhtbEyPy07DMBBF90j8gzVIbFDr4KqhDXEqVCXsKbB342kc8CPETmP4etwVLGfu&#10;0Z0z5S4aTc44+t5ZDvfLDAja1snedhzeXpvFBogPwkqhnUUO3+hhV11flaKQbrYveD6EjqQS6wvB&#10;QYUwFJT6VqERfukGtCk7udGIkMaxo3IUcyo3mrIsy6kRvU0XlBhwr7D9PEyGw93Pdlaxjs3XftKm&#10;qZ/fP2rWcH57E58egQSM4Q+Gi35Shyo5Hd1kpSeaA8se8oSmYLPeAkkEY6s1kONlk6+AViX9/0P1&#10;CwAA//8DAFBLAQItABQABgAIAAAAIQC2gziS/gAAAOEBAAATAAAAAAAAAAAAAAAAAAAAAABbQ29u&#10;dGVudF9UeXBlc10ueG1sUEsBAi0AFAAGAAgAAAAhADj9If/WAAAAlAEAAAsAAAAAAAAAAAAAAAAA&#10;LwEAAF9yZWxzLy5yZWxzUEsBAi0AFAAGAAgAAAAhAPo3jkzBAQAAzQMAAA4AAAAAAAAAAAAAAAAA&#10;LgIAAGRycy9lMm9Eb2MueG1sUEsBAi0AFAAGAAgAAAAhAAufmhzeAAAACwEAAA8AAAAAAAAAAAAA&#10;AAAAGwQAAGRycy9kb3ducmV2LnhtbFBLBQYAAAAABAAEAPMAAAAmBQAAAAA=&#10;" strokecolor="#a5a5a5 [3206]" strokeweight="1.5pt">
                      <v:stroke joinstyle="miter"/>
                    </v:line>
                  </w:pict>
                </mc:Fallback>
              </mc:AlternateContent>
            </w:r>
          </w:p>
        </w:tc>
        <w:tc>
          <w:tcPr>
            <w:tcW w:w="967" w:type="pct"/>
            <w:shd w:val="clear" w:color="auto" w:fill="EDEDED" w:themeFill="accent3" w:themeFillTint="33"/>
          </w:tcPr>
          <w:p w14:paraId="5FB3F377" w14:textId="77777777" w:rsidR="0077776C" w:rsidRPr="005E04ED" w:rsidRDefault="0077776C" w:rsidP="004A5E76">
            <w:pPr>
              <w:jc w:val="center"/>
              <w:rPr>
                <w:noProof/>
                <w:sz w:val="18"/>
                <w:szCs w:val="18"/>
              </w:rPr>
            </w:pPr>
            <w:r>
              <w:rPr>
                <w:noProof/>
                <w:sz w:val="18"/>
                <w:szCs w:val="18"/>
                <w:lang w:val="en-US" w:eastAsia="en-US" w:bidi="ar-SA"/>
              </w:rPr>
              <mc:AlternateContent>
                <mc:Choice Requires="wps">
                  <w:drawing>
                    <wp:anchor distT="0" distB="0" distL="114300" distR="114300" simplePos="0" relativeHeight="251702272" behindDoc="0" locked="0" layoutInCell="1" allowOverlap="1" wp14:anchorId="30693AF4" wp14:editId="50075D3C">
                      <wp:simplePos x="0" y="0"/>
                      <wp:positionH relativeFrom="column">
                        <wp:posOffset>1214223</wp:posOffset>
                      </wp:positionH>
                      <wp:positionV relativeFrom="paragraph">
                        <wp:posOffset>425363</wp:posOffset>
                      </wp:positionV>
                      <wp:extent cx="90067" cy="1184"/>
                      <wp:effectExtent l="0" t="0" r="24765" b="37465"/>
                      <wp:wrapNone/>
                      <wp:docPr id="65" name="Conector recto 65"/>
                      <wp:cNvGraphicFramePr/>
                      <a:graphic xmlns:a="http://schemas.openxmlformats.org/drawingml/2006/main">
                        <a:graphicData uri="http://schemas.microsoft.com/office/word/2010/wordprocessingShape">
                          <wps:wsp>
                            <wps:cNvCnPr/>
                            <wps:spPr>
                              <a:xfrm>
                                <a:off x="0" y="0"/>
                                <a:ext cx="90067" cy="1184"/>
                              </a:xfrm>
                              <a:prstGeom prst="line">
                                <a:avLst/>
                              </a:prstGeom>
                            </wps:spPr>
                            <wps:style>
                              <a:lnRef idx="3">
                                <a:schemeClr val="accent3"/>
                              </a:lnRef>
                              <a:fillRef idx="0">
                                <a:schemeClr val="accent3"/>
                              </a:fillRef>
                              <a:effectRef idx="2">
                                <a:schemeClr val="accent3"/>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BECD10A" id="Conector recto 65" o:spid="_x0000_s1026" style="position:absolute;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95.6pt,33.5pt" to="102.7pt,33.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OemMuQEAAMIDAAAOAAAAZHJzL2Uyb0RvYy54bWysU9tu1DAQfUfiHyy/d5NsoZRos33YCl4Q&#10;rLh8gOuMN5Z809hssn/P2ElTBEiVUF/s2J5zZs6Zye5usoadAaP2ruPNpuYMnPS9dqeO//j+4eqW&#10;s5iE64XxDjp+gcjv9q9f7cbQwtYP3vSAjEhcbMfQ8SGl0FZVlANYETc+gKNH5dGKREc8VT2Kkdit&#10;qbZ1fVONHvuAXkKMdHs/P/J94VcKZPqiVITETMeptlRWLOtDXqv9TrQnFGHQcilD/EcVVmhHSVeq&#10;e5EE+4n6LyqrJfroVdpIbyuvlJZQNJCapv5DzbdBBChayJwYVpviy9HKz+cjMt13/OYtZ05Y6tGB&#10;OiWTR4Z5Y/RALo0hthR8cEdcTjEcMUueFNq8kxg2FWcvq7MwJSbp8j216h1nkl6a5vZNJqyekAFj&#10;+gjesvzRcaNdVi1acf4U0xz6GEK4XMmcu3yli4EcbNxXUKSEsl0XdJkhOBhkZ0HdF1KCS9dL6hKd&#10;YUobswLr54FLfIZCma8VvH0evCJKZu/SCrbaefwXQZqapWQ1xz86MOvOFjz4/lK6UqyhQSnmLkOd&#10;J/H3c4E//Xr7XwAAAP//AwBQSwMEFAAGAAgAAAAhAI7M6tndAAAACQEAAA8AAABkcnMvZG93bnJl&#10;di54bWxMj8FOwzAQRO9I/IO1SNyok4g2JY1TUSQOSFwIHHp04yVJideR7Tbh79me6HFmn2Znyu1s&#10;B3FGH3pHCtJFAgKpcaanVsHX5+vDGkSImoweHKGCXwywrW5vSl0YN9EHnuvYCg6hUGgFXYxjIWVo&#10;OrQ6LNyIxLdv562OLH0rjdcTh9tBZkmyklb3xB86PeJLh81PfbIK/P5o32K73E9jt9u951Oe1muv&#10;1P3d/LwBEXGO/zBc6nN1qLjTwZ3IBDGwfkozRhWsct7EQJYsH0EcLkYGsirl9YLqDwAA//8DAFBL&#10;AQItABQABgAIAAAAIQC2gziS/gAAAOEBAAATAAAAAAAAAAAAAAAAAAAAAABbQ29udGVudF9UeXBl&#10;c10ueG1sUEsBAi0AFAAGAAgAAAAhADj9If/WAAAAlAEAAAsAAAAAAAAAAAAAAAAALwEAAF9yZWxz&#10;Ly5yZWxzUEsBAi0AFAAGAAgAAAAhAF856Yy5AQAAwgMAAA4AAAAAAAAAAAAAAAAALgIAAGRycy9l&#10;Mm9Eb2MueG1sUEsBAi0AFAAGAAgAAAAhAI7M6tndAAAACQEAAA8AAAAAAAAAAAAAAAAAEwQAAGRy&#10;cy9kb3ducmV2LnhtbFBLBQYAAAAABAAEAPMAAAAdBQAAAAA=&#10;" strokecolor="#a5a5a5 [3206]" strokeweight="1.5pt">
                      <v:stroke joinstyle="miter"/>
                    </v:line>
                  </w:pict>
                </mc:Fallback>
              </mc:AlternateContent>
            </w:r>
            <w:r w:rsidRPr="000502F8">
              <w:rPr>
                <w:noProof/>
                <w:sz w:val="18"/>
                <w:szCs w:val="18"/>
                <w:lang w:val="en-US" w:eastAsia="en-US" w:bidi="ar-SA"/>
              </w:rPr>
              <mc:AlternateContent>
                <mc:Choice Requires="wps">
                  <w:drawing>
                    <wp:anchor distT="0" distB="0" distL="114300" distR="114300" simplePos="0" relativeHeight="251668480" behindDoc="0" locked="0" layoutInCell="1" allowOverlap="1" wp14:anchorId="4590A249" wp14:editId="58AE9C0A">
                      <wp:simplePos x="0" y="0"/>
                      <wp:positionH relativeFrom="column">
                        <wp:posOffset>45085</wp:posOffset>
                      </wp:positionH>
                      <wp:positionV relativeFrom="paragraph">
                        <wp:posOffset>696595</wp:posOffset>
                      </wp:positionV>
                      <wp:extent cx="1162050" cy="360484"/>
                      <wp:effectExtent l="0" t="0" r="19050" b="20955"/>
                      <wp:wrapNone/>
                      <wp:docPr id="38" name="Rectángulo redondeado 38"/>
                      <wp:cNvGraphicFramePr/>
                      <a:graphic xmlns:a="http://schemas.openxmlformats.org/drawingml/2006/main">
                        <a:graphicData uri="http://schemas.microsoft.com/office/word/2010/wordprocessingShape">
                          <wps:wsp>
                            <wps:cNvSpPr/>
                            <wps:spPr>
                              <a:xfrm>
                                <a:off x="0" y="0"/>
                                <a:ext cx="1162050" cy="360484"/>
                              </a:xfrm>
                              <a:prstGeom prst="roundRect">
                                <a:avLst/>
                              </a:prstGeom>
                              <a:solidFill>
                                <a:srgbClr val="808000"/>
                              </a:solidFill>
                              <a:ln>
                                <a:solidFill>
                                  <a:schemeClr val="accent3">
                                    <a:lumMod val="20000"/>
                                    <a:lumOff val="8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E1573D0" w14:textId="77777777" w:rsidR="00CD7DB0" w:rsidRPr="00D017CE" w:rsidRDefault="00CD7DB0" w:rsidP="0077776C">
                                  <w:pPr>
                                    <w:jc w:val="center"/>
                                    <w:rPr>
                                      <w:sz w:val="18"/>
                                      <w:lang w:val="es-ES"/>
                                    </w:rPr>
                                  </w:pPr>
                                  <w:r>
                                    <w:rPr>
                                      <w:sz w:val="18"/>
                                      <w:lang w:val="es-ES"/>
                                    </w:rPr>
                                    <w:t>Utilisation de l’eau</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4590A249" id="Rectángulo redondeado 38" o:spid="_x0000_s1038" style="position:absolute;left:0;text-align:left;margin-left:3.55pt;margin-top:54.85pt;width:91.5pt;height:28.4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VrPO0AIAABMGAAAOAAAAZHJzL2Uyb0RvYy54bWysVM1u2zAMvg/YOwi6r7bTtMuMOkXQosOA&#10;ri3aDj0rshwbkEVNUmJnb7Nn2YuNkmwv/cEOwy62JJIfyY8/Z+d9K8lOGNuAKmh2lFIiFIeyUZuC&#10;fnu8+rCgxDqmSiZBiYLuhaXny/fvzjqdixnUIEthCIIom3e6oLVzOk8Sy2vRMnsEWigUVmBa5vBq&#10;NklpWIforUxmaXqadGBKbYALa/H1MgrpMuBXleDutqqscEQWFGNz4WvCd+2/yfKM5RvDdN3wIQz2&#10;D1G0rFHodIK6ZI6RrWleQbUNN2Chckcc2gSqquEi5IDZZOmLbB5qpkXIBcmxeqLJ/j9YfrO7M6Qp&#10;C3qMlVKsxRrdI2u/fqrNVgIxogRVClYCQQVkq9M2R6MHfWeGm8WjT72vTOv/mBTpA8P7iWHRO8Lx&#10;MctOZ+kJFoKj7Pg0nS/mHjT5Y62NdZ8FtMQfCmpgq0ofUGCX7a6ti/qjnvdoQTblVSNluJjN+kIa&#10;smNY8kW6SNNQZXTxTE2q15a+6cRkyzgXyh0Hx3LbfoUyYmLbRUiW4zO21+jqwNOIFFI78ItReMeJ&#10;ZzHyFk5uL4UPR6p7UWE1kKlZ8Bvm4GVIWRTVrBTR9ckYkU/ymesA6JErZGfCHgBGzQgS082Gcgz6&#10;3lSEMZqM078FFmszWQTPoNxk3DYKzFsA0k2eo/5IUqTGs+T6dR86NZuNjbiGco/tayDOtdX8qsG2&#10;uWbW3TGDg4ydhsvJ3eKnktAVFIYTJTWYH2+9e32cL5RS0uFiKKj9vmVGUCK/KJy8T9l87jdJuMxP&#10;Ps7wYg4l60OJ2rYXgI2Y4RrUPBy9vpPjsTLQPuEOW3mvKGKKo++CcmfGy4WLCwu3IBerVVDD7aGZ&#10;u1YPmntwT7SfiMf+iRk9zI7DqbuBcYmw/MX0RF1vqWC1dVA1YbQ81ZHXoQS4eUIbD1vSr7bDe9D6&#10;s8uXvwEAAP//AwBQSwMEFAAGAAgAAAAhAD54OOvgAAAACQEAAA8AAABkcnMvZG93bnJldi54bWxM&#10;j0tPwzAQhO9I/AdrkbhRO0ikbRqnQggOPC59qOLoxNskEK9D7LaBX8/2BLfdmdHst/lydJ044hBa&#10;TxqSiQKBVHnbUq1hu3m6mYEI0ZA1nSfU8I0BlsXlRW4y60+0wuM61oJLKGRGQxNjn0kZqgadCRPf&#10;I7G394MzkdehlnYwJy53nbxVKpXOtMQXGtPjQ4PV5/rgNDyX1ebr9fF9O/T2wyYvP7PVbvem9fXV&#10;eL8AEXGMf2E44zM6FMxU+gPZIDoN04SDLKv5FMTZnytWSh7S9A5kkcv/HxS/AAAA//8DAFBLAQIt&#10;ABQABgAIAAAAIQC2gziS/gAAAOEBAAATAAAAAAAAAAAAAAAAAAAAAABbQ29udGVudF9UeXBlc10u&#10;eG1sUEsBAi0AFAAGAAgAAAAhADj9If/WAAAAlAEAAAsAAAAAAAAAAAAAAAAALwEAAF9yZWxzLy5y&#10;ZWxzUEsBAi0AFAAGAAgAAAAhAEZWs87QAgAAEwYAAA4AAAAAAAAAAAAAAAAALgIAAGRycy9lMm9E&#10;b2MueG1sUEsBAi0AFAAGAAgAAAAhAD54OOvgAAAACQEAAA8AAAAAAAAAAAAAAAAAKgUAAGRycy9k&#10;b3ducmV2LnhtbFBLBQYAAAAABAAEAPMAAAA3BgAAAAA=&#10;" fillcolor="olive" strokecolor="#ededed [662]" strokeweight="1pt">
                      <v:stroke joinstyle="miter"/>
                      <v:textbox>
                        <w:txbxContent>
                          <w:p w14:paraId="1E1573D0" w14:textId="77777777" w:rsidR="00CD7DB0" w:rsidRPr="00D017CE" w:rsidRDefault="00CD7DB0" w:rsidP="0077776C">
                            <w:pPr>
                              <w:jc w:val="center"/>
                              <w:rPr>
                                <w:sz w:val="18"/>
                                <w:lang w:val="es-ES"/>
                              </w:rPr>
                            </w:pPr>
                            <w:r>
                              <w:rPr>
                                <w:sz w:val="18"/>
                                <w:lang w:val="es-ES"/>
                              </w:rPr>
                              <w:t>Utilisation de l’eau</w:t>
                            </w:r>
                          </w:p>
                        </w:txbxContent>
                      </v:textbox>
                    </v:roundrect>
                  </w:pict>
                </mc:Fallback>
              </mc:AlternateContent>
            </w:r>
            <w:r w:rsidRPr="000502F8">
              <w:rPr>
                <w:noProof/>
                <w:sz w:val="18"/>
                <w:szCs w:val="18"/>
                <w:lang w:val="en-US" w:eastAsia="en-US" w:bidi="ar-SA"/>
              </w:rPr>
              <mc:AlternateContent>
                <mc:Choice Requires="wps">
                  <w:drawing>
                    <wp:anchor distT="0" distB="0" distL="114300" distR="114300" simplePos="0" relativeHeight="251666432" behindDoc="0" locked="0" layoutInCell="1" allowOverlap="1" wp14:anchorId="3DA51D73" wp14:editId="02679B40">
                      <wp:simplePos x="0" y="0"/>
                      <wp:positionH relativeFrom="column">
                        <wp:posOffset>16699</wp:posOffset>
                      </wp:positionH>
                      <wp:positionV relativeFrom="paragraph">
                        <wp:posOffset>189338</wp:posOffset>
                      </wp:positionV>
                      <wp:extent cx="1196502" cy="428017"/>
                      <wp:effectExtent l="0" t="0" r="22860" b="10160"/>
                      <wp:wrapNone/>
                      <wp:docPr id="11" name="Rectángulo redondeado 11"/>
                      <wp:cNvGraphicFramePr/>
                      <a:graphic xmlns:a="http://schemas.openxmlformats.org/drawingml/2006/main">
                        <a:graphicData uri="http://schemas.microsoft.com/office/word/2010/wordprocessingShape">
                          <wps:wsp>
                            <wps:cNvSpPr/>
                            <wps:spPr>
                              <a:xfrm>
                                <a:off x="0" y="0"/>
                                <a:ext cx="1196502" cy="428017"/>
                              </a:xfrm>
                              <a:prstGeom prst="roundRect">
                                <a:avLst/>
                              </a:prstGeom>
                              <a:solidFill>
                                <a:srgbClr val="808000"/>
                              </a:solidFill>
                              <a:ln>
                                <a:solidFill>
                                  <a:schemeClr val="accent3">
                                    <a:lumMod val="20000"/>
                                    <a:lumOff val="8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808C49C" w14:textId="77777777" w:rsidR="00CD7DB0" w:rsidRPr="00D017CE" w:rsidRDefault="00CD7DB0" w:rsidP="0077776C">
                                  <w:pPr>
                                    <w:jc w:val="center"/>
                                    <w:rPr>
                                      <w:sz w:val="18"/>
                                    </w:rPr>
                                  </w:pPr>
                                  <w:r w:rsidRPr="00D017CE">
                                    <w:rPr>
                                      <w:sz w:val="18"/>
                                    </w:rPr>
                                    <w:t>Utilisation de la terre et biodiversité</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3DA51D73" id="Rectángulo redondeado 11" o:spid="_x0000_s1039" style="position:absolute;left:0;text-align:left;margin-left:1.3pt;margin-top:14.9pt;width:94.2pt;height:33.7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Qqc2zwIAABMGAAAOAAAAZHJzL2Uyb0RvYy54bWysVM1O3DAQvlfqO1i+lyTLAktEFq1AVJUo&#10;IKDi7HWc3UiOx7Wd3Wzfps/Ci3VsJ2H5UQ9VL4ntmflm5pufs/OukWQjjK1BFTQ7SCkRikNZq1VB&#10;fzxefZlRYh1TJZOgREF3wtLz+edPZ1udiwmsQZbCEARRNt/qgq6d03mSWL4WDbMHoIVCYQWmYQ6v&#10;ZpWUhm0RvZHJJE2Pky2YUhvgwlp8vYxCOg/4VSW4u60qKxyRBcXYXPia8F36bzI/Y/nKML2ueR8G&#10;+4coGlYrdDpCXTLHSGvqd1BNzQ1YqNwBhyaBqqq5CDlgNln6JpuHNdMi5ILkWD3SZP8fLL/Z3BlS&#10;l1i7jBLFGqzRPbL2/FutWgnEiBJUKVgJBBWQra22ORo96DvT3ywefepdZRr/x6RIFxjejQyLzhGO&#10;j1l2enyUTijhKJtOZml24kGTF2ttrPsqoCH+UFADrSp9QIFdtrm2LuoPet6jBVmXV7WU4WJWywtp&#10;yIZhyWfpLE1DldHFKzWp3lv6phOjLeNcKHcYHMu2+Q5lxMS2i5Asx2dsr8HVnqcBKaS25xej8I4T&#10;z2LkLZzcTgofjlT3osJqIFOT4DfMwduQsihas1JE10dDRD7JV64DoEeukJ0RuwcYNCNITDfUGGF6&#10;fW8qwhiNxunfAou1GS2CZ1BuNG5qBeYjAOlGz1F/IClS41ly3bKLnXo4NOISyh22r4E411bzqxrb&#10;5ppZd8cMDjKOPC4nd4ufSsK2oNCfKFmD+fXRu9fH+UIpJVtcDAW1P1tmBCXym8LJO82mU79JwmV6&#10;dDLBi9mXLPclqm0uABsRhwujC0ev7+RwrAw0T7jDFt4ripji6Lug3JnhcuHiwsItyMViEdRwe2jm&#10;rtWD5h7cE+0n4rF7Ykb3s+Nw6m5gWCIsfzM9UddbKli0Dqo6jJanOvLalwA3T2jjfkv61bZ/D1ov&#10;u3z+BwAA//8DAFBLAwQUAAYACAAAACEAJPViJN4AAAAHAQAADwAAAGRycy9kb3ducmV2LnhtbEyP&#10;S0/DMBCE70j8B2uRuFEnOZQmxKkQggOPSx+qODrxkgTidbDdNvDr2Z7KaTWa0ew35XKygzigD70j&#10;BeksAYHUONNTq2C7ebpZgAhRk9GDI1TwgwGW1eVFqQvjjrTCwzq2gksoFFpBF+NYSBmaDq0OMzci&#10;sffhvNWRpW+l8frI5XaQWZLMpdU98YdOj/jQYfO13lsFz3Wz+X59fN/60Xya9OV3sdrt3pS6vpru&#10;70BEnOI5DCd8RoeKmWq3JxPEoCCbc5BPzgNOdp7ytFpBfpuBrEr5n7/6AwAA//8DAFBLAQItABQA&#10;BgAIAAAAIQC2gziS/gAAAOEBAAATAAAAAAAAAAAAAAAAAAAAAABbQ29udGVudF9UeXBlc10ueG1s&#10;UEsBAi0AFAAGAAgAAAAhADj9If/WAAAAlAEAAAsAAAAAAAAAAAAAAAAALwEAAF9yZWxzLy5yZWxz&#10;UEsBAi0AFAAGAAgAAAAhAOBCpzbPAgAAEwYAAA4AAAAAAAAAAAAAAAAALgIAAGRycy9lMm9Eb2Mu&#10;eG1sUEsBAi0AFAAGAAgAAAAhACT1YiTeAAAABwEAAA8AAAAAAAAAAAAAAAAAKQUAAGRycy9kb3du&#10;cmV2LnhtbFBLBQYAAAAABAAEAPMAAAA0BgAAAAA=&#10;" fillcolor="olive" strokecolor="#ededed [662]" strokeweight="1pt">
                      <v:stroke joinstyle="miter"/>
                      <v:textbox>
                        <w:txbxContent>
                          <w:p w14:paraId="3808C49C" w14:textId="77777777" w:rsidR="00CD7DB0" w:rsidRPr="00D017CE" w:rsidRDefault="00CD7DB0" w:rsidP="0077776C">
                            <w:pPr>
                              <w:jc w:val="center"/>
                              <w:rPr>
                                <w:sz w:val="18"/>
                              </w:rPr>
                            </w:pPr>
                            <w:r w:rsidRPr="00D017CE">
                              <w:rPr>
                                <w:sz w:val="18"/>
                              </w:rPr>
                              <w:t>Utilisation de la terre et biodiversité</w:t>
                            </w:r>
                          </w:p>
                        </w:txbxContent>
                      </v:textbox>
                    </v:roundrect>
                  </w:pict>
                </mc:Fallback>
              </mc:AlternateContent>
            </w:r>
          </w:p>
        </w:tc>
        <w:tc>
          <w:tcPr>
            <w:tcW w:w="2599" w:type="pct"/>
            <w:shd w:val="clear" w:color="auto" w:fill="EDEDED" w:themeFill="accent3" w:themeFillTint="33"/>
            <w:vAlign w:val="center"/>
          </w:tcPr>
          <w:p w14:paraId="159008BB" w14:textId="77777777" w:rsidR="0077776C" w:rsidRPr="00CC400A" w:rsidRDefault="0077776C" w:rsidP="004A5E76">
            <w:pPr>
              <w:rPr>
                <w:sz w:val="18"/>
                <w:szCs w:val="18"/>
              </w:rPr>
            </w:pPr>
            <w:r w:rsidRPr="00CC400A">
              <w:rPr>
                <w:sz w:val="18"/>
                <w:szCs w:val="18"/>
              </w:rPr>
              <w:t>Zones reconnues internationalement (No-Go) / Zones protégées légales / Zones non-protégés / Espèces menacées / Espèces invasives / Services écosystémiques / Activité minière alluviale / Exploraation et activité minieère offshore / Gestion intégrée du territoire / Conflits avec l’agriculture / Conflits avec l’activité minière autochtine ou à grande échelle</w:t>
            </w:r>
          </w:p>
        </w:tc>
      </w:tr>
      <w:tr w:rsidR="0077776C" w:rsidRPr="00177F79" w14:paraId="25599677" w14:textId="77777777" w:rsidTr="0077776C">
        <w:trPr>
          <w:trHeight w:val="796"/>
        </w:trPr>
        <w:tc>
          <w:tcPr>
            <w:tcW w:w="260" w:type="pct"/>
            <w:shd w:val="clear" w:color="auto" w:fill="EDEDED" w:themeFill="accent3" w:themeFillTint="33"/>
          </w:tcPr>
          <w:p w14:paraId="407309C8" w14:textId="77777777" w:rsidR="0077776C" w:rsidRPr="0077776C" w:rsidRDefault="0077776C" w:rsidP="004A5E76">
            <w:pPr>
              <w:jc w:val="center"/>
            </w:pPr>
          </w:p>
        </w:tc>
        <w:tc>
          <w:tcPr>
            <w:tcW w:w="1174" w:type="pct"/>
            <w:gridSpan w:val="2"/>
            <w:vMerge/>
            <w:shd w:val="clear" w:color="auto" w:fill="EDEDED" w:themeFill="accent3" w:themeFillTint="33"/>
          </w:tcPr>
          <w:p w14:paraId="184B1C71" w14:textId="77777777" w:rsidR="0077776C" w:rsidRPr="0077776C" w:rsidRDefault="0077776C" w:rsidP="004A5E76">
            <w:pPr>
              <w:jc w:val="center"/>
              <w:rPr>
                <w:sz w:val="18"/>
                <w:szCs w:val="18"/>
              </w:rPr>
            </w:pPr>
          </w:p>
        </w:tc>
        <w:tc>
          <w:tcPr>
            <w:tcW w:w="967" w:type="pct"/>
            <w:shd w:val="clear" w:color="auto" w:fill="EDEDED" w:themeFill="accent3" w:themeFillTint="33"/>
          </w:tcPr>
          <w:p w14:paraId="148EEC47" w14:textId="77777777" w:rsidR="0077776C" w:rsidRPr="0077776C" w:rsidRDefault="0077776C" w:rsidP="004A5E76">
            <w:pPr>
              <w:jc w:val="center"/>
              <w:rPr>
                <w:noProof/>
                <w:sz w:val="18"/>
                <w:szCs w:val="18"/>
              </w:rPr>
            </w:pPr>
            <w:r>
              <w:rPr>
                <w:noProof/>
                <w:sz w:val="18"/>
                <w:szCs w:val="18"/>
                <w:lang w:val="en-US" w:eastAsia="en-US" w:bidi="ar-SA"/>
              </w:rPr>
              <mc:AlternateContent>
                <mc:Choice Requires="wps">
                  <w:drawing>
                    <wp:anchor distT="0" distB="0" distL="114300" distR="114300" simplePos="0" relativeHeight="251703296" behindDoc="0" locked="0" layoutInCell="1" allowOverlap="1" wp14:anchorId="5BBB8AE3" wp14:editId="44CC1FDA">
                      <wp:simplePos x="0" y="0"/>
                      <wp:positionH relativeFrom="column">
                        <wp:posOffset>1214223</wp:posOffset>
                      </wp:positionH>
                      <wp:positionV relativeFrom="paragraph">
                        <wp:posOffset>115141</wp:posOffset>
                      </wp:positionV>
                      <wp:extent cx="95765" cy="0"/>
                      <wp:effectExtent l="0" t="0" r="19050" b="19050"/>
                      <wp:wrapNone/>
                      <wp:docPr id="66" name="Conector recto 66"/>
                      <wp:cNvGraphicFramePr/>
                      <a:graphic xmlns:a="http://schemas.openxmlformats.org/drawingml/2006/main">
                        <a:graphicData uri="http://schemas.microsoft.com/office/word/2010/wordprocessingShape">
                          <wps:wsp>
                            <wps:cNvCnPr/>
                            <wps:spPr>
                              <a:xfrm flipV="1">
                                <a:off x="0" y="0"/>
                                <a:ext cx="95765" cy="0"/>
                              </a:xfrm>
                              <a:prstGeom prst="line">
                                <a:avLst/>
                              </a:prstGeom>
                            </wps:spPr>
                            <wps:style>
                              <a:lnRef idx="3">
                                <a:schemeClr val="accent3"/>
                              </a:lnRef>
                              <a:fillRef idx="0">
                                <a:schemeClr val="accent3"/>
                              </a:fillRef>
                              <a:effectRef idx="2">
                                <a:schemeClr val="accent3"/>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31CF69B" id="Conector recto 66" o:spid="_x0000_s1026" style="position:absolute;flip:y;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95.6pt,9.05pt" to="103.15pt,9.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5vt5vwEAAMkDAAAOAAAAZHJzL2Uyb0RvYy54bWysU02P0zAQvSPxHyzfadKutkDUdA9dwQVB&#10;BQt3rzNuLPlLY9Ok/56xkwYESCut9uJ47Hlv5j1PdnejNewMGLV3LV+vas7ASd9pd2r594cPb95x&#10;FpNwnTDeQcsvEPnd/vWr3RAa2Pjemw6QEYmLzRBa3qcUmqqKsgcr4soHcHSpPFqRKMRT1aEYiN2a&#10;alPX22rw2AX0EmKk0/vpku8Lv1Ig0xelIiRmWk69pbJiWR/zWu13ojmhCL2WcxviGV1YoR0VXaju&#10;RRLsJ+p/qKyW6KNXaSW9rbxSWkLRQGrW9V9qvvUiQNFC5sSw2BRfjlZ+Ph+R6a7l2y1nTlh6owO9&#10;lEweGeYPowtyaQixoeSDO+IcxXDELHlUaJkyOvygASgmkCw2Fo8vi8cwJibp8P3t2+0tZ/J6U00E&#10;mShgTB/BW5Y3LTfaZfGiEedPMVFRSr2mUJAbmloou3QxkJON+wqKBFGpm4IuowQHg+wsaAiElODS&#10;TZZEfCU7w5Q2ZgHWTwPn/AyFMmYLePM0eEGUyt6lBWy18/g/gjSu55bVlH91YNKdLXj03aU8TrGG&#10;5qUonGc7D+SfcYH//gP3vwAAAP//AwBQSwMEFAAGAAgAAAAhAOzH2Z3bAAAACQEAAA8AAABkcnMv&#10;ZG93bnJldi54bWxMj81OwzAQhO9IvIO1SFwQdRKkqg1xKlQl3Cnl7sZLHPBPiJ3G8PQs4gC3nd3R&#10;7DfVLlnDzjiFwTsB+SoDhq7zanC9gONze7sBFqJ0ShrvUMAnBtjVlxeVLJVf3BOeD7FnFOJCKQXo&#10;GMeS89BptDKs/IiObq9+sjKSnHquJrlQuDW8yLI1t3Jw9EHLEfcau/fDbAXcfG0XnZrUfuxnY9vm&#10;8eWtKVohrq/Swz2wiCn+meEHn9ChJqaTn50KzJDe5gVZadjkwMhQZOs7YKffBa8r/r9B/Q0AAP//&#10;AwBQSwECLQAUAAYACAAAACEAtoM4kv4AAADhAQAAEwAAAAAAAAAAAAAAAAAAAAAAW0NvbnRlbnRf&#10;VHlwZXNdLnhtbFBLAQItABQABgAIAAAAIQA4/SH/1gAAAJQBAAALAAAAAAAAAAAAAAAAAC8BAABf&#10;cmVscy8ucmVsc1BLAQItABQABgAIAAAAIQBW5vt5vwEAAMkDAAAOAAAAAAAAAAAAAAAAAC4CAABk&#10;cnMvZTJvRG9jLnhtbFBLAQItABQABgAIAAAAIQDsx9md2wAAAAkBAAAPAAAAAAAAAAAAAAAAABkE&#10;AABkcnMvZG93bnJldi54bWxQSwUGAAAAAAQABADzAAAAIQUAAAAA&#10;" strokecolor="#a5a5a5 [3206]" strokeweight="1.5pt">
                      <v:stroke joinstyle="miter"/>
                    </v:line>
                  </w:pict>
                </mc:Fallback>
              </mc:AlternateContent>
            </w:r>
            <w:r w:rsidRPr="000502F8">
              <w:rPr>
                <w:noProof/>
                <w:sz w:val="18"/>
                <w:szCs w:val="18"/>
                <w:lang w:val="en-US" w:eastAsia="en-US" w:bidi="ar-SA"/>
              </w:rPr>
              <mc:AlternateContent>
                <mc:Choice Requires="wps">
                  <w:drawing>
                    <wp:anchor distT="0" distB="0" distL="114300" distR="114300" simplePos="0" relativeHeight="251716608" behindDoc="0" locked="0" layoutInCell="1" allowOverlap="1" wp14:anchorId="65EEC290" wp14:editId="13AAFC63">
                      <wp:simplePos x="0" y="0"/>
                      <wp:positionH relativeFrom="column">
                        <wp:posOffset>41910</wp:posOffset>
                      </wp:positionH>
                      <wp:positionV relativeFrom="paragraph">
                        <wp:posOffset>325755</wp:posOffset>
                      </wp:positionV>
                      <wp:extent cx="1167765" cy="403860"/>
                      <wp:effectExtent l="0" t="0" r="13335" b="15240"/>
                      <wp:wrapNone/>
                      <wp:docPr id="39" name="Rectángulo redondeado 39"/>
                      <wp:cNvGraphicFramePr/>
                      <a:graphic xmlns:a="http://schemas.openxmlformats.org/drawingml/2006/main">
                        <a:graphicData uri="http://schemas.microsoft.com/office/word/2010/wordprocessingShape">
                          <wps:wsp>
                            <wps:cNvSpPr/>
                            <wps:spPr>
                              <a:xfrm>
                                <a:off x="0" y="0"/>
                                <a:ext cx="1167765" cy="403860"/>
                              </a:xfrm>
                              <a:prstGeom prst="roundRect">
                                <a:avLst/>
                              </a:prstGeom>
                              <a:solidFill>
                                <a:srgbClr val="808000"/>
                              </a:solidFill>
                              <a:ln>
                                <a:solidFill>
                                  <a:schemeClr val="accent3">
                                    <a:lumMod val="20000"/>
                                    <a:lumOff val="8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36B6A8A" w14:textId="77777777" w:rsidR="00CD7DB0" w:rsidRPr="00D017CE" w:rsidRDefault="00CD7DB0" w:rsidP="0077776C">
                                  <w:pPr>
                                    <w:jc w:val="center"/>
                                    <w:rPr>
                                      <w:sz w:val="18"/>
                                      <w:lang w:val="es-ES"/>
                                    </w:rPr>
                                  </w:pPr>
                                  <w:r>
                                    <w:rPr>
                                      <w:sz w:val="18"/>
                                      <w:lang w:val="es-ES"/>
                                    </w:rPr>
                                    <w:t>Utilisation d’énergi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oundrect w14:anchorId="65EEC290" id="Rectángulo redondeado 39" o:spid="_x0000_s1040" style="position:absolute;left:0;text-align:left;margin-left:3.3pt;margin-top:25.65pt;width:91.95pt;height:31.8pt;z-index:2517166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lnwi0gIAABMGAAAOAAAAZHJzL2Uyb0RvYy54bWysVM1O3DAQvlfqO1i+lyTLsiwRWbQCUVWi&#10;gICKs9dxNpEcj2s7+9O36bP0xTq2k7AF1EPVS2J7Zr5v/Hlmzi92rSQbYWwDqqDZUUqJUBzKRq0L&#10;+u3p+tOcEuuYKpkEJQq6F5ZeLD5+ON/qXEygBlkKQxBE2XyrC1o7p/MksbwWLbNHoIVCYwWmZQ63&#10;Zp2Uhm0RvZXJJE1nyRZMqQ1wYS2eXkUjXQT8qhLc3VWVFY7IgmJuLnxN+K78N1mcs3xtmK4b3qfB&#10;/iGLljUKSUeoK+YY6UzzBqptuAELlTvi0CZQVQ0X4Q54myx9dZvHmmkR7oLiWD3KZP8fLL/d3BvS&#10;lAU9PqNEsRbf6AFV+/VTrTsJxIgSVClYCQQdUK2ttjkGPep70+8sLv3Vd5Vp/R8vRXZB4f2osNg5&#10;wvEwy2anp7MTSjjapunxfBaeIHmJ1sa6zwJa4hcFNdCp0icU1GWbG+uQFv0HP89oQTbldSNl2Jj1&#10;6lIasmH45PN0nqYDxR9uUr2N9EUnxljGuVDuOBDLrv0KZcTEsouQLMdjLK+B6oBpQAqpHvBi4p44&#10;8SpG3cLK7aXw6Uj1ICp8DVRqEnhDH7xOKYummpUiUp8MGSH8GBGoA6BHrlCdEbsHGJKMIPG6mX9j&#10;hOn9fagIbTQGp39LLAaPEYEZlBuD20aBeQ9AupE5+g8iRWm8Sm632oVKzaZDIa6g3GP5Goh9bTW/&#10;brBsbph198xgI2PL43Byd/ipJGwLCv2KkhrMj/fOvT/2F1op2eJgKKj93jEjKJFfFHbeWTad+kkS&#10;NtOT0wluzKFldWhRXXsJWIgZjkHNw9L7OzksKwPtM86wpWdFE1McuQvKnRk2ly4OLJyCXCyXwQ2n&#10;h2buRj1q7sG90L4jnnbPzOi+dxx23S0MQ4Tlr7on+vpIBcvOQdWE1vJSR137J8DJE0qin5J+tB3u&#10;g9fLLF/8BgAA//8DAFBLAwQUAAYACAAAACEAvrM8cuAAAAAIAQAADwAAAGRycy9kb3ducmV2Lnht&#10;bEyPS0/DMBCE70j8B2uRuFEnQKM2xKkQggOPSx+qOG7iJQnE62C7beDX1z3BbVYzmvm2WIymF3ty&#10;vrOsIJ0kIIhrqztuFGzWT1czED4ga+wtk4If8rAoz88KzLU98JL2q9CIWMI+RwVtCEMupa9bMugn&#10;diCO3od1BkM8XSO1w0MsN728TpJMGuw4LrQ40ENL9ddqZxQ8V/X6+/XxfeMG/anTl9/Zcrt9U+ry&#10;Yry/AxFoDH9hOOFHdCgjU2V3rL3oFWRZDCqYpjcgTvY8mYKookhv5yDLQv5/oDwCAAD//wMAUEsB&#10;Ai0AFAAGAAgAAAAhALaDOJL+AAAA4QEAABMAAAAAAAAAAAAAAAAAAAAAAFtDb250ZW50X1R5cGVz&#10;XS54bWxQSwECLQAUAAYACAAAACEAOP0h/9YAAACUAQAACwAAAAAAAAAAAAAAAAAvAQAAX3JlbHMv&#10;LnJlbHNQSwECLQAUAAYACAAAACEAhZZ8ItICAAATBgAADgAAAAAAAAAAAAAAAAAuAgAAZHJzL2Uy&#10;b0RvYy54bWxQSwECLQAUAAYACAAAACEAvrM8cuAAAAAIAQAADwAAAAAAAAAAAAAAAAAsBQAAZHJz&#10;L2Rvd25yZXYueG1sUEsFBgAAAAAEAAQA8wAAADkGAAAAAA==&#10;" fillcolor="olive" strokecolor="#ededed [662]" strokeweight="1pt">
                      <v:stroke joinstyle="miter"/>
                      <v:textbox>
                        <w:txbxContent>
                          <w:p w14:paraId="436B6A8A" w14:textId="77777777" w:rsidR="00CD7DB0" w:rsidRPr="00D017CE" w:rsidRDefault="00CD7DB0" w:rsidP="0077776C">
                            <w:pPr>
                              <w:jc w:val="center"/>
                              <w:rPr>
                                <w:sz w:val="18"/>
                                <w:lang w:val="es-ES"/>
                              </w:rPr>
                            </w:pPr>
                            <w:r>
                              <w:rPr>
                                <w:sz w:val="18"/>
                                <w:lang w:val="es-ES"/>
                              </w:rPr>
                              <w:t>Utilisation d’énergie</w:t>
                            </w:r>
                          </w:p>
                        </w:txbxContent>
                      </v:textbox>
                    </v:roundrect>
                  </w:pict>
                </mc:Fallback>
              </mc:AlternateContent>
            </w:r>
          </w:p>
        </w:tc>
        <w:tc>
          <w:tcPr>
            <w:tcW w:w="2599" w:type="pct"/>
            <w:shd w:val="clear" w:color="auto" w:fill="EDEDED" w:themeFill="accent3" w:themeFillTint="33"/>
            <w:vAlign w:val="center"/>
          </w:tcPr>
          <w:p w14:paraId="4A0B0F5F" w14:textId="77777777" w:rsidR="0077776C" w:rsidRPr="00177F79" w:rsidRDefault="0077776C" w:rsidP="004A5E76">
            <w:pPr>
              <w:rPr>
                <w:sz w:val="18"/>
                <w:szCs w:val="18"/>
              </w:rPr>
            </w:pPr>
            <w:r w:rsidRPr="00177F79">
              <w:rPr>
                <w:sz w:val="18"/>
                <w:szCs w:val="18"/>
              </w:rPr>
              <w:t>Gestion d</w:t>
            </w:r>
            <w:r>
              <w:rPr>
                <w:sz w:val="18"/>
                <w:szCs w:val="18"/>
              </w:rPr>
              <w:t>e</w:t>
            </w:r>
            <w:r w:rsidRPr="00177F79">
              <w:rPr>
                <w:sz w:val="18"/>
                <w:szCs w:val="18"/>
              </w:rPr>
              <w:t xml:space="preserve"> l’eau / Écoulement des eaux de Surface / Utilisation des eaux souterraines / Exhaure de la mine et lacs de mines /Eaux pluviales / Utilisation efficace et recyclage </w:t>
            </w:r>
          </w:p>
        </w:tc>
      </w:tr>
      <w:tr w:rsidR="0077776C" w14:paraId="6531F1F3" w14:textId="77777777" w:rsidTr="0077776C">
        <w:trPr>
          <w:trHeight w:val="409"/>
        </w:trPr>
        <w:tc>
          <w:tcPr>
            <w:tcW w:w="260" w:type="pct"/>
            <w:shd w:val="clear" w:color="auto" w:fill="EDEDED" w:themeFill="accent3" w:themeFillTint="33"/>
          </w:tcPr>
          <w:p w14:paraId="78EE1CBB" w14:textId="77777777" w:rsidR="0077776C" w:rsidRPr="00177F79" w:rsidRDefault="0077776C" w:rsidP="004A5E76">
            <w:pPr>
              <w:jc w:val="center"/>
            </w:pPr>
          </w:p>
        </w:tc>
        <w:tc>
          <w:tcPr>
            <w:tcW w:w="1174" w:type="pct"/>
            <w:gridSpan w:val="2"/>
            <w:vMerge/>
            <w:shd w:val="clear" w:color="auto" w:fill="EDEDED" w:themeFill="accent3" w:themeFillTint="33"/>
          </w:tcPr>
          <w:p w14:paraId="61D13967" w14:textId="77777777" w:rsidR="0077776C" w:rsidRPr="00177F79" w:rsidRDefault="0077776C" w:rsidP="004A5E76">
            <w:pPr>
              <w:jc w:val="center"/>
              <w:rPr>
                <w:sz w:val="18"/>
                <w:szCs w:val="18"/>
              </w:rPr>
            </w:pPr>
          </w:p>
        </w:tc>
        <w:tc>
          <w:tcPr>
            <w:tcW w:w="967" w:type="pct"/>
            <w:shd w:val="clear" w:color="auto" w:fill="EDEDED" w:themeFill="accent3" w:themeFillTint="33"/>
          </w:tcPr>
          <w:p w14:paraId="32940DD8" w14:textId="77777777" w:rsidR="0077776C" w:rsidRPr="000502F8" w:rsidRDefault="0077776C" w:rsidP="004A5E76">
            <w:pPr>
              <w:jc w:val="center"/>
              <w:rPr>
                <w:noProof/>
                <w:sz w:val="18"/>
                <w:szCs w:val="18"/>
              </w:rPr>
            </w:pPr>
            <w:r>
              <w:rPr>
                <w:noProof/>
                <w:sz w:val="18"/>
                <w:szCs w:val="18"/>
                <w:lang w:val="en-US" w:eastAsia="en-US" w:bidi="ar-SA"/>
              </w:rPr>
              <mc:AlternateContent>
                <mc:Choice Requires="wps">
                  <w:drawing>
                    <wp:anchor distT="0" distB="0" distL="114300" distR="114300" simplePos="0" relativeHeight="251704320" behindDoc="0" locked="0" layoutInCell="1" allowOverlap="1" wp14:anchorId="21A10EED" wp14:editId="3AC64CFA">
                      <wp:simplePos x="0" y="0"/>
                      <wp:positionH relativeFrom="column">
                        <wp:posOffset>1168938</wp:posOffset>
                      </wp:positionH>
                      <wp:positionV relativeFrom="paragraph">
                        <wp:posOffset>70378</wp:posOffset>
                      </wp:positionV>
                      <wp:extent cx="155275" cy="0"/>
                      <wp:effectExtent l="0" t="0" r="35560" b="19050"/>
                      <wp:wrapNone/>
                      <wp:docPr id="67" name="Conector recto 67"/>
                      <wp:cNvGraphicFramePr/>
                      <a:graphic xmlns:a="http://schemas.openxmlformats.org/drawingml/2006/main">
                        <a:graphicData uri="http://schemas.microsoft.com/office/word/2010/wordprocessingShape">
                          <wps:wsp>
                            <wps:cNvCnPr/>
                            <wps:spPr>
                              <a:xfrm>
                                <a:off x="0" y="0"/>
                                <a:ext cx="155275" cy="0"/>
                              </a:xfrm>
                              <a:prstGeom prst="line">
                                <a:avLst/>
                              </a:prstGeom>
                            </wps:spPr>
                            <wps:style>
                              <a:lnRef idx="3">
                                <a:schemeClr val="accent3"/>
                              </a:lnRef>
                              <a:fillRef idx="0">
                                <a:schemeClr val="accent3"/>
                              </a:fillRef>
                              <a:effectRef idx="2">
                                <a:schemeClr val="accent3"/>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9628BD7" id="Conector recto 67" o:spid="_x0000_s1026" style="position:absolute;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92.05pt,5.55pt" to="104.3pt,5.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qHT5uAEAAMADAAAOAAAAZHJzL2Uyb0RvYy54bWysU01v2zAMvQ/YfxB0b+ykSDsYcXpI0V6G&#10;LdjWH6DKVCxAX6C02Pn3oxTHHdoCBYZdJFPke+Qj6c3daA07AkbtXcuXi5ozcNJ32h1a/vTr4eoL&#10;ZzEJ1wnjHbT8BJHfbT9/2gyhgZXvvekAGZG42Ayh5X1KoamqKHuwIi58AEdO5dGKRCYeqg7FQOzW&#10;VKu6vqkGj11ALyFGer0/O/m28CsFMn1XKkJipuVUWyonlvM5n9V2I5oDitBrOZUh/qEKK7SjpDPV&#10;vUiC/Ub9hspqiT56lRbS28orpSUUDaRmWb9S87MXAYoWak4Mc5vi/6OV3457ZLpr+c0tZ05YmtGO&#10;JiWTR4b5YuSgLg0hNhS8c3ucrBj2mCWPCm2+SQwbS2dPc2dhTEzS43K9Xt2uOZMXV/WCCxjTI3jL&#10;8kfLjXZZs2jE8WtMlItCLyFk5DrOmctXOhnIwcb9AEU6KNd1QZcNgp1BdhQ0eyEluHSdlRBfic4w&#10;pY2ZgfXHwCk+Q6Fs1wxefQyeESWzd2kGW+08vkeQxuVUsjrHXzpw1p1b8Oy7U5lJaQ2tSVE4rXTe&#10;w7/tAn/58bZ/AAAA//8DAFBLAwQUAAYACAAAACEAWoGrNtwAAAAJAQAADwAAAGRycy9kb3ducmV2&#10;LnhtbEyPQU/DMAyF70j8h8hI3FjaCbaqNJ0YEgckLhQOO2aNabo1TpVka/n3GHFgJ/vZT8+fq83s&#10;BnHGEHtPCvJFBgKp9aanTsHnx8tdASImTUYPnlDBN0bY1NdXlS6Nn+gdz03qBIdQLLUCm9JYShlb&#10;i07HhR+RePflg9OJZeikCXricDfIZZatpNM98QWrR3y22B6bk1MQdgf3mrqH3TTa7fZtPa3zpghK&#10;3d7MT48gEs7p3wy/+IwONTPt/YlMFAPr4j5nKzc5VzYss2IFYv83kHUlLz+ofwAAAP//AwBQSwEC&#10;LQAUAAYACAAAACEAtoM4kv4AAADhAQAAEwAAAAAAAAAAAAAAAAAAAAAAW0NvbnRlbnRfVHlwZXNd&#10;LnhtbFBLAQItABQABgAIAAAAIQA4/SH/1gAAAJQBAAALAAAAAAAAAAAAAAAAAC8BAABfcmVscy8u&#10;cmVsc1BLAQItABQABgAIAAAAIQDBqHT5uAEAAMADAAAOAAAAAAAAAAAAAAAAAC4CAABkcnMvZTJv&#10;RG9jLnhtbFBLAQItABQABgAIAAAAIQBagas23AAAAAkBAAAPAAAAAAAAAAAAAAAAABIEAABkcnMv&#10;ZG93bnJldi54bWxQSwUGAAAAAAQABADzAAAAGwUAAAAA&#10;" strokecolor="#a5a5a5 [3206]" strokeweight="1.5pt">
                      <v:stroke joinstyle="miter"/>
                    </v:line>
                  </w:pict>
                </mc:Fallback>
              </mc:AlternateContent>
            </w:r>
            <w:r>
              <w:rPr>
                <w:noProof/>
                <w:sz w:val="18"/>
                <w:szCs w:val="18"/>
                <w:lang w:val="en-US" w:eastAsia="en-US" w:bidi="ar-SA"/>
              </w:rPr>
              <mc:AlternateContent>
                <mc:Choice Requires="wps">
                  <w:drawing>
                    <wp:anchor distT="0" distB="0" distL="114300" distR="114300" simplePos="0" relativeHeight="251689984" behindDoc="0" locked="0" layoutInCell="1" allowOverlap="1" wp14:anchorId="6483D31B" wp14:editId="3046AD2B">
                      <wp:simplePos x="0" y="0"/>
                      <wp:positionH relativeFrom="column">
                        <wp:posOffset>-281434</wp:posOffset>
                      </wp:positionH>
                      <wp:positionV relativeFrom="paragraph">
                        <wp:posOffset>67138</wp:posOffset>
                      </wp:positionV>
                      <wp:extent cx="323306" cy="0"/>
                      <wp:effectExtent l="0" t="0" r="19685" b="19050"/>
                      <wp:wrapNone/>
                      <wp:docPr id="47" name="Conector recto 47"/>
                      <wp:cNvGraphicFramePr/>
                      <a:graphic xmlns:a="http://schemas.openxmlformats.org/drawingml/2006/main">
                        <a:graphicData uri="http://schemas.microsoft.com/office/word/2010/wordprocessingShape">
                          <wps:wsp>
                            <wps:cNvCnPr/>
                            <wps:spPr>
                              <a:xfrm flipV="1">
                                <a:off x="0" y="0"/>
                                <a:ext cx="323306" cy="0"/>
                              </a:xfrm>
                              <a:prstGeom prst="line">
                                <a:avLst/>
                              </a:prstGeom>
                            </wps:spPr>
                            <wps:style>
                              <a:lnRef idx="3">
                                <a:schemeClr val="accent3"/>
                              </a:lnRef>
                              <a:fillRef idx="0">
                                <a:schemeClr val="accent3"/>
                              </a:fillRef>
                              <a:effectRef idx="2">
                                <a:schemeClr val="accent3"/>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8477E0C" id="Conector recto 47" o:spid="_x0000_s1026" style="position:absolute;flip:y;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2.15pt,5.3pt" to="3.3pt,5.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21nqvwEAAMoDAAAOAAAAZHJzL2Uyb0RvYy54bWysU02P0zAQvSPxHyzfadIWLShquoeu2Ati&#10;K2C5e51xY8lfGpsm/fc7dtIsAqSVEBfHY897M+95srsdrWFnwKi9a/l6VXMGTvpOu1PLH79/eveR&#10;s5iE64TxDlp+gchv92/f7IbQwMb33nSAjEhcbIbQ8j6l0FRVlD1YEVc+gKNL5dGKRCGeqg7FQOzW&#10;VJu6vqkGj11ALyFGOr2bLvm+8CsFMj0oFSEx03LqLZUVy/qU12q/E80JRei1nNsQ/9CFFdpR0YXq&#10;TiTBfqL+g8pqiT56lVbS28orpSUUDaRmXf+m5lsvAhQtZE4Mi03x/9HKL+cjMt21/P0Hzpyw9EYH&#10;eimZPDLMH0YX5NIQYkPJB3fEOYrhiFnyqNAyZXT4QQNQTCBZbCweXxaPYUxM0uF2s93WN5zJ61U1&#10;MWSmgDHdg7csb1putMvqRSPOn2OiqpR6TaEgdzT1UHbpYiAnG/cVFCnKtQq6zBIcDLKzoCkQUoJL&#10;26yJ+Ep2hiltzAKsXwfO+RkKZc4W8OZ18IIolb1LC9hq5/FvBGlczy2rKf/qwKQ7W/Dku0t5nWIN&#10;DUxROA93nshf4wJ/+QX3zwAAAP//AwBQSwMEFAAGAAgAAAAhANbVgbLZAAAABwEAAA8AAABkcnMv&#10;ZG93bnJldi54bWxMjstOwzAQRfdI/IM1SGxQ61CqiIY4FaoS9rSwd+NpHPAjxE5j+HoGsYDV6Ooe&#10;3TnlNlnDzjiG3jsBt8sMGLrWq951Al4OzeIeWIjSKWm8QwGfGGBbXV6UslB+ds943seO0YgLhRSg&#10;YxwKzkOr0cqw9AM66k5+tDJSHDuuRjnTuDV8lWU5t7J39EHLAXca2/f9ZAXcfG1mnerUfOwmY5v6&#10;6fWtXjVCXF+lxwdgEVP8g+FHn9ShIqejn5wKzAhYrNd3hFKR5cAIyOkcfyOvSv7fv/oGAAD//wMA&#10;UEsBAi0AFAAGAAgAAAAhALaDOJL+AAAA4QEAABMAAAAAAAAAAAAAAAAAAAAAAFtDb250ZW50X1R5&#10;cGVzXS54bWxQSwECLQAUAAYACAAAACEAOP0h/9YAAACUAQAACwAAAAAAAAAAAAAAAAAvAQAAX3Jl&#10;bHMvLnJlbHNQSwECLQAUAAYACAAAACEAL9tZ6r8BAADKAwAADgAAAAAAAAAAAAAAAAAuAgAAZHJz&#10;L2Uyb0RvYy54bWxQSwECLQAUAAYACAAAACEA1tWBstkAAAAHAQAADwAAAAAAAAAAAAAAAAAZBAAA&#10;ZHJzL2Rvd25yZXYueG1sUEsFBgAAAAAEAAQA8wAAAB8FAAAAAA==&#10;" strokecolor="#a5a5a5 [3206]" strokeweight="1.5pt">
                      <v:stroke joinstyle="miter"/>
                    </v:line>
                  </w:pict>
                </mc:Fallback>
              </mc:AlternateContent>
            </w:r>
          </w:p>
        </w:tc>
        <w:tc>
          <w:tcPr>
            <w:tcW w:w="2599" w:type="pct"/>
            <w:shd w:val="clear" w:color="auto" w:fill="EDEDED" w:themeFill="accent3" w:themeFillTint="33"/>
            <w:vAlign w:val="center"/>
          </w:tcPr>
          <w:p w14:paraId="74E3E0BF" w14:textId="77777777" w:rsidR="0077776C" w:rsidRPr="000502F8" w:rsidRDefault="0077776C" w:rsidP="004A5E76">
            <w:pPr>
              <w:rPr>
                <w:sz w:val="18"/>
                <w:szCs w:val="18"/>
              </w:rPr>
            </w:pPr>
            <w:r>
              <w:rPr>
                <w:sz w:val="18"/>
                <w:szCs w:val="18"/>
              </w:rPr>
              <w:t xml:space="preserve"> Énergies renouvelables / Utilisation efficace</w:t>
            </w:r>
          </w:p>
        </w:tc>
      </w:tr>
      <w:tr w:rsidR="0077776C" w:rsidRPr="00177F79" w14:paraId="61EA9E10" w14:textId="77777777" w:rsidTr="0077776C">
        <w:trPr>
          <w:trHeight w:val="634"/>
        </w:trPr>
        <w:tc>
          <w:tcPr>
            <w:tcW w:w="260" w:type="pct"/>
            <w:shd w:val="clear" w:color="auto" w:fill="EDEDED" w:themeFill="accent3" w:themeFillTint="33"/>
          </w:tcPr>
          <w:p w14:paraId="481BED24" w14:textId="77777777" w:rsidR="0077776C" w:rsidRDefault="0077776C" w:rsidP="004A5E76">
            <w:pPr>
              <w:jc w:val="center"/>
            </w:pPr>
          </w:p>
        </w:tc>
        <w:tc>
          <w:tcPr>
            <w:tcW w:w="1174" w:type="pct"/>
            <w:gridSpan w:val="2"/>
            <w:vMerge/>
            <w:shd w:val="clear" w:color="auto" w:fill="EDEDED" w:themeFill="accent3" w:themeFillTint="33"/>
          </w:tcPr>
          <w:p w14:paraId="72654D33" w14:textId="77777777" w:rsidR="0077776C" w:rsidRPr="000502F8" w:rsidRDefault="0077776C" w:rsidP="004A5E76">
            <w:pPr>
              <w:jc w:val="center"/>
              <w:rPr>
                <w:sz w:val="18"/>
                <w:szCs w:val="18"/>
              </w:rPr>
            </w:pPr>
          </w:p>
        </w:tc>
        <w:tc>
          <w:tcPr>
            <w:tcW w:w="967" w:type="pct"/>
            <w:shd w:val="clear" w:color="auto" w:fill="EDEDED" w:themeFill="accent3" w:themeFillTint="33"/>
          </w:tcPr>
          <w:p w14:paraId="334F968A" w14:textId="77777777" w:rsidR="0077776C" w:rsidRPr="000502F8" w:rsidRDefault="0077776C" w:rsidP="004A5E76">
            <w:pPr>
              <w:jc w:val="center"/>
              <w:rPr>
                <w:noProof/>
                <w:sz w:val="18"/>
                <w:szCs w:val="18"/>
              </w:rPr>
            </w:pPr>
            <w:r>
              <w:rPr>
                <w:noProof/>
                <w:sz w:val="18"/>
                <w:szCs w:val="18"/>
                <w:lang w:val="en-US" w:eastAsia="en-US" w:bidi="ar-SA"/>
              </w:rPr>
              <mc:AlternateContent>
                <mc:Choice Requires="wps">
                  <w:drawing>
                    <wp:anchor distT="0" distB="0" distL="114300" distR="114300" simplePos="0" relativeHeight="251705344" behindDoc="0" locked="0" layoutInCell="1" allowOverlap="1" wp14:anchorId="226E15DA" wp14:editId="74490DC1">
                      <wp:simplePos x="0" y="0"/>
                      <wp:positionH relativeFrom="column">
                        <wp:posOffset>1245115</wp:posOffset>
                      </wp:positionH>
                      <wp:positionV relativeFrom="paragraph">
                        <wp:posOffset>223228</wp:posOffset>
                      </wp:positionV>
                      <wp:extent cx="85828" cy="1184"/>
                      <wp:effectExtent l="0" t="0" r="28575" b="37465"/>
                      <wp:wrapNone/>
                      <wp:docPr id="68" name="Conector recto 68"/>
                      <wp:cNvGraphicFramePr/>
                      <a:graphic xmlns:a="http://schemas.openxmlformats.org/drawingml/2006/main">
                        <a:graphicData uri="http://schemas.microsoft.com/office/word/2010/wordprocessingShape">
                          <wps:wsp>
                            <wps:cNvCnPr/>
                            <wps:spPr>
                              <a:xfrm flipV="1">
                                <a:off x="0" y="0"/>
                                <a:ext cx="85828" cy="1184"/>
                              </a:xfrm>
                              <a:prstGeom prst="line">
                                <a:avLst/>
                              </a:prstGeom>
                            </wps:spPr>
                            <wps:style>
                              <a:lnRef idx="3">
                                <a:schemeClr val="accent3"/>
                              </a:lnRef>
                              <a:fillRef idx="0">
                                <a:schemeClr val="accent3"/>
                              </a:fillRef>
                              <a:effectRef idx="2">
                                <a:schemeClr val="accent3"/>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C095A00" id="Conector recto 68" o:spid="_x0000_s1026" style="position:absolute;flip:y;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98.05pt,17.6pt" to="104.8pt,17.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nkO2wAEAAMwDAAAOAAAAZHJzL2Uyb0RvYy54bWysU02P0zAQvSPxHyzft0m6sKqipnvoarkg&#10;qPi6e51xY8lfGpsm/feMnWxAgLQS4uLYnnlv5j1P9veTNewCGLV3HW82NWfgpO+1O3f865fHmx1n&#10;MQnXC+MddPwKkd8fXr/aj6GFrR+86QEZkbjYjqHjQ0qhraooB7AibnwAR0Hl0YpERzxXPYqR2K2p&#10;tnV9V40e+4BeQox0+zAH+aHwKwUyfVQqQmKm49RbKiuW9Smv1WEv2jOKMGi5tCH+oQsrtKOiK9WD&#10;SIJ9R/0HldUSffQqbaS3lVdKSygaSE1T/6bm8yACFC1kTgyrTfH/0coPlxMy3Xf8jl7KCUtvdKSX&#10;kskjw/xhFCCXxhBbSj66Ey6nGE6YJU8KLVNGh280AMUEksWm4vF19RimxCRd7t7utlRJUqRpdm8y&#10;dTVzZK6AMb0Db1nedNxol/WLVlzexzSnPqcQLvc0d1F26WogJxv3CRRpomq3BV2mCY4G2UXQHAgp&#10;waXbpXTJzjCljVmB9cvAJT9DoUzaCt6+DF4RpbJ3aQVb7Tz+jSBNzdKymvOfHZh1ZwuefH8t71Os&#10;oZEp5i7jnWfy13OB//wJDz8AAAD//wMAUEsDBBQABgAIAAAAIQBc0VDD3AAAAAkBAAAPAAAAZHJz&#10;L2Rvd25yZXYueG1sTI9NT4NAEIbvJv6HzZh4MXYpKinI0pgGvFv1vmWngO4HsktZ/fVOT3p8Z568&#10;80y5jUazE05+cFbAepUAQ9s6NdhOwNtrc7sB5oO0SmpnUcA3ethWlxelLJRb7Aue9qFjVGJ9IQX0&#10;IYwF577t0Ui/ciNa2h3dZGSgOHVcTXKhcqN5miQZN3KwdKGXI+56bD/3sxFw85Mvfaxj87WbtWnq&#10;5/ePOm2EuL6KT4/AAsbwB8NZn9ShIqeDm63yTFPOszWhAu4eUmAEpEmeATucB/fAq5L//6D6BQAA&#10;//8DAFBLAQItABQABgAIAAAAIQC2gziS/gAAAOEBAAATAAAAAAAAAAAAAAAAAAAAAABbQ29udGVu&#10;dF9UeXBlc10ueG1sUEsBAi0AFAAGAAgAAAAhADj9If/WAAAAlAEAAAsAAAAAAAAAAAAAAAAALwEA&#10;AF9yZWxzLy5yZWxzUEsBAi0AFAAGAAgAAAAhAI2eQ7bAAQAAzAMAAA4AAAAAAAAAAAAAAAAALgIA&#10;AGRycy9lMm9Eb2MueG1sUEsBAi0AFAAGAAgAAAAhAFzRUMPcAAAACQEAAA8AAAAAAAAAAAAAAAAA&#10;GgQAAGRycy9kb3ducmV2LnhtbFBLBQYAAAAABAAEAPMAAAAjBQAAAAA=&#10;" strokecolor="#a5a5a5 [3206]" strokeweight="1.5pt">
                      <v:stroke joinstyle="miter"/>
                    </v:line>
                  </w:pict>
                </mc:Fallback>
              </mc:AlternateContent>
            </w:r>
            <w:r>
              <w:rPr>
                <w:noProof/>
                <w:sz w:val="18"/>
                <w:szCs w:val="18"/>
                <w:lang w:val="en-US" w:eastAsia="en-US" w:bidi="ar-SA"/>
              </w:rPr>
              <mc:AlternateContent>
                <mc:Choice Requires="wps">
                  <w:drawing>
                    <wp:anchor distT="0" distB="0" distL="114300" distR="114300" simplePos="0" relativeHeight="251691008" behindDoc="0" locked="0" layoutInCell="1" allowOverlap="1" wp14:anchorId="31A1A2D8" wp14:editId="20F10A84">
                      <wp:simplePos x="0" y="0"/>
                      <wp:positionH relativeFrom="column">
                        <wp:posOffset>-287483</wp:posOffset>
                      </wp:positionH>
                      <wp:positionV relativeFrom="paragraph">
                        <wp:posOffset>225199</wp:posOffset>
                      </wp:positionV>
                      <wp:extent cx="330867" cy="0"/>
                      <wp:effectExtent l="0" t="0" r="31115" b="19050"/>
                      <wp:wrapNone/>
                      <wp:docPr id="48" name="Conector recto 48"/>
                      <wp:cNvGraphicFramePr/>
                      <a:graphic xmlns:a="http://schemas.openxmlformats.org/drawingml/2006/main">
                        <a:graphicData uri="http://schemas.microsoft.com/office/word/2010/wordprocessingShape">
                          <wps:wsp>
                            <wps:cNvCnPr/>
                            <wps:spPr>
                              <a:xfrm flipV="1">
                                <a:off x="0" y="0"/>
                                <a:ext cx="330867" cy="0"/>
                              </a:xfrm>
                              <a:prstGeom prst="line">
                                <a:avLst/>
                              </a:prstGeom>
                            </wps:spPr>
                            <wps:style>
                              <a:lnRef idx="3">
                                <a:schemeClr val="accent3"/>
                              </a:lnRef>
                              <a:fillRef idx="0">
                                <a:schemeClr val="accent3"/>
                              </a:fillRef>
                              <a:effectRef idx="2">
                                <a:schemeClr val="accent3"/>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045B8DE" id="Conector recto 48" o:spid="_x0000_s1026" style="position:absolute;flip:y;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2.65pt,17.75pt" to="3.4pt,17.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7NXmvwEAAMoDAAAOAAAAZHJzL2Uyb0RvYy54bWysU8tu2zAQvBfIPxC815LtIg0Eyzk4aC9F&#10;YvR1Z6ilRYAvLFlL/vsuKVkp2gIBil4okrsz3Jld7e5Ha9gZMGrvWr5e1ZyBk77T7tTyb18/vL3j&#10;LCbhOmG8g5ZfIPL7/c2b3RAa2Pjemw6QEYmLzRBa3qcUmqqKsgcr4soHcBRUHq1IdMRT1aEYiN2a&#10;alPXt9XgsQvoJcRItw9TkO8Lv1Ig05NSERIzLafaUlmxrM95rfY70ZxQhF7LuQzxD1VYoR09ulA9&#10;iCTYD9R/UFkt0Uev0kp6W3mltISigdSs69/UfOlFgKKFzIlhsSn+P1r5eD4i013L31GnnLDUowN1&#10;SiaPDPOHUYBcGkJsKPngjjifYjhiljwqtEwZHb7TABQTSBYbi8eXxWMYE5N0ud3Wd7fvOZPXUDUx&#10;ZKaAMX0Eb1netNxol9WLRpw/xUSvUuo1hQ65oqmGsksXAznZuM+gSFF+q6DLLMHBIDsLmgIhJbi0&#10;zZqIr2RnmNLGLMD6deCcn6FQ5mwBb14HL4jysndpAVvtPP6NII3ruWQ15V8dmHRnC559dyndKdbQ&#10;wBSF83Dnifz1XOAvv+D+JwAAAP//AwBQSwMEFAAGAAgAAAAhAPDnQzzaAAAABwEAAA8AAABkcnMv&#10;ZG93bnJldi54bWxMj8tOwzAQRfdI/IM1SGxQ69CSCkKcClUJewrs3XiIA36E2GkMX8+gLmB5NUf3&#10;nim3yRp2xDH03gm4XmbA0LVe9a4T8PLcLG6BhSidksY7FPCFAbbV+VkpC+Vn94THfewYlbhQSAE6&#10;xqHgPLQarQxLP6Cj25sfrYwUx46rUc5Ubg1fZdmGW9k7WtBywJ3G9mM/WQFX33ezTnVqPneTsU39&#10;+PperxohLi/Swz2wiCn+wfCrT+pQkdPBT04FZgQsbvI1oQLWeQ6MgA19cjhFXpX8v3/1AwAA//8D&#10;AFBLAQItABQABgAIAAAAIQC2gziS/gAAAOEBAAATAAAAAAAAAAAAAAAAAAAAAABbQ29udGVudF9U&#10;eXBlc10ueG1sUEsBAi0AFAAGAAgAAAAhADj9If/WAAAAlAEAAAsAAAAAAAAAAAAAAAAALwEAAF9y&#10;ZWxzLy5yZWxzUEsBAi0AFAAGAAgAAAAhABPs1ea/AQAAygMAAA4AAAAAAAAAAAAAAAAALgIAAGRy&#10;cy9lMm9Eb2MueG1sUEsBAi0AFAAGAAgAAAAhAPDnQzzaAAAABwEAAA8AAAAAAAAAAAAAAAAAGQQA&#10;AGRycy9kb3ducmV2LnhtbFBLBQYAAAAABAAEAPMAAAAgBQAAAAA=&#10;" strokecolor="#a5a5a5 [3206]" strokeweight="1.5pt">
                      <v:stroke joinstyle="miter"/>
                    </v:line>
                  </w:pict>
                </mc:Fallback>
              </mc:AlternateContent>
            </w:r>
            <w:r w:rsidRPr="000502F8">
              <w:rPr>
                <w:noProof/>
                <w:sz w:val="18"/>
                <w:szCs w:val="18"/>
                <w:lang w:val="en-US" w:eastAsia="en-US" w:bidi="ar-SA"/>
              </w:rPr>
              <mc:AlternateContent>
                <mc:Choice Requires="wps">
                  <w:drawing>
                    <wp:inline distT="0" distB="0" distL="0" distR="0" wp14:anchorId="5A2D3FD2" wp14:editId="14F63B46">
                      <wp:extent cx="1170803" cy="448574"/>
                      <wp:effectExtent l="0" t="0" r="10795" b="27940"/>
                      <wp:docPr id="40" name="Rectángulo redondeado 40"/>
                      <wp:cNvGraphicFramePr/>
                      <a:graphic xmlns:a="http://schemas.openxmlformats.org/drawingml/2006/main">
                        <a:graphicData uri="http://schemas.microsoft.com/office/word/2010/wordprocessingShape">
                          <wps:wsp>
                            <wps:cNvSpPr/>
                            <wps:spPr>
                              <a:xfrm>
                                <a:off x="0" y="0"/>
                                <a:ext cx="1170803" cy="448574"/>
                              </a:xfrm>
                              <a:prstGeom prst="roundRect">
                                <a:avLst/>
                              </a:prstGeom>
                              <a:solidFill>
                                <a:srgbClr val="808000"/>
                              </a:solidFill>
                              <a:ln>
                                <a:solidFill>
                                  <a:schemeClr val="accent3">
                                    <a:lumMod val="20000"/>
                                    <a:lumOff val="8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AE3101F" w14:textId="77777777" w:rsidR="00CD7DB0" w:rsidRPr="00D017CE" w:rsidRDefault="00CD7DB0" w:rsidP="0077776C">
                                  <w:pPr>
                                    <w:jc w:val="center"/>
                                    <w:rPr>
                                      <w:sz w:val="18"/>
                                      <w:lang w:val="es-ES"/>
                                    </w:rPr>
                                  </w:pPr>
                                  <w:r>
                                    <w:rPr>
                                      <w:sz w:val="18"/>
                                      <w:lang w:val="es-ES"/>
                                    </w:rPr>
                                    <w:t>Utilisation de matériaux</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roundrect w14:anchorId="5A2D3FD2" id="Rectángulo redondeado 40" o:spid="_x0000_s1041" style="width:92.2pt;height:35.3pt;visibility:visible;mso-wrap-style:square;mso-left-percent:-10001;mso-top-percent:-10001;mso-position-horizontal:absolute;mso-position-horizontal-relative:char;mso-position-vertical:absolute;mso-position-vertical-relative:line;mso-left-percent:-10001;mso-top-percent:-10001;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WRLPzwIAABMGAAAOAAAAZHJzL2Uyb0RvYy54bWysVEtu2zAQ3RfoHQjuG0mO3bhC5MBIkKJA&#10;mgRJiqxpirIEUByWpPzpbXqWXKxDUlKcD7ooupH4mXlv5nFmTs92rSQbYWwDqqDZUUqJUBzKRq0L&#10;+uPh8tOcEuuYKpkEJQq6F5aeLT5+ON3qXEygBlkKQxBE2XyrC1o7p/MksbwWLbNHoIXCywpMyxxu&#10;zTopDdsieiuTSZp+TrZgSm2AC2vx9CJe0kXAryrB3U1VWeGILCjG5sLXhO/Kf5PFKcvXhum64X0Y&#10;7B+iaFmjkHSEumCOkc40b6DahhuwULkjDm0CVdVwEXLAbLL0VTb3NdMi5ILiWD3KZP8fLL/e3BrS&#10;lAWdojyKtfhGd6ja02+17iQQI0pQpWAlEDRAtbba5uh0r29Nv7O49KnvKtP6PyZFdkHh/aiw2DnC&#10;8TDLTtJ5ekwJx7vpdD47mXrQ5NlbG+u+CmiJXxTUQKdKH1BQl22urIv2g51ntCCb8rKRMmzMenUu&#10;DdkwfPI5sqUhbqR4YSbVW09fdGL0ZZwL5Y4Dseza71BGTCy7CMlyPMbyGqgOmAakkNoBL0bhiROv&#10;YtQtrNxeCh+OVHeiwtdApSaBN/TB65CyeFWzUkTq2RCRT/IFdQD0yBWqM2L3AINlBInpZv1z9Pbe&#10;VYQ2Gp3TvwUW32b0CMyg3OjcNgrMewDSjczRfhApSuNVcrvVLlRqNhsKcQXlHsvXQOxrq/llg2Vz&#10;xay7ZQYbGWsah5O7wU8lYVtQ6FeU1GB+vXfu7bG/8JaSLQ6GgtqfHTOCEvlNYed9yaa+VVzYTGcn&#10;E9yYw5vV4Y3q2nPAQsxwDGoelt7eyWFZGWgfcYYtPSteMcWRu6DcmWFz7uLAwinIxXIZzHB6aOau&#10;1L3mHtwL7TviYffIjO57x2HXXcMwRFj+qnuirfdUsOwcVE1oLS911LV/Apw8oYz7KelH2+E+WD3P&#10;8sUfAAAA//8DAFBLAwQUAAYACAAAACEAidEB8d0AAAAEAQAADwAAAGRycy9kb3ducmV2LnhtbEyP&#10;zU7DMBCE70i8g7VI3KhTVJUoZFNVCA5AL/1RxdGJlyQ0XgfbbUOfHrcXuKw0mtHMt/lsMJ04kPOt&#10;ZYTxKAFBXFndco2wWb/cpSB8UKxVZ5kQfsjDrLi+ylWm7ZGXdFiFWsQS9plCaELoMyl91ZBRfmR7&#10;4uh9WmdUiNLVUjt1jOWmk/dJMpVGtRwXGtXTU0PVbrU3CK9ltf5+f/7YuF5/6fHbKV1utwvE25th&#10;/ggi0BD+wnDGj+hQRKbS7ll70SHER8Llnr10MgFRIjwkU5BFLv/DF78AAAD//wMAUEsBAi0AFAAG&#10;AAgAAAAhALaDOJL+AAAA4QEAABMAAAAAAAAAAAAAAAAAAAAAAFtDb250ZW50X1R5cGVzXS54bWxQ&#10;SwECLQAUAAYACAAAACEAOP0h/9YAAACUAQAACwAAAAAAAAAAAAAAAAAvAQAAX3JlbHMvLnJlbHNQ&#10;SwECLQAUAAYACAAAACEA5FkSz88CAAATBgAADgAAAAAAAAAAAAAAAAAuAgAAZHJzL2Uyb0RvYy54&#10;bWxQSwECLQAUAAYACAAAACEAidEB8d0AAAAEAQAADwAAAAAAAAAAAAAAAAApBQAAZHJzL2Rvd25y&#10;ZXYueG1sUEsFBgAAAAAEAAQA8wAAADMGAAAAAA==&#10;" fillcolor="olive" strokecolor="#ededed [662]" strokeweight="1pt">
                      <v:stroke joinstyle="miter"/>
                      <v:textbox>
                        <w:txbxContent>
                          <w:p w14:paraId="0AE3101F" w14:textId="77777777" w:rsidR="00CD7DB0" w:rsidRPr="00D017CE" w:rsidRDefault="00CD7DB0" w:rsidP="0077776C">
                            <w:pPr>
                              <w:jc w:val="center"/>
                              <w:rPr>
                                <w:sz w:val="18"/>
                                <w:lang w:val="es-ES"/>
                              </w:rPr>
                            </w:pPr>
                            <w:r>
                              <w:rPr>
                                <w:sz w:val="18"/>
                                <w:lang w:val="es-ES"/>
                              </w:rPr>
                              <w:t>Utilisation de matériaux</w:t>
                            </w:r>
                          </w:p>
                        </w:txbxContent>
                      </v:textbox>
                      <w10:anchorlock/>
                    </v:roundrect>
                  </w:pict>
                </mc:Fallback>
              </mc:AlternateContent>
            </w:r>
          </w:p>
        </w:tc>
        <w:tc>
          <w:tcPr>
            <w:tcW w:w="2599" w:type="pct"/>
            <w:shd w:val="clear" w:color="auto" w:fill="EDEDED" w:themeFill="accent3" w:themeFillTint="33"/>
            <w:vAlign w:val="center"/>
          </w:tcPr>
          <w:p w14:paraId="0F4EED19" w14:textId="77777777" w:rsidR="0077776C" w:rsidRPr="00177F79" w:rsidRDefault="0077776C" w:rsidP="004A5E76">
            <w:pPr>
              <w:rPr>
                <w:sz w:val="18"/>
                <w:szCs w:val="18"/>
              </w:rPr>
            </w:pPr>
            <w:r w:rsidRPr="00177F79">
              <w:rPr>
                <w:sz w:val="18"/>
                <w:szCs w:val="18"/>
              </w:rPr>
              <w:t>Approvisionnement durable / Utilisation efficace et recyclage / Utilisation des ressources naturelles / Gestion des mat</w:t>
            </w:r>
            <w:r>
              <w:rPr>
                <w:sz w:val="18"/>
                <w:szCs w:val="18"/>
              </w:rPr>
              <w:t>ériaux</w:t>
            </w:r>
          </w:p>
        </w:tc>
      </w:tr>
      <w:tr w:rsidR="0077776C" w:rsidRPr="00335F08" w14:paraId="4891F665" w14:textId="77777777" w:rsidTr="0077776C">
        <w:trPr>
          <w:trHeight w:val="877"/>
        </w:trPr>
        <w:tc>
          <w:tcPr>
            <w:tcW w:w="260" w:type="pct"/>
            <w:shd w:val="clear" w:color="auto" w:fill="EDEDED" w:themeFill="accent3" w:themeFillTint="33"/>
          </w:tcPr>
          <w:p w14:paraId="00BEBEAF" w14:textId="77777777" w:rsidR="0077776C" w:rsidRPr="00177F79" w:rsidRDefault="0077776C" w:rsidP="004A5E76">
            <w:pPr>
              <w:jc w:val="center"/>
              <w:rPr>
                <w:noProof/>
              </w:rPr>
            </w:pPr>
          </w:p>
        </w:tc>
        <w:tc>
          <w:tcPr>
            <w:tcW w:w="1174" w:type="pct"/>
            <w:gridSpan w:val="2"/>
            <w:vMerge w:val="restart"/>
            <w:shd w:val="clear" w:color="auto" w:fill="EDEDED" w:themeFill="accent3" w:themeFillTint="33"/>
          </w:tcPr>
          <w:p w14:paraId="30A5DE25" w14:textId="77777777" w:rsidR="0077776C" w:rsidRPr="00177F79" w:rsidRDefault="0077776C" w:rsidP="004A5E76">
            <w:pPr>
              <w:jc w:val="center"/>
              <w:rPr>
                <w:sz w:val="18"/>
                <w:szCs w:val="18"/>
              </w:rPr>
            </w:pPr>
            <w:r>
              <w:rPr>
                <w:noProof/>
                <w:sz w:val="18"/>
                <w:szCs w:val="18"/>
                <w:lang w:val="en-US" w:eastAsia="en-US" w:bidi="ar-SA"/>
              </w:rPr>
              <mc:AlternateContent>
                <mc:Choice Requires="wps">
                  <w:drawing>
                    <wp:anchor distT="0" distB="0" distL="114300" distR="114300" simplePos="0" relativeHeight="251714560" behindDoc="0" locked="0" layoutInCell="1" allowOverlap="1" wp14:anchorId="454CBA0E" wp14:editId="2B8A8BD2">
                      <wp:simplePos x="0" y="0"/>
                      <wp:positionH relativeFrom="column">
                        <wp:posOffset>1462694</wp:posOffset>
                      </wp:positionH>
                      <wp:positionV relativeFrom="paragraph">
                        <wp:posOffset>211455</wp:posOffset>
                      </wp:positionV>
                      <wp:extent cx="21771" cy="1039586"/>
                      <wp:effectExtent l="0" t="0" r="35560" b="27305"/>
                      <wp:wrapNone/>
                      <wp:docPr id="79" name="Conector recto 79"/>
                      <wp:cNvGraphicFramePr/>
                      <a:graphic xmlns:a="http://schemas.openxmlformats.org/drawingml/2006/main">
                        <a:graphicData uri="http://schemas.microsoft.com/office/word/2010/wordprocessingShape">
                          <wps:wsp>
                            <wps:cNvCnPr/>
                            <wps:spPr>
                              <a:xfrm>
                                <a:off x="0" y="0"/>
                                <a:ext cx="21771" cy="1039586"/>
                              </a:xfrm>
                              <a:prstGeom prst="line">
                                <a:avLst/>
                              </a:prstGeom>
                            </wps:spPr>
                            <wps:style>
                              <a:lnRef idx="3">
                                <a:schemeClr val="accent3"/>
                              </a:lnRef>
                              <a:fillRef idx="0">
                                <a:schemeClr val="accent3"/>
                              </a:fillRef>
                              <a:effectRef idx="2">
                                <a:schemeClr val="accent3"/>
                              </a:effectRef>
                              <a:fontRef idx="minor">
                                <a:schemeClr val="tx1"/>
                              </a:fontRef>
                            </wps:style>
                            <wps:bodyPr/>
                          </wps:wsp>
                        </a:graphicData>
                      </a:graphic>
                    </wp:anchor>
                  </w:drawing>
                </mc:Choice>
                <mc:Fallback>
                  <w:pict>
                    <v:line w14:anchorId="5430472B" id="Conector recto 79" o:spid="_x0000_s1026" style="position:absolute;z-index:251714560;visibility:visible;mso-wrap-style:square;mso-wrap-distance-left:9pt;mso-wrap-distance-top:0;mso-wrap-distance-right:9pt;mso-wrap-distance-bottom:0;mso-position-horizontal:absolute;mso-position-horizontal-relative:text;mso-position-vertical:absolute;mso-position-vertical-relative:text" from="115.15pt,16.65pt" to="116.85pt,9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LFdCvAEAAMUDAAAOAAAAZHJzL2Uyb0RvYy54bWysU02P0zAQvSPxHyzfaZJWbHejpnvoCi4I&#10;Klh+gNcZN5b8pbFp0n/P2M1mESCthLjYsWfem3nPk939ZA07A0btXcebVc0ZOOl77U4d//744d0t&#10;ZzEJ1wvjHXT8ApHf79++2Y2hhbUfvOkBGZG42I6h40NKoa2qKAewIq58AEdB5dGKREc8VT2Kkdit&#10;qdZ1fVONHvuAXkKMdPtwDfJ94VcKZPqiVITETMept1RWLOtTXqv9TrQnFGHQcm5D/EMXVmhHRReq&#10;B5EE+4H6DyqrJfroVVpJbyuvlJZQNJCapv5NzbdBBChayJwYFpvi/6OVn89HZLrv+PaOMycsvdGB&#10;XkomjwzzxihALo0htpR8cEecTzEcMUueFNq8kxg2FWcvi7MwJSbpct1stw1nkiJNvbl7f3uTOasX&#10;cMCYPoK3LH903GiXhYtWnD/FdE19TiFcbuZavnyli4GcbNxXUCSGCm4KuowRHAyys6ABEFKCS5u5&#10;dMnOMKWNWYD168A5P0OhjNgCXr8OXhClsndpAVvtPP6NIE3N3LK65j87cNWdLXjy/aU8TLGGZqWY&#10;O891HsZfzwX+8vftfwIAAP//AwBQSwMEFAAGAAgAAAAhAJyAXEPeAAAACgEAAA8AAABkcnMvZG93&#10;bnJldi54bWxMj7FOwzAQhnck3sE6JDZqNxakhDgVRWJAYiEwdHRjEwfic2S7TXh7jolOp9N9+u/7&#10;6+3iR3ayMQ0BFaxXApjFLpgBewUf7883G2ApazR6DGgV/NgE2+byotaVCTO+2VObe0YhmCqtwOU8&#10;VZynzlmv0ypMFun2GaLXmdbYcxP1TOF+5IUQd9zrAemD05N9crb7bo9eQdx/+Zfc3+7nye12r+Vc&#10;rttNVOr6anl8AJbtkv9h+NMndWjI6RCOaBIbFRRSSEIVSEmTgELKEtiByPtSAG9qfl6h+QUAAP//&#10;AwBQSwECLQAUAAYACAAAACEAtoM4kv4AAADhAQAAEwAAAAAAAAAAAAAAAAAAAAAAW0NvbnRlbnRf&#10;VHlwZXNdLnhtbFBLAQItABQABgAIAAAAIQA4/SH/1gAAAJQBAAALAAAAAAAAAAAAAAAAAC8BAABf&#10;cmVscy8ucmVsc1BLAQItABQABgAIAAAAIQCTLFdCvAEAAMUDAAAOAAAAAAAAAAAAAAAAAC4CAABk&#10;cnMvZTJvRG9jLnhtbFBLAQItABQABgAIAAAAIQCcgFxD3gAAAAoBAAAPAAAAAAAAAAAAAAAAABYE&#10;AABkcnMvZG93bnJldi54bWxQSwUGAAAAAAQABADzAAAAIQUAAAAA&#10;" strokecolor="#a5a5a5 [3206]" strokeweight="1.5pt">
                      <v:stroke joinstyle="miter"/>
                    </v:line>
                  </w:pict>
                </mc:Fallback>
              </mc:AlternateContent>
            </w:r>
            <w:r>
              <w:rPr>
                <w:noProof/>
                <w:sz w:val="18"/>
                <w:szCs w:val="18"/>
                <w:lang w:val="en-US" w:eastAsia="en-US" w:bidi="ar-SA"/>
              </w:rPr>
              <mc:AlternateContent>
                <mc:Choice Requires="wps">
                  <w:drawing>
                    <wp:anchor distT="0" distB="0" distL="114300" distR="114300" simplePos="0" relativeHeight="251673600" behindDoc="0" locked="0" layoutInCell="1" allowOverlap="1" wp14:anchorId="7D22BDDE" wp14:editId="38DAF1E6">
                      <wp:simplePos x="0" y="0"/>
                      <wp:positionH relativeFrom="column">
                        <wp:posOffset>-25491</wp:posOffset>
                      </wp:positionH>
                      <wp:positionV relativeFrom="paragraph">
                        <wp:posOffset>734332</wp:posOffset>
                      </wp:positionV>
                      <wp:extent cx="182155" cy="2722"/>
                      <wp:effectExtent l="0" t="0" r="27940" b="35560"/>
                      <wp:wrapNone/>
                      <wp:docPr id="20" name="Conector recto 20"/>
                      <wp:cNvGraphicFramePr/>
                      <a:graphic xmlns:a="http://schemas.openxmlformats.org/drawingml/2006/main">
                        <a:graphicData uri="http://schemas.microsoft.com/office/word/2010/wordprocessingShape">
                          <wps:wsp>
                            <wps:cNvCnPr/>
                            <wps:spPr>
                              <a:xfrm flipV="1">
                                <a:off x="0" y="0"/>
                                <a:ext cx="182155" cy="2722"/>
                              </a:xfrm>
                              <a:prstGeom prst="line">
                                <a:avLst/>
                              </a:prstGeom>
                            </wps:spPr>
                            <wps:style>
                              <a:lnRef idx="3">
                                <a:schemeClr val="accent3"/>
                              </a:lnRef>
                              <a:fillRef idx="0">
                                <a:schemeClr val="accent3"/>
                              </a:fillRef>
                              <a:effectRef idx="2">
                                <a:schemeClr val="accent3"/>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4F86AE0" id="Conector recto 20" o:spid="_x0000_s1026" style="position:absolute;flip:y;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pt,57.8pt" to="12.35pt,5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MIKOwAEAAM0DAAAOAAAAZHJzL2Uyb0RvYy54bWysU8uO1DAQvCPxD5bvTB6rhVU0mT3MCi4I&#10;RrzuXqc9seSX2maS+XvaTjYgQFoJcXFsd1d1V7mzv5+tYRfAqL3rebOrOQMn/aDduedfv7x9dcdZ&#10;TMINwngHPb9C5PeHly/2U+ig9aM3AyAjEhe7KfR8TCl0VRXlCFbEnQ/gKKg8WpHoiOdqQDERuzVV&#10;W9evq8njENBLiJFuH5YgPxR+pUCmj0pFSMz0nHpLZcWyPua1OuxFd0YRRi3XNsQ/dGGFdlR0o3oQ&#10;SbDvqP+gslqij16lnfS28kppCUUDqWnq39R8HkWAooXMiWGzKf4/WvnhckKmh563ZI8Tlt7oSC8l&#10;k0eG+cMoQC5NIXaUfHQnXE8xnDBLnhVapowO32gAigkki83F4+vmMcyJSbps7trm9pYzSaH2Tdtm&#10;7mohyWQBY3oH3rK86bnRLhsgOnF5H9OS+pRCuNzU0kbZpauBnGzcJ1AkisrdFHQZJzgaZBdBgyCk&#10;BJdu1tIlO8OUNmYD1s8D1/wMhTJqG7h9HrwhSmXv0ga22nn8G0Gam7VlteQ/ObDozhY8+uFaHqhY&#10;QzNTzF3nOw/lr+cC//kXHn4AAAD//wMAUEsDBBQABgAIAAAAIQDebMQ83QAAAAkBAAAPAAAAZHJz&#10;L2Rvd25yZXYueG1sTI/NTsMwEITvSLyDtUhcUOs0KmkJcSpUJdwpcHfjJQ74J8ROE3h6tqdy3NnR&#10;zDfFbraGnXAInXcCVssEGLrGq861At5e68UWWIjSKWm8QwE/GGBXXl8VMld+ci94OsSWUYgLuRSg&#10;Y+xzzkOj0cqw9D06+n34wcpI59ByNciJwq3haZJk3MrOUYOWPe41Nl+H0Qq4+32Y9FzN9fd+NLau&#10;nt8/q7QW4vZmfnoEFnGOFzOc8QkdSmI6+tGpwIyAxZqmRNJX9xkwMqTrDbDjWcgS4GXB/y8o/wAA&#10;AP//AwBQSwECLQAUAAYACAAAACEAtoM4kv4AAADhAQAAEwAAAAAAAAAAAAAAAAAAAAAAW0NvbnRl&#10;bnRfVHlwZXNdLnhtbFBLAQItABQABgAIAAAAIQA4/SH/1gAAAJQBAAALAAAAAAAAAAAAAAAAAC8B&#10;AABfcmVscy8ucmVsc1BLAQItABQABgAIAAAAIQB7MIKOwAEAAM0DAAAOAAAAAAAAAAAAAAAAAC4C&#10;AABkcnMvZTJvRG9jLnhtbFBLAQItABQABgAIAAAAIQDebMQ83QAAAAkBAAAPAAAAAAAAAAAAAAAA&#10;ABoEAABkcnMvZG93bnJldi54bWxQSwUGAAAAAAQABADzAAAAJAUAAAAA&#10;" strokecolor="#a5a5a5 [3206]" strokeweight="1.5pt">
                      <v:stroke joinstyle="miter"/>
                    </v:line>
                  </w:pict>
                </mc:Fallback>
              </mc:AlternateContent>
            </w:r>
            <w:r w:rsidRPr="000502F8">
              <w:rPr>
                <w:noProof/>
                <w:sz w:val="18"/>
                <w:szCs w:val="18"/>
                <w:lang w:val="en-US" w:eastAsia="en-US" w:bidi="ar-SA"/>
              </w:rPr>
              <mc:AlternateContent>
                <mc:Choice Requires="wps">
                  <w:drawing>
                    <wp:anchor distT="0" distB="0" distL="114300" distR="114300" simplePos="0" relativeHeight="251660288" behindDoc="0" locked="0" layoutInCell="1" allowOverlap="1" wp14:anchorId="427ECEF5" wp14:editId="15D67502">
                      <wp:simplePos x="0" y="0"/>
                      <wp:positionH relativeFrom="margin">
                        <wp:posOffset>156482</wp:posOffset>
                      </wp:positionH>
                      <wp:positionV relativeFrom="paragraph">
                        <wp:posOffset>284843</wp:posOffset>
                      </wp:positionV>
                      <wp:extent cx="1266825" cy="896620"/>
                      <wp:effectExtent l="19050" t="0" r="28575" b="17780"/>
                      <wp:wrapNone/>
                      <wp:docPr id="50" name="Hexágono 50"/>
                      <wp:cNvGraphicFramePr/>
                      <a:graphic xmlns:a="http://schemas.openxmlformats.org/drawingml/2006/main">
                        <a:graphicData uri="http://schemas.microsoft.com/office/word/2010/wordprocessingShape">
                          <wps:wsp>
                            <wps:cNvSpPr/>
                            <wps:spPr>
                              <a:xfrm>
                                <a:off x="0" y="0"/>
                                <a:ext cx="1266825" cy="896620"/>
                              </a:xfrm>
                              <a:prstGeom prst="hexagon">
                                <a:avLst/>
                              </a:prstGeom>
                              <a:solidFill>
                                <a:srgbClr val="660033"/>
                              </a:solidFill>
                              <a:ln>
                                <a:solidFill>
                                  <a:schemeClr val="accent3">
                                    <a:lumMod val="20000"/>
                                    <a:lumOff val="8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3EE1C86" w14:textId="77777777" w:rsidR="00CD7DB0" w:rsidRPr="0077776C" w:rsidRDefault="00CD7DB0" w:rsidP="0077776C">
                                  <w:pPr>
                                    <w:jc w:val="center"/>
                                    <w:rPr>
                                      <w:color w:val="FFFFFF" w:themeColor="background1"/>
                                      <w:sz w:val="20"/>
                                      <w:lang w:val="es-ES"/>
                                    </w:rPr>
                                  </w:pPr>
                                  <w:r w:rsidRPr="0077776C">
                                    <w:rPr>
                                      <w:color w:val="FFFFFF" w:themeColor="background1"/>
                                      <w:sz w:val="20"/>
                                      <w:lang w:val="es-ES"/>
                                    </w:rPr>
                                    <w:t>Émissions et récupération des sol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27ECEF5" id="Hexágono 50" o:spid="_x0000_s1042" type="#_x0000_t9" style="position:absolute;left:0;text-align:left;margin-left:12.3pt;margin-top:22.45pt;width:99.75pt;height:70.6pt;z-index:2516602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Q/3XxAIAAAQGAAAOAAAAZHJzL2Uyb0RvYy54bWysVM1u2zAMvg/YOwi6r7bTxkuDOkXQoduA&#10;ri3WDj0rspQYkEVNUhJ3b7Nn2YuNkmz3dzsMu8gSfz6Sn0menHatIjthXQO6osVBTonQHOpGryv6&#10;7fb83YwS55mumQItKnovHD1dvH1zsjdzMYENqFpYgiDazfemohvvzTzLHN+IlrkDMEKjUoJtmcen&#10;XWe1ZXtEb1U2yfMy24OtjQUunEPph6Ski4gvpeD+SkonPFEVxdx8PG08V+HMFidsvrbMbBrep8H+&#10;IYuWNRqDjlAfmGdka5sXUG3DLTiQ/oBDm4GUDRexBqymyJ9Vc7NhRsRakBxnRprc/4Pll7trS5q6&#10;olOkR7MW/9En0f36uQYNBGVI0N64OdrdmGvbvxxeQ7WdtG34Yh2ki6Tej6SKzhOOwmJSlrPJlBKO&#10;utlxWU4iaPbgbazzHwW0JFywNNExjB7pZLsL5zEoWg9WIZ4D1dTnjVLxYderM2XJjuE/Lss8PzwM&#10;WaPLEzOlX3qGLhOjL+NcaH8YA6tt+wXqhIl9lvedgmLspySeDeIQaUB6Hhd1IXAWOEysxZu/VyKk&#10;o/RXIZF+5GkS445AKUZKqUiqDatFEk//GDoCBmSJ7IzYPcCQ5FPsxFVvH1xFnJvROf9bYsl59IiR&#10;QfvRuW002NcAlC/6vyST/UBSoiaw5LtVF1uzKIc2XEF9j/1qIQ2yM/y8waa5YM5fM4uTi02M28hf&#10;4SEV7CsK/Y2SDdgfr8mDPXYdainZ4yaoqPu+ZVZQoj5rHLXj4ugorI74OJq+x/4l9rFm9Vijt+0Z&#10;YCMWuPcMj9dg79VwlRbaO1xayxAVVUxzjF1R7u3wOPNpQ+Ha42K5jGa4LgzzF/rG8AAeiA4Tcdvd&#10;MWv6yfE4c5cwbA02fzY9yTZ4alhuPcgmjlagOvHa/wJcNbGN+7UYdtnjd7R6WN6L3wAAAP//AwBQ&#10;SwMEFAAGAAgAAAAhAIpzWuPeAAAACQEAAA8AAABkcnMvZG93bnJldi54bWxMj8FOwzAQRO9I/IO1&#10;SNyoE2OFNo1ToUpw4USLKri58daJiO0odtvk71lOcFzN08zbajO5nl1wjF3wCvJFBgx9E0znrYKP&#10;/cvDElhM2hvdB48KZoywqW9vKl2acPXveNkly6jEx1IraFMaSs5j06LTcREG9JSdwuh0onO03Iz6&#10;SuWu5yLLCu5052mh1QNuW2y+d2enwM6HVSYfv6x8ep0/cZuJeHhzSt3fTc9rYAmn9AfDrz6pQ01O&#10;x3D2JrJegZAFkQqkXAGjXAiZAzsSuCxy4HXF/39Q/wAAAP//AwBQSwECLQAUAAYACAAAACEAtoM4&#10;kv4AAADhAQAAEwAAAAAAAAAAAAAAAAAAAAAAW0NvbnRlbnRfVHlwZXNdLnhtbFBLAQItABQABgAI&#10;AAAAIQA4/SH/1gAAAJQBAAALAAAAAAAAAAAAAAAAAC8BAABfcmVscy8ucmVsc1BLAQItABQABgAI&#10;AAAAIQBIQ/3XxAIAAAQGAAAOAAAAAAAAAAAAAAAAAC4CAABkcnMvZTJvRG9jLnhtbFBLAQItABQA&#10;BgAIAAAAIQCKc1rj3gAAAAkBAAAPAAAAAAAAAAAAAAAAAB4FAABkcnMvZG93bnJldi54bWxQSwUG&#10;AAAAAAQABADzAAAAKQYAAAAA&#10;" adj="3822" fillcolor="#603" strokecolor="#ededed [662]" strokeweight="1pt">
                      <v:textbox>
                        <w:txbxContent>
                          <w:p w14:paraId="43EE1C86" w14:textId="77777777" w:rsidR="00CD7DB0" w:rsidRPr="0077776C" w:rsidRDefault="00CD7DB0" w:rsidP="0077776C">
                            <w:pPr>
                              <w:jc w:val="center"/>
                              <w:rPr>
                                <w:color w:val="FFFFFF" w:themeColor="background1"/>
                                <w:sz w:val="20"/>
                                <w:lang w:val="es-ES"/>
                              </w:rPr>
                            </w:pPr>
                            <w:r w:rsidRPr="0077776C">
                              <w:rPr>
                                <w:color w:val="FFFFFF" w:themeColor="background1"/>
                                <w:sz w:val="20"/>
                                <w:lang w:val="es-ES"/>
                              </w:rPr>
                              <w:t>Émissions et récupération des sols</w:t>
                            </w:r>
                          </w:p>
                        </w:txbxContent>
                      </v:textbox>
                      <w10:wrap anchorx="margin"/>
                    </v:shape>
                  </w:pict>
                </mc:Fallback>
              </mc:AlternateContent>
            </w:r>
          </w:p>
        </w:tc>
        <w:tc>
          <w:tcPr>
            <w:tcW w:w="967" w:type="pct"/>
            <w:shd w:val="clear" w:color="auto" w:fill="EDEDED" w:themeFill="accent3" w:themeFillTint="33"/>
          </w:tcPr>
          <w:p w14:paraId="66480F7A" w14:textId="77777777" w:rsidR="0077776C" w:rsidRPr="000502F8" w:rsidRDefault="0077776C" w:rsidP="004A5E76">
            <w:pPr>
              <w:jc w:val="center"/>
              <w:rPr>
                <w:noProof/>
                <w:sz w:val="18"/>
                <w:szCs w:val="18"/>
              </w:rPr>
            </w:pPr>
            <w:r>
              <w:rPr>
                <w:noProof/>
                <w:sz w:val="18"/>
                <w:szCs w:val="18"/>
                <w:lang w:val="en-US" w:eastAsia="en-US" w:bidi="ar-SA"/>
              </w:rPr>
              <mc:AlternateContent>
                <mc:Choice Requires="wps">
                  <w:drawing>
                    <wp:anchor distT="0" distB="0" distL="114300" distR="114300" simplePos="0" relativeHeight="251692032" behindDoc="0" locked="0" layoutInCell="1" allowOverlap="1" wp14:anchorId="5F5385B2" wp14:editId="223CF1CE">
                      <wp:simplePos x="0" y="0"/>
                      <wp:positionH relativeFrom="column">
                        <wp:posOffset>-254752</wp:posOffset>
                      </wp:positionH>
                      <wp:positionV relativeFrom="paragraph">
                        <wp:posOffset>215133</wp:posOffset>
                      </wp:positionV>
                      <wp:extent cx="257253" cy="4523"/>
                      <wp:effectExtent l="0" t="0" r="28575" b="33655"/>
                      <wp:wrapNone/>
                      <wp:docPr id="53" name="Conector recto 53"/>
                      <wp:cNvGraphicFramePr/>
                      <a:graphic xmlns:a="http://schemas.openxmlformats.org/drawingml/2006/main">
                        <a:graphicData uri="http://schemas.microsoft.com/office/word/2010/wordprocessingShape">
                          <wps:wsp>
                            <wps:cNvCnPr/>
                            <wps:spPr>
                              <a:xfrm flipV="1">
                                <a:off x="0" y="0"/>
                                <a:ext cx="257253" cy="4523"/>
                              </a:xfrm>
                              <a:prstGeom prst="line">
                                <a:avLst/>
                              </a:prstGeom>
                            </wps:spPr>
                            <wps:style>
                              <a:lnRef idx="3">
                                <a:schemeClr val="accent3"/>
                              </a:lnRef>
                              <a:fillRef idx="0">
                                <a:schemeClr val="accent3"/>
                              </a:fillRef>
                              <a:effectRef idx="2">
                                <a:schemeClr val="accent3"/>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5FE17D8" id="Conector recto 53" o:spid="_x0000_s1026" style="position:absolute;flip:y;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0.05pt,16.95pt" to=".2pt,17.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eXESwgEAAM0DAAAOAAAAZHJzL2Uyb0RvYy54bWysU02P0zAQvSPxHyzfadIsBRQ13UNXcFlB&#10;Bbvcvc64seQvjU2T/nvGThsQi7QS4uJ4PPPezLyZbG8na9gJMGrvOr5e1ZyBk77X7tjxx4ePbz5w&#10;FpNwvTDeQcfPEPnt7vWr7RhaaPzgTQ/IiMTFdgwdH1IKbVVFOYAVceUDOHIqj1YkMvFY9ShGYrem&#10;aur6XTV67AN6CTHS693s5LvCrxTI9EWpCImZjlNtqZxYzqd8VrutaI8owqDlpQzxD1VYoR0lXaju&#10;RBLsB+pnVFZL9NGrtJLeVl4pLaH0QN2s6z+6+TaIAKUXEieGRab4/2jl59MBme47vrnhzAlLM9rT&#10;pGTyyDB/GDlIpTHEloL37oAXK4YD5pYnhZYpo8N3WoAiArXFpqLxedEYpsQkPTab901OJcn1dtMU&#10;7momyWQBY/oE3rJ86bjRLgsgWnG6j4kSU+g1hIxc1FxGuaWzgRxs3FdQ1BSluynosk6wN8hOghZB&#10;SAkuXVOX6AxT2pgFWL8MvMRnKJRVW8DNy+AFUTJ7lxaw1c7j3wjStM6TIAnUHH9VYO47S/Dk+3MZ&#10;UJGGdqaEX/Y7L+XvdoH/+gt3PwEAAP//AwBQSwMEFAAGAAgAAAAhAFCXLaraAAAABgEAAA8AAABk&#10;cnMvZG93bnJldi54bWxMjstOwzAURPdI/IN1kdig1mkbVTTEqVCVsKeFvRtf4oAfIXYaw9dzWcFy&#10;NEczp9wna9gFx9B7J2C1zICha73qXSfg5dQs7oGFKJ2SxjsU8IUB9tX1VSkL5Wf3jJdj7BiNuFBI&#10;ATrGoeA8tBqtDEs/oKPuzY9WRopjx9UoZxq3hq+zbMut7B09aDngQWP7cZysgLvv3axTnZrPw2Rs&#10;Uz+9vtfrRojbm/T4ACxiin8w/OqTOlTkdPaTU4EZAYs8WxEqYLPZASMgB3amlG+BVyX/r1/9AAAA&#10;//8DAFBLAQItABQABgAIAAAAIQC2gziS/gAAAOEBAAATAAAAAAAAAAAAAAAAAAAAAABbQ29udGVu&#10;dF9UeXBlc10ueG1sUEsBAi0AFAAGAAgAAAAhADj9If/WAAAAlAEAAAsAAAAAAAAAAAAAAAAALwEA&#10;AF9yZWxzLy5yZWxzUEsBAi0AFAAGAAgAAAAhAGN5cRLCAQAAzQMAAA4AAAAAAAAAAAAAAAAALgIA&#10;AGRycy9lMm9Eb2MueG1sUEsBAi0AFAAGAAgAAAAhAFCXLaraAAAABgEAAA8AAAAAAAAAAAAAAAAA&#10;HAQAAGRycy9kb3ducmV2LnhtbFBLBQYAAAAABAAEAPMAAAAjBQAAAAA=&#10;" strokecolor="#a5a5a5 [3206]" strokeweight="1.5pt">
                      <v:stroke joinstyle="miter"/>
                    </v:line>
                  </w:pict>
                </mc:Fallback>
              </mc:AlternateContent>
            </w:r>
            <w:r>
              <w:rPr>
                <w:noProof/>
                <w:sz w:val="18"/>
                <w:szCs w:val="18"/>
                <w:lang w:val="en-US" w:eastAsia="en-US" w:bidi="ar-SA"/>
              </w:rPr>
              <mc:AlternateContent>
                <mc:Choice Requires="wps">
                  <w:drawing>
                    <wp:anchor distT="0" distB="0" distL="114300" distR="114300" simplePos="0" relativeHeight="251706368" behindDoc="0" locked="0" layoutInCell="1" allowOverlap="1" wp14:anchorId="17153425" wp14:editId="237E2DC9">
                      <wp:simplePos x="0" y="0"/>
                      <wp:positionH relativeFrom="column">
                        <wp:posOffset>1263650</wp:posOffset>
                      </wp:positionH>
                      <wp:positionV relativeFrom="paragraph">
                        <wp:posOffset>236083</wp:posOffset>
                      </wp:positionV>
                      <wp:extent cx="80319" cy="0"/>
                      <wp:effectExtent l="0" t="0" r="34290" b="19050"/>
                      <wp:wrapNone/>
                      <wp:docPr id="69" name="Conector recto 69"/>
                      <wp:cNvGraphicFramePr/>
                      <a:graphic xmlns:a="http://schemas.openxmlformats.org/drawingml/2006/main">
                        <a:graphicData uri="http://schemas.microsoft.com/office/word/2010/wordprocessingShape">
                          <wps:wsp>
                            <wps:cNvCnPr/>
                            <wps:spPr>
                              <a:xfrm flipV="1">
                                <a:off x="0" y="0"/>
                                <a:ext cx="80319" cy="0"/>
                              </a:xfrm>
                              <a:prstGeom prst="line">
                                <a:avLst/>
                              </a:prstGeom>
                            </wps:spPr>
                            <wps:style>
                              <a:lnRef idx="3">
                                <a:schemeClr val="accent3"/>
                              </a:lnRef>
                              <a:fillRef idx="0">
                                <a:schemeClr val="accent3"/>
                              </a:fillRef>
                              <a:effectRef idx="2">
                                <a:schemeClr val="accent3"/>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2C2A8CD" id="Conector recto 69" o:spid="_x0000_s1026" style="position:absolute;flip:y;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99.5pt,18.6pt" to="105.8pt,18.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1SlvgEAAMkDAAAOAAAAZHJzL2Uyb0RvYy54bWysU8tu2zAQvBfIPxC8x5JtIEgFyzk4aC9B&#10;a/SRO0MtLQJ8Ycla8t93Sclq0BYIUPRCccmd2Z3havcwWsPOgFF71/L1quYMnPSddqeWf//24fae&#10;s5iE64TxDlp+gcgf9jfvdkNoYON7bzpARiQuNkNoeZ9SaKoqyh6siCsfwNGl8mhFohBPVYdiIHZr&#10;qk1d31WDxy6glxAjnT5Ol3xf+JUCmT4rFSEx03LqLZUVy/qS12q/E80JRei1nNsQ/9CFFdpR0YXq&#10;USTBfqD+g8pqiT56lVbS28orpSUUDaRmXf+m5msvAhQtZE4Mi03x/9HKT+cjMt21/O49Z05YeqMD&#10;vZRMHhnmD6MLcmkIsaHkgzviHMVwxCx5VGiZMjo80wAUE0gWG4vHl8VjGBOTdHhfb9dUSV5vqokg&#10;EwWM6SN4y/Km5Ua7LF404vwUExWl1GsKBbmhqYWySxcDOdm4L6BIEJXaFnQZJTgYZGdBQyCkBJe2&#10;WRLxlewMU9qYBVi/DZzzMxTKmC3gzdvgBVEqe5cWsNXO498I0rieW1ZT/tWBSXe24MV3l/I4xRqa&#10;l6Jwnu08kK/jAv/1B+5/AgAA//8DAFBLAwQUAAYACAAAACEA0wm1ytwAAAAJAQAADwAAAGRycy9k&#10;b3ducmV2LnhtbEyPzU7DMBCE70i8g7VIXFDrJEiFhDgVqhLutHB3420S8E+Incbw9CziAMeZHc1+&#10;U26j0eyMkx+cFZCuE2BoW6cG2wl4OTSre2A+SKukdhYFfKKHbXV5UcpCucU+43kfOkYl1hdSQB/C&#10;WHDu2x6N9Gs3oqXbyU1GBpJTx9UkFyo3mmdJsuFGDpY+9HLEXY/t+342Am6+8qWPdWw+drM2Tf30&#10;+lZnjRDXV/HxAVjAGP7C8INP6FAR09HNVnmmSec5bQkCbu8yYBTI0nQD7Phr8Krk/xdU3wAAAP//&#10;AwBQSwECLQAUAAYACAAAACEAtoM4kv4AAADhAQAAEwAAAAAAAAAAAAAAAAAAAAAAW0NvbnRlbnRf&#10;VHlwZXNdLnhtbFBLAQItABQABgAIAAAAIQA4/SH/1gAAAJQBAAALAAAAAAAAAAAAAAAAAC8BAABf&#10;cmVscy8ucmVsc1BLAQItABQABgAIAAAAIQC5/1SlvgEAAMkDAAAOAAAAAAAAAAAAAAAAAC4CAABk&#10;cnMvZTJvRG9jLnhtbFBLAQItABQABgAIAAAAIQDTCbXK3AAAAAkBAAAPAAAAAAAAAAAAAAAAABgE&#10;AABkcnMvZG93bnJldi54bWxQSwUGAAAAAAQABADzAAAAIQUAAAAA&#10;" strokecolor="#a5a5a5 [3206]" strokeweight="1.5pt">
                      <v:stroke joinstyle="miter"/>
                    </v:line>
                  </w:pict>
                </mc:Fallback>
              </mc:AlternateContent>
            </w:r>
            <w:r w:rsidRPr="000502F8">
              <w:rPr>
                <w:noProof/>
                <w:sz w:val="18"/>
                <w:szCs w:val="18"/>
                <w:lang w:val="en-US" w:eastAsia="en-US" w:bidi="ar-SA"/>
              </w:rPr>
              <mc:AlternateContent>
                <mc:Choice Requires="wps">
                  <w:drawing>
                    <wp:inline distT="0" distB="0" distL="0" distR="0" wp14:anchorId="3AAF304B" wp14:editId="6DDC7087">
                      <wp:extent cx="1266044" cy="457200"/>
                      <wp:effectExtent l="0" t="0" r="10795" b="19050"/>
                      <wp:docPr id="41" name="Rectángulo redondeado 41"/>
                      <wp:cNvGraphicFramePr/>
                      <a:graphic xmlns:a="http://schemas.openxmlformats.org/drawingml/2006/main">
                        <a:graphicData uri="http://schemas.microsoft.com/office/word/2010/wordprocessingShape">
                          <wps:wsp>
                            <wps:cNvSpPr/>
                            <wps:spPr>
                              <a:xfrm>
                                <a:off x="0" y="0"/>
                                <a:ext cx="1266044" cy="457200"/>
                              </a:xfrm>
                              <a:prstGeom prst="roundRect">
                                <a:avLst/>
                              </a:prstGeom>
                              <a:solidFill>
                                <a:srgbClr val="660033"/>
                              </a:solidFill>
                              <a:ln>
                                <a:solidFill>
                                  <a:schemeClr val="accent3">
                                    <a:lumMod val="20000"/>
                                    <a:lumOff val="8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0C9216A" w14:textId="77777777" w:rsidR="00CD7DB0" w:rsidRPr="0077776C" w:rsidRDefault="00CD7DB0" w:rsidP="0077776C">
                                  <w:pPr>
                                    <w:jc w:val="center"/>
                                    <w:rPr>
                                      <w:color w:val="FFFFFF" w:themeColor="background1"/>
                                      <w:sz w:val="18"/>
                                      <w:lang w:val="es-ES"/>
                                    </w:rPr>
                                  </w:pPr>
                                  <w:r w:rsidRPr="0077776C">
                                    <w:rPr>
                                      <w:color w:val="FFFFFF" w:themeColor="background1"/>
                                      <w:sz w:val="18"/>
                                      <w:lang w:val="es-ES"/>
                                    </w:rPr>
                                    <w:t>Feermeture et réhabilitation des sol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roundrect w14:anchorId="3AAF304B" id="Rectángulo redondeado 41" o:spid="_x0000_s1043" style="width:99.7pt;height:36pt;visibility:visible;mso-wrap-style:square;mso-left-percent:-10001;mso-top-percent:-10001;mso-position-horizontal:absolute;mso-position-horizontal-relative:char;mso-position-vertical:absolute;mso-position-vertical-relative:line;mso-left-percent:-10001;mso-top-percent:-10001;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M8o6zAIAABMGAAAOAAAAZHJzL2Uyb0RvYy54bWysVM1u2zAMvg/YOwi6r47T9GdBnSJo0WFA&#10;1xZth54VWU4MyKJGyXGyt9mz7MVGSY6btd0Owy62xJ+P5CeSZ+ebRrO1QleDKXh+MOJMGQllbZYF&#10;//p49eGUM+eFKYUGowq+VY6fz96/O+vsVI1hBbpUyAjEuGlnC77y3k6zzMmVaoQ7AKsMKSvARni6&#10;4jIrUXSE3uhsPBodZx1gaRGkco6kl0nJZxG/qpT0t1XllGe64JSbj1+M30X4ZrMzMV2isKta9mmI&#10;f8iiEbWhoAPUpfCCtVi/gmpqieCg8gcSmgyqqpYq1kDV5KMX1TyshFWxFiLH2YEm9/9g5c36Dlld&#10;FnySc2ZEQ290T6z9/GGWrQaGqgRTKlECIwNiq7NuSk4P9g77m6NjKH1TYRP+VBTbRIa3A8Nq45kk&#10;YT4+Ph5NJpxJ0k2OTugJA2j27G3R+U8KGhYOBUdoTRkSiuyK9bXzyX5nFyI60HV5VWsdL7hcXGhk&#10;a0FPTtFGh4d9iN/MtHntGZpODb5CSmX8YQys2+YLlAmTck5ZiymJqb2S+HQnpmJi+wakWNpeXNKF&#10;wFlgMfEWT36rVUhHm3tV0WsQU+MYdwBKMVJKeVKtRKmS+OiPoSNgQK6InQG7B3ir3PjGlGVvH1xV&#10;HKPBefS3xNLbDB4xMhg/ODe1AXwLQPshcrLfkZSoCSz5zWITOzU/2TXiAsottS9Cmmtn5VVNbXMt&#10;nL8TSINMI0/Lyd/Sp9LQFRz6E2crwO9vyYM9zRdpOetoMRTcfWsFKs70Z0OT9zGfTMImiZfYwpzh&#10;vmaxrzFtcwHUiDRclF08kjN6vTtWCM0T7bB5iEoqYSTFLrj0uLtc+LSwaAtKNZ9HM9oeVvhr82Bl&#10;AA9Eh4l43DwJtP3seJq6G9gtETF9MT3JNngamLceqjqOVqA68do/AW2e2Mb9lgyrbf8erZ53+ewX&#10;AAAA//8DAFBLAwQUAAYACAAAACEAEtZIHtsAAAAEAQAADwAAAGRycy9kb3ducmV2LnhtbEyPQUsD&#10;MRCF74L/IYzgzWYtYtt1Z4sKYsFSsO7FW7oZd1c3k5Ckbfz3pl70MvB4j/e+qZbJjOJAPgyWEa4n&#10;BQji1uqBO4Tm7elqDiJExVqNlgnhmwIs6/OzSpXaHvmVDtvYiVzCoVQIfYyulDK0PRkVJtYRZ+/D&#10;eqNilr6T2qtjLjejnBbFrTRq4LzQK0ePPbVf271BeFi5VZKfm3larxvvGvny3jzPEC8v0v0diEgp&#10;/oXhhJ/Roc5MO7tnHcSIkB+Jv/fkLRY3IHYIs2kBsq7kf/j6BwAA//8DAFBLAQItABQABgAIAAAA&#10;IQC2gziS/gAAAOEBAAATAAAAAAAAAAAAAAAAAAAAAABbQ29udGVudF9UeXBlc10ueG1sUEsBAi0A&#10;FAAGAAgAAAAhADj9If/WAAAAlAEAAAsAAAAAAAAAAAAAAAAALwEAAF9yZWxzLy5yZWxzUEsBAi0A&#10;FAAGAAgAAAAhAEkzyjrMAgAAEwYAAA4AAAAAAAAAAAAAAAAALgIAAGRycy9lMm9Eb2MueG1sUEsB&#10;Ai0AFAAGAAgAAAAhABLWSB7bAAAABAEAAA8AAAAAAAAAAAAAAAAAJgUAAGRycy9kb3ducmV2Lnht&#10;bFBLBQYAAAAABAAEAPMAAAAuBgAAAAA=&#10;" fillcolor="#603" strokecolor="#ededed [662]" strokeweight="1pt">
                      <v:stroke joinstyle="miter"/>
                      <v:textbox>
                        <w:txbxContent>
                          <w:p w14:paraId="20C9216A" w14:textId="77777777" w:rsidR="00CD7DB0" w:rsidRPr="0077776C" w:rsidRDefault="00CD7DB0" w:rsidP="0077776C">
                            <w:pPr>
                              <w:jc w:val="center"/>
                              <w:rPr>
                                <w:color w:val="FFFFFF" w:themeColor="background1"/>
                                <w:sz w:val="18"/>
                                <w:lang w:val="es-ES"/>
                              </w:rPr>
                            </w:pPr>
                            <w:r w:rsidRPr="0077776C">
                              <w:rPr>
                                <w:color w:val="FFFFFF" w:themeColor="background1"/>
                                <w:sz w:val="18"/>
                                <w:lang w:val="es-ES"/>
                              </w:rPr>
                              <w:t>Feermeture et réhabilitation des sols</w:t>
                            </w:r>
                          </w:p>
                        </w:txbxContent>
                      </v:textbox>
                      <w10:anchorlock/>
                    </v:roundrect>
                  </w:pict>
                </mc:Fallback>
              </mc:AlternateContent>
            </w:r>
          </w:p>
        </w:tc>
        <w:tc>
          <w:tcPr>
            <w:tcW w:w="2599" w:type="pct"/>
            <w:shd w:val="clear" w:color="auto" w:fill="EDEDED" w:themeFill="accent3" w:themeFillTint="33"/>
            <w:vAlign w:val="center"/>
          </w:tcPr>
          <w:p w14:paraId="75869F16" w14:textId="77777777" w:rsidR="0077776C" w:rsidRPr="00335F08" w:rsidRDefault="0077776C" w:rsidP="004A5E76">
            <w:pPr>
              <w:rPr>
                <w:sz w:val="18"/>
                <w:szCs w:val="18"/>
              </w:rPr>
            </w:pPr>
            <w:r w:rsidRPr="00335F08">
              <w:rPr>
                <w:sz w:val="18"/>
                <w:szCs w:val="18"/>
              </w:rPr>
              <w:t>Feremeture et réhabilitation (exploration) / Fermeture, réhabilitation (exploitation) et garantie financiére / Affaissement et remblayage / Activités postérieures à la fermeture et garantie financière / Responsabilité historique</w:t>
            </w:r>
          </w:p>
        </w:tc>
      </w:tr>
      <w:tr w:rsidR="0077776C" w:rsidRPr="00335F08" w14:paraId="39803C43" w14:textId="77777777" w:rsidTr="0077776C">
        <w:trPr>
          <w:trHeight w:val="688"/>
        </w:trPr>
        <w:tc>
          <w:tcPr>
            <w:tcW w:w="260" w:type="pct"/>
            <w:shd w:val="clear" w:color="auto" w:fill="EDEDED" w:themeFill="accent3" w:themeFillTint="33"/>
          </w:tcPr>
          <w:p w14:paraId="22A64DA5" w14:textId="77777777" w:rsidR="0077776C" w:rsidRPr="00335F08" w:rsidRDefault="0077776C" w:rsidP="004A5E76">
            <w:pPr>
              <w:jc w:val="center"/>
            </w:pPr>
          </w:p>
        </w:tc>
        <w:tc>
          <w:tcPr>
            <w:tcW w:w="1174" w:type="pct"/>
            <w:gridSpan w:val="2"/>
            <w:vMerge/>
            <w:shd w:val="clear" w:color="auto" w:fill="EDEDED" w:themeFill="accent3" w:themeFillTint="33"/>
          </w:tcPr>
          <w:p w14:paraId="60FD7B52" w14:textId="77777777" w:rsidR="0077776C" w:rsidRPr="00335F08" w:rsidRDefault="0077776C" w:rsidP="004A5E76">
            <w:pPr>
              <w:jc w:val="center"/>
              <w:rPr>
                <w:sz w:val="18"/>
                <w:szCs w:val="18"/>
              </w:rPr>
            </w:pPr>
          </w:p>
        </w:tc>
        <w:tc>
          <w:tcPr>
            <w:tcW w:w="967" w:type="pct"/>
            <w:shd w:val="clear" w:color="auto" w:fill="EDEDED" w:themeFill="accent3" w:themeFillTint="33"/>
          </w:tcPr>
          <w:p w14:paraId="7770E475" w14:textId="77777777" w:rsidR="0077776C" w:rsidRPr="00335F08" w:rsidRDefault="0077776C" w:rsidP="004A5E76">
            <w:pPr>
              <w:jc w:val="center"/>
              <w:rPr>
                <w:noProof/>
                <w:sz w:val="18"/>
                <w:szCs w:val="18"/>
              </w:rPr>
            </w:pPr>
            <w:r>
              <w:rPr>
                <w:noProof/>
                <w:sz w:val="18"/>
                <w:szCs w:val="18"/>
                <w:lang w:val="en-US" w:eastAsia="en-US" w:bidi="ar-SA"/>
              </w:rPr>
              <mc:AlternateContent>
                <mc:Choice Requires="wps">
                  <w:drawing>
                    <wp:anchor distT="0" distB="0" distL="114300" distR="114300" simplePos="0" relativeHeight="251694080" behindDoc="0" locked="0" layoutInCell="1" allowOverlap="1" wp14:anchorId="3CD5EF97" wp14:editId="76555A21">
                      <wp:simplePos x="0" y="0"/>
                      <wp:positionH relativeFrom="column">
                        <wp:posOffset>-306756</wp:posOffset>
                      </wp:positionH>
                      <wp:positionV relativeFrom="paragraph">
                        <wp:posOffset>167781</wp:posOffset>
                      </wp:positionV>
                      <wp:extent cx="330979" cy="0"/>
                      <wp:effectExtent l="0" t="0" r="31115" b="19050"/>
                      <wp:wrapNone/>
                      <wp:docPr id="55" name="Conector recto 55"/>
                      <wp:cNvGraphicFramePr/>
                      <a:graphic xmlns:a="http://schemas.openxmlformats.org/drawingml/2006/main">
                        <a:graphicData uri="http://schemas.microsoft.com/office/word/2010/wordprocessingShape">
                          <wps:wsp>
                            <wps:cNvCnPr/>
                            <wps:spPr>
                              <a:xfrm>
                                <a:off x="0" y="0"/>
                                <a:ext cx="330979" cy="0"/>
                              </a:xfrm>
                              <a:prstGeom prst="line">
                                <a:avLst/>
                              </a:prstGeom>
                            </wps:spPr>
                            <wps:style>
                              <a:lnRef idx="3">
                                <a:schemeClr val="accent3"/>
                              </a:lnRef>
                              <a:fillRef idx="0">
                                <a:schemeClr val="accent3"/>
                              </a:fillRef>
                              <a:effectRef idx="2">
                                <a:schemeClr val="accent3"/>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9663C08" id="Conector recto 55" o:spid="_x0000_s1026" style="position:absolute;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4.15pt,13.2pt" to="1.9pt,13.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wTOLtwEAAMADAAAOAAAAZHJzL2Uyb0RvYy54bWysU01v2zAMvQ/YfxB0b+wk6LYacXpIsV6G&#10;LdjaH6DKVCxAX6C02Pn3oxTHHdoBBYZeJFPke+Qj6c3taA07AkbtXcuXi5ozcNJ32h1a/vjw9eoL&#10;ZzEJ1wnjHbT8BJHfbj9+2AyhgZXvvekAGZG42Ayh5X1KoamqKHuwIi58AEdO5dGKRCYeqg7FQOzW&#10;VKu6/lQNHruAXkKM9Hp3dvJt4VcKZPqhVITETMuptlROLOdTPqvtRjQHFKHXcipD/EcVVmhHSWeq&#10;O5EE+436FZXVEn30Ki2kt5VXSksoGkjNsn6h5lcvAhQt1JwY5jbF96OV3497ZLpr+fU1Z05YmtGO&#10;JiWTR4b5YuSgLg0hNhS8c3ucrBj2mCWPCm2+SQwbS2dPc2dhTEzS43pd33y+4UxeXNUzLmBM9+At&#10;yx8tN9plzaIRx28xUS4KvYSQkes4Zy5f6WQgBxv3ExTpyLkKumwQ7Ayyo6DZCynBpXVWQnwlOsOU&#10;NmYG1m8Dp/gMhbJdM3j1NnhGlMzepRlstfP4L4I0LqeS1Tn+0oGz7tyCJ9+dykxKa2hNisJppfMe&#10;/m0X+POPt/0DAAD//wMAUEsDBBQABgAIAAAAIQCfyniv3AAAAAcBAAAPAAAAZHJzL2Rvd25yZXYu&#10;eG1sTI/LTsMwEEX3SPyDNUjsWqcP2ijEqSgSCyQ2BBZduvEQB+JxZLtN+HsGsSjLqzm690y5m1wv&#10;zhhi50nBYp6BQGq86ahV8P72NMtBxKTJ6N4TKvjGCLvq+qrUhfEjveK5Tq3gEoqFVmBTGgopY2PR&#10;6Tj3AxLfPnxwOnEMrTRBj1zuernMso10uiNesHrAR4vNV31yCsLh0z2n9u4wDna/f9mO20WdB6Vu&#10;b6aHexAJp3SB4Vef1aFip6M/kYmiVzBb5ytGFSw3axAMrPiT41+UVSn/+1c/AAAA//8DAFBLAQIt&#10;ABQABgAIAAAAIQC2gziS/gAAAOEBAAATAAAAAAAAAAAAAAAAAAAAAABbQ29udGVudF9UeXBlc10u&#10;eG1sUEsBAi0AFAAGAAgAAAAhADj9If/WAAAAlAEAAAsAAAAAAAAAAAAAAAAALwEAAF9yZWxzLy5y&#10;ZWxzUEsBAi0AFAAGAAgAAAAhANXBM4u3AQAAwAMAAA4AAAAAAAAAAAAAAAAALgIAAGRycy9lMm9E&#10;b2MueG1sUEsBAi0AFAAGAAgAAAAhAJ/KeK/cAAAABwEAAA8AAAAAAAAAAAAAAAAAEQQAAGRycy9k&#10;b3ducmV2LnhtbFBLBQYAAAAABAAEAPMAAAAaBQAAAAA=&#10;" strokecolor="#a5a5a5 [3206]" strokeweight="1.5pt">
                      <v:stroke joinstyle="miter"/>
                    </v:line>
                  </w:pict>
                </mc:Fallback>
              </mc:AlternateContent>
            </w:r>
            <w:r w:rsidRPr="000502F8">
              <w:rPr>
                <w:noProof/>
                <w:sz w:val="18"/>
                <w:szCs w:val="18"/>
                <w:lang w:val="en-US" w:eastAsia="en-US" w:bidi="ar-SA"/>
              </w:rPr>
              <mc:AlternateContent>
                <mc:Choice Requires="wps">
                  <w:drawing>
                    <wp:anchor distT="0" distB="0" distL="114300" distR="114300" simplePos="0" relativeHeight="251678720" behindDoc="0" locked="0" layoutInCell="1" allowOverlap="1" wp14:anchorId="436FA1DE" wp14:editId="2CA1A17C">
                      <wp:simplePos x="0" y="0"/>
                      <wp:positionH relativeFrom="column">
                        <wp:posOffset>41910</wp:posOffset>
                      </wp:positionH>
                      <wp:positionV relativeFrom="paragraph">
                        <wp:posOffset>-56515</wp:posOffset>
                      </wp:positionV>
                      <wp:extent cx="1222375" cy="448310"/>
                      <wp:effectExtent l="0" t="0" r="15875" b="27940"/>
                      <wp:wrapNone/>
                      <wp:docPr id="42" name="Rectángulo redondeado 42"/>
                      <wp:cNvGraphicFramePr/>
                      <a:graphic xmlns:a="http://schemas.openxmlformats.org/drawingml/2006/main">
                        <a:graphicData uri="http://schemas.microsoft.com/office/word/2010/wordprocessingShape">
                          <wps:wsp>
                            <wps:cNvSpPr/>
                            <wps:spPr>
                              <a:xfrm>
                                <a:off x="0" y="0"/>
                                <a:ext cx="1222375" cy="448310"/>
                              </a:xfrm>
                              <a:prstGeom prst="roundRect">
                                <a:avLst/>
                              </a:prstGeom>
                              <a:solidFill>
                                <a:srgbClr val="660033"/>
                              </a:solidFill>
                              <a:ln>
                                <a:solidFill>
                                  <a:schemeClr val="accent3">
                                    <a:lumMod val="20000"/>
                                    <a:lumOff val="8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F13A617" w14:textId="77777777" w:rsidR="00CD7DB0" w:rsidRPr="00335F08" w:rsidRDefault="00CD7DB0" w:rsidP="0077776C">
                                  <w:pPr>
                                    <w:jc w:val="center"/>
                                    <w:rPr>
                                      <w:sz w:val="20"/>
                                    </w:rPr>
                                  </w:pPr>
                                  <w:r w:rsidRPr="0077776C">
                                    <w:rPr>
                                      <w:color w:val="FFFFFF" w:themeColor="background1"/>
                                      <w:sz w:val="18"/>
                                    </w:rPr>
                                    <w:t xml:space="preserve">Résidus miniers et eaux résiduelles </w:t>
                                  </w:r>
                                  <w:r w:rsidRPr="0077776C">
                                    <w:rPr>
                                      <w:color w:val="FFFFFF" w:themeColor="background1"/>
                                      <w:sz w:val="20"/>
                                    </w:rPr>
                                    <w:t>Residual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oundrect w14:anchorId="436FA1DE" id="Rectángulo redondeado 42" o:spid="_x0000_s1044" style="position:absolute;left:0;text-align:left;margin-left:3.3pt;margin-top:-4.45pt;width:96.25pt;height:35.3pt;z-index:2516787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juZHzQIAABMGAAAOAAAAZHJzL2Uyb0RvYy54bWysVMlu2zAQvRfoPxC8N1rsJK4ROTASpCiQ&#10;JkGSImeaIm0BFIcl6a1/02/Jj3VISsraHopeJM72Zvg4Myenu1aRjbCuAV3R4iCnRGgOdaOXFf1+&#10;f/FpQonzTNdMgRYV3QtHT2cfP5xszVSUsAJVC0sQRLvp1lR05b2ZZpnjK9EydwBGaDRKsC3zKNpl&#10;Vlu2RfRWZWWeH2VbsLWxwIVzqD1PRjqL+FIK7q+ldMITVVGszcevjd9F+GazEzZdWmZWDe/KYP9Q&#10;RcsajUkHqHPmGVnb5g1U23ALDqQ/4NBmIGXDRbwD3qbIX93mbsWMiHdBcpwZaHL/D5ZfbW4saeqK&#10;jktKNGvxjW6RtcdferlWQKyoQdeC1UDQAdnaGjfFoDtzYzvJ4TFcfSdtG/54KbKLDO8HhsXOE47K&#10;oizL0fEhJRxt4/FkVMQnyJ6ijXX+i4CWhENFLax1HQqK7LLNpfOYFv17v5DRgWrqi0apKNjl4kxZ&#10;smH45EdHeT4ahbox5IWb0m8jQ9OJIZZxLrQfxcRq3X6DOmFi2+Vd46Aa2yupJ706ZOqRXudFW0ic&#10;BRYTb/Hk90qEcpS+FRJfA5kqY94BKOVIJRXJtGK1SOrDP6aOgAFZIjsDdgfQF/kSO3HV+YdQEcdo&#10;CM7/VlgKHiJiZtB+CG4bDfY9AOWL7pVk8u9JStQElvxusYudWkz6RlxAvcf2tZDm2hl+0WDbXDLn&#10;b5jFQcaRx+Xkr/EjFWwrCt2JkhXYn+/pgz/OF1op2eJiqKj7sWZWUKK+apy8z8V4HDZJFMaHxyUK&#10;9rll8dyi1+0ZYCMWuAYNj8fg71V/lBbaB9xh85AVTUxzzF1R7m0vnPm0sHALcjGfRzfcHob5S31n&#10;eAAPRIeJuN89MGu62fE4dVfQLxE2fTU9yTdEapivPcgmjlagOvHaPQFuntjG3ZYMq+25HL2edvns&#10;NwAAAP//AwBQSwMEFAAGAAgAAAAhALG8wM7cAAAABwEAAA8AAABkcnMvZG93bnJldi54bWxMjr1O&#10;wzAUhXck3sG6SGytE4Y0CXEqQEJUokKiZGFz40sSiK8t223N2+NOdDw/Oudr1lHP7IjOT4YE5MsM&#10;GFJv1ESDgO7jeVEC80GSkrMhFPCLHtbt9VUja2VO9I7HXRhYGiFfSwFjCLbm3PcjaumXxiKl7Ms4&#10;LUOSbuDKyVMa1zO/y7KCazlRehilxacR+5/dQQt43NhN5N9vZdxuO2c7/vrZvayEuL2JD/fAAsbw&#10;X4YzfkKHNjHtzYGUZ7OAokhFAYuyAnaOqyoHtk9+vgLeNvySv/0DAAD//wMAUEsBAi0AFAAGAAgA&#10;AAAhALaDOJL+AAAA4QEAABMAAAAAAAAAAAAAAAAAAAAAAFtDb250ZW50X1R5cGVzXS54bWxQSwEC&#10;LQAUAAYACAAAACEAOP0h/9YAAACUAQAACwAAAAAAAAAAAAAAAAAvAQAAX3JlbHMvLnJlbHNQSwEC&#10;LQAUAAYACAAAACEAU47mR80CAAATBgAADgAAAAAAAAAAAAAAAAAuAgAAZHJzL2Uyb0RvYy54bWxQ&#10;SwECLQAUAAYACAAAACEAsbzAztwAAAAHAQAADwAAAAAAAAAAAAAAAAAnBQAAZHJzL2Rvd25yZXYu&#10;eG1sUEsFBgAAAAAEAAQA8wAAADAGAAAAAA==&#10;" fillcolor="#603" strokecolor="#ededed [662]" strokeweight="1pt">
                      <v:stroke joinstyle="miter"/>
                      <v:textbox>
                        <w:txbxContent>
                          <w:p w14:paraId="5F13A617" w14:textId="77777777" w:rsidR="00CD7DB0" w:rsidRPr="00335F08" w:rsidRDefault="00CD7DB0" w:rsidP="0077776C">
                            <w:pPr>
                              <w:jc w:val="center"/>
                              <w:rPr>
                                <w:sz w:val="20"/>
                              </w:rPr>
                            </w:pPr>
                            <w:r w:rsidRPr="0077776C">
                              <w:rPr>
                                <w:color w:val="FFFFFF" w:themeColor="background1"/>
                                <w:sz w:val="18"/>
                              </w:rPr>
                              <w:t xml:space="preserve">Résidus miniers et eaux résiduelles </w:t>
                            </w:r>
                            <w:r w:rsidRPr="0077776C">
                              <w:rPr>
                                <w:color w:val="FFFFFF" w:themeColor="background1"/>
                                <w:sz w:val="20"/>
                              </w:rPr>
                              <w:t>Residuales</w:t>
                            </w:r>
                          </w:p>
                        </w:txbxContent>
                      </v:textbox>
                    </v:roundrect>
                  </w:pict>
                </mc:Fallback>
              </mc:AlternateContent>
            </w:r>
          </w:p>
        </w:tc>
        <w:tc>
          <w:tcPr>
            <w:tcW w:w="2599" w:type="pct"/>
            <w:shd w:val="clear" w:color="auto" w:fill="EDEDED" w:themeFill="accent3" w:themeFillTint="33"/>
            <w:vAlign w:val="center"/>
          </w:tcPr>
          <w:p w14:paraId="40F95D61" w14:textId="77777777" w:rsidR="0077776C" w:rsidRPr="00335F08" w:rsidRDefault="0077776C" w:rsidP="004A5E76">
            <w:pPr>
              <w:rPr>
                <w:sz w:val="18"/>
                <w:szCs w:val="18"/>
              </w:rPr>
            </w:pPr>
            <w:r>
              <w:rPr>
                <w:noProof/>
                <w:sz w:val="18"/>
                <w:szCs w:val="18"/>
                <w:lang w:val="en-US" w:eastAsia="en-US" w:bidi="ar-SA"/>
              </w:rPr>
              <mc:AlternateContent>
                <mc:Choice Requires="wps">
                  <w:drawing>
                    <wp:anchor distT="0" distB="0" distL="114300" distR="114300" simplePos="0" relativeHeight="251707392" behindDoc="0" locked="0" layoutInCell="1" allowOverlap="1" wp14:anchorId="4FBCD1BC" wp14:editId="19C70246">
                      <wp:simplePos x="0" y="0"/>
                      <wp:positionH relativeFrom="column">
                        <wp:posOffset>-157480</wp:posOffset>
                      </wp:positionH>
                      <wp:positionV relativeFrom="paragraph">
                        <wp:posOffset>91440</wp:posOffset>
                      </wp:positionV>
                      <wp:extent cx="80010" cy="2540"/>
                      <wp:effectExtent l="0" t="0" r="34290" b="35560"/>
                      <wp:wrapNone/>
                      <wp:docPr id="71" name="Conector recto 71"/>
                      <wp:cNvGraphicFramePr/>
                      <a:graphic xmlns:a="http://schemas.openxmlformats.org/drawingml/2006/main">
                        <a:graphicData uri="http://schemas.microsoft.com/office/word/2010/wordprocessingShape">
                          <wps:wsp>
                            <wps:cNvCnPr/>
                            <wps:spPr>
                              <a:xfrm>
                                <a:off x="0" y="0"/>
                                <a:ext cx="80010" cy="2540"/>
                              </a:xfrm>
                              <a:prstGeom prst="line">
                                <a:avLst/>
                              </a:prstGeom>
                            </wps:spPr>
                            <wps:style>
                              <a:lnRef idx="3">
                                <a:schemeClr val="accent3"/>
                              </a:lnRef>
                              <a:fillRef idx="0">
                                <a:schemeClr val="accent3"/>
                              </a:fillRef>
                              <a:effectRef idx="2">
                                <a:schemeClr val="accent3"/>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16A93B9" id="Conector recto 71" o:spid="_x0000_s1026" style="position:absolute;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2.4pt,7.2pt" to="-6.1pt,7.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AvUkuwEAAMIDAAAOAAAAZHJzL2Uyb0RvYy54bWysU8uO2zAMvBfoPwi6N3ayfSyMOHvIor0U&#10;bdDHB2hlKhYgiQKlxs7fl1Ky3qItsEDRi2SKHJIzpLd3s3fiBJQshl6uV60UEDQONhx7+f3b+1e3&#10;UqSswqAcBujlGZK82718sZ1iBxsc0Q1AgpOE1E2xl2POsWuapEfwKq0wQmCnQfIqs0nHZiA1cXbv&#10;mk3bvm0mpCESakiJX+8vTrmr+Y0BnT8bkyAL10vuLdeT6vlQzma3Vd2RVBytvrah/qELr2zgokuq&#10;e5WV+EH2j1TeasKEJq80+gaNsRoqB2azbn9j83VUESoXFifFRab0/9LqT6cDCTv08t1aiqA8z2jP&#10;k9IZSVC5BDtYpSmmjoP34UBXK8UDFcqzIV9uJiPmqux5URbmLDQ/3rbMTgrNns2b11X25gkZKeUP&#10;gF6Uj146Gwpr1anTx5S5Goc+hrBROrnUrl/57KAEu/AFDDPhajcVXXcI9o7ESfH0ldYQ8k3hwvlq&#10;dIEZ69wCbJ8HXuMLFOp+LeDN8+AFUStjyAvY24D0twR5rvJzy+YS/6jAhXeR4AGHc51KlYYXpTK8&#10;LnXZxF/tCn/69XY/AQAA//8DAFBLAwQUAAYACAAAACEA1+VkxN0AAAAJAQAADwAAAGRycy9kb3du&#10;cmV2LnhtbEyPQU+EMBCF7yb+h2ZMvLEFgi5BysY18WDiRfSwxy4dAaVT0nYX/PfOnvT45r289029&#10;W+0kzujD6EhBtklBIHXOjNQr+Hh/TkoQIWoyenKECn4wwK65vqp1ZdxCb3huYy+4hEKlFQwxzpWU&#10;oRvQ6rBxMxJ7n85bHVn6XhqvFy63k8zT9F5aPRIvDHrGpwG77/ZkFfjDl32J/d1hmYf9/nW7bLO2&#10;9Erd3qyPDyAirvEvDBd8RoeGmY7uRCaISUGSF4we2SgKEBxIsjwHcbwcSpBNLf9/0PwCAAD//wMA&#10;UEsBAi0AFAAGAAgAAAAhALaDOJL+AAAA4QEAABMAAAAAAAAAAAAAAAAAAAAAAFtDb250ZW50X1R5&#10;cGVzXS54bWxQSwECLQAUAAYACAAAACEAOP0h/9YAAACUAQAACwAAAAAAAAAAAAAAAAAvAQAAX3Jl&#10;bHMvLnJlbHNQSwECLQAUAAYACAAAACEAKQL1JLsBAADCAwAADgAAAAAAAAAAAAAAAAAuAgAAZHJz&#10;L2Uyb0RvYy54bWxQSwECLQAUAAYACAAAACEA1+VkxN0AAAAJAQAADwAAAAAAAAAAAAAAAAAVBAAA&#10;ZHJzL2Rvd25yZXYueG1sUEsFBgAAAAAEAAQA8wAAAB8FAAAAAA==&#10;" strokecolor="#a5a5a5 [3206]" strokeweight="1.5pt">
                      <v:stroke joinstyle="miter"/>
                    </v:line>
                  </w:pict>
                </mc:Fallback>
              </mc:AlternateContent>
            </w:r>
            <w:r w:rsidRPr="00335F08">
              <w:rPr>
                <w:sz w:val="18"/>
                <w:szCs w:val="18"/>
              </w:rPr>
              <w:t>Réduction des émissions / Eaux résiduelles et qualité de l</w:t>
            </w:r>
            <w:r>
              <w:rPr>
                <w:sz w:val="18"/>
                <w:szCs w:val="18"/>
              </w:rPr>
              <w:t>’eau / Drainage minier acide / G</w:t>
            </w:r>
            <w:r w:rsidRPr="00335F08">
              <w:rPr>
                <w:sz w:val="18"/>
                <w:szCs w:val="18"/>
              </w:rPr>
              <w:t>estion des résidus, effluents / Dispositions d’</w:t>
            </w:r>
            <w:r>
              <w:rPr>
                <w:sz w:val="18"/>
                <w:szCs w:val="18"/>
              </w:rPr>
              <w:t xml:space="preserve">épandage </w:t>
            </w:r>
          </w:p>
        </w:tc>
      </w:tr>
      <w:tr w:rsidR="0077776C" w:rsidRPr="00335F08" w14:paraId="5943E74F" w14:textId="77777777" w:rsidTr="0077776C">
        <w:trPr>
          <w:trHeight w:val="427"/>
        </w:trPr>
        <w:tc>
          <w:tcPr>
            <w:tcW w:w="260" w:type="pct"/>
            <w:shd w:val="clear" w:color="auto" w:fill="EDEDED" w:themeFill="accent3" w:themeFillTint="33"/>
          </w:tcPr>
          <w:p w14:paraId="0794B102" w14:textId="77777777" w:rsidR="0077776C" w:rsidRPr="00335F08" w:rsidRDefault="0077776C" w:rsidP="004A5E76">
            <w:pPr>
              <w:jc w:val="center"/>
            </w:pPr>
          </w:p>
        </w:tc>
        <w:tc>
          <w:tcPr>
            <w:tcW w:w="1174" w:type="pct"/>
            <w:gridSpan w:val="2"/>
            <w:vMerge/>
            <w:shd w:val="clear" w:color="auto" w:fill="EDEDED" w:themeFill="accent3" w:themeFillTint="33"/>
          </w:tcPr>
          <w:p w14:paraId="6E5744F5" w14:textId="77777777" w:rsidR="0077776C" w:rsidRPr="00335F08" w:rsidRDefault="0077776C" w:rsidP="004A5E76">
            <w:pPr>
              <w:jc w:val="center"/>
              <w:rPr>
                <w:sz w:val="18"/>
                <w:szCs w:val="18"/>
              </w:rPr>
            </w:pPr>
          </w:p>
        </w:tc>
        <w:tc>
          <w:tcPr>
            <w:tcW w:w="967" w:type="pct"/>
            <w:shd w:val="clear" w:color="auto" w:fill="EDEDED" w:themeFill="accent3" w:themeFillTint="33"/>
          </w:tcPr>
          <w:p w14:paraId="24FD63CA" w14:textId="77777777" w:rsidR="0077776C" w:rsidRPr="0098404E" w:rsidRDefault="0077776C" w:rsidP="004A5E76">
            <w:pPr>
              <w:jc w:val="center"/>
              <w:rPr>
                <w:noProof/>
                <w:sz w:val="18"/>
                <w:szCs w:val="18"/>
              </w:rPr>
            </w:pPr>
            <w:r>
              <w:rPr>
                <w:noProof/>
                <w:sz w:val="18"/>
                <w:szCs w:val="18"/>
                <w:lang w:val="en-US" w:eastAsia="en-US" w:bidi="ar-SA"/>
              </w:rPr>
              <mc:AlternateContent>
                <mc:Choice Requires="wps">
                  <w:drawing>
                    <wp:anchor distT="0" distB="0" distL="114300" distR="114300" simplePos="0" relativeHeight="251693056" behindDoc="0" locked="0" layoutInCell="1" allowOverlap="1" wp14:anchorId="02AEFD44" wp14:editId="0E36D846">
                      <wp:simplePos x="0" y="0"/>
                      <wp:positionH relativeFrom="column">
                        <wp:posOffset>-233162</wp:posOffset>
                      </wp:positionH>
                      <wp:positionV relativeFrom="paragraph">
                        <wp:posOffset>235921</wp:posOffset>
                      </wp:positionV>
                      <wp:extent cx="307364" cy="8087"/>
                      <wp:effectExtent l="0" t="0" r="35560" b="30480"/>
                      <wp:wrapNone/>
                      <wp:docPr id="54" name="Conector recto 54"/>
                      <wp:cNvGraphicFramePr/>
                      <a:graphic xmlns:a="http://schemas.openxmlformats.org/drawingml/2006/main">
                        <a:graphicData uri="http://schemas.microsoft.com/office/word/2010/wordprocessingShape">
                          <wps:wsp>
                            <wps:cNvCnPr/>
                            <wps:spPr>
                              <a:xfrm flipV="1">
                                <a:off x="0" y="0"/>
                                <a:ext cx="307364" cy="8087"/>
                              </a:xfrm>
                              <a:prstGeom prst="line">
                                <a:avLst/>
                              </a:prstGeom>
                            </wps:spPr>
                            <wps:style>
                              <a:lnRef idx="3">
                                <a:schemeClr val="accent3"/>
                              </a:lnRef>
                              <a:fillRef idx="0">
                                <a:schemeClr val="accent3"/>
                              </a:fillRef>
                              <a:effectRef idx="2">
                                <a:schemeClr val="accent3"/>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64059CE" id="Conector recto 54" o:spid="_x0000_s1026" style="position:absolute;flip:y;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8.35pt,18.6pt" to="5.85pt,19.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d8FOwQEAAM0DAAAOAAAAZHJzL2Uyb0RvYy54bWysU02P0zAQvSPxHyzft0lb2K2ipnvoCi4I&#10;Kr7uXmfcWPKXxqZJ/z1jJxsQIK2E9uLYnnlv5j1P9vejNewCGLV3LV+vas7ASd9pd275t6/vbnac&#10;xSRcJ4x30PIrRH5/eP1qP4QGNr73pgNkROJiM4SW9ymFpqqi7MGKuPIBHAWVRysSHfFcdSgGYrem&#10;2tT1bTV47AJ6CTHS7cMU5IfCrxTI9EmpCImZllNvqaxY1se8Voe9aM4oQq/l3Ib4jy6s0I6KLlQP&#10;Ign2A/VfVFZL9NGrtJLeVl4pLaFoIDXr+g81X3oRoGghc2JYbIovRys/Xk7IdNfyt284c8LSGx3p&#10;pWTyyDB/GAXIpSHEhpKP7oTzKYYTZsmjQsuU0eE7DUAxgWSxsXh8XTyGMTFJl9v6bntLpSSFdvXu&#10;LnNXE0kmCxjTe/CW5U3LjXbZANGIy4eYptSnFMLlpqY2yi5dDeRk4z6DIlG5XEGXcYKjQXYRNAhC&#10;SnBpO5cu2RmmtDELsH4eOOdnKJRRW8Cb58ELolT2Li1gq53HfxGkcT23rKb8Jwcm3dmCR99dywMV&#10;a2hmirnzfOeh/P1c4L/+wsNPAAAA//8DAFBLAwQUAAYACAAAACEAw4NsrtwAAAAIAQAADwAAAGRy&#10;cy9kb3ducmV2LnhtbEyPy07DMBBF90j8gzVIbFDrNBV9hDgVqhL2FNi7sZsE7HGIncbw9UxXZXk1&#10;R/eeyXfRGnbWg+8cCljME2Aaa6c6bAS8v1WzDTAfJCppHGoBP9rDrri9yWWm3ISv+nwIDaMS9JkU&#10;0IbQZ5z7utVW+rnrNdLt5AYrA8Wh4WqQE5Vbw9MkWXErO6SFVvZ63+r66zBaAQ+/26mNZay+96Ox&#10;Vfny8VmmlRD3d/H5CVjQMVxhuOiTOhTkdHQjKs+MgNlytSZUwHKdArsAC8pHyptH4EXO/z9Q/AEA&#10;AP//AwBQSwECLQAUAAYACAAAACEAtoM4kv4AAADhAQAAEwAAAAAAAAAAAAAAAAAAAAAAW0NvbnRl&#10;bnRfVHlwZXNdLnhtbFBLAQItABQABgAIAAAAIQA4/SH/1gAAAJQBAAALAAAAAAAAAAAAAAAAAC8B&#10;AABfcmVscy8ucmVsc1BLAQItABQABgAIAAAAIQCqd8FOwQEAAM0DAAAOAAAAAAAAAAAAAAAAAC4C&#10;AABkcnMvZTJvRG9jLnhtbFBLAQItABQABgAIAAAAIQDDg2yu3AAAAAgBAAAPAAAAAAAAAAAAAAAA&#10;ABsEAABkcnMvZG93bnJldi54bWxQSwUGAAAAAAQABADzAAAAJAUAAAAA&#10;" strokecolor="#a5a5a5 [3206]" strokeweight="1.5pt">
                      <v:stroke joinstyle="miter"/>
                    </v:line>
                  </w:pict>
                </mc:Fallback>
              </mc:AlternateContent>
            </w:r>
            <w:r>
              <w:rPr>
                <w:noProof/>
                <w:sz w:val="18"/>
                <w:szCs w:val="18"/>
                <w:lang w:val="en-US" w:eastAsia="en-US" w:bidi="ar-SA"/>
              </w:rPr>
              <mc:AlternateContent>
                <mc:Choice Requires="wps">
                  <w:drawing>
                    <wp:anchor distT="0" distB="0" distL="114300" distR="114300" simplePos="0" relativeHeight="251708416" behindDoc="0" locked="0" layoutInCell="1" allowOverlap="1" wp14:anchorId="69139C3E" wp14:editId="305DEAD0">
                      <wp:simplePos x="0" y="0"/>
                      <wp:positionH relativeFrom="column">
                        <wp:posOffset>1251586</wp:posOffset>
                      </wp:positionH>
                      <wp:positionV relativeFrom="paragraph">
                        <wp:posOffset>227330</wp:posOffset>
                      </wp:positionV>
                      <wp:extent cx="101600" cy="0"/>
                      <wp:effectExtent l="0" t="0" r="31750" b="19050"/>
                      <wp:wrapNone/>
                      <wp:docPr id="73" name="Conector recto 73"/>
                      <wp:cNvGraphicFramePr/>
                      <a:graphic xmlns:a="http://schemas.openxmlformats.org/drawingml/2006/main">
                        <a:graphicData uri="http://schemas.microsoft.com/office/word/2010/wordprocessingShape">
                          <wps:wsp>
                            <wps:cNvCnPr/>
                            <wps:spPr>
                              <a:xfrm flipV="1">
                                <a:off x="0" y="0"/>
                                <a:ext cx="101600" cy="0"/>
                              </a:xfrm>
                              <a:prstGeom prst="line">
                                <a:avLst/>
                              </a:prstGeom>
                            </wps:spPr>
                            <wps:style>
                              <a:lnRef idx="3">
                                <a:schemeClr val="accent3"/>
                              </a:lnRef>
                              <a:fillRef idx="0">
                                <a:schemeClr val="accent3"/>
                              </a:fillRef>
                              <a:effectRef idx="2">
                                <a:schemeClr val="accent3"/>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0F74C0B" id="Conector recto 73" o:spid="_x0000_s1026" style="position:absolute;flip:y;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98.55pt,17.9pt" to="106.55pt,1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8nydwAEAAMoDAAAOAAAAZHJzL2Uyb0RvYy54bWysU01v2zAMvQ/YfxB0b2ynQFcYcXpI0V6G&#10;Lli33VWZigXoC5QWO/9+lJx4QzegwNCLLEp8T3yP9OZusoYdAaP2ruPNquYMnPS9doeOf//2cHXL&#10;WUzC9cJ4Bx0/QeR3248fNmNoYe0Hb3pARiQutmPo+JBSaKsqygGsiCsfwNGl8mhFohAPVY9iJHZr&#10;qnVd31Sjxz6glxAjnd7Pl3xb+JUCmb4oFSEx03GqLZUVy/qS12q7Ee0BRRi0PJch/qMKK7SjRxeq&#10;e5EE+4n6LyqrJfroVVpJbyuvlJZQNJCapn6l5nkQAYoWMieGxab4frTy6bhHpvuOf7rmzAlLPdpR&#10;p2TyyDB/GF2QS2OILSXv3B7PUQx7zJInhZYpo8MPGoBiAsliU/H4tHgMU2KSDpu6uampE/JyVc0M&#10;mSlgTI/gLcubjhvtsnrRiuPnmOhVSr2kUJArmmsou3QykJON+wqKFNFb1wVdZgl2BtlR0BQIKcGl&#10;oon4SnaGKW3MAqzfBp7zMxTKnC3g9dvgBVFe9i4tYKudx38RpKnJbaCS1Zx/cWDWnS148f2pdKdY&#10;QwNT0s/DnSfyz7jAf/+C218AAAD//wMAUEsDBBQABgAIAAAAIQBCeim+2wAAAAkBAAAPAAAAZHJz&#10;L2Rvd25yZXYueG1sTI9LT8MwEITvSPwHa5G4IOokFY+GOBWqEu4UuLvxEgf8CLHTGH49izjAcWY/&#10;zc5U22QNO+IUBu8E5KsMGLrOq8H1Ap6f2stbYCFKp6TxDgV8YoBtfXpSyVL5xT3icR97RiEulFKA&#10;jnEsOQ+dRivDyo/o6PbqJysjyannapILhVvDiyy75lYOjj5oOeJOY/e+n62Ai6/NolOT2o/dbGzb&#10;PLy8NUUrxPlZur8DFjHFPxh+6lN1qKnTwc9OBWZIb25yQgWsr2gCAUW+JuPwa/C64v8X1N8AAAD/&#10;/wMAUEsBAi0AFAAGAAgAAAAhALaDOJL+AAAA4QEAABMAAAAAAAAAAAAAAAAAAAAAAFtDb250ZW50&#10;X1R5cGVzXS54bWxQSwECLQAUAAYACAAAACEAOP0h/9YAAACUAQAACwAAAAAAAAAAAAAAAAAvAQAA&#10;X3JlbHMvLnJlbHNQSwECLQAUAAYACAAAACEAffJ8ncABAADKAwAADgAAAAAAAAAAAAAAAAAuAgAA&#10;ZHJzL2Uyb0RvYy54bWxQSwECLQAUAAYACAAAACEAQnopvtsAAAAJAQAADwAAAAAAAAAAAAAAAAAa&#10;BAAAZHJzL2Rvd25yZXYueG1sUEsFBgAAAAAEAAQA8wAAACIFAAAAAA==&#10;" strokecolor="#a5a5a5 [3206]" strokeweight="1.5pt">
                      <v:stroke joinstyle="miter"/>
                    </v:line>
                  </w:pict>
                </mc:Fallback>
              </mc:AlternateContent>
            </w:r>
          </w:p>
        </w:tc>
        <w:tc>
          <w:tcPr>
            <w:tcW w:w="2599" w:type="pct"/>
            <w:shd w:val="clear" w:color="auto" w:fill="EDEDED" w:themeFill="accent3" w:themeFillTint="33"/>
            <w:vAlign w:val="center"/>
          </w:tcPr>
          <w:p w14:paraId="27EA0EBB" w14:textId="77777777" w:rsidR="0077776C" w:rsidRPr="00335F08" w:rsidRDefault="0077776C" w:rsidP="004A5E76">
            <w:pPr>
              <w:rPr>
                <w:sz w:val="18"/>
                <w:szCs w:val="18"/>
              </w:rPr>
            </w:pPr>
            <w:r w:rsidRPr="00335F08">
              <w:rPr>
                <w:sz w:val="18"/>
                <w:szCs w:val="18"/>
              </w:rPr>
              <w:t>Gestion de la qualité de l’air / Poussières et autress émissions dans l’air / Bruit et vibrations /</w:t>
            </w:r>
            <w:r>
              <w:rPr>
                <w:sz w:val="18"/>
                <w:szCs w:val="18"/>
              </w:rPr>
              <w:t xml:space="preserve">Émission de gaz à effet de serre </w:t>
            </w:r>
          </w:p>
        </w:tc>
      </w:tr>
      <w:tr w:rsidR="0077776C" w:rsidRPr="00BE7E43" w14:paraId="273F745E" w14:textId="77777777" w:rsidTr="0077776C">
        <w:trPr>
          <w:trHeight w:val="427"/>
        </w:trPr>
        <w:tc>
          <w:tcPr>
            <w:tcW w:w="260" w:type="pct"/>
            <w:shd w:val="clear" w:color="auto" w:fill="EDEDED" w:themeFill="accent3" w:themeFillTint="33"/>
          </w:tcPr>
          <w:p w14:paraId="1D0DB790" w14:textId="77777777" w:rsidR="0077776C" w:rsidRPr="00335F08" w:rsidRDefault="0077776C" w:rsidP="004A5E76">
            <w:pPr>
              <w:jc w:val="center"/>
              <w:rPr>
                <w:noProof/>
              </w:rPr>
            </w:pPr>
          </w:p>
        </w:tc>
        <w:tc>
          <w:tcPr>
            <w:tcW w:w="1174" w:type="pct"/>
            <w:gridSpan w:val="2"/>
            <w:vMerge w:val="restart"/>
            <w:shd w:val="clear" w:color="auto" w:fill="EDEDED" w:themeFill="accent3" w:themeFillTint="33"/>
          </w:tcPr>
          <w:p w14:paraId="3247DE70" w14:textId="77777777" w:rsidR="0077776C" w:rsidRPr="00335F08" w:rsidRDefault="0077776C" w:rsidP="004A5E76">
            <w:pPr>
              <w:jc w:val="center"/>
              <w:rPr>
                <w:sz w:val="18"/>
                <w:szCs w:val="18"/>
              </w:rPr>
            </w:pPr>
            <w:r>
              <w:rPr>
                <w:noProof/>
                <w:sz w:val="18"/>
                <w:szCs w:val="18"/>
                <w:lang w:val="en-US" w:eastAsia="en-US" w:bidi="ar-SA"/>
              </w:rPr>
              <mc:AlternateContent>
                <mc:Choice Requires="wps">
                  <w:drawing>
                    <wp:anchor distT="0" distB="0" distL="114300" distR="114300" simplePos="0" relativeHeight="251681792" behindDoc="0" locked="0" layoutInCell="1" allowOverlap="1" wp14:anchorId="1E0603CF" wp14:editId="67CCD24C">
                      <wp:simplePos x="0" y="0"/>
                      <wp:positionH relativeFrom="column">
                        <wp:posOffset>1421380</wp:posOffset>
                      </wp:positionH>
                      <wp:positionV relativeFrom="paragraph">
                        <wp:posOffset>543882</wp:posOffset>
                      </wp:positionV>
                      <wp:extent cx="69338" cy="0"/>
                      <wp:effectExtent l="0" t="0" r="26035" b="19050"/>
                      <wp:wrapNone/>
                      <wp:docPr id="26" name="Conector recto 26"/>
                      <wp:cNvGraphicFramePr/>
                      <a:graphic xmlns:a="http://schemas.openxmlformats.org/drawingml/2006/main">
                        <a:graphicData uri="http://schemas.microsoft.com/office/word/2010/wordprocessingShape">
                          <wps:wsp>
                            <wps:cNvCnPr/>
                            <wps:spPr>
                              <a:xfrm>
                                <a:off x="0" y="0"/>
                                <a:ext cx="69338" cy="0"/>
                              </a:xfrm>
                              <a:prstGeom prst="line">
                                <a:avLst/>
                              </a:prstGeom>
                            </wps:spPr>
                            <wps:style>
                              <a:lnRef idx="3">
                                <a:schemeClr val="accent3"/>
                              </a:lnRef>
                              <a:fillRef idx="0">
                                <a:schemeClr val="accent3"/>
                              </a:fillRef>
                              <a:effectRef idx="2">
                                <a:schemeClr val="accent3"/>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E846CBD" id="Conector recto 26" o:spid="_x0000_s1026" style="position:absolute;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11.9pt,42.85pt" to="117.35pt,42.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IUa2tgEAAL8DAAAOAAAAZHJzL2Uyb0RvYy54bWysU01v2zAMvRfYfxB0X+wkQLAacXpIsV2G&#10;LljXH6DKVCxAX6C02Pn3oxTHHdoCBYZdJFPke+Qj6e3daA07AUbtXcuXi5ozcNJ32h1b/vTr6+cv&#10;nMUkXCeMd9DyM0R+t/t0sx1CAyvfe9MBMiJxsRlCy/uUQlNVUfZgRVz4AI6cyqMViUw8Vh2Kgdit&#10;qVZ1vakGj11ALyFGer2/OPmu8CsFMv1QKkJipuVUWyonlvM5n9VuK5ojitBrOZUh/qEKK7SjpDPV&#10;vUiC/Ub9hspqiT56lRbS28orpSUUDaRmWb9S89iLAEULNSeGuU3x/9HKh9MBme5avtpw5oSlGe1p&#10;UjJ5ZJgvRg7q0hBiQ8F7d8DJiuGAWfKo0OabxLCxdPY8dxbGxCQ9bm7Xa9oEefVUL7CAMX0Db1n+&#10;aLnRLksWjTh9j4lSUeg1hIxcxiVx+UpnAznYuJ+gSAalWhd0WSDYG2QnQaMXUoJL6yyE+Ep0hilt&#10;zAysPwZO8RkKZblm8Opj8Iwomb1LM9hq5/E9gjQup5LVJf7agYvu3IJn353LSEpraEuKwmmj8xr+&#10;bRf4y3+3+wMAAP//AwBQSwMEFAAGAAgAAAAhALjzmnLeAAAACQEAAA8AAABkcnMvZG93bnJldi54&#10;bWxMjzFPwzAQhXck/oN1SGzUaUpJlMapKBIDEguBoaMbH0lKfI5stwn/nkMMdLt79/Ted+V2toM4&#10;ow+9IwXLRQICqXGmp1bBx/vzXQ4iRE1GD45QwTcG2FbXV6UujJvoDc91bAWHUCi0gi7GsZAyNB1a&#10;HRZuROLbp/NWR159K43XE4fbQaZJ8iCt7okbOj3iU4fNV32yCvz+aF9iu95PY7fbvWZTtqxzr9Tt&#10;zfy4ARFxjv9m+MVndKiY6eBOZIIYFKTpitGjgnydgWBDurrn4fAnyKqUlx9UPwAAAP//AwBQSwEC&#10;LQAUAAYACAAAACEAtoM4kv4AAADhAQAAEwAAAAAAAAAAAAAAAAAAAAAAW0NvbnRlbnRfVHlwZXNd&#10;LnhtbFBLAQItABQABgAIAAAAIQA4/SH/1gAAAJQBAAALAAAAAAAAAAAAAAAAAC8BAABfcmVscy8u&#10;cmVsc1BLAQItABQABgAIAAAAIQBnIUa2tgEAAL8DAAAOAAAAAAAAAAAAAAAAAC4CAABkcnMvZTJv&#10;RG9jLnhtbFBLAQItABQABgAIAAAAIQC485py3gAAAAkBAAAPAAAAAAAAAAAAAAAAABAEAABkcnMv&#10;ZG93bnJldi54bWxQSwUGAAAAAAQABADzAAAAGwUAAAAA&#10;" strokecolor="#a5a5a5 [3206]" strokeweight="1.5pt">
                      <v:stroke joinstyle="miter"/>
                    </v:line>
                  </w:pict>
                </mc:Fallback>
              </mc:AlternateContent>
            </w:r>
            <w:r>
              <w:rPr>
                <w:noProof/>
                <w:sz w:val="18"/>
                <w:szCs w:val="18"/>
                <w:lang w:val="en-US" w:eastAsia="en-US" w:bidi="ar-SA"/>
              </w:rPr>
              <mc:AlternateContent>
                <mc:Choice Requires="wps">
                  <w:drawing>
                    <wp:anchor distT="0" distB="0" distL="114300" distR="114300" simplePos="0" relativeHeight="251715584" behindDoc="0" locked="0" layoutInCell="1" allowOverlap="1" wp14:anchorId="37AC8CFE" wp14:editId="71A9CEE0">
                      <wp:simplePos x="0" y="0"/>
                      <wp:positionH relativeFrom="column">
                        <wp:posOffset>1495051</wp:posOffset>
                      </wp:positionH>
                      <wp:positionV relativeFrom="paragraph">
                        <wp:posOffset>383538</wp:posOffset>
                      </wp:positionV>
                      <wp:extent cx="13001" cy="494036"/>
                      <wp:effectExtent l="0" t="0" r="25400" b="20320"/>
                      <wp:wrapNone/>
                      <wp:docPr id="80" name="Conector recto 80"/>
                      <wp:cNvGraphicFramePr/>
                      <a:graphic xmlns:a="http://schemas.openxmlformats.org/drawingml/2006/main">
                        <a:graphicData uri="http://schemas.microsoft.com/office/word/2010/wordprocessingShape">
                          <wps:wsp>
                            <wps:cNvCnPr/>
                            <wps:spPr>
                              <a:xfrm>
                                <a:off x="0" y="0"/>
                                <a:ext cx="13001" cy="494036"/>
                              </a:xfrm>
                              <a:prstGeom prst="line">
                                <a:avLst/>
                              </a:prstGeom>
                            </wps:spPr>
                            <wps:style>
                              <a:lnRef idx="3">
                                <a:schemeClr val="accent3"/>
                              </a:lnRef>
                              <a:fillRef idx="0">
                                <a:schemeClr val="accent3"/>
                              </a:fillRef>
                              <a:effectRef idx="2">
                                <a:schemeClr val="accent3"/>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3A37623" id="Conector recto 80" o:spid="_x0000_s1026" style="position:absolute;z-index:251715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17.7pt,30.2pt" to="118.7pt,69.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bhBpugEAAMQDAAAOAAAAZHJzL2Uyb0RvYy54bWysU02P0zAQvSPxHyzfaZJ2tVqipnvoCi4I&#10;KmB/gNcZN5b8pbFp0n/P2MlmESCthLjYsWfem3nPk/39ZA27AEbtXcebTc0ZOOl77c4df/z+4d0d&#10;ZzEJ1wvjHXT8CpHfH96+2Y+hha0fvOkBGZG42I6h40NKoa2qKAewIm58AEdB5dGKREc8Vz2Kkdit&#10;qbZ1fVuNHvuAXkKMdPswB/mh8CsFMn1RKkJipuPUWyorlvUpr9VhL9ozijBoubQh/qELK7SjoivV&#10;g0iC/UD9B5XVEn30Km2kt5VXSksoGkhNU/+m5tsgAhQtZE4Mq03x/9HKz5cTMt13/I7sccLSGx3p&#10;pWTyyDBvjALk0hhiS8lHd8LlFMMJs+RJoc07iWFTcfa6OgtTYpIum11dN5xJity8v6l3t5myesEG&#10;jOkjeMvyR8eNdlm3aMXlU0xz6nMK4XIvc/Xyla4GcrJxX0GRFqq3K+gyRXA0yC6C3l9ICS7tltIl&#10;O8OUNmYF1q8Dl/wMhTJhK3j7OnhFlMrepRVstfP4N4I0NUvLas5/dmDWnS148v21vEuxhkalmLuM&#10;dZ7FX88F/vLzHX4CAAD//wMAUEsDBBQABgAIAAAAIQC992mO3gAAAAoBAAAPAAAAZHJzL2Rvd25y&#10;ZXYueG1sTI/BTsMwDIbvSLxDZCRuLF3L1qo0nRgSByQuFA47Zo1pC41TJdla3h5zYifb8qffn6vd&#10;YkdxRh8GRwrWqwQEUuvMQJ2Cj/fnuwJEiJqMHh2hgh8MsKuvrypdGjfTG56b2AkOoVBqBX2MUyll&#10;aHu0OqzchMS7T+etjjz6ThqvZw63o0yTZCutHogv9HrCpx7b7+ZkFfjDl32J3eYwT/1+/5rP+bop&#10;vFK3N8vjA4iIS/yH4U+f1aFmp6M7kQliVJBmm3tGFWwTrgykWc7NkcmsSEHWlbx8of4FAAD//wMA&#10;UEsBAi0AFAAGAAgAAAAhALaDOJL+AAAA4QEAABMAAAAAAAAAAAAAAAAAAAAAAFtDb250ZW50X1R5&#10;cGVzXS54bWxQSwECLQAUAAYACAAAACEAOP0h/9YAAACUAQAACwAAAAAAAAAAAAAAAAAvAQAAX3Jl&#10;bHMvLnJlbHNQSwECLQAUAAYACAAAACEAx24QaboBAADEAwAADgAAAAAAAAAAAAAAAAAuAgAAZHJz&#10;L2Uyb0RvYy54bWxQSwECLQAUAAYACAAAACEAvfdpjt4AAAAKAQAADwAAAAAAAAAAAAAAAAAUBAAA&#10;ZHJzL2Rvd25yZXYueG1sUEsFBgAAAAAEAAQA8wAAAB8FAAAAAA==&#10;" strokecolor="#a5a5a5 [3206]" strokeweight="1.5pt">
                      <v:stroke joinstyle="miter"/>
                    </v:line>
                  </w:pict>
                </mc:Fallback>
              </mc:AlternateContent>
            </w:r>
            <w:r>
              <w:rPr>
                <w:noProof/>
                <w:sz w:val="18"/>
                <w:szCs w:val="18"/>
                <w:lang w:val="en-US" w:eastAsia="en-US" w:bidi="ar-SA"/>
              </w:rPr>
              <mc:AlternateContent>
                <mc:Choice Requires="wps">
                  <w:drawing>
                    <wp:anchor distT="0" distB="0" distL="114300" distR="114300" simplePos="0" relativeHeight="251674624" behindDoc="0" locked="0" layoutInCell="1" allowOverlap="1" wp14:anchorId="1A726914" wp14:editId="3235E7ED">
                      <wp:simplePos x="0" y="0"/>
                      <wp:positionH relativeFrom="column">
                        <wp:posOffset>-21725</wp:posOffset>
                      </wp:positionH>
                      <wp:positionV relativeFrom="paragraph">
                        <wp:posOffset>543882</wp:posOffset>
                      </wp:positionV>
                      <wp:extent cx="224278" cy="4334"/>
                      <wp:effectExtent l="0" t="0" r="23495" b="34290"/>
                      <wp:wrapNone/>
                      <wp:docPr id="21" name="Conector recto 21"/>
                      <wp:cNvGraphicFramePr/>
                      <a:graphic xmlns:a="http://schemas.openxmlformats.org/drawingml/2006/main">
                        <a:graphicData uri="http://schemas.microsoft.com/office/word/2010/wordprocessingShape">
                          <wps:wsp>
                            <wps:cNvCnPr/>
                            <wps:spPr>
                              <a:xfrm flipV="1">
                                <a:off x="0" y="0"/>
                                <a:ext cx="224278" cy="4334"/>
                              </a:xfrm>
                              <a:prstGeom prst="line">
                                <a:avLst/>
                              </a:prstGeom>
                            </wps:spPr>
                            <wps:style>
                              <a:lnRef idx="3">
                                <a:schemeClr val="accent3"/>
                              </a:lnRef>
                              <a:fillRef idx="0">
                                <a:schemeClr val="accent3"/>
                              </a:fillRef>
                              <a:effectRef idx="2">
                                <a:schemeClr val="accent3"/>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55B75D4" id="Conector recto 21" o:spid="_x0000_s1026" style="position:absolute;flip:y;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7pt,42.85pt" to="15.95pt,43.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qetIwQEAAM0DAAAOAAAAZHJzL2Uyb0RvYy54bWysU02P0zAQvSPxHyzfadK0AhQ13UNXcEFQ&#10;Acvd64wbS/7S2DTpv2fsZAMCpJUQF8f2zHsz8/xyuJusYVfAqL3r+HZTcwZO+l67S8cfvr579Zaz&#10;mITrhfEOOn6DyO+OL18cxtBC4wdvekBGJC62Y+j4kFJoqyrKAayIGx/AUVB5tCLRES9Vj2Ikdmuq&#10;pq5fV6PHPqCXECPd3s9Bfiz8SoFMn5SKkJjpOPWWyoplfcxrdTyI9oIiDFoubYh/6MIK7ajoSnUv&#10;kmDfUf9BZbVEH71KG+lt5ZXSEsoMNM22/m2aL4MIUGYhcWJYZYr/j1Z+vJ6R6b7jzZYzJyy90Yle&#10;SiaPDPOHUYBUGkNsKfnkzricYjhjHnlSaJkyOnwjAxQRaCw2FY1vq8YwJSbpsmn2zRsyhaTQfrfb&#10;Z+5qJslkAWN6D96yvOm40S4LIFpx/RDTnPqUQrjc1NxG2aWbgZxs3GdQNBSV2xV0sROcDLKrICMI&#10;KcGl3VK6ZGeY0saswPp54JKfoVCstoKb58ErolT2Lq1gq53HvxGkqbwEqaXm/CcF5rmzBI++v5UH&#10;KtKQZ4q4i7+zKX89F/jPv/D4AwAA//8DAFBLAwQUAAYACAAAACEALOCk0tsAAAAHAQAADwAAAGRy&#10;cy9kb3ducmV2LnhtbEyOy07DMBRE90j8g3WR2KDW6YPShjgVqhL2FNi7sYkD9nWIncbw9VxWsBzN&#10;6Mwp9slZdtZD6DwKWMwzYBobrzpsBbw817MtsBAlKmk9agFfOsC+vLwoZK78hE/6fIwtIwiGXAow&#10;MfY556Ex2skw971G6t784GSkOLRcDXIiuLN8mWUb7mSH9GBkrw9GNx/H0Qm4+d5NJlWp/jyM1tXV&#10;4+t7tayFuL5KD/fAok7xbwy/+qQOJTmd/IgqMCtgtlrTUsD29g4Y9avFDtiJ8mYNvCz4f//yBwAA&#10;//8DAFBLAQItABQABgAIAAAAIQC2gziS/gAAAOEBAAATAAAAAAAAAAAAAAAAAAAAAABbQ29udGVu&#10;dF9UeXBlc10ueG1sUEsBAi0AFAAGAAgAAAAhADj9If/WAAAAlAEAAAsAAAAAAAAAAAAAAAAALwEA&#10;AF9yZWxzLy5yZWxzUEsBAi0AFAAGAAgAAAAhACap60jBAQAAzQMAAA4AAAAAAAAAAAAAAAAALgIA&#10;AGRycy9lMm9Eb2MueG1sUEsBAi0AFAAGAAgAAAAhACzgpNLbAAAABwEAAA8AAAAAAAAAAAAAAAAA&#10;GwQAAGRycy9kb3ducmV2LnhtbFBLBQYAAAAABAAEAPMAAAAjBQAAAAA=&#10;" strokecolor="#a5a5a5 [3206]" strokeweight="1.5pt">
                      <v:stroke joinstyle="miter"/>
                    </v:line>
                  </w:pict>
                </mc:Fallback>
              </mc:AlternateContent>
            </w:r>
            <w:r w:rsidRPr="000502F8">
              <w:rPr>
                <w:noProof/>
                <w:sz w:val="18"/>
                <w:szCs w:val="18"/>
                <w:lang w:val="en-US" w:eastAsia="en-US" w:bidi="ar-SA"/>
              </w:rPr>
              <mc:AlternateContent>
                <mc:Choice Requires="wps">
                  <w:drawing>
                    <wp:anchor distT="0" distB="0" distL="114300" distR="114300" simplePos="0" relativeHeight="251675648" behindDoc="0" locked="0" layoutInCell="1" allowOverlap="1" wp14:anchorId="590F49C2" wp14:editId="3A8D8F70">
                      <wp:simplePos x="0" y="0"/>
                      <wp:positionH relativeFrom="margin">
                        <wp:posOffset>191117</wp:posOffset>
                      </wp:positionH>
                      <wp:positionV relativeFrom="paragraph">
                        <wp:posOffset>101345</wp:posOffset>
                      </wp:positionV>
                      <wp:extent cx="1239424" cy="871268"/>
                      <wp:effectExtent l="19050" t="0" r="18415" b="24130"/>
                      <wp:wrapNone/>
                      <wp:docPr id="51" name="Hexágono 51"/>
                      <wp:cNvGraphicFramePr/>
                      <a:graphic xmlns:a="http://schemas.openxmlformats.org/drawingml/2006/main">
                        <a:graphicData uri="http://schemas.microsoft.com/office/word/2010/wordprocessingShape">
                          <wps:wsp>
                            <wps:cNvSpPr/>
                            <wps:spPr>
                              <a:xfrm>
                                <a:off x="0" y="0"/>
                                <a:ext cx="1239424" cy="871268"/>
                              </a:xfrm>
                              <a:prstGeom prst="hexagon">
                                <a:avLst/>
                              </a:prstGeom>
                              <a:ln>
                                <a:solidFill>
                                  <a:schemeClr val="accent3">
                                    <a:lumMod val="20000"/>
                                    <a:lumOff val="80000"/>
                                  </a:schemeClr>
                                </a:solidFill>
                              </a:ln>
                            </wps:spPr>
                            <wps:style>
                              <a:lnRef idx="1">
                                <a:schemeClr val="accent1"/>
                              </a:lnRef>
                              <a:fillRef idx="3">
                                <a:schemeClr val="accent1"/>
                              </a:fillRef>
                              <a:effectRef idx="2">
                                <a:schemeClr val="accent1"/>
                              </a:effectRef>
                              <a:fontRef idx="minor">
                                <a:schemeClr val="lt1"/>
                              </a:fontRef>
                            </wps:style>
                            <wps:txbx>
                              <w:txbxContent>
                                <w:p w14:paraId="0FD79E3E" w14:textId="77777777" w:rsidR="00CD7DB0" w:rsidRPr="00BA1136" w:rsidRDefault="00CD7DB0" w:rsidP="0077776C">
                                  <w:pPr>
                                    <w:jc w:val="center"/>
                                    <w:rPr>
                                      <w:sz w:val="20"/>
                                      <w:lang w:val="es-ES"/>
                                    </w:rPr>
                                  </w:pPr>
                                  <w:r w:rsidRPr="00A55A99">
                                    <w:rPr>
                                      <w:sz w:val="20"/>
                                      <w:lang w:val="es-ES"/>
                                    </w:rPr>
                                    <w:t>Gouvernance d'entrepri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90F49C2" id="Hexágono 51" o:spid="_x0000_s1045" type="#_x0000_t9" style="position:absolute;left:0;text-align:left;margin-left:15.05pt;margin-top:8pt;width:97.6pt;height:68.6pt;z-index:25167564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8OB/owIAAK0FAAAOAAAAZHJzL2Uyb0RvYy54bWysVN1u0zAUvkfiHSzfszRZN7pq6VRtGiCN&#10;bWJDu3Ydu41k+xjbbVLehmfhxTh2flaNCSTETWKf//P5O+f8otWK7ITzNZiS5kcTSoThUNVmXdKv&#10;j9fvZpT4wEzFFBhR0r3w9GLx9s15Y+eigA2oSjiCQYyfN7akmxDsPMs83wjN/BFYYVApwWkW8OrW&#10;WeVYg9G1yorJ5DRrwFXWARfeo/SqU9JFii+l4OFOSi8CUSXF2kL6uvRdxW+2OGfztWN2U/O+DPYP&#10;VWhWG0w6hrpigZGtq38LpWvuwIMMRxx0BlLWXKQesJt88qKbhw2zIvWC4Hg7wuT/X1h+u7t3pK5K&#10;epJTYpjGN/oo2p8/1mCAoAwBaqyfo92DvXf9zeMxdttKp+Mf+yBtAnU/giraQDgK8+L4bFpMKeGo&#10;m73Pi9NZDJo9e1vnwwcBmsQDtiZahtkTnGx340NnPVjFfMrErwdVV9e1UukSGSMulSM7hm/NOBcm&#10;HKcgaqs/Q9XJkTOT/tVRjNzoxLNBjGUl7sVIqciDJKiLibOIR4dAOoW9El1RX4REKGPPKe8Y6LCk&#10;hGiKhNbRTWIDo2NX8B8de/voKhLBR+fi71lHj5QZTBiddW3AvRZAhaFk2dkPCHR9RwhCu2oTh/Kz&#10;gS8rqPZILAfdxHnLr2t83Rvmwz1zOGI4jLg2wh1+pIKmpNCfKNmA+/6aPNojPVBLSYMjW1L/bcuc&#10;oER9MjgTZ/l0Gmc8XaYn7wu8uEPN6lBjtvoSkClIe6wuHaN9UMNROtBPuF2WMSuqmOGYu6Q8uOFy&#10;GbpVgvuJi+UymeFcWxZuzIPlAxEidR/bJ+ZsT/GAw3ELw3iz+Quad7bxiQwstwFknWYgQt3h2j8B&#10;7oTE0X5/xaVzeE9Wz1t28QsAAP//AwBQSwMEFAAGAAgAAAAhAM4aTMjdAAAACQEAAA8AAABkcnMv&#10;ZG93bnJldi54bWxMj8FOwzAQRO9I/IO1SNyo3UQtUYhToVYcECcCvTvxNkkbr0PstuHvWU5w3JnR&#10;7JtiM7tBXHAKvScNy4UCgdR421Or4fPj5SEDEaIhawZPqOEbA2zK25vC5NZf6R0vVWwFl1DIjYYu&#10;xjGXMjQdOhMWfkRi7+AnZyKfUyvtZK5c7gaZKLWWzvTEHzoz4rbD5lSdnQa1z77i6165oUofd9u3&#10;bHeq56PW93fz8xOIiHP8C8MvPqNDyUy1P5MNYtCQqiUnWV/zJPaTZJWCqFlYpQnIspD/F5Q/AAAA&#10;//8DAFBLAQItABQABgAIAAAAIQC2gziS/gAAAOEBAAATAAAAAAAAAAAAAAAAAAAAAABbQ29udGVu&#10;dF9UeXBlc10ueG1sUEsBAi0AFAAGAAgAAAAhADj9If/WAAAAlAEAAAsAAAAAAAAAAAAAAAAALwEA&#10;AF9yZWxzLy5yZWxzUEsBAi0AFAAGAAgAAAAhAJTw4H+jAgAArQUAAA4AAAAAAAAAAAAAAAAALgIA&#10;AGRycy9lMm9Eb2MueG1sUEsBAi0AFAAGAAgAAAAhAM4aTMjdAAAACQEAAA8AAAAAAAAAAAAAAAAA&#10;/QQAAGRycy9kb3ducmV2LnhtbFBLBQYAAAAABAAEAPMAAAAHBgAAAAA=&#10;" adj="3796" fillcolor="#65a0d7 [3028]" strokecolor="#ededed [662]" strokeweight=".5pt">
                      <v:fill color2="#5898d4 [3172]" rotate="t" colors="0 #71a6db;.5 #559bdb;1 #438ac9" focus="100%" type="gradient">
                        <o:fill v:ext="view" type="gradientUnscaled"/>
                      </v:fill>
                      <v:textbox>
                        <w:txbxContent>
                          <w:p w14:paraId="0FD79E3E" w14:textId="77777777" w:rsidR="00CD7DB0" w:rsidRPr="00BA1136" w:rsidRDefault="00CD7DB0" w:rsidP="0077776C">
                            <w:pPr>
                              <w:jc w:val="center"/>
                              <w:rPr>
                                <w:sz w:val="20"/>
                                <w:lang w:val="es-ES"/>
                              </w:rPr>
                            </w:pPr>
                            <w:r w:rsidRPr="00A55A99">
                              <w:rPr>
                                <w:sz w:val="20"/>
                                <w:lang w:val="es-ES"/>
                              </w:rPr>
                              <w:t>Gouvernance d'entreprise</w:t>
                            </w:r>
                          </w:p>
                        </w:txbxContent>
                      </v:textbox>
                      <w10:wrap anchorx="margin"/>
                    </v:shape>
                  </w:pict>
                </mc:Fallback>
              </mc:AlternateContent>
            </w:r>
          </w:p>
        </w:tc>
        <w:tc>
          <w:tcPr>
            <w:tcW w:w="967" w:type="pct"/>
            <w:shd w:val="clear" w:color="auto" w:fill="EDEDED" w:themeFill="accent3" w:themeFillTint="33"/>
          </w:tcPr>
          <w:p w14:paraId="0A2D4156" w14:textId="77777777" w:rsidR="0077776C" w:rsidRPr="00335F08" w:rsidRDefault="0077776C" w:rsidP="004A5E76">
            <w:pPr>
              <w:jc w:val="center"/>
              <w:rPr>
                <w:noProof/>
                <w:sz w:val="18"/>
                <w:szCs w:val="18"/>
              </w:rPr>
            </w:pPr>
            <w:r>
              <w:rPr>
                <w:noProof/>
                <w:sz w:val="18"/>
                <w:szCs w:val="18"/>
                <w:lang w:val="en-US" w:eastAsia="en-US" w:bidi="ar-SA"/>
              </w:rPr>
              <mc:AlternateContent>
                <mc:Choice Requires="wps">
                  <w:drawing>
                    <wp:anchor distT="0" distB="0" distL="114300" distR="114300" simplePos="0" relativeHeight="251695104" behindDoc="0" locked="0" layoutInCell="1" allowOverlap="1" wp14:anchorId="63C48E1B" wp14:editId="068C9A86">
                      <wp:simplePos x="0" y="0"/>
                      <wp:positionH relativeFrom="column">
                        <wp:posOffset>-220083</wp:posOffset>
                      </wp:positionH>
                      <wp:positionV relativeFrom="paragraph">
                        <wp:posOffset>374870</wp:posOffset>
                      </wp:positionV>
                      <wp:extent cx="271780" cy="0"/>
                      <wp:effectExtent l="0" t="0" r="33020" b="19050"/>
                      <wp:wrapNone/>
                      <wp:docPr id="56" name="Conector recto 56"/>
                      <wp:cNvGraphicFramePr/>
                      <a:graphic xmlns:a="http://schemas.openxmlformats.org/drawingml/2006/main">
                        <a:graphicData uri="http://schemas.microsoft.com/office/word/2010/wordprocessingShape">
                          <wps:wsp>
                            <wps:cNvCnPr/>
                            <wps:spPr>
                              <a:xfrm flipV="1">
                                <a:off x="0" y="0"/>
                                <a:ext cx="271780" cy="0"/>
                              </a:xfrm>
                              <a:prstGeom prst="line">
                                <a:avLst/>
                              </a:prstGeom>
                            </wps:spPr>
                            <wps:style>
                              <a:lnRef idx="3">
                                <a:schemeClr val="accent3"/>
                              </a:lnRef>
                              <a:fillRef idx="0">
                                <a:schemeClr val="accent3"/>
                              </a:fillRef>
                              <a:effectRef idx="2">
                                <a:schemeClr val="accent3"/>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8B97AC8" id="Conector recto 56" o:spid="_x0000_s1026" style="position:absolute;flip:y;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7.35pt,29.5pt" to="4.05pt,2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2tmpwAEAAMoDAAAOAAAAZHJzL2Uyb0RvYy54bWysU01v2zAMvQ/YfxB0X+ykWFsYcXpIsV6G&#10;LdjW3lWZigXoC5QWO/9+lOx4QzugwLCLLIl8T3yP9PZutIadAKP2ruXrVc0ZOOk77Y4tf/zx6cMt&#10;ZzEJ1wnjHbT8DJHf7d6/2w6hgY3vvekAGZG42Ayh5X1KoamqKHuwIq58AEdB5dGKREc8Vh2Kgdit&#10;qTZ1fV0NHruAXkKMdHs/Bfmu8CsFMn1VKkJipuVUWyorlvU5r9VuK5ojitBrOZch/qEKK7SjRxeq&#10;e5EE+4n6FZXVEn30Kq2kt5VXSksoGkjNun6h5nsvAhQtZE4Mi03x/9HKL6cDMt21/OM1Z05Y6tGe&#10;OiWTR4b5wyhALg0hNpS8dwecTzEcMEseFVqmjA5PNADFBJLFxuLxefEYxsQkXW5u1je31Al5CVUT&#10;Q2YKGNMDeMvypuVGu6xeNOL0OSZ6lVIvKXTIFU01lF06G8jJxn0DRYrorauCLrMEe4PsJGgKhJTg&#10;0lXWRHwlO8OUNmYB1m8D5/wMhTJnC3jzNnhBlJe9SwvYaufxbwRpXM8lqyn/4sCkO1vw7Ltz6U6x&#10;hgamKJyHO0/kn+cC//0L7n4BAAD//wMAUEsDBBQABgAIAAAAIQARL/XG2wAAAAcBAAAPAAAAZHJz&#10;L2Rvd25yZXYueG1sTI/LTsMwEEX3SPyDNUhsUOu0PNqGOBWqEvYUunfjIQ7Y4xA7jeHrMWIBy6s5&#10;uvdMsY3WsBMOvnMkYDHPgCE1TnXUCnh5rmdrYD5IUtI4QgGf6GFbnp8VMlduoic87UPLUgn5XArQ&#10;IfQ5577RaKWfux4p3V7dYGVIcWi5GuSUyq3hyyy741Z2lBa07HGnsXnfj1bA1ddm0rGK9cduNLau&#10;Hg9v1bIW4vIiPtwDCxjDHww/+kkdyuR0dCMpz4yA2fXNKqECbjfppwSsF8COv5GXBf/vX34DAAD/&#10;/wMAUEsBAi0AFAAGAAgAAAAhALaDOJL+AAAA4QEAABMAAAAAAAAAAAAAAAAAAAAAAFtDb250ZW50&#10;X1R5cGVzXS54bWxQSwECLQAUAAYACAAAACEAOP0h/9YAAACUAQAACwAAAAAAAAAAAAAAAAAvAQAA&#10;X3JlbHMvLnJlbHNQSwECLQAUAAYACAAAACEAatrZqcABAADKAwAADgAAAAAAAAAAAAAAAAAuAgAA&#10;ZHJzL2Uyb0RvYy54bWxQSwECLQAUAAYACAAAACEAES/1xtsAAAAHAQAADwAAAAAAAAAAAAAAAAAa&#10;BAAAZHJzL2Rvd25yZXYueG1sUEsFBgAAAAAEAAQA8wAAACIFAAAAAA==&#10;" strokecolor="#a5a5a5 [3206]" strokeweight="1.5pt">
                      <v:stroke joinstyle="miter"/>
                    </v:line>
                  </w:pict>
                </mc:Fallback>
              </mc:AlternateContent>
            </w:r>
            <w:r>
              <w:rPr>
                <w:noProof/>
                <w:sz w:val="18"/>
                <w:szCs w:val="18"/>
                <w:lang w:val="en-US" w:eastAsia="en-US" w:bidi="ar-SA"/>
              </w:rPr>
              <mc:AlternateContent>
                <mc:Choice Requires="wps">
                  <w:drawing>
                    <wp:anchor distT="0" distB="0" distL="114300" distR="114300" simplePos="0" relativeHeight="251709440" behindDoc="0" locked="0" layoutInCell="1" allowOverlap="1" wp14:anchorId="5B10ABB1" wp14:editId="29979B2A">
                      <wp:simplePos x="0" y="0"/>
                      <wp:positionH relativeFrom="column">
                        <wp:posOffset>1256288</wp:posOffset>
                      </wp:positionH>
                      <wp:positionV relativeFrom="paragraph">
                        <wp:posOffset>387642</wp:posOffset>
                      </wp:positionV>
                      <wp:extent cx="75171" cy="1819"/>
                      <wp:effectExtent l="0" t="0" r="20320" b="36830"/>
                      <wp:wrapNone/>
                      <wp:docPr id="74" name="Conector recto 74"/>
                      <wp:cNvGraphicFramePr/>
                      <a:graphic xmlns:a="http://schemas.openxmlformats.org/drawingml/2006/main">
                        <a:graphicData uri="http://schemas.microsoft.com/office/word/2010/wordprocessingShape">
                          <wps:wsp>
                            <wps:cNvCnPr/>
                            <wps:spPr>
                              <a:xfrm flipV="1">
                                <a:off x="0" y="0"/>
                                <a:ext cx="75171" cy="1819"/>
                              </a:xfrm>
                              <a:prstGeom prst="line">
                                <a:avLst/>
                              </a:prstGeom>
                            </wps:spPr>
                            <wps:style>
                              <a:lnRef idx="3">
                                <a:schemeClr val="accent3"/>
                              </a:lnRef>
                              <a:fillRef idx="0">
                                <a:schemeClr val="accent3"/>
                              </a:fillRef>
                              <a:effectRef idx="2">
                                <a:schemeClr val="accent3"/>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93A4F43" id="Conector recto 74" o:spid="_x0000_s1026" style="position:absolute;flip:y;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98.9pt,30.5pt" to="104.8pt,30.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dwA/wAEAAMwDAAAOAAAAZHJzL2Uyb0RvYy54bWysU02P0zAQvSPxHyzfaZIu0CVquoeu4IKg&#10;4uvudcaNJX9pbJr03zN2sgEB0kqIi2N75r2Z9zzZ303WsAtg1N51vNnUnIGTvtfu3PGvX96+uOUs&#10;JuF6YbyDjl8h8rvD82f7MbSw9YM3PSAjEhfbMXR8SCm0VRXlAFbEjQ/gKKg8WpHoiOeqRzESuzXV&#10;tq5fV6PHPqCXECPd3s9Bfij8SoFMH5WKkJjpOPWWyoplfchrddiL9owiDFoubYh/6MIK7ajoSnUv&#10;kmDfUf9BZbVEH71KG+lt5ZXSEooGUtPUv6n5PIgARQuZE8NqU/x/tPLD5YRM9x3fveTMCUtvdKSX&#10;kskjw/xhFCCXxhBbSj66Ey6nGE6YJU8KLVNGh280AMUEksWm4vF19RimxCRd7l41u4YzSZHmtnmT&#10;qauZI3MFjOkdeMvypuNGu6xftOLyPqY59TGFcLmnuYuyS1cDOdm4T6BIE1W7KegyTXA0yC6C5kBI&#10;CS7dLKVLdoYpbcwKrJ8GLvkZCmXSVvD2afCKKJW9SyvYaufxbwRpapaW1Zz/6MCsO1vw4PtreZ9i&#10;DY1MMXcZ7zyTv54L/OdPePgBAAD//wMAUEsDBBQABgAIAAAAIQBpGtUA3AAAAAkBAAAPAAAAZHJz&#10;L2Rvd25yZXYueG1sTI/BTsMwEETvSPyDtUhcUOs0SIGEOBWqEu60cHfjbRyI7RA7jeHr2Z7gOLOj&#10;2TflNpqBnXHyvbMCNusEGNrWqd52At4OzeoRmA/SKjk4iwK+0cO2ur4qZaHcYl/xvA8doxLrCylA&#10;hzAWnPtWo5F+7Ua0dDu5ychAcuq4muRC5WbgaZJk3Mje0gctR9xpbD/3sxFw95MvOtax+drNg2nq&#10;l/ePOm2EuL2Jz0/AAsbwF4YLPqFDRUxHN1vl2UA6fyD0ICDb0CYKpEmeATtejHvgVcn/L6h+AQAA&#10;//8DAFBLAQItABQABgAIAAAAIQC2gziS/gAAAOEBAAATAAAAAAAAAAAAAAAAAAAAAABbQ29udGVu&#10;dF9UeXBlc10ueG1sUEsBAi0AFAAGAAgAAAAhADj9If/WAAAAlAEAAAsAAAAAAAAAAAAAAAAALwEA&#10;AF9yZWxzLy5yZWxzUEsBAi0AFAAGAAgAAAAhALJ3AD/AAQAAzAMAAA4AAAAAAAAAAAAAAAAALgIA&#10;AGRycy9lMm9Eb2MueG1sUEsBAi0AFAAGAAgAAAAhAGka1QDcAAAACQEAAA8AAAAAAAAAAAAAAAAA&#10;GgQAAGRycy9kb3ducmV2LnhtbFBLBQYAAAAABAAEAPMAAAAjBQAAAAA=&#10;" strokecolor="#a5a5a5 [3206]" strokeweight="1.5pt">
                      <v:stroke joinstyle="miter"/>
                    </v:line>
                  </w:pict>
                </mc:Fallback>
              </mc:AlternateContent>
            </w:r>
            <w:r w:rsidRPr="000502F8">
              <w:rPr>
                <w:noProof/>
                <w:sz w:val="18"/>
                <w:szCs w:val="18"/>
                <w:lang w:val="en-US" w:eastAsia="en-US" w:bidi="ar-SA"/>
              </w:rPr>
              <mc:AlternateContent>
                <mc:Choice Requires="wps">
                  <w:drawing>
                    <wp:anchor distT="0" distB="0" distL="114300" distR="114300" simplePos="0" relativeHeight="251717632" behindDoc="0" locked="0" layoutInCell="1" allowOverlap="1" wp14:anchorId="38286962" wp14:editId="015FA740">
                      <wp:simplePos x="0" y="0"/>
                      <wp:positionH relativeFrom="column">
                        <wp:posOffset>76835</wp:posOffset>
                      </wp:positionH>
                      <wp:positionV relativeFrom="paragraph">
                        <wp:posOffset>-309245</wp:posOffset>
                      </wp:positionV>
                      <wp:extent cx="1181100" cy="448310"/>
                      <wp:effectExtent l="0" t="0" r="19050" b="27940"/>
                      <wp:wrapNone/>
                      <wp:docPr id="43" name="Rectángulo redondeado 43"/>
                      <wp:cNvGraphicFramePr/>
                      <a:graphic xmlns:a="http://schemas.openxmlformats.org/drawingml/2006/main">
                        <a:graphicData uri="http://schemas.microsoft.com/office/word/2010/wordprocessingShape">
                          <wps:wsp>
                            <wps:cNvSpPr/>
                            <wps:spPr>
                              <a:xfrm>
                                <a:off x="0" y="0"/>
                                <a:ext cx="1181100" cy="448310"/>
                              </a:xfrm>
                              <a:prstGeom prst="roundRect">
                                <a:avLst/>
                              </a:prstGeom>
                              <a:solidFill>
                                <a:srgbClr val="660033"/>
                              </a:solidFill>
                              <a:ln>
                                <a:solidFill>
                                  <a:schemeClr val="accent3">
                                    <a:lumMod val="20000"/>
                                    <a:lumOff val="8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DDE7ADA" w14:textId="77777777" w:rsidR="00CD7DB0" w:rsidRPr="0077776C" w:rsidRDefault="00CD7DB0" w:rsidP="0077776C">
                                  <w:pPr>
                                    <w:jc w:val="center"/>
                                    <w:rPr>
                                      <w:color w:val="FFFFFF" w:themeColor="background1"/>
                                      <w:sz w:val="18"/>
                                      <w:lang w:val="es-ES"/>
                                    </w:rPr>
                                  </w:pPr>
                                  <w:r w:rsidRPr="0077776C">
                                    <w:rPr>
                                      <w:color w:val="FFFFFF" w:themeColor="background1"/>
                                      <w:sz w:val="18"/>
                                      <w:lang w:val="es-ES"/>
                                    </w:rPr>
                                    <w:t>Émissions dans l’air et brui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oundrect w14:anchorId="38286962" id="Rectángulo redondeado 43" o:spid="_x0000_s1046" style="position:absolute;left:0;text-align:left;margin-left:6.05pt;margin-top:-24.35pt;width:93pt;height:35.3pt;z-index:2517176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CYcS0AIAABMGAAAOAAAAZHJzL2Uyb0RvYy54bWysVEtu2zAQ3RfoHQjuG0m2k7pG5MBIkKJA&#10;mgRJiqxpirQFUByWpPzpbXqWXqxDUlKcT7soupHI+byZeZyZ07Ndo8hGWFeDLmlxlFMiNIeq1quS&#10;fnu4/DClxHmmK6ZAi5LuhaNn8/fvTrdmJkawBlUJSxBEu9nWlHTtvZllmeNr0TB3BEZoVEqwDfN4&#10;taussmyL6I3KRnl+km3BVsYCF86h9CIp6TziSym4v5HSCU9USTE3H782fpfhm81P2WxlmVnXvEuD&#10;/UMWDas1Bh2gLphnpLX1K6im5hYcSH/EoclAypqLWANWU+QvqrlfMyNiLUiOMwNN7v/B8uvNrSV1&#10;VdLJmBLNGnyjO2Tt10+9ahUQKyrQlWAVEDRAtrbGzdDp3tza7ubwGErfSduEPxZFdpHh/cCw2HnC&#10;UVgU06LI8SE46iaT6biIT5A9eRvr/GcBDQmHklpodRUSiuyyzZXzGBbte7sQ0YGqq8taqXixq+W5&#10;smTD8MlPTvJ8HPNGl2dmSr/2DE0nBl/GudB+HAOrtvkKVcLEtsMKYuOgGNsriae9OETqkWKqB3FR&#10;FwJngcXEWzz5vRIhHaXvhMTXQKZGMe4AlGKklIqkWrNKJPHxH0NHwIAskZ0BuwPok3yOnejt7IOr&#10;iGM0OOd/Syw5Dx4xMmg/ODe1BvsWgPJFoBT5kcm+JylRE1jyu+Uuduoosh9ES6j22L4W0lw7wy9r&#10;bJsr5vwtszjI2Gm4nPwNfqSCbUmhO1GyBvvjLXmwx/lCLSVbXAwldd9bZgUl6ovGyftUTCZhk8TL&#10;5PgjZkPsoWZ5qNFtcw7YiAWuQcPjMdh71R+lheYRd9giREUV0xxjl5R721/OfVpYuAW5WCyiGW4P&#10;w/yVvjc8gAeiw0Q87B6ZNd3seJy6a+iXCJu9mJ5kGzw1LFoPso6j9cRr9wS4eeLDdFsyrLbDe7R6&#10;2uXz3wAAAP//AwBQSwMEFAAGAAgAAAAhAENpSIHfAAAACQEAAA8AAABkcnMvZG93bnJldi54bWxM&#10;j8FOwzAMhu+TeIfISNy2tBViXWk6ARJiEhMSoxduWWPaQuNESbaFt192guNvf/r9uV5HPbEjOj8a&#10;EpAvMmBInVEj9QLaj+d5CcwHSUpOhlDAL3pYN1ezWlbKnOgdj7vQs1RCvpIChhBsxbnvBtTSL4xF&#10;Srsv47QMKbqeKydPqVxPvMiyO67lSOnCIC0+Ddj97A5awOPGbiL/fivjdts62/LXz/ZlKcTNdXy4&#10;BxYwhj8YLvpJHZrktDcHUp5NKRd5IgXMb8slsAuwKtNkL6DIV8Cbmv//oDkDAAD//wMAUEsBAi0A&#10;FAAGAAgAAAAhALaDOJL+AAAA4QEAABMAAAAAAAAAAAAAAAAAAAAAAFtDb250ZW50X1R5cGVzXS54&#10;bWxQSwECLQAUAAYACAAAACEAOP0h/9YAAACUAQAACwAAAAAAAAAAAAAAAAAvAQAAX3JlbHMvLnJl&#10;bHNQSwECLQAUAAYACAAAACEAawmHEtACAAATBgAADgAAAAAAAAAAAAAAAAAuAgAAZHJzL2Uyb0Rv&#10;Yy54bWxQSwECLQAUAAYACAAAACEAQ2lIgd8AAAAJAQAADwAAAAAAAAAAAAAAAAAqBQAAZHJzL2Rv&#10;d25yZXYueG1sUEsFBgAAAAAEAAQA8wAAADYGAAAAAA==&#10;" fillcolor="#603" strokecolor="#ededed [662]" strokeweight="1pt">
                      <v:stroke joinstyle="miter"/>
                      <v:textbox>
                        <w:txbxContent>
                          <w:p w14:paraId="5DDE7ADA" w14:textId="77777777" w:rsidR="00CD7DB0" w:rsidRPr="0077776C" w:rsidRDefault="00CD7DB0" w:rsidP="0077776C">
                            <w:pPr>
                              <w:jc w:val="center"/>
                              <w:rPr>
                                <w:color w:val="FFFFFF" w:themeColor="background1"/>
                                <w:sz w:val="18"/>
                                <w:lang w:val="es-ES"/>
                              </w:rPr>
                            </w:pPr>
                            <w:r w:rsidRPr="0077776C">
                              <w:rPr>
                                <w:color w:val="FFFFFF" w:themeColor="background1"/>
                                <w:sz w:val="18"/>
                                <w:lang w:val="es-ES"/>
                              </w:rPr>
                              <w:t>Émissions dans l’air et bruit</w:t>
                            </w:r>
                          </w:p>
                        </w:txbxContent>
                      </v:textbox>
                    </v:roundrect>
                  </w:pict>
                </mc:Fallback>
              </mc:AlternateContent>
            </w:r>
          </w:p>
        </w:tc>
        <w:tc>
          <w:tcPr>
            <w:tcW w:w="2599" w:type="pct"/>
            <w:shd w:val="clear" w:color="auto" w:fill="EDEDED" w:themeFill="accent3" w:themeFillTint="33"/>
            <w:vAlign w:val="center"/>
          </w:tcPr>
          <w:p w14:paraId="05304122" w14:textId="77777777" w:rsidR="0077776C" w:rsidRPr="00BE7E43" w:rsidRDefault="0077776C" w:rsidP="004A5E76">
            <w:pPr>
              <w:rPr>
                <w:sz w:val="18"/>
                <w:szCs w:val="18"/>
              </w:rPr>
            </w:pPr>
            <w:r w:rsidRPr="00BE7E43">
              <w:rPr>
                <w:sz w:val="18"/>
                <w:szCs w:val="18"/>
              </w:rPr>
              <w:t>Éthique d’entreprise /Corruption / Corruption et facillitation / Extorsion / Blanchiment d’argent / Fusions et acquisitions / Désinvestissement / Concurrence loyale /  Tarifs et majoration des Prix /  Intè</w:t>
            </w:r>
            <w:r>
              <w:rPr>
                <w:sz w:val="18"/>
                <w:szCs w:val="18"/>
              </w:rPr>
              <w:t>r</w:t>
            </w:r>
            <w:r w:rsidRPr="00BE7E43">
              <w:rPr>
                <w:sz w:val="18"/>
                <w:szCs w:val="18"/>
              </w:rPr>
              <w:t>êts des actionnaires</w:t>
            </w:r>
          </w:p>
        </w:tc>
      </w:tr>
      <w:tr w:rsidR="0077776C" w:rsidRPr="00BE7E43" w14:paraId="65A7F0EF" w14:textId="77777777" w:rsidTr="0077776C">
        <w:trPr>
          <w:trHeight w:val="895"/>
        </w:trPr>
        <w:tc>
          <w:tcPr>
            <w:tcW w:w="260" w:type="pct"/>
            <w:shd w:val="clear" w:color="auto" w:fill="EDEDED" w:themeFill="accent3" w:themeFillTint="33"/>
          </w:tcPr>
          <w:p w14:paraId="48600AC5" w14:textId="77777777" w:rsidR="0077776C" w:rsidRPr="00BE7E43" w:rsidRDefault="0077776C" w:rsidP="004A5E76">
            <w:pPr>
              <w:jc w:val="center"/>
            </w:pPr>
          </w:p>
        </w:tc>
        <w:tc>
          <w:tcPr>
            <w:tcW w:w="1174" w:type="pct"/>
            <w:gridSpan w:val="2"/>
            <w:vMerge/>
            <w:shd w:val="clear" w:color="auto" w:fill="EDEDED" w:themeFill="accent3" w:themeFillTint="33"/>
          </w:tcPr>
          <w:p w14:paraId="278A127E" w14:textId="77777777" w:rsidR="0077776C" w:rsidRPr="00BE7E43" w:rsidRDefault="0077776C" w:rsidP="004A5E76">
            <w:pPr>
              <w:jc w:val="center"/>
              <w:rPr>
                <w:sz w:val="18"/>
                <w:szCs w:val="18"/>
              </w:rPr>
            </w:pPr>
          </w:p>
        </w:tc>
        <w:tc>
          <w:tcPr>
            <w:tcW w:w="967" w:type="pct"/>
            <w:shd w:val="clear" w:color="auto" w:fill="EDEDED" w:themeFill="accent3" w:themeFillTint="33"/>
          </w:tcPr>
          <w:p w14:paraId="76F426F7" w14:textId="77777777" w:rsidR="0077776C" w:rsidRPr="00BE7E43" w:rsidRDefault="0077776C" w:rsidP="004A5E76">
            <w:pPr>
              <w:jc w:val="center"/>
              <w:rPr>
                <w:noProof/>
                <w:sz w:val="18"/>
                <w:szCs w:val="18"/>
              </w:rPr>
            </w:pPr>
            <w:r>
              <w:rPr>
                <w:noProof/>
                <w:sz w:val="18"/>
                <w:szCs w:val="18"/>
                <w:lang w:val="en-US" w:eastAsia="en-US" w:bidi="ar-SA"/>
              </w:rPr>
              <mc:AlternateContent>
                <mc:Choice Requires="wps">
                  <w:drawing>
                    <wp:anchor distT="0" distB="0" distL="114300" distR="114300" simplePos="0" relativeHeight="251696128" behindDoc="0" locked="0" layoutInCell="1" allowOverlap="1" wp14:anchorId="4DA00323" wp14:editId="0EA53B19">
                      <wp:simplePos x="0" y="0"/>
                      <wp:positionH relativeFrom="column">
                        <wp:posOffset>-207383</wp:posOffset>
                      </wp:positionH>
                      <wp:positionV relativeFrom="paragraph">
                        <wp:posOffset>452758</wp:posOffset>
                      </wp:positionV>
                      <wp:extent cx="279701" cy="0"/>
                      <wp:effectExtent l="0" t="0" r="25400" b="19050"/>
                      <wp:wrapNone/>
                      <wp:docPr id="57" name="Conector recto 57"/>
                      <wp:cNvGraphicFramePr/>
                      <a:graphic xmlns:a="http://schemas.openxmlformats.org/drawingml/2006/main">
                        <a:graphicData uri="http://schemas.microsoft.com/office/word/2010/wordprocessingShape">
                          <wps:wsp>
                            <wps:cNvCnPr/>
                            <wps:spPr>
                              <a:xfrm flipV="1">
                                <a:off x="0" y="0"/>
                                <a:ext cx="279701" cy="0"/>
                              </a:xfrm>
                              <a:prstGeom prst="line">
                                <a:avLst/>
                              </a:prstGeom>
                            </wps:spPr>
                            <wps:style>
                              <a:lnRef idx="3">
                                <a:schemeClr val="accent3"/>
                              </a:lnRef>
                              <a:fillRef idx="0">
                                <a:schemeClr val="accent3"/>
                              </a:fillRef>
                              <a:effectRef idx="2">
                                <a:schemeClr val="accent3"/>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235030E" id="Conector recto 57" o:spid="_x0000_s1026" style="position:absolute;flip:y;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6.35pt,35.65pt" to="5.65pt,35.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iE/hwAEAAMoDAAAOAAAAZHJzL2Uyb0RvYy54bWysU02P0zAQvSPxHyzfadKuoBA13UNXcFlB&#10;Bbvcvc64seQvjU2T/nvGThoQi7QS4uJ47Hlv5j1PdrejNewMGLV3LV+vas7ASd9pd2r548PHN+85&#10;i0m4ThjvoOUXiPx2//rVbggNbHzvTQfIiMTFZggt71MKTVVF2YMVceUDOLpUHq1IFOKp6lAMxG5N&#10;tanrd9XgsQvoJcRIp3fTJd8XfqVApi9KRUjMtJx6S2XFsj7ltdrvRHNCEXot5zbEP3RhhXZUdKG6&#10;E0mwH6ifUVkt0Uev0kp6W3mltISigdSs6z/UfOtFgKKFzIlhsSn+P1r5+XxEpruWv91y5oSlNzrQ&#10;S8nkkWH+MLogl4YQG0o+uCPOUQxHzJJHhZYpo8N3GoBiAsliY/H4sngMY2KSDjfbD9t6zZm8XlUT&#10;Q2YKGNMn8JblTcuNdlm9aMT5PiaqSqnXFApyR1MPZZcuBnKycV9BkSKqdVPQZZbgYJCdBU2BkBJc&#10;usmaiK9kZ5jSxizA+mXgnJ+hUOZsAW9eBi+IUtm7tICtdh7/RpDG9dyymvKvDky6swVPvruU1ynW&#10;0MAUhfNw54n8PS7wX7/g/icAAAD//wMAUEsDBBQABgAIAAAAIQDZXRl42wAAAAgBAAAPAAAAZHJz&#10;L2Rvd25yZXYueG1sTI/BTsMwDIbvSLxDZCQuaEvXSYyVphOaWu5scM8ary0kTmnSNfD0pOIAJ+uX&#10;P/3+nO+C0eyCg+ssCVgtE2BItVUdNQJej9XiAZjzkpTUllDAFzrYFddXucyUnegFLwffsFhCLpMC&#10;Wu/7jHNXt2ikW9oeKe7OdjDSxzg0XA1yiuVG8zRJ7rmRHcULrexx32L9cRiNgLvv7dSGMlSf+1Gb&#10;qnx+ey/TSojbm/D0CMxj8H8wzPpRHYrodLIjKce0gMU63URUwGa1BjYD8zz9Zl7k/P8DxQ8AAAD/&#10;/wMAUEsBAi0AFAAGAAgAAAAhALaDOJL+AAAA4QEAABMAAAAAAAAAAAAAAAAAAAAAAFtDb250ZW50&#10;X1R5cGVzXS54bWxQSwECLQAUAAYACAAAACEAOP0h/9YAAACUAQAACwAAAAAAAAAAAAAAAAAvAQAA&#10;X3JlbHMvLnJlbHNQSwECLQAUAAYACAAAACEAKohP4cABAADKAwAADgAAAAAAAAAAAAAAAAAuAgAA&#10;ZHJzL2Uyb0RvYy54bWxQSwECLQAUAAYACAAAACEA2V0ZeNsAAAAIAQAADwAAAAAAAAAAAAAAAAAa&#10;BAAAZHJzL2Rvd25yZXYueG1sUEsFBgAAAAAEAAQA8wAAACIFAAAAAA==&#10;" strokecolor="#a5a5a5 [3206]" strokeweight="1.5pt">
                      <v:stroke joinstyle="miter"/>
                    </v:line>
                  </w:pict>
                </mc:Fallback>
              </mc:AlternateContent>
            </w:r>
            <w:r>
              <w:rPr>
                <w:noProof/>
                <w:sz w:val="18"/>
                <w:szCs w:val="18"/>
                <w:lang w:val="en-US" w:eastAsia="en-US" w:bidi="ar-SA"/>
              </w:rPr>
              <mc:AlternateContent>
                <mc:Choice Requires="wps">
                  <w:drawing>
                    <wp:anchor distT="0" distB="0" distL="114300" distR="114300" simplePos="0" relativeHeight="251710464" behindDoc="0" locked="0" layoutInCell="1" allowOverlap="1" wp14:anchorId="73D8E3CE" wp14:editId="62A838BD">
                      <wp:simplePos x="0" y="0"/>
                      <wp:positionH relativeFrom="column">
                        <wp:posOffset>1253301</wp:posOffset>
                      </wp:positionH>
                      <wp:positionV relativeFrom="paragraph">
                        <wp:posOffset>427990</wp:posOffset>
                      </wp:positionV>
                      <wp:extent cx="74140" cy="0"/>
                      <wp:effectExtent l="0" t="0" r="21590" b="19050"/>
                      <wp:wrapNone/>
                      <wp:docPr id="75" name="Conector recto 75"/>
                      <wp:cNvGraphicFramePr/>
                      <a:graphic xmlns:a="http://schemas.openxmlformats.org/drawingml/2006/main">
                        <a:graphicData uri="http://schemas.microsoft.com/office/word/2010/wordprocessingShape">
                          <wps:wsp>
                            <wps:cNvCnPr/>
                            <wps:spPr>
                              <a:xfrm>
                                <a:off x="0" y="0"/>
                                <a:ext cx="74140" cy="0"/>
                              </a:xfrm>
                              <a:prstGeom prst="line">
                                <a:avLst/>
                              </a:prstGeom>
                            </wps:spPr>
                            <wps:style>
                              <a:lnRef idx="3">
                                <a:schemeClr val="accent3"/>
                              </a:lnRef>
                              <a:fillRef idx="0">
                                <a:schemeClr val="accent3"/>
                              </a:fillRef>
                              <a:effectRef idx="2">
                                <a:schemeClr val="accent3"/>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8804DCF" id="Conector recto 75" o:spid="_x0000_s1026" style="position:absolute;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98.7pt,33.7pt" to="104.55pt,33.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h6wLtwEAAL8DAAAOAAAAZHJzL2Uyb0RvYy54bWysU01v2zAMvRfYfxB0X+ykXTsYcXpIsV6G&#10;NWi7H6DKVCxAX6C02Pn3pRTHHboBBYZdJFPkI/ke6fXtaA07AEbtXcuXi5ozcNJ32u1b/vP52+ev&#10;nMUkXCeMd9DyI0R+u/l0sR5CAyvfe9MBMkriYjOElvcphaaqouzBirjwARw5lUcrEpm4rzoUA2W3&#10;plrV9XU1eOwCegkx0uvdyck3Jb9SINODUhESMy2n3lI5sZwv+aw2a9HsUYRey6kN8Q9dWKEdFZ1T&#10;3Ykk2C/Uf6SyWqKPXqWF9LbySmkJhQOxWdbv2Dz1IkDhQuLEMMsU/19a+eOwQ6a7lt984cwJSzPa&#10;0qRk8sgwX4wcpNIQYkPBW7fDyYphh5nyqNDmm8iwsSh7nJWFMTFJjzdXyyuSX5491RssYEz34C3L&#10;Hy032mXKohGH7zFRKQo9h5CR2zgVLl/paCAHG/cIimhQqcuCLgsEW4PsIGj0Qkpw6TIToXwlOsOU&#10;NmYG1h8Dp/gMhbJcM3j1MXhGlMrepRlstfP4twRpXE4tq1P8WYET7yzBi++OZSRFGtqSwnDa6LyG&#10;v9sF/vbfbV4BAAD//wMAUEsDBBQABgAIAAAAIQD0n7X73QAAAAkBAAAPAAAAZHJzL2Rvd25yZXYu&#10;eG1sTI8xT8MwEIV3JP6DdUhs1EkFTRviVBSJAYmFwNDRjY84EJ8j223Cv+cqBphO7+7p3feq7ewG&#10;ccIQe08K8kUGAqn1pqdOwfvb080aREyajB48oYJvjLCtLy8qXRo/0SuemtQJDqFYagU2pbGUMrYW&#10;nY4LPyLx7cMHpxPL0EkT9MThbpDLLFtJp3viD1aP+Gix/WqOTkHYf7rn1N3tp9Hudi/FVOTNOih1&#10;fTU/3INIOKc/M5zxGR1qZjr4I5koBtab4patClbnyYZltslBHH4Xsq7k/wb1DwAAAP//AwBQSwEC&#10;LQAUAAYACAAAACEAtoM4kv4AAADhAQAAEwAAAAAAAAAAAAAAAAAAAAAAW0NvbnRlbnRfVHlwZXNd&#10;LnhtbFBLAQItABQABgAIAAAAIQA4/SH/1gAAAJQBAAALAAAAAAAAAAAAAAAAAC8BAABfcmVscy8u&#10;cmVsc1BLAQItABQABgAIAAAAIQAth6wLtwEAAL8DAAAOAAAAAAAAAAAAAAAAAC4CAABkcnMvZTJv&#10;RG9jLnhtbFBLAQItABQABgAIAAAAIQD0n7X73QAAAAkBAAAPAAAAAAAAAAAAAAAAABEEAABkcnMv&#10;ZG93bnJldi54bWxQSwUGAAAAAAQABADzAAAAGwUAAAAA&#10;" strokecolor="#a5a5a5 [3206]" strokeweight="1.5pt">
                      <v:stroke joinstyle="miter"/>
                    </v:line>
                  </w:pict>
                </mc:Fallback>
              </mc:AlternateContent>
            </w:r>
            <w:r w:rsidRPr="000502F8">
              <w:rPr>
                <w:noProof/>
                <w:sz w:val="18"/>
                <w:szCs w:val="18"/>
                <w:lang w:val="en-US" w:eastAsia="en-US" w:bidi="ar-SA"/>
              </w:rPr>
              <mc:AlternateContent>
                <mc:Choice Requires="wps">
                  <w:drawing>
                    <wp:anchor distT="0" distB="0" distL="114300" distR="114300" simplePos="0" relativeHeight="251676672" behindDoc="0" locked="0" layoutInCell="1" allowOverlap="1" wp14:anchorId="6A95A1DE" wp14:editId="096FC17B">
                      <wp:simplePos x="0" y="0"/>
                      <wp:positionH relativeFrom="column">
                        <wp:posOffset>74312</wp:posOffset>
                      </wp:positionH>
                      <wp:positionV relativeFrom="paragraph">
                        <wp:posOffset>199562</wp:posOffset>
                      </wp:positionV>
                      <wp:extent cx="1179624" cy="448310"/>
                      <wp:effectExtent l="0" t="0" r="20955" b="27940"/>
                      <wp:wrapNone/>
                      <wp:docPr id="45" name="Rectángulo redondeado 45"/>
                      <wp:cNvGraphicFramePr/>
                      <a:graphic xmlns:a="http://schemas.openxmlformats.org/drawingml/2006/main">
                        <a:graphicData uri="http://schemas.microsoft.com/office/word/2010/wordprocessingShape">
                          <wps:wsp>
                            <wps:cNvSpPr/>
                            <wps:spPr>
                              <a:xfrm>
                                <a:off x="0" y="0"/>
                                <a:ext cx="1179624" cy="448310"/>
                              </a:xfrm>
                              <a:prstGeom prst="roundRect">
                                <a:avLst/>
                              </a:prstGeom>
                              <a:ln>
                                <a:solidFill>
                                  <a:schemeClr val="accent3">
                                    <a:lumMod val="20000"/>
                                    <a:lumOff val="80000"/>
                                  </a:schemeClr>
                                </a:solidFill>
                              </a:ln>
                            </wps:spPr>
                            <wps:style>
                              <a:lnRef idx="1">
                                <a:schemeClr val="accent1"/>
                              </a:lnRef>
                              <a:fillRef idx="3">
                                <a:schemeClr val="accent1"/>
                              </a:fillRef>
                              <a:effectRef idx="2">
                                <a:schemeClr val="accent1"/>
                              </a:effectRef>
                              <a:fontRef idx="minor">
                                <a:schemeClr val="lt1"/>
                              </a:fontRef>
                            </wps:style>
                            <wps:txbx>
                              <w:txbxContent>
                                <w:p w14:paraId="3B1BDE3A" w14:textId="77777777" w:rsidR="00CD7DB0" w:rsidRPr="00BE7E43" w:rsidRDefault="00CD7DB0" w:rsidP="0077776C">
                                  <w:pPr>
                                    <w:jc w:val="center"/>
                                    <w:rPr>
                                      <w:sz w:val="16"/>
                                      <w:lang w:val="es-ES"/>
                                    </w:rPr>
                                  </w:pPr>
                                  <w:r>
                                    <w:rPr>
                                      <w:sz w:val="18"/>
                                      <w:lang w:val="es-ES"/>
                                    </w:rPr>
                                    <w:t>Pratiques de ges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w14:anchorId="6A95A1DE" id="Rectángulo redondeado 45" o:spid="_x0000_s1047" style="position:absolute;left:0;text-align:left;margin-left:5.85pt;margin-top:15.7pt;width:92.9pt;height:35.3pt;z-index:251676672;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neXUrQIAALwFAAAOAAAAZHJzL2Uyb0RvYy54bWysVNtOGzEQfa/Uf7D8XjYbllvEBkUgqkoU&#10;EFDx7HjtZCXb49rebNK/6bfwYx17L0QUtVLVl1177nN8Zs4vtlqRjXC+BlPS/GBCiTAcqtqsSvrt&#10;6frTKSU+MFMxBUaUdCc8vZh//HDe2pmYwhpUJRzBIMbPWlvSdQh2lmWer4Vm/gCsMKiU4DQLeHWr&#10;rHKsxehaZdPJ5DhrwVXWARfeo/SqU9J5ii+l4OFOSi8CUSXF2kL6uvRdxm82P2ezlWN2XfO+DPYP&#10;VWhWG0w6hrpigZHG1b+F0jV34EGGAw46AylrLlIP2E0+edPN45pZkXpBcLwdYfL/Lyy/3dw7Ulcl&#10;LY4oMUzjGz0gai8/zapRQJyowFSCVUDQANFqrZ+h06O9d/3N4zG2vpVOxz82RbYJ4d2IsNgGwlGY&#10;5ydnx9OCEo66ojg9zNMTZK/e1vnwWYAm8VBSB42pYkEJXba58QHTov1gFzMqE78eVF1d10qlSySQ&#10;uFSObBg+PeNcmHCYgqhGf4WqkyOFJj0JUIxU6cSngxgTJSrGSCntXhLUxcRZRKTDIJ3CTomuqAch&#10;EdnYdco7BtovKY+YpkhoHd0kNjA6dgX/0bG3j64i8X10nv496+iRMoMJo7OuDbj3AqgwlCw7+wGB&#10;ru8IQdgut4lS02QaRUuodsgzB90Aesuva3zfG+bDPXM4cTibuEXCHX6kgrak0J8oWYP78Z482uMg&#10;oJaSFie4pP57w5ygRH0xOCJneVHEkU+X4uhkihe3r1nua0yjLwGZkuO+sjwdo31Qw1E60M+4bBYx&#10;K6qY4Zi7pDy44XIZus2C64qLxSKZ4ZhbFm7Mo+UDESJ1n7bPzNme5AHH4xaGaWezNzTvbOMTGVg0&#10;AWSdZuAV1/4JcEUkLvXrLO6g/Xuyel26818AAAD//wMAUEsDBBQABgAIAAAAIQClZeQQ3wAAAAkB&#10;AAAPAAAAZHJzL2Rvd25yZXYueG1sTI/BTsMwEETvSPyDtUjcqJ2mEAhxqgqExImKUKkcnWRJAvE6&#10;it029Ou7PcFtRzOafZMtJ9uLPY6+c6QhmikQSJWrO2o0bD5ebu5B+GCoNr0j1PCLHpb55UVm0tod&#10;6B33RWgEl5BPjYY2hCGV0lctWuNnbkBi78uN1gSWYyPr0Ry43PZyrtSdtKYj/tCaAZ9arH6KndXQ&#10;JcWC1rJ8Pr6tj/I1bOPV92es9fXVtHoEEXAKf2E44zM65MxUuh3VXvSso4STGuJoAeLsPyS3IEo+&#10;1FyBzDP5f0F+AgAA//8DAFBLAQItABQABgAIAAAAIQC2gziS/gAAAOEBAAATAAAAAAAAAAAAAAAA&#10;AAAAAABbQ29udGVudF9UeXBlc10ueG1sUEsBAi0AFAAGAAgAAAAhADj9If/WAAAAlAEAAAsAAAAA&#10;AAAAAAAAAAAALwEAAF9yZWxzLy5yZWxzUEsBAi0AFAAGAAgAAAAhAJed5dStAgAAvAUAAA4AAAAA&#10;AAAAAAAAAAAALgIAAGRycy9lMm9Eb2MueG1sUEsBAi0AFAAGAAgAAAAhAKVl5BDfAAAACQEAAA8A&#10;AAAAAAAAAAAAAAAABwUAAGRycy9kb3ducmV2LnhtbFBLBQYAAAAABAAEAPMAAAATBgAAAAA=&#10;" fillcolor="#65a0d7 [3028]" strokecolor="#ededed [662]" strokeweight=".5pt">
                      <v:fill color2="#5898d4 [3172]" rotate="t" colors="0 #71a6db;.5 #559bdb;1 #438ac9" focus="100%" type="gradient">
                        <o:fill v:ext="view" type="gradientUnscaled"/>
                      </v:fill>
                      <v:stroke joinstyle="miter"/>
                      <v:textbox>
                        <w:txbxContent>
                          <w:p w14:paraId="3B1BDE3A" w14:textId="77777777" w:rsidR="00CD7DB0" w:rsidRPr="00BE7E43" w:rsidRDefault="00CD7DB0" w:rsidP="0077776C">
                            <w:pPr>
                              <w:jc w:val="center"/>
                              <w:rPr>
                                <w:sz w:val="16"/>
                                <w:lang w:val="es-ES"/>
                              </w:rPr>
                            </w:pPr>
                            <w:r>
                              <w:rPr>
                                <w:sz w:val="18"/>
                                <w:lang w:val="es-ES"/>
                              </w:rPr>
                              <w:t>Pratiques de gestion</w:t>
                            </w:r>
                          </w:p>
                        </w:txbxContent>
                      </v:textbox>
                    </v:roundrect>
                  </w:pict>
                </mc:Fallback>
              </mc:AlternateContent>
            </w:r>
            <w:r w:rsidRPr="000502F8">
              <w:rPr>
                <w:noProof/>
                <w:sz w:val="18"/>
                <w:szCs w:val="18"/>
                <w:lang w:val="en-US" w:eastAsia="en-US" w:bidi="ar-SA"/>
              </w:rPr>
              <mc:AlternateContent>
                <mc:Choice Requires="wps">
                  <w:drawing>
                    <wp:anchor distT="0" distB="0" distL="114300" distR="114300" simplePos="0" relativeHeight="251677696" behindDoc="0" locked="0" layoutInCell="1" allowOverlap="1" wp14:anchorId="1F5E3A84" wp14:editId="7CF7A195">
                      <wp:simplePos x="0" y="0"/>
                      <wp:positionH relativeFrom="column">
                        <wp:posOffset>58866</wp:posOffset>
                      </wp:positionH>
                      <wp:positionV relativeFrom="paragraph">
                        <wp:posOffset>-242192</wp:posOffset>
                      </wp:positionV>
                      <wp:extent cx="1195516" cy="421640"/>
                      <wp:effectExtent l="0" t="0" r="24130" b="16510"/>
                      <wp:wrapNone/>
                      <wp:docPr id="44" name="Rectángulo redondeado 44"/>
                      <wp:cNvGraphicFramePr/>
                      <a:graphic xmlns:a="http://schemas.openxmlformats.org/drawingml/2006/main">
                        <a:graphicData uri="http://schemas.microsoft.com/office/word/2010/wordprocessingShape">
                          <wps:wsp>
                            <wps:cNvSpPr/>
                            <wps:spPr>
                              <a:xfrm>
                                <a:off x="0" y="0"/>
                                <a:ext cx="1195516" cy="421640"/>
                              </a:xfrm>
                              <a:prstGeom prst="roundRect">
                                <a:avLst/>
                              </a:prstGeom>
                              <a:ln>
                                <a:solidFill>
                                  <a:schemeClr val="accent3">
                                    <a:lumMod val="20000"/>
                                    <a:lumOff val="80000"/>
                                  </a:schemeClr>
                                </a:solidFill>
                              </a:ln>
                            </wps:spPr>
                            <wps:style>
                              <a:lnRef idx="1">
                                <a:schemeClr val="accent1"/>
                              </a:lnRef>
                              <a:fillRef idx="3">
                                <a:schemeClr val="accent1"/>
                              </a:fillRef>
                              <a:effectRef idx="2">
                                <a:schemeClr val="accent1"/>
                              </a:effectRef>
                              <a:fontRef idx="minor">
                                <a:schemeClr val="lt1"/>
                              </a:fontRef>
                            </wps:style>
                            <wps:txbx>
                              <w:txbxContent>
                                <w:p w14:paraId="37293987" w14:textId="77777777" w:rsidR="00CD7DB0" w:rsidRPr="00BE7E43" w:rsidRDefault="00CD7DB0" w:rsidP="0077776C">
                                  <w:pPr>
                                    <w:jc w:val="center"/>
                                    <w:rPr>
                                      <w:sz w:val="18"/>
                                      <w:lang w:val="es-ES"/>
                                    </w:rPr>
                                  </w:pPr>
                                  <w:r>
                                    <w:rPr>
                                      <w:sz w:val="18"/>
                                      <w:lang w:val="es-ES"/>
                                    </w:rPr>
                                    <w:t>Pratiques commercial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1F5E3A84" id="Rectángulo redondeado 44" o:spid="_x0000_s1048" style="position:absolute;left:0;text-align:left;margin-left:4.65pt;margin-top:-19.05pt;width:94.15pt;height:33.2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g+bLrgIAALwFAAAOAAAAZHJzL2Uyb0RvYy54bWysVN1O2zAUvp+0d7B8P9JkhUFFiioQ0yQ2&#10;EDBx7Tp2G8n28WynSfc2e5a92I6dHyqGNmnaTeLj8//5O+f8otOK7ITzNZiS5kczSoThUNVmU9Kv&#10;j9fvTinxgZmKKTCipHvh6cXy7Zvz1i5EAVtQlXAEgxi/aG1JtyHYRZZ5vhWa+SOwwqBSgtMsoOg2&#10;WeVYi9G1yorZ7CRrwVXWARfe4+1Vr6TLFF9KwcOtlF4EokqKtYX0dem7jt9sec4WG8fstuZDGewf&#10;qtCsNph0CnXFAiONq38LpWvuwIMMRxx0BlLWXKQesJt89qKbhy2zIvWC4Hg7weT/X1j+ZXfnSF2V&#10;dD6nxDCNb3SPqP38YTaNAuJEBaYSrAKCBohWa/0CnR7snRskj8fYeiedjn9sinQJ4f2EsOgC4XiZ&#10;52fHx/kJJRx18yI/macnyJ69rfPhowBN4qGkDhpTxYISumx34wOmRfvRLmZUJn49qLq6rpVKQiSQ&#10;uFSO7Bg+PeNcmPA+BVGN/gxVf48Umg0kwGukSn99Ol5jokTFGCmlPUiCupg4i4j0GKRT2CvRF3Uv&#10;JCIbu055p0CHJeUR0xQJraObxAYmx77gPzoO9tFVJL5PzsXfs04eKTOYMDnr2oB7LYAKY8mytx8R&#10;6PuOEIRu3SVKFcXImDVUe+SZg34AveXXNb7vDfPhjjmcOJxN3CLhFj9SQVtSGE6UbMF9f+0+2uMg&#10;oJaSFie4pP5bw5ygRH0yOCJn+RzZRUIS5scfChTcoWZ9qDGNvgRkSo77yvJ0jPZBjUfpQD/hslnF&#10;rKhihmPukvLgRuEy9JsF1xUXq1UywzG3LNyYB8tHIkTqPnZPzNmB5AHH4wuM084WL2je28YnMrBq&#10;Asg6zUCEusd1eAJcEYlLwzqLO+hQTlbPS3f5CwAA//8DAFBLAwQUAAYACAAAACEAOtbfLt8AAAAI&#10;AQAADwAAAGRycy9kb3ducmV2LnhtbEyPQU/CQBSE7yb+h80z8QZbqIFS+0qIxsSThGoCx2332Va7&#10;b5vuApVf73LS42QmM99k69F04kSDay0jzKYRCOLK6pZrhI/3l0kCwnnFWnWWCeGHHKzz25tMpdqe&#10;eUenwtcilLBLFULjfZ9K6aqGjHJT2xMH79MORvkgh1rqQZ1DuenkPIoW0qiWw0KjenpqqPoujgah&#10;XRYPvJXl8+Vte5Gvfh9vvg4x4v3duHkE4Wn0f2G44gd0yANTaY+snegQVnEIIkziZAbi6q+WCxAl&#10;wjyJQeaZ/H8g/wUAAP//AwBQSwECLQAUAAYACAAAACEAtoM4kv4AAADhAQAAEwAAAAAAAAAAAAAA&#10;AAAAAAAAW0NvbnRlbnRfVHlwZXNdLnhtbFBLAQItABQABgAIAAAAIQA4/SH/1gAAAJQBAAALAAAA&#10;AAAAAAAAAAAAAC8BAABfcmVscy8ucmVsc1BLAQItABQABgAIAAAAIQCSg+bLrgIAALwFAAAOAAAA&#10;AAAAAAAAAAAAAC4CAABkcnMvZTJvRG9jLnhtbFBLAQItABQABgAIAAAAIQA61t8u3wAAAAgBAAAP&#10;AAAAAAAAAAAAAAAAAAgFAABkcnMvZG93bnJldi54bWxQSwUGAAAAAAQABADzAAAAFAYAAAAA&#10;" fillcolor="#65a0d7 [3028]" strokecolor="#ededed [662]" strokeweight=".5pt">
                      <v:fill color2="#5898d4 [3172]" rotate="t" colors="0 #71a6db;.5 #559bdb;1 #438ac9" focus="100%" type="gradient">
                        <o:fill v:ext="view" type="gradientUnscaled"/>
                      </v:fill>
                      <v:stroke joinstyle="miter"/>
                      <v:textbox>
                        <w:txbxContent>
                          <w:p w14:paraId="37293987" w14:textId="77777777" w:rsidR="00CD7DB0" w:rsidRPr="00BE7E43" w:rsidRDefault="00CD7DB0" w:rsidP="0077776C">
                            <w:pPr>
                              <w:jc w:val="center"/>
                              <w:rPr>
                                <w:sz w:val="18"/>
                                <w:lang w:val="es-ES"/>
                              </w:rPr>
                            </w:pPr>
                            <w:r>
                              <w:rPr>
                                <w:sz w:val="18"/>
                                <w:lang w:val="es-ES"/>
                              </w:rPr>
                              <w:t>Pratiques commerciales</w:t>
                            </w:r>
                          </w:p>
                        </w:txbxContent>
                      </v:textbox>
                    </v:roundrect>
                  </w:pict>
                </mc:Fallback>
              </mc:AlternateContent>
            </w:r>
          </w:p>
        </w:tc>
        <w:tc>
          <w:tcPr>
            <w:tcW w:w="2599" w:type="pct"/>
            <w:shd w:val="clear" w:color="auto" w:fill="EDEDED" w:themeFill="accent3" w:themeFillTint="33"/>
            <w:vAlign w:val="center"/>
          </w:tcPr>
          <w:p w14:paraId="0F87BE9B" w14:textId="77777777" w:rsidR="0077776C" w:rsidRPr="00BE7E43" w:rsidRDefault="0077776C" w:rsidP="004A5E76">
            <w:pPr>
              <w:rPr>
                <w:sz w:val="18"/>
                <w:szCs w:val="18"/>
              </w:rPr>
            </w:pPr>
            <w:r w:rsidRPr="00BE7E43">
              <w:rPr>
                <w:sz w:val="18"/>
                <w:szCs w:val="18"/>
              </w:rPr>
              <w:t>Conformité légale / Politiques d’entreprise /Évaluation d’impact et système de gestion / Évaluation d’impact sur les droits humains / Évaluation de l’impact social et environnemental / Gestion environnementale / Rapports de durabilit</w:t>
            </w:r>
            <w:r>
              <w:rPr>
                <w:sz w:val="18"/>
                <w:szCs w:val="18"/>
              </w:rPr>
              <w:t>é / Procèdures de réclamation / Comptabilité / Plan de production / Personne responsable de la norme</w:t>
            </w:r>
          </w:p>
        </w:tc>
      </w:tr>
    </w:tbl>
    <w:p w14:paraId="7F481B7D" w14:textId="2A5D62EA" w:rsidR="008449AF" w:rsidRDefault="008449AF">
      <w:pPr>
        <w:pStyle w:val="Sinespaciado"/>
      </w:pPr>
    </w:p>
    <w:p w14:paraId="0C5384C6" w14:textId="13792978" w:rsidR="008449AF" w:rsidRDefault="004A5E76">
      <w:pPr>
        <w:pStyle w:val="Descripcin"/>
      </w:pPr>
      <w:bookmarkStart w:id="473" w:name="_Ref485072624"/>
      <w:r>
        <w:t xml:space="preserve">Figure </w:t>
      </w:r>
      <w:r>
        <w:fldChar w:fldCharType="begin"/>
      </w:r>
      <w:r>
        <w:instrText>SEQ Figure \* ARABIC</w:instrText>
      </w:r>
      <w:r>
        <w:fldChar w:fldCharType="separate"/>
      </w:r>
      <w:r w:rsidR="00F66D3B">
        <w:rPr>
          <w:noProof/>
        </w:rPr>
        <w:t>3</w:t>
      </w:r>
      <w:r>
        <w:fldChar w:fldCharType="end"/>
      </w:r>
      <w:bookmarkEnd w:id="473"/>
      <w:r>
        <w:t xml:space="preserve"> : Catégories, enjeux et sous-enjeux du Programme de durabilité pour les ressources minières. </w:t>
      </w:r>
      <w:r>
        <w:fldChar w:fldCharType="begin"/>
      </w:r>
      <w:r>
        <w:instrText>ADDIN CITAVI.PLACEHOLDER 78976219-764f-47e4-9305-a5b3c798794c PFBsYWNlaG9sZGVyPg0KICA8QWRkSW5WZXJzaW9uPjUuNy4wLjA8L0FkZEluVmVyc2lvbj4NCiAgPElkPjc4OTc2MjE5LTc2NGYtNDdlNC05MzA1LWE1YjNjNzk4Nzk0YzwvSWQ+DQogIDxFbnRyaWVzPg0KICAgIDxFbnRyeT4NCiAgICAgIDxJZD45ZDFmOTQwZi05NTliLTQyMGUtYWE1Yi01Zjk4Y2ZiOGJhMDI8L0lkPg0KICAgICAgPFJlZmVyZW5jZUlkPjk0Y2RlNGYxLTU1MTYtNGUzZS1hN2RkLTNkZDY2OGE1Nzg0ODwvUmVmZXJlbmNlSWQ+DQogICAgICA8UmFuZ2U+DQogICAgICAgIDxTdGFydD4wPC9TdGFydD4NCiAgICAgICAgPExlbmd0aD4yMjwvTGVuZ3RoPg0KICAgICAgPC9SYW5nZT4NCiAgICAgIDxSZWZlcmVuY2U+DQogICAgICAgIDxSZWZlcmVuY2VUeXBlSWQ+Qm9vazwvUmVmZXJlbmNlVHlwZUlkPg0KICAgICAgICA8QXV0aG9ycz4NCiAgICAgICAgICA8UGVyc29uPg0KICAgICAgICAgICAgPEZpcnN0TmFtZT5LYXJvbGluZTwvRmlyc3ROYW1lPg0KICAgICAgICAgICAgPExhc3ROYW1lPktpY2tsZXI8L0xhc3ROYW1lPg0KICAgICAgICAgICAgPFNleD5GZW1hbGU8L1NleD4NCiAgICAgICAgICA8L1BlcnNvbj4NCiAgICAgICAgICA8UGVyc29uPg0KICAgICAgICAgICAgPEZpcnN0TmFtZT5HdWRydW48L0ZpcnN0TmFtZT4NCiAgICAgICAgICAgIDxMYXN0TmFtZT5GcmFua2VuPC9MYXN0TmFtZT4NCiAgICAgICAgICAgIDxTZXg+RmVtYWxlPC9TZXg+DQogICAgICAgICAgPC9QZXJzb24+DQogICAgICAgIDwvQXV0aG9ycz4NCiAgICAgICAgPEFjY2Vzc0RhdGU+MDIvMDYvMjAxNzwvQWNjZXNzRGF0ZT4NCiAgICAgICAgPElkPjk0Y2RlNGYxLTU1MTYtNGUzZS1hN2RkLTNkZDY2OGE1Nzg0ODwvSWQ+DQogICAgICAgIDxJc2JuPjk3OC0zLTk0MzU2Ni05MC0xPC9Jc2JuPg0KICAgICAgICA8TG9jYXRpb25zPg0KICAgICAgICAgIDxMb2NhdGlvbj4NCiAgICAgICAgICAgIDxBZGRyZXNzPktpY2tsZXIsIEZyYW5rZW4gMjAxNyAtIFN1c3RhaW5hYmlsaXR5IFNjaGVtZXMgZm9yIE1pbmVyYWwgUmVzb3VyY2VzLnBkZjwvQWRkcmVzcz4NCiAgICAgICAgICAgIDxMb2NhdGlvblR5cGU+RWxlY3Ryb25pY0FkZHJlc3M8L0xvY2F0aW9uVHlwZT4NCiAgICAgICAgICA8L0xvY2F0aW9uPg0KICAgICAgICAgIDxMb2NhdGlvbj4NCiAgICAgICAgICAgIDxBZGRyZXNzPmh0dHBzOi8vd3d3LmJnci5idW5kLmRlL0VOL1RoZW1lbi9NaW5fcm9oc3RvZmZlL0Rvd25sb2Fkcy9TdXN0YWluYWJpbGl0eV9TY2hlbWVzX2Zvcl9NaW5lcmFsX1Jlc291cmNlcy5wZGY/X19ibG9iPXB1YmxpY2F0aW9uRmlsZSZhbXA7dj00PC9BZGRyZXNzPg0KICAgICAgICAgICAgPExvY2F0aW9uVHlwZT5FbGVjdHJvbmljQWRkcmVzczwvTG9jYXRpb25UeXBlPg0KICAgICAgICAgIDwvTG9jYXRpb24+DQogICAgICAgICAgPExvY2F0aW9uPg0KICAgICAgICAgICAgPEFkZHJlc3M+S2lja2xlciwgRnJhbmtlbiAyMDE3IC0gU3VzdGFpbmFiaWxpdHkgU2NoZW1lcyBmb3IgTWluZXJhbCBSZXNvdXJjZXMgKDIpLnBkZjwvQWRkcmVzcz4NCiAgICAgICAgICAgIDxMb2NhdGlvblR5cGU+RWxlY3Ryb25pY0FkZHJlc3M8L0xvY2F0aW9uVHlwZT4NCiAgICAgICAgICA8L0xvY2F0aW9uPg0KICAgICAgICA8L0xvY2F0aW9ucz4NCiAgICAgICAgPE9ubGluZUFkZHJlc3M+aHR0cHM6Ly93d3cuYmdyLmJ1bmQuZGUvRU4vVGhlbWVuL01pbl9yb2hzdG9mZmUvRG93bmxvYWRzL1N1c3RhaW5hYmlsaXR5X1NjaGVtZXNfZm9yX01pbmVyYWxfUmVzb3VyY2VzLnBkZj9fX2Jsb2I9cHVibGljYXRpb25GaWxlJmFtcDt2PTQ8L09ubGluZUFkZHJlc3M+DQogICAgICAgIDxPcmdhbml6YXRpb25zPg0KICAgICAgICAgIDxQZXJzb24+DQogICAgICAgICAgICA8TGFzdE5hbWU+QkdSPC9MYXN0TmFtZT4NCiAgICAgICAgICA8L1BlcnNvbj4NCiAgICAgICAgPC9Pcmdhbml6YXRpb25zPg0KICAgICAgICA8UGFnZUNvdW50QzU+PCFbQ0RBVEFbPGM+MTgyPC9jPg0KPGluPnRydWU8L2luPg0KPG9zPjE4Mjwvb3M+DQo8cHM+MTgyPC9wcz5dXT48L1BhZ2VDb3VudEM1Pg0KICAgICAgICA8UGFnZUNvdW50PjE4MjwvUGFnZUNvdW50Pg0KICAgICAgICA8UGxhY2VPZlB1YmxpY2F0aW9uPkhhbm5vdmVyIChERSk8L1BsYWNlT2ZQdWJsaWNhdGlvbj4NCiAgICAgICAgPFB1Ymxpc2hlcnM+DQogICAgICAgICAgPFB1Ymxpc2hlcj4NCiAgICAgICAgICAgIDxOYW1lPkJHUjwvTmFtZT4NCiAgICAgICAgICA8L1B1Ymxpc2hlcj4NCiAgICAgICAgPC9QdWJsaXNoZXJzPg0KICAgICAgICA8U2VxdWVuY2VOdW1iZXI+Mjk8L1NlcXVlbmNlTnVtYmVyPg0KICAgICAgICA8U2hvcnRUaXRsZT5LaWNrbGVyLCBGcmFua2VuIDIwMTcg4oCTIFN1c3RhaW5hYmlsaXR5IFNjaGVtZXMgZm9yIE1pbmVyYWwgUmVzb3VyY2VzPC9TaG9ydFRpdGxlPg0KICAgICAgICA8VGl0bGU+U3VzdGFpbmFiaWxpdHkgU2NoZW1lcyBmb3IgTWluZXJhbCBSZXNvdXJjZXM6IEEgQ29tcGFyYXRpdmUgT3ZlcnZpZXc8L1RpdGxlPg0KICAgICAgICA8WWVhcj4yMDE3PC9ZZWFyPg0KICAgICAgPC9SZWZlcmVuY2U+DQogICAgPC9FbnRyeT4NCiAgPC9FbnRyaWVzPg0KICA8VGV4dD4oS2lja2xlciZhbXA7RnJhbmtlbiAyMDE3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S2lja2xlciZhbXA7RnJhbmtlbiAyMDE3KTwvVGV4dD4NCiAgICA8L1RleHRVbml0Pg0KICA8L1RleHRVbml0cz4NCjwvUGxhY2Vob2xkZXI+</w:instrText>
      </w:r>
      <w:r>
        <w:fldChar w:fldCharType="separate"/>
      </w:r>
      <w:bookmarkStart w:id="474" w:name="__Fieldmark__5979_187408736"/>
      <w:r>
        <w:t>(</w:t>
      </w:r>
      <w:bookmarkStart w:id="475" w:name="__Fieldmark__44430_1435017116"/>
      <w:r>
        <w:t>K</w:t>
      </w:r>
      <w:bookmarkStart w:id="476" w:name="__Fieldmark__24963_1435017116"/>
      <w:r>
        <w:t>i</w:t>
      </w:r>
      <w:bookmarkStart w:id="477" w:name="__Fieldmark__11785_1435017116"/>
      <w:r>
        <w:t>c</w:t>
      </w:r>
      <w:bookmarkStart w:id="478" w:name="__Fieldmark__6681_2621159314"/>
      <w:r>
        <w:t>k</w:t>
      </w:r>
      <w:bookmarkStart w:id="479" w:name="_CTVP00178976219764f47e49305a5b3c798794c"/>
      <w:r>
        <w:t>ler&amp;Franken 2017)</w:t>
      </w:r>
      <w:r>
        <w:fldChar w:fldCharType="end"/>
      </w:r>
      <w:bookmarkEnd w:id="474"/>
      <w:bookmarkEnd w:id="475"/>
      <w:bookmarkEnd w:id="476"/>
      <w:bookmarkEnd w:id="477"/>
      <w:bookmarkEnd w:id="478"/>
      <w:bookmarkEnd w:id="479"/>
      <w:r>
        <w:t>.</w:t>
      </w:r>
    </w:p>
    <w:p w14:paraId="7B1944DE" w14:textId="77777777" w:rsidR="008449AF" w:rsidRDefault="008449AF"/>
    <w:sectPr w:rsidR="008449AF">
      <w:pgSz w:w="11906" w:h="16838"/>
      <w:pgMar w:top="1304" w:right="1077" w:bottom="1134" w:left="1077" w:header="709" w:footer="709" w:gutter="0"/>
      <w:cols w:space="720"/>
      <w:formProt w:val="0"/>
      <w:titlePg/>
      <w:docGrid w:linePitch="360" w:charSpace="4096"/>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312F80E" w14:textId="77777777" w:rsidR="00CD7DB0" w:rsidRDefault="00CD7DB0">
      <w:r>
        <w:separator/>
      </w:r>
    </w:p>
  </w:endnote>
  <w:endnote w:type="continuationSeparator" w:id="0">
    <w:p w14:paraId="2892CE46" w14:textId="77777777" w:rsidR="00CD7DB0" w:rsidRDefault="00CD7DB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 w:name="Linux Biolinum O">
    <w:charset w:val="01"/>
    <w:family w:val="auto"/>
    <w:pitch w:val="default"/>
  </w:font>
  <w:font w:name="Arial Unicode MS">
    <w:panose1 w:val="020B0604020202020204"/>
    <w:charset w:val="80"/>
    <w:family w:val="swiss"/>
    <w:pitch w:val="variable"/>
    <w:sig w:usb0="F7FFAFFF" w:usb1="E9DFFFFF" w:usb2="0000003F" w:usb3="00000000" w:csb0="003F01FF" w:csb1="00000000"/>
  </w:font>
  <w:font w:name="Linux Biolinum G">
    <w:charset w:val="01"/>
    <w:family w:val="auto"/>
    <w:pitch w:val="default"/>
  </w:font>
  <w:font w:name="Segoe UI Symbol">
    <w:panose1 w:val="020B0502040204020203"/>
    <w:charset w:val="00"/>
    <w:family w:val="swiss"/>
    <w:pitch w:val="variable"/>
    <w:sig w:usb0="80000063" w:usb1="1200FFEF" w:usb2="0024C000" w:usb3="00000000" w:csb0="00000001" w:csb1="00000000"/>
  </w:font>
  <w:font w:name="Yu Gothic UI">
    <w:altName w:val="MS Gothic"/>
    <w:charset w:val="80"/>
    <w:family w:val="swiss"/>
    <w:pitch w:val="variable"/>
    <w:sig w:usb0="00000000" w:usb1="2AC7FDFF" w:usb2="00000016" w:usb3="00000000" w:csb0="000200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64267710"/>
      <w:docPartObj>
        <w:docPartGallery w:val="Page Numbers (Bottom of Page)"/>
        <w:docPartUnique/>
      </w:docPartObj>
    </w:sdtPr>
    <w:sdtEndPr/>
    <w:sdtContent>
      <w:p w14:paraId="1787A4B2" w14:textId="7C58C012" w:rsidR="00CD7DB0" w:rsidRDefault="00CD7DB0">
        <w:pPr>
          <w:pStyle w:val="Piedepgina"/>
          <w:jc w:val="right"/>
        </w:pPr>
        <w:r>
          <w:fldChar w:fldCharType="begin"/>
        </w:r>
        <w:r>
          <w:instrText>PAGE</w:instrText>
        </w:r>
        <w:r>
          <w:fldChar w:fldCharType="separate"/>
        </w:r>
        <w:r w:rsidR="00123F7F">
          <w:rPr>
            <w:noProof/>
          </w:rPr>
          <w:t>11</w:t>
        </w:r>
        <w:r>
          <w:fldChar w:fldCharType="end"/>
        </w:r>
      </w:p>
    </w:sdtContent>
  </w:sdt>
  <w:p w14:paraId="49C60E84" w14:textId="77777777" w:rsidR="00CD7DB0" w:rsidRDefault="00CD7DB0">
    <w:pPr>
      <w:pStyle w:val="Piedepgina"/>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759205B" w14:textId="77777777" w:rsidR="00CD7DB0" w:rsidRDefault="00CD7DB0"/>
  </w:footnote>
  <w:footnote w:type="continuationSeparator" w:id="0">
    <w:p w14:paraId="4E869223" w14:textId="77777777" w:rsidR="00CD7DB0" w:rsidRDefault="00CD7DB0">
      <w:r>
        <w:continuationSeparator/>
      </w:r>
    </w:p>
  </w:footnote>
  <w:footnote w:id="1">
    <w:p w14:paraId="13D33DFA" w14:textId="4ABF956A" w:rsidR="00CD7DB0" w:rsidRPr="007731D5" w:rsidRDefault="00CD7DB0" w:rsidP="00F45480">
      <w:pPr>
        <w:rPr>
          <w:sz w:val="18"/>
          <w:szCs w:val="18"/>
        </w:rPr>
      </w:pPr>
      <w:r w:rsidRPr="007731D5">
        <w:rPr>
          <w:rStyle w:val="Refdenotaalpie"/>
          <w:sz w:val="18"/>
          <w:szCs w:val="18"/>
        </w:rPr>
        <w:footnoteRef/>
      </w:r>
      <w:r w:rsidRPr="007731D5">
        <w:rPr>
          <w:sz w:val="18"/>
          <w:szCs w:val="18"/>
        </w:rPr>
        <w:t xml:space="preserve"> </w:t>
      </w:r>
      <w:r w:rsidRPr="007731D5">
        <w:rPr>
          <w:rStyle w:val="TextonotapieCar"/>
          <w:szCs w:val="18"/>
        </w:rPr>
        <w:t>Dans le cas où des incohérences existent entre les versions, veuillez vous référer à la version officielle : anglais, version numéro 1.0. Sera approuvée après la période de concertation.</w:t>
      </w:r>
    </w:p>
  </w:footnote>
  <w:footnote w:id="2">
    <w:p w14:paraId="29FD6967" w14:textId="29AF73D5" w:rsidR="00CD7DB0" w:rsidRPr="007731D5" w:rsidRDefault="00CD7DB0">
      <w:pPr>
        <w:pStyle w:val="Textonotapie"/>
        <w:spacing w:after="60"/>
        <w:rPr>
          <w:sz w:val="18"/>
          <w:szCs w:val="18"/>
        </w:rPr>
      </w:pPr>
      <w:r w:rsidRPr="007731D5">
        <w:rPr>
          <w:rStyle w:val="Refdenotaalpie"/>
          <w:sz w:val="18"/>
          <w:szCs w:val="18"/>
        </w:rPr>
        <w:footnoteRef/>
      </w:r>
      <w:r w:rsidRPr="007731D5">
        <w:rPr>
          <w:sz w:val="18"/>
          <w:szCs w:val="18"/>
        </w:rPr>
        <w:t xml:space="preserve"> La forme écrite de l’acronyme pour le « </w:t>
      </w:r>
      <w:r w:rsidRPr="007731D5">
        <w:rPr>
          <w:i/>
          <w:sz w:val="18"/>
          <w:szCs w:val="18"/>
        </w:rPr>
        <w:t>Code pour l’atténuation des Risques... »</w:t>
      </w:r>
      <w:r w:rsidRPr="007731D5">
        <w:rPr>
          <w:sz w:val="18"/>
          <w:szCs w:val="18"/>
        </w:rPr>
        <w:t xml:space="preserve"> est « CRAFT ». Lorsqu’il est nécessaire d’améliorer la clarté, en particulier à l’oral, le pléonasme « Code CRAFT » peut être utilisé, pour différencier le sigle du mot en anglais « craft ».</w:t>
      </w:r>
    </w:p>
  </w:footnote>
  <w:footnote w:id="3">
    <w:p w14:paraId="79C15620" w14:textId="7542DF56" w:rsidR="00CD7DB0" w:rsidRPr="007731D5" w:rsidRDefault="00CD7DB0">
      <w:pPr>
        <w:pStyle w:val="Textonotapie"/>
        <w:spacing w:after="60"/>
        <w:rPr>
          <w:sz w:val="18"/>
          <w:szCs w:val="18"/>
        </w:rPr>
      </w:pPr>
      <w:r w:rsidRPr="007731D5">
        <w:rPr>
          <w:rStyle w:val="Refdenotaalpie"/>
          <w:sz w:val="18"/>
          <w:szCs w:val="18"/>
        </w:rPr>
        <w:footnoteRef/>
      </w:r>
      <w:r w:rsidRPr="007731D5">
        <w:rPr>
          <w:sz w:val="18"/>
          <w:szCs w:val="18"/>
        </w:rPr>
        <w:t xml:space="preserve"> La licence </w:t>
      </w:r>
      <w:r w:rsidRPr="007731D5">
        <w:rPr>
          <w:i/>
          <w:sz w:val="18"/>
          <w:szCs w:val="18"/>
        </w:rPr>
        <w:t>Creative Commons Attribution - Partage dans les Mêmes Conditions 4.0</w:t>
      </w:r>
      <w:r w:rsidRPr="007731D5">
        <w:rPr>
          <w:sz w:val="18"/>
          <w:szCs w:val="18"/>
        </w:rPr>
        <w:t xml:space="preserve"> (CC-BY-SA), largement répandue : https://creativecommons.org/licenses/by-sa/4.0/deed.fr </w:t>
      </w:r>
    </w:p>
  </w:footnote>
  <w:footnote w:id="4">
    <w:p w14:paraId="0912154C" w14:textId="0C0BAFDE" w:rsidR="00CD7DB0" w:rsidRPr="007731D5" w:rsidRDefault="00CD7DB0">
      <w:pPr>
        <w:pStyle w:val="Textonotapie"/>
        <w:spacing w:after="60"/>
        <w:rPr>
          <w:sz w:val="18"/>
          <w:szCs w:val="18"/>
        </w:rPr>
      </w:pPr>
      <w:r w:rsidRPr="007731D5">
        <w:rPr>
          <w:rStyle w:val="Refdenotaalpie"/>
          <w:sz w:val="18"/>
          <w:szCs w:val="18"/>
        </w:rPr>
        <w:footnoteRef/>
      </w:r>
      <w:r w:rsidRPr="007731D5">
        <w:rPr>
          <w:sz w:val="18"/>
          <w:szCs w:val="18"/>
        </w:rPr>
        <w:t xml:space="preserve"> </w:t>
      </w:r>
      <w:r w:rsidRPr="007731D5">
        <w:rPr>
          <w:rFonts w:cs="Arial"/>
          <w:sz w:val="18"/>
          <w:szCs w:val="18"/>
        </w:rPr>
        <w:t>« </w:t>
      </w:r>
      <w:r w:rsidRPr="007731D5">
        <w:rPr>
          <w:sz w:val="18"/>
          <w:szCs w:val="18"/>
        </w:rPr>
        <w:t xml:space="preserve">Branch" et </w:t>
      </w:r>
      <w:r w:rsidRPr="007731D5">
        <w:rPr>
          <w:rFonts w:cs="Arial"/>
          <w:sz w:val="18"/>
          <w:szCs w:val="18"/>
        </w:rPr>
        <w:t>« </w:t>
      </w:r>
      <w:r w:rsidRPr="007731D5">
        <w:rPr>
          <w:sz w:val="18"/>
          <w:szCs w:val="18"/>
        </w:rPr>
        <w:t xml:space="preserve">fork" sont des termes largement utilisés dans le développement libre. Ils se réfèrent au développement parallèle et parfois même synchronisé de versions visant des objectifs différents. Il est recommandé aux personnes assurant le maintien de versions </w:t>
      </w:r>
      <w:r w:rsidRPr="007731D5">
        <w:rPr>
          <w:rFonts w:cs="Arial"/>
          <w:sz w:val="18"/>
          <w:szCs w:val="18"/>
        </w:rPr>
        <w:t>« </w:t>
      </w:r>
      <w:r w:rsidRPr="007731D5">
        <w:rPr>
          <w:sz w:val="18"/>
          <w:szCs w:val="18"/>
        </w:rPr>
        <w:t>fork" du CRAFT d’adopter ou d’adapter les procédures d’établissement des normes mises en œuvre par les responsables du maintien de la version de base, en fonction des besoins correspondants à leur objectif.</w:t>
      </w:r>
    </w:p>
  </w:footnote>
  <w:footnote w:id="5">
    <w:p w14:paraId="15C7A7E7" w14:textId="37667CE3" w:rsidR="00CD7DB0" w:rsidRPr="007731D5" w:rsidRDefault="00CD7DB0">
      <w:pPr>
        <w:pStyle w:val="Textonotapie"/>
        <w:spacing w:after="60"/>
        <w:rPr>
          <w:sz w:val="18"/>
          <w:szCs w:val="18"/>
        </w:rPr>
      </w:pPr>
      <w:r w:rsidRPr="007731D5">
        <w:rPr>
          <w:rStyle w:val="Refdenotaalpie"/>
          <w:sz w:val="18"/>
          <w:szCs w:val="18"/>
        </w:rPr>
        <w:footnoteRef/>
      </w:r>
      <w:r w:rsidRPr="007731D5">
        <w:rPr>
          <w:sz w:val="18"/>
          <w:szCs w:val="18"/>
        </w:rPr>
        <w:t xml:space="preserve"> Le terme </w:t>
      </w:r>
      <w:r w:rsidRPr="007731D5">
        <w:rPr>
          <w:rFonts w:cs="Arial"/>
          <w:sz w:val="18"/>
          <w:szCs w:val="18"/>
        </w:rPr>
        <w:t>« </w:t>
      </w:r>
      <w:r w:rsidRPr="007731D5">
        <w:rPr>
          <w:sz w:val="18"/>
          <w:szCs w:val="18"/>
        </w:rPr>
        <w:t>OMAPE" (Organisation minière artisanale et à petite échelle) est largement accepté et compris pour se référer à toute sorte de configuration de structure d’AMAPE. Cependant, ce terme est utilisé dans d’autres normes et désigne principalement les groupes organisés formellement constitués. Cela peut prêter à confusion et le périmètre d’action organisationnel du CRAFT est plus large. C’est pourquoi le CRAFT utilise intentionnellement un terme différent.</w:t>
      </w:r>
    </w:p>
  </w:footnote>
  <w:footnote w:id="6">
    <w:p w14:paraId="2781119A" w14:textId="219449EF" w:rsidR="00CD7DB0" w:rsidRPr="007731D5" w:rsidRDefault="00CD7DB0">
      <w:pPr>
        <w:pStyle w:val="Textonotapie"/>
        <w:spacing w:after="60"/>
        <w:rPr>
          <w:sz w:val="18"/>
          <w:szCs w:val="18"/>
        </w:rPr>
      </w:pPr>
      <w:r w:rsidRPr="007731D5">
        <w:rPr>
          <w:rStyle w:val="Refdenotaalpie"/>
          <w:sz w:val="18"/>
          <w:szCs w:val="18"/>
        </w:rPr>
        <w:footnoteRef/>
      </w:r>
      <w:r w:rsidRPr="007731D5">
        <w:rPr>
          <w:sz w:val="18"/>
          <w:szCs w:val="18"/>
        </w:rPr>
        <w:t xml:space="preserve"> Extraction ou traitement du minerai.</w:t>
      </w:r>
    </w:p>
  </w:footnote>
  <w:footnote w:id="7">
    <w:p w14:paraId="1D8CFBC4" w14:textId="79075FAF" w:rsidR="00CD7DB0" w:rsidRPr="007731D5" w:rsidRDefault="00CD7DB0">
      <w:pPr>
        <w:pStyle w:val="Textonotapie"/>
        <w:spacing w:after="60"/>
        <w:rPr>
          <w:sz w:val="18"/>
          <w:szCs w:val="18"/>
        </w:rPr>
      </w:pPr>
      <w:r w:rsidRPr="007731D5">
        <w:rPr>
          <w:rStyle w:val="Refdenotaalpie"/>
          <w:sz w:val="18"/>
          <w:szCs w:val="18"/>
        </w:rPr>
        <w:footnoteRef/>
      </w:r>
      <w:r w:rsidRPr="007731D5">
        <w:rPr>
          <w:sz w:val="18"/>
          <w:szCs w:val="18"/>
        </w:rPr>
        <w:t xml:space="preserve"> Fourniture de services logistiques tels que le transport, l’approvisionnement en eau et en nourriture sur le site minier, et autres services associés.</w:t>
      </w:r>
    </w:p>
  </w:footnote>
  <w:footnote w:id="8">
    <w:p w14:paraId="44A3583B" w14:textId="75461561" w:rsidR="00CD7DB0" w:rsidRPr="007731D5" w:rsidRDefault="00CD7DB0">
      <w:pPr>
        <w:pStyle w:val="Textonotapie"/>
        <w:spacing w:after="60"/>
        <w:rPr>
          <w:sz w:val="18"/>
          <w:szCs w:val="18"/>
        </w:rPr>
      </w:pPr>
      <w:r w:rsidRPr="007731D5">
        <w:rPr>
          <w:rStyle w:val="Refdenotaalpie"/>
          <w:sz w:val="18"/>
          <w:szCs w:val="18"/>
        </w:rPr>
        <w:footnoteRef/>
      </w:r>
      <w:r w:rsidRPr="007731D5">
        <w:rPr>
          <w:sz w:val="18"/>
          <w:szCs w:val="18"/>
        </w:rPr>
        <w:t xml:space="preserve"> Cela inclut tout type d’ </w:t>
      </w:r>
      <w:r w:rsidRPr="007731D5">
        <w:rPr>
          <w:rFonts w:cs="Arial"/>
          <w:sz w:val="18"/>
          <w:szCs w:val="18"/>
        </w:rPr>
        <w:t>« </w:t>
      </w:r>
      <w:r w:rsidRPr="007731D5">
        <w:rPr>
          <w:sz w:val="18"/>
          <w:szCs w:val="18"/>
        </w:rPr>
        <w:t>entreprises d’exploitation EAPE" tel que défini par l’</w:t>
      </w:r>
      <w:r w:rsidRPr="007731D5">
        <w:rPr>
          <w:sz w:val="18"/>
          <w:szCs w:val="18"/>
        </w:rPr>
        <w:fldChar w:fldCharType="begin"/>
      </w:r>
      <w:r w:rsidRPr="007731D5">
        <w:rPr>
          <w:sz w:val="18"/>
          <w:szCs w:val="18"/>
        </w:rPr>
        <w:instrText>ADDIN CITAVI.PLACEHOLDER d21938c4-a679-415c-869a-b57bf7f2bf78 PFBsYWNlaG9sZGVyPg0KICA8QWRkSW5WZXJzaW9uPjUuNy4wLjA8L0FkZEluVmVyc2lvbj4NCiAgPElkPmQyMTkzOGM0LWE2NzktNDE1Yy04NjlhLWI1N2JmN2YyYmY3ODwvSWQ+DQogIDxBc3NvY2lhdGVXaXRoUGxhY2Vob2xkZXJJZD4xZjFkNTcwNi05Zjg3LTQ0NjAtODE2Mi05NDQxOWE4NTMxNDI8L0Fzc29jaWF0ZVdpdGhQbGFjZWhvbGRlcklkPg0KICA8RW50cmllcz4NCiAgICA8RW50cnk+DQogICAgICA8SWQ+YWIxNGEyN2MtODVjMS00NDE3LTlkOTctY2FjYjViZmJkMGNiPC9JZD4NCiAgICAgIDxOb1Bhcj50cnVlPC9Ob1Bhcj4NCiAgICAgIDxQZXJzb25Pbmx5PnRydWU8L1BlcnNvbk9ubHk+DQogICAgICA8UmVmZXJlbmNlSWQ+YWE2ZmQ5MDItZTExMS00MjI1LWJiNWYtYjY5NzI2MzJiYjdiPC9SZWZlcmVuY2VJZD4NCiAgICAgIDxSYW5nZT4NCiAgICAgICAgPFN0YXJ0PjA8L1N0YXJ0Pg0KICAgICAgICA8TGVuZ3RoPjQ8L0xlbmd0aD4NCiAgICAgIDwvUmFuZ2U+DQogICAgICA8UmVmZXJlbmNlPg0KICAgICAgICA8UmVmZXJlbmNlVHlwZUlkPkJvb2s8L1JlZmVyZW5jZVR5cGVJZD4NCiAgICAgICAgPEF1dGhvcnM+DQogICAgICAgICAgPFBlcnNvbj4NCiAgICAgICAgICAgIDxMYXN0TmFtZT5PRUNEPC9MYXN0TmFtZT4NCiAgICAgICAgICA8L1BlcnNvbj4NCiAgICAgICAgPC9BdXRob3JzPg0KICAgICAgICA8QWNjZXNzRGF0ZT4yMC8wNC8yMDE3PC9BY2Nlc3NEYXRlPg0KICAgICAgICA8RG9pPjEwLjE3ODcvOTc4OTI2NDI1MjQ3OS1lbjwvRG9pPg0KICAgICAgICA8RWRpdGlvbj5UaGlyZCBFZGl0aW9uPC9FZGl0aW9uPg0KICAgICAgICA8SWQ+YWE2ZmQ5MDItZTExMS00MjI1LWJiNWYtYjY5NzI2MzJiYjdiPC9JZD4NCiAgICAgICAgPElzYm4+OTc4OTI2NDI1MjQ3OTwvSXNibj4NCiAgICAgICAgPExvY2F0aW9ucz4NCiAgICAgICAgICA8TG9jYXRpb24+DQogICAgICAgICAgICA8QWRkcmVzcz4xMC4xNzg3Lzk3ODkyNjQyNTI0NzktZW48L0FkZHJlc3M+DQogICAgICAgICAgICA8TG9jYXRpb25UeXBlPkVsZWN0cm9uaWNBZGRyZXNzPC9Mb2NhdGlvblR5cGU+DQogICAgICAgICAgPC9Mb2NhdGlvbj4NCiAgICAgICAgICA8TG9jYXRpb24+DQogICAgICAgICAgICA8QWRkcmVzcz5PRUNEIDIwMTYgLSBPRUNEIER1ZSBEaWxpZ2VuY2UgR3VpZGFuY2UucGRmPC9BZGRyZXNzPg0KICAgICAgICAgICAgPExvY2F0aW9uVHlwZT5FbGVjdHJvbmljQWRkcmVzczwvTG9jYXRpb25UeXBlPg0KICAgICAgICAgIDwvTG9jYXRpb24+DQogICAgICAgICAgPExvY2F0aW9uPg0KICAgICAgICAgICAgPEFkZHJlc3M+aHR0cDovL3d3dy5vZWNkLm9yZy9kYWYvaW52L21uZS9PRUNELUR1ZS1EaWxpZ2VuY2UtR3VpZGFuY2UtTWluZXJhbHMtRWRpdGlvbjMucGRmPC9BZGRyZXNzPg0KICAgICAgICAgICAgPExvY2F0aW9uVHlwZT5FbGVjdHJvbmljQWRkcmVzczwvTG9jYXRpb25UeXBlPg0KICAgICAgICAgIDwvTG9jYXRpb24+DQogICAgICAgIDwvTG9jYXRpb25zPg0KICAgICAgICA8T25saW5lQWRkcmVzcz5odHRwOi8vd3d3Lm9lY2Qub3JnL2RhZi9pbnYvbW5lL09FQ0QtRHVlLURpbGlnZW5jZS1HdWlkYW5jZS1NaW5lcmFscy1FZGl0aW9uMy5wZGY8L09ubGluZUFkZHJlc3M+DQogICAgICAgIDxPcmdhbml6YXRpb25zPg0KICAgICAgICAgIDxQZXJzb24+DQogICAgICAgICAgICA8TGFzdE5hbWU+T3JnYW5pc2F0aW9uIGZvciBFY29ub21pYyBDby1vcGVyYXRpb24gYW5kIERldmVsb3BtZW50IChPRUNEKTwvTGFzdE5hbWU+DQogICAgICAgICAgPC9QZXJzb24+DQogICAgICAgIDwvT3JnYW5pemF0aW9ucz4NCiAgICAgICAgPFBhZ2VDb3VudEM1PjwhW0NEQVRBWzxjPjEyMDwvYz4NCjxpbj50cnVlPC9pbj4NCjxvcz4xMjA8L29zPg0KPHBzPjEyMDwvcHM+XV0+PC9QYWdlQ291bnRDNT4NCiAgICAgICAgPFBhZ2VDb3VudD4xMjA8L1BhZ2VDb3VudD4NCiAgICAgICAgPFBsYWNlT2ZQdWJsaWNhdGlvbj5QYXJpcyAoRlIpPC9QbGFjZU9mUHVibGljYXRpb24+DQogICAgICAgIDxQdWJsaXNoZXJzPg0KICAgICAgICAgIDxQdWJsaXNoZXI+DQogICAgICAgICAgICA8TmFtZT5PRUNEIFB1Ymxpc2hpbmc8L05hbWU+DQogICAgICAgICAgPC9QdWJsaXNoZXI+DQogICAgICAgIDwvUHVibGlzaGVycz4NCiAgICAgICAgPFNlcXVlbmNlTnVtYmVyPjM8L1NlcXVlbmNlTnVtYmVyPg0KICAgICAgICA8U2hvcnRUaXRsZT5PRUNEIDIwMTYg4oCTIE9FQ0QgRHVlIERpbGlnZW5jZSBHdWlkYW5jZTwvU2hvcnRUaXRsZT4NCiAgICAgICAgPFNvdXJjZU9mQmlibGlvZ3JhcGhpY0luZm9ybWF0aW9uPkNyb3NzUmVmPC9Tb3VyY2VPZkJpYmxpb2dyYXBoaWNJbmZvcm1hdGlvbj4NCiAgICAgICAgPFRpdGxlPk9FQ0QgRHVlIERpbGlnZW5jZSBHdWlkYW5jZSBmb3IgUmVzcG9uc2libGUgU3VwcGx5IENoYWlucyBvZiBNaW5lcmFscyBmcm9tIENvbmZsaWN0LUFmZmVjdGVkIGFuZCBIaWdoLVJpc2sgQXJlYXM8L1RpdGxlPg0KICAgICAgICA8WWVhcj4yMDE2PC9ZZWFyPg0KICAgICAgPC9SZWZlcmVuY2U+DQogICAgPC9FbnRyeT4NCiAgPC9FbnRyaWVzPg0KICA8VGV4dD5PRUNE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9FQ0Q8L1RleHQ+DQogICAgPC9UZXh0VW5pdD4NCiAgPC9UZXh0VW5pdHM+DQo8L1BsYWNlaG9sZGVyPg==</w:instrText>
      </w:r>
      <w:r w:rsidRPr="007731D5">
        <w:rPr>
          <w:sz w:val="18"/>
          <w:szCs w:val="18"/>
        </w:rPr>
        <w:fldChar w:fldCharType="end"/>
      </w:r>
      <w:bookmarkStart w:id="40" w:name="__Fieldmark__668_187408736"/>
      <w:bookmarkStart w:id="41" w:name="__Fieldmark__20487_1435017116"/>
      <w:bookmarkStart w:id="42" w:name="__Fieldmark__1921_2621159314"/>
      <w:bookmarkStart w:id="43" w:name="__Fieldmark__7561_1435017116"/>
      <w:bookmarkStart w:id="44" w:name="__Fieldmark__39384_1435017116"/>
      <w:bookmarkStart w:id="45" w:name="_CTVP001d21938c4a679415c869ab57bf7f2bf78"/>
      <w:bookmarkEnd w:id="40"/>
      <w:bookmarkEnd w:id="41"/>
      <w:bookmarkEnd w:id="42"/>
      <w:bookmarkEnd w:id="43"/>
      <w:bookmarkEnd w:id="44"/>
      <w:r w:rsidRPr="007731D5">
        <w:rPr>
          <w:sz w:val="18"/>
          <w:szCs w:val="18"/>
        </w:rPr>
        <w:t>OCDE</w:t>
      </w:r>
      <w:bookmarkEnd w:id="45"/>
      <w:r w:rsidRPr="007731D5">
        <w:rPr>
          <w:sz w:val="18"/>
          <w:szCs w:val="18"/>
        </w:rPr>
        <w:t xml:space="preserve"> </w:t>
      </w:r>
      <w:r w:rsidRPr="007731D5">
        <w:rPr>
          <w:sz w:val="18"/>
          <w:szCs w:val="18"/>
        </w:rPr>
        <w:fldChar w:fldCharType="begin"/>
      </w:r>
      <w:r w:rsidRPr="007731D5">
        <w:rPr>
          <w:sz w:val="18"/>
          <w:szCs w:val="18"/>
        </w:rPr>
        <w:instrText>ADDIN CITAVI.PLACEHOLDER 1f1d5706-9f87-4460-8162-94419a853142 PFBsYWNlaG9sZGVyPg0KICA8QWRkSW5WZXJzaW9uPjUuNy4wLjA8L0FkZEluVmVyc2lvbj4NCiAgPElkPjFmMWQ1NzA2LTlmODctNDQ2MC04MTYyLTk0NDE5YTg1MzE0MjwvSWQ+DQogIDxBc3NvY2lhdGVXaXRoUGxhY2Vob2xkZXJJZD5kMjE5MzhjNC1hNjc5LTQxNWMtODY5YS1iNTdiZjdmMmJmNzg8L0Fzc29jaWF0ZVdpdGhQbGFjZWhvbGRlcklkPg0KICA8RW50cmllcz4NCiAgICA8RW50cnk+DQogICAgICA8SWQ+N2I0ZmNmNDctMWEwYS00OGQ5LWE5MzUtMGM0NzAxYTAyN2MwPC9JZD4NCiAgICAgIDxSZWZlcmVuY2VJZD5hYTZmZDkwMi1lMTExLTQyMjUtYmI1Zi1iNjk3MjYzMmJiN2I8L1JlZmVyZW5jZUlkPg0KICAgICAgPFllYXJPbmx5PnRydWU8L1llYXJPbmx5Pg0KICAgICAgPFJhbmdlPg0KICAgICAgICA8U3RhcnQ+MDwvU3RhcnQ+DQogICAgICAgIDxMZW5ndGg+NzwvTGVuZ3RoPg0KICAgICAgPC9SYW5nZT4NCiAgICAgIDxSZWZlcmVuY2U+DQogICAgICAgIDxSZWZlcmVuY2VUeXBlSWQ+Qm9vazwvUmVmZXJlbmNlVHlwZUlkPg0KICAgICAgICA8QXV0aG9ycz4NCiAgICAgICAgICA8UGVyc29uPg0KICAgICAgICAgICAgPExhc3ROYW1lPk9FQ0Q8L0xhc3ROYW1lPg0KICAgICAgICAgIDwvUGVyc29uPg0KICAgICAgICA8L0F1dGhvcnM+DQogICAgICAgIDxBY2Nlc3NEYXRlPjIwLzA0LzIwMTc8L0FjY2Vzc0RhdGU+DQogICAgICAgIDxEb2k+MTAuMTc4Ny85Nzg5MjY0MjUyNDc5LWVuPC9Eb2k+DQogICAgICAgIDxFZGl0aW9uPlRoaXJkIEVkaXRpb248L0VkaXRpb24+DQogICAgICAgIDxJZD5hYTZmZDkwMi1lMTExLTQyMjUtYmI1Zi1iNjk3MjYzMmJiN2I8L0lkPg0KICAgICAgICA8SXNibj45Nzg5MjY0MjUyNDc5PC9Jc2JuPg0KICAgICAgICA8TG9jYXRpb25zPg0KICAgICAgICAgIDxMb2NhdGlvbj4NCiAgICAgICAgICAgIDxBZGRyZXNzPjEwLjE3ODcvOTc4OTI2NDI1MjQ3OS1lbjwvQWRkcmVzcz4NCiAgICAgICAgICAgIDxMb2NhdGlvblR5cGU+RWxlY3Ryb25pY0FkZHJlc3M8L0xvY2F0aW9uVHlwZT4NCiAgICAgICAgICA8L0xvY2F0aW9uPg0KICAgICAgICAgIDxMb2NhdGlvbj4NCiAgICAgICAgICAgIDxBZGRyZXNzPk9FQ0QgMjAxNiAtIE9FQ0QgRHVlIERpbGlnZW5jZSBHdWlkYW5jZS5wZGY8L0FkZHJlc3M+DQogICAgICAgICAgICA8TG9jYXRpb25UeXBlPkVsZWN0cm9uaWNBZGRyZXNzPC9Mb2NhdGlvblR5cGU+DQogICAgICAgICAgPC9Mb2NhdGlvbj4NCiAgICAgICAgICA8TG9jYXRpb24+DQogICAgICAgICAgICA8QWRkcmVzcz5odHRwOi8vd3d3Lm9lY2Qub3JnL2RhZi9pbnYvbW5lL09FQ0QtRHVlLURpbGlnZW5jZS1HdWlkYW5jZS1NaW5lcmFscy1FZGl0aW9uMy5wZGY8L0FkZHJlc3M+DQogICAgICAgICAgICA8TG9jYXRpb25UeXBlPkVsZWN0cm9uaWNBZGRyZXNzPC9Mb2NhdGlvblR5cGU+DQogICAgICAgICAgPC9Mb2NhdGlvbj4NCiAgICAgICAgPC9Mb2NhdGlvbnM+DQogICAgICAgIDxPbmxpbmVBZGRyZXNzPmh0dHA6Ly93d3cub2VjZC5vcmcvZGFmL2ludi9tbmUvT0VDRC1EdWUtRGlsaWdlbmNlLUd1aWRhbmNlLU1pbmVyYWxzLUVkaXRpb24zLnBkZjwvT25saW5lQWRkcmVzcz4NCiAgICAgICAgPE9yZ2FuaXphdGlvbnM+DQogICAgICAgICAgPFBlcnNvbj4NCiAgICAgICAgICAgIDxMYXN0TmFtZT5PcmdhbmlzYXRpb24gZm9yIEVjb25vbWljIENvLW9wZXJhdGlvbiBhbmQgRGV2ZWxvcG1lbnQgKE9FQ0QpPC9MYXN0TmFtZT4NCiAgICAgICAgICA8L1BlcnNvbj4NCiAgICAgICAgPC9Pcmdhbml6YXRpb25zPg0KICAgICAgICA8UGFnZUNvdW50QzU+PCFbQ0RBVEFbPGM+MTIwPC9jPg0KPGluPnRydWU8L2luPg0KPG9zPjEyMDwvb3M+DQo8cHM+MTIwPC9wcz5dXT48L1BhZ2VDb3VudEM1Pg0KICAgICAgICA8UGFnZUNvdW50PjEyMDwvUGFnZUNvdW50Pg0KICAgICAgICA8UGxhY2VPZlB1YmxpY2F0aW9uPlBhcmlzIChGUik8L1BsYWNlT2ZQdWJsaWNhdGlvbj4NCiAgICAgICAgPFB1Ymxpc2hlcnM+DQogICAgICAgICAgPFB1Ymxpc2hlcj4NCiAgICAgICAgICAgIDxOYW1lPk9FQ0QgUHVibGlzaGluZzwvTmFtZT4NCiAgICAgICAgICA8L1B1Ymxpc2hlcj4NCiAgICAgICAgPC9QdWJsaXNoZXJzPg0KICAgICAgICA8U2VxdWVuY2VOdW1iZXI+MzwvU2VxdWVuY2VOdW1iZXI+DQogICAgICAgIDxTaG9ydFRpdGxlPk9FQ0QgMjAxNiDigJMgT0VDRCBEdWUgRGlsaWdlbmNlIEd1aWRhbmNlPC9TaG9ydFRpdGxlPg0KICAgICAgICA8U291cmNlT2ZCaWJsaW9ncmFwaGljSW5mb3JtYXRpb24+Q3Jvc3NSZWY8L1NvdXJjZU9mQmlibGlvZ3JhcGhpY0luZm9ybWF0aW9uPg0KICAgICAgICA8VGl0bGU+T0VDRCBEdWUgRGlsaWdlbmNlIEd1aWRhbmNlIGZvciBSZXNwb25zaWJsZSBTdXBwbHkgQ2hhaW5zIG9mIE1pbmVyYWxzIGZyb20gQ29uZmxpY3QtQWZmZWN0ZWQgYW5kIEhpZ2gtUmlzayBBcmVhczwvVGl0bGU+DQogICAgICAgIDxZZWFyPjIwMTY8L1llYXI+DQogICAgICA8L1JlZmVyZW5jZT4NCiAgICA8L0VudHJ5Pg0KICA8L0VudHJpZXM+DQogIDxUZXh0PigyMDE2Y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IwMTZiKTwvVGV4dD4NCiAgICA8L1RleHRVbml0Pg0KICA8L1RleHRVbml0cz4NCjwvUGxhY2Vob2xkZXI+</w:instrText>
      </w:r>
      <w:r w:rsidRPr="007731D5">
        <w:rPr>
          <w:sz w:val="18"/>
          <w:szCs w:val="18"/>
        </w:rPr>
        <w:fldChar w:fldCharType="end"/>
      </w:r>
      <w:bookmarkStart w:id="46" w:name="__Fieldmark__688_187408736"/>
      <w:bookmarkStart w:id="47" w:name="__Fieldmark__20501_1435017116"/>
      <w:bookmarkStart w:id="48" w:name="__Fieldmark__1929_2621159314"/>
      <w:bookmarkStart w:id="49" w:name="__Fieldmark__7572_1435017116"/>
      <w:bookmarkStart w:id="50" w:name="__Fieldmark__39401_1435017116"/>
      <w:bookmarkStart w:id="51" w:name="_CTVP0011f1d57069f874460816294419a853142"/>
      <w:bookmarkEnd w:id="46"/>
      <w:bookmarkEnd w:id="47"/>
      <w:bookmarkEnd w:id="48"/>
      <w:bookmarkEnd w:id="49"/>
      <w:bookmarkEnd w:id="50"/>
      <w:r w:rsidRPr="007731D5">
        <w:rPr>
          <w:sz w:val="18"/>
          <w:szCs w:val="18"/>
        </w:rPr>
        <w:t>(2016b)</w:t>
      </w:r>
      <w:bookmarkEnd w:id="51"/>
      <w:r w:rsidRPr="007731D5">
        <w:rPr>
          <w:sz w:val="18"/>
          <w:szCs w:val="18"/>
        </w:rPr>
        <w:t xml:space="preserve">. </w:t>
      </w:r>
    </w:p>
  </w:footnote>
  <w:footnote w:id="9">
    <w:p w14:paraId="497CBAF5" w14:textId="5B2E7ACD" w:rsidR="00CD7DB0" w:rsidRPr="007731D5" w:rsidRDefault="00CD7DB0">
      <w:pPr>
        <w:pStyle w:val="Textonotapie"/>
        <w:spacing w:after="60"/>
        <w:rPr>
          <w:sz w:val="18"/>
          <w:szCs w:val="18"/>
        </w:rPr>
      </w:pPr>
      <w:r w:rsidRPr="007731D5">
        <w:rPr>
          <w:rStyle w:val="Refdenotaalpie"/>
          <w:sz w:val="18"/>
          <w:szCs w:val="18"/>
        </w:rPr>
        <w:footnoteRef/>
      </w:r>
      <w:r w:rsidRPr="007731D5">
        <w:rPr>
          <w:sz w:val="18"/>
          <w:szCs w:val="18"/>
        </w:rPr>
        <w:t xml:space="preserve"> Par exemple les standards Fairtrade et Fairmined.</w:t>
      </w:r>
    </w:p>
  </w:footnote>
  <w:footnote w:id="10">
    <w:p w14:paraId="511D1594" w14:textId="27F984AA" w:rsidR="00CD7DB0" w:rsidRPr="007731D5" w:rsidRDefault="00CD7DB0">
      <w:pPr>
        <w:pStyle w:val="Textonotapie"/>
        <w:spacing w:after="60"/>
        <w:rPr>
          <w:sz w:val="18"/>
          <w:szCs w:val="18"/>
        </w:rPr>
      </w:pPr>
      <w:r w:rsidRPr="007731D5">
        <w:rPr>
          <w:rStyle w:val="Refdenotaalpie"/>
          <w:sz w:val="18"/>
          <w:szCs w:val="18"/>
        </w:rPr>
        <w:footnoteRef/>
      </w:r>
      <w:r w:rsidRPr="007731D5">
        <w:rPr>
          <w:sz w:val="18"/>
          <w:szCs w:val="18"/>
        </w:rPr>
        <w:t xml:space="preserve"> Cela s’applique également si un collecteur, en tant que </w:t>
      </w:r>
      <w:r w:rsidRPr="007731D5">
        <w:rPr>
          <w:rFonts w:cs="Arial"/>
          <w:sz w:val="18"/>
          <w:szCs w:val="18"/>
        </w:rPr>
        <w:t>« </w:t>
      </w:r>
      <w:r w:rsidRPr="007731D5">
        <w:rPr>
          <w:i/>
          <w:sz w:val="18"/>
          <w:szCs w:val="18"/>
        </w:rPr>
        <w:t>membre du PMA qui interagit commercialement avec les ACHETEURS</w:t>
      </w:r>
      <w:r w:rsidRPr="007731D5">
        <w:rPr>
          <w:sz w:val="18"/>
          <w:szCs w:val="18"/>
        </w:rPr>
        <w:t>" est lié à des entités étrangères.</w:t>
      </w:r>
    </w:p>
  </w:footnote>
  <w:footnote w:id="11">
    <w:p w14:paraId="63D1C108" w14:textId="7F2B077D" w:rsidR="00CD7DB0" w:rsidRPr="007731D5" w:rsidRDefault="00CD7DB0">
      <w:pPr>
        <w:pStyle w:val="Textonotapie"/>
        <w:spacing w:after="60"/>
        <w:rPr>
          <w:sz w:val="18"/>
          <w:szCs w:val="18"/>
        </w:rPr>
      </w:pPr>
      <w:r w:rsidRPr="007731D5">
        <w:rPr>
          <w:rStyle w:val="Refdenotaalpie"/>
          <w:sz w:val="18"/>
          <w:szCs w:val="18"/>
        </w:rPr>
        <w:footnoteRef/>
      </w:r>
      <w:r w:rsidRPr="007731D5">
        <w:rPr>
          <w:sz w:val="18"/>
          <w:szCs w:val="18"/>
        </w:rPr>
        <w:t xml:space="preserve"> Le cas échéant, les PMA des régions dans lesquelles aucun système CRAFT n’est présent sur le terrain devront surmonter des obstacles pour trouver un système CRAFT qui accepte leur candidature. Par ailleurs, l’un des objectifs du CRAFT est de réduire les obstacles en rendant le devoir de diligence plus aisé pour les ACHETEURS, et non pas de substituer la responsabilité des ACHETEURS dans l’exercice du devoir de diligence.</w:t>
      </w:r>
    </w:p>
  </w:footnote>
  <w:footnote w:id="12">
    <w:p w14:paraId="00E729D3" w14:textId="17E70BF3" w:rsidR="00CD7DB0" w:rsidRPr="007731D5" w:rsidRDefault="00CD7DB0">
      <w:pPr>
        <w:pStyle w:val="Textonotapie"/>
        <w:spacing w:after="60"/>
        <w:rPr>
          <w:sz w:val="18"/>
          <w:szCs w:val="18"/>
        </w:rPr>
      </w:pPr>
      <w:r w:rsidRPr="007731D5">
        <w:rPr>
          <w:rStyle w:val="Refdenotaalpie"/>
          <w:sz w:val="18"/>
          <w:szCs w:val="18"/>
        </w:rPr>
        <w:footnoteRef/>
      </w:r>
      <w:r w:rsidRPr="007731D5">
        <w:rPr>
          <w:sz w:val="18"/>
          <w:szCs w:val="18"/>
        </w:rPr>
        <w:t xml:space="preserve"> Se référer aux orientations à la fin du module.</w:t>
      </w:r>
    </w:p>
  </w:footnote>
  <w:footnote w:id="13">
    <w:p w14:paraId="3F3C35EE" w14:textId="74E9DD82" w:rsidR="00CD7DB0" w:rsidRPr="007731D5" w:rsidRDefault="00CD7DB0">
      <w:pPr>
        <w:pStyle w:val="Textonotapie"/>
        <w:spacing w:after="60"/>
        <w:rPr>
          <w:sz w:val="18"/>
          <w:szCs w:val="18"/>
        </w:rPr>
      </w:pPr>
      <w:r w:rsidRPr="007731D5">
        <w:rPr>
          <w:rStyle w:val="Refdenotaalpie"/>
          <w:sz w:val="18"/>
          <w:szCs w:val="18"/>
        </w:rPr>
        <w:footnoteRef/>
      </w:r>
      <w:r w:rsidRPr="007731D5">
        <w:rPr>
          <w:sz w:val="18"/>
          <w:szCs w:val="18"/>
        </w:rPr>
        <w:t>Se référer aux orientations à la fin du module 2 : LÉGITIMITÉ DU PMA.</w:t>
      </w:r>
    </w:p>
  </w:footnote>
  <w:footnote w:id="14">
    <w:p w14:paraId="03EDC0BC" w14:textId="2AE02E04" w:rsidR="00CD7DB0" w:rsidRPr="007731D5" w:rsidRDefault="00CD7DB0">
      <w:pPr>
        <w:pStyle w:val="Textonotapie"/>
        <w:spacing w:after="60"/>
        <w:rPr>
          <w:sz w:val="18"/>
          <w:szCs w:val="18"/>
        </w:rPr>
      </w:pPr>
      <w:r w:rsidRPr="007731D5">
        <w:rPr>
          <w:rStyle w:val="Refdenotaalpie"/>
          <w:sz w:val="18"/>
          <w:szCs w:val="18"/>
        </w:rPr>
        <w:footnoteRef/>
      </w:r>
      <w:r w:rsidRPr="007731D5">
        <w:rPr>
          <w:sz w:val="18"/>
          <w:szCs w:val="18"/>
        </w:rPr>
        <w:t xml:space="preserve"> </w:t>
      </w:r>
      <w:r w:rsidRPr="007731D5">
        <w:rPr>
          <w:sz w:val="18"/>
          <w:szCs w:val="18"/>
        </w:rPr>
        <w:fldChar w:fldCharType="begin"/>
      </w:r>
      <w:r w:rsidRPr="007731D5">
        <w:rPr>
          <w:sz w:val="18"/>
          <w:szCs w:val="18"/>
        </w:rPr>
        <w:instrText>ADDIN CITAVI.PLACEHOLDER 2cb1dcba-6afe-4916-853f-0bc15982d7f0 PFBsYWNlaG9sZGVyPg0KICA8QWRkSW5WZXJzaW9uPjUuNy4wLjA8L0FkZEluVmVyc2lvbj4NCiAgPElkPjJjYjFkY2JhLTZhZmUtNDkxNi04NTNmLTBiYzE1OTgyZDdmMDwvSWQ+DQogIDxBc3NvY2lhdGVXaXRoUGxhY2Vob2xkZXJJZD4wNDU0MTQxMi1iNTIzLTQ2MDgtYTQ2MC0yNWQ0NzQ2MjliZjk8L0Fzc29jaWF0ZVdpdGhQbGFjZWhvbGRlcklkPg0KICA8RW50cmllcz4NCiAgICA8RW50cnk+DQogICAgICA8SWQ+ZTI3NzFmMDktZjVmZC00YmQxLWI2NzYtZjRlNGNkNTQyNDhlPC9JZD4NCiAgICAgIDxOb1Bhcj50cnVlPC9Ob1Bhcj4NCiAgICAgIDxQZXJzb25Pbmx5PnRydWU8L1BlcnNvbk9ubHk+DQogICAgICA8UmVmZXJlbmNlSWQ+OTRjZGU0ZjEtNTUxNi00ZTNlLWE3ZGQtM2RkNjY4YTU3ODQ4PC9SZWZlcmVuY2VJZD4NCiAgICAgIDxSYW5nZT4NCiAgICAgICAgPFN0YXJ0PjA8L1N0YXJ0Pg0KICAgICAgICA8TGVuZ3RoPjE1PC9MZW5ndGg+DQogICAgICA8L1JhbmdlPg0KICAgICAgPFJlZmVyZW5jZT4NCiAgICAgICAgPFJlZmVyZW5jZVR5cGVJZD5Cb29rPC9SZWZlcmVuY2VUeXBlSWQ+DQogICAgICAgIDxBdXRob3JzPg0KICAgICAgICAgIDxQZXJzb24+DQogICAgICAgICAgICA8Rmlyc3ROYW1lPkthcm9saW5lPC9GaXJzdE5hbWU+DQogICAgICAgICAgICA8TGFzdE5hbWU+S2lja2xlcjwvTGFzdE5hbWU+DQogICAgICAgICAgICA8U2V4PkZlbWFsZTwvU2V4Pg0KICAgICAgICAgIDwvUGVyc29uPg0KICAgICAgICAgIDxQZXJzb24+DQogICAgICAgICAgICA8Rmlyc3ROYW1lPkd1ZHJ1bjwvRmlyc3ROYW1lPg0KICAgICAgICAgICAgPExhc3ROYW1lPkZyYW5rZW48L0xhc3ROYW1lPg0KICAgICAgICAgICAgPFNleD5GZW1hbGU8L1NleD4NCiAgICAgICAgICA8L1BlcnNvbj4NCiAgICAgICAgPC9BdXRob3JzPg0KICAgICAgICA8QWNjZXNzRGF0ZT4wMi8wNi8yMDE3PC9BY2Nlc3NEYXRlPg0KICAgICAgICA8SWQ+OTRjZGU0ZjEtNTUxNi00ZTNlLWE3ZGQtM2RkNjY4YTU3ODQ4PC9JZD4NCiAgICAgICAgPElzYm4+OTc4LTMtOTQzNTY2LTkwLTE8L0lzYm4+DQogICAgICAgIDxMb2NhdGlvbnM+DQogICAgICAgICAgPExvY2F0aW9uPg0KICAgICAgICAgICAgPEFkZHJlc3M+S2lja2xlciwgRnJhbmtlbiAyMDE3IC0gU3VzdGFpbmFiaWxpdHkgU2NoZW1lcyBmb3IgTWluZXJhbCBSZXNvdXJjZXMucGRmPC9BZGRyZXNzPg0KICAgICAgICAgICAgPExvY2F0aW9uVHlwZT5FbGVjdHJvbmljQWRkcmVzczwvTG9jYXRpb25UeXBlPg0KICAgICAgICAgIDwvTG9jYXRpb24+DQogICAgICAgICAgPExvY2F0aW9uPg0KICAgICAgICAgICAgPEFkZHJlc3M+aHR0cHM6Ly93d3cuYmdyLmJ1bmQuZGUvRU4vVGhlbWVuL01pbl9yb2hzdG9mZmUvRG93bmxvYWRzL1N1c3RhaW5hYmlsaXR5X1NjaGVtZXNfZm9yX01pbmVyYWxfUmVzb3VyY2VzLnBkZj9fX2Jsb2I9cHVibGljYXRpb25GaWxlJmFtcDt2PTQ8L0FkZHJlc3M+DQogICAgICAgICAgICA8TG9jYXRpb25UeXBlPkVsZWN0cm9uaWNBZGRyZXNzPC9Mb2NhdGlvblR5cGU+DQogICAgICAgICAgPC9Mb2NhdGlvbj4NCiAgICAgICAgICA8TG9jYXRpb24+DQogICAgICAgICAgICA8QWRkcmVzcz5LaWNrbGVyLCBGcmFua2VuIDIwMTcgLSBTdXN0YWluYWJpbGl0eSBTY2hlbWVzIGZvciBNaW5lcmFsIFJlc291cmNlcyAoMikucGRmPC9BZGRyZXNzPg0KICAgICAgICAgICAgPExvY2F0aW9uVHlwZT5FbGVjdHJvbmljQWRkcmVzczwvTG9jYXRpb25UeXBlPg0KICAgICAgICAgIDwvTG9jYXRpb24+DQogICAgICAgIDwvTG9jYXRpb25zPg0KICAgICAgICA8T25saW5lQWRkcmVzcz5odHRwczovL3d3dy5iZ3IuYnVuZC5kZS9FTi9UaGVtZW4vTWluX3JvaHN0b2ZmZS9Eb3dubG9hZHMvU3VzdGFpbmFiaWxpdHlfU2NoZW1lc19mb3JfTWluZXJhbF9SZXNvdXJjZXMucGRmP19fYmxvYj1wdWJsaWNhdGlvbkZpbGUmYW1wO3Y9NDwvT25saW5lQWRkcmVzcz4NCiAgICAgICAgPE9yZ2FuaXphdGlvbnM+DQogICAgICAgICAgPFBlcnNvbj4NCiAgICAgICAgICAgIDxMYXN0TmFtZT5CR1I8L0xhc3ROYW1lPg0KICAgICAgICAgIDwvUGVyc29uPg0KICAgICAgICA8L09yZ2FuaXphdGlvbnM+DQogICAgICAgIDxQYWdlQ291bnRDNT48IVtDREFUQVs8Yz4xODI8L2M+DQo8aW4+dHJ1ZTwvaW4+DQo8b3M+MTgyPC9vcz4NCjxwcz4xODI8L3BzPl1dPjwvUGFnZUNvdW50QzU+DQogICAgICAgIDxQYWdlQ291bnQ+MTgyPC9QYWdlQ291bnQ+DQogICAgICAgIDxQbGFjZU9mUHVibGljYXRpb24+SGFubm92ZXIgKERFKTwvUGxhY2VPZlB1YmxpY2F0aW9uPg0KICAgICAgICA8UHVibGlzaGVycz4NCiAgICAgICAgICA8UHVibGlzaGVyPg0KICAgICAgICAgICAgPE5hbWU+QkdSPC9OYW1lPg0KICAgICAgICAgIDwvUHVibGlzaGVyPg0KICAgICAgICA8L1B1Ymxpc2hlcnM+DQogICAgICAgIDxTZXF1ZW5jZU51bWJlcj4yOTwvU2VxdWVuY2VOdW1iZXI+DQogICAgICAgIDxTaG9ydFRpdGxlPktpY2tsZXIsIEZyYW5rZW4gMjAxNyDigJMgU3VzdGFpbmFiaWxpdHkgU2NoZW1lcyBmb3IgTWluZXJhbCBSZXNvdXJjZXM8L1Nob3J0VGl0bGU+DQogICAgICAgIDxUaXRsZT5TdXN0YWluYWJpbGl0eSBTY2hlbWVzIGZvciBNaW5lcmFsIFJlc291cmNlczogQSBDb21wYXJhdGl2ZSBPdmVydmlldzwvVGl0bGU+DQogICAgICAgIDxZZWFyPjIwMTc8L1llYXI+DQogICAgICA8L1JlZmVyZW5jZT4NCiAgICA8L0VudHJ5Pg0KICA8L0VudHJpZXM+DQogIDxUZXh0PktpY2tsZXImYW1wO0ZyYW5rZW4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S2lja2xlciZhbXA7RnJhbmtlbjwvVGV4dD4NCiAgICA8L1RleHRVbml0Pg0KICA8L1RleHRVbml0cz4NCjwvUGxhY2Vob2xkZXI+</w:instrText>
      </w:r>
      <w:r w:rsidRPr="007731D5">
        <w:rPr>
          <w:sz w:val="18"/>
          <w:szCs w:val="18"/>
        </w:rPr>
        <w:fldChar w:fldCharType="end"/>
      </w:r>
      <w:bookmarkStart w:id="90" w:name="__Fieldmark__1499_187408736"/>
      <w:bookmarkStart w:id="91" w:name="__Fieldmark__21177_1435017116"/>
      <w:bookmarkStart w:id="92" w:name="__Fieldmark__2755_2621159314"/>
      <w:bookmarkStart w:id="93" w:name="__Fieldmark__8235_1435017116"/>
      <w:bookmarkStart w:id="94" w:name="__Fieldmark__40189_1435017116"/>
      <w:bookmarkStart w:id="95" w:name="_CTVP0012cb1dcba6afe4916853f0bc15982d7f0"/>
      <w:bookmarkEnd w:id="90"/>
      <w:bookmarkEnd w:id="91"/>
      <w:bookmarkEnd w:id="92"/>
      <w:bookmarkEnd w:id="93"/>
      <w:bookmarkEnd w:id="94"/>
      <w:r w:rsidRPr="007731D5">
        <w:rPr>
          <w:sz w:val="18"/>
          <w:szCs w:val="18"/>
        </w:rPr>
        <w:t>Kickler&amp;Franken</w:t>
      </w:r>
      <w:bookmarkEnd w:id="95"/>
      <w:r w:rsidRPr="007731D5">
        <w:rPr>
          <w:sz w:val="18"/>
          <w:szCs w:val="18"/>
        </w:rPr>
        <w:t xml:space="preserve"> </w:t>
      </w:r>
      <w:r w:rsidRPr="007731D5">
        <w:rPr>
          <w:sz w:val="18"/>
          <w:szCs w:val="18"/>
        </w:rPr>
        <w:fldChar w:fldCharType="begin"/>
      </w:r>
      <w:r w:rsidRPr="007731D5">
        <w:rPr>
          <w:sz w:val="18"/>
          <w:szCs w:val="18"/>
        </w:rPr>
        <w:instrText>ADDIN CITAVI.PLACEHOLDER 04541412-b523-4608-a460-25d474629bf9 PFBsYWNlaG9sZGVyPg0KICA8QWRkSW5WZXJzaW9uPjUuNy4wLjA8L0FkZEluVmVyc2lvbj4NCiAgPElkPjA0NTQxNDEyLWI1MjMtNDYwOC1hNDYwLTI1ZDQ3NDYyOWJmOTwvSWQ+DQogIDxBc3NvY2lhdGVXaXRoUGxhY2Vob2xkZXJJZD4yY2IxZGNiYS02YWZlLTQ5MTYtODUzZi0wYmMxNTk4MmQ3ZjA8L0Fzc29jaWF0ZVdpdGhQbGFjZWhvbGRlcklkPg0KICA8RW50cmllcz4NCiAgICA8RW50cnk+DQogICAgICA8SWQ+ODE4YmM0YjctOTM0OC00Njk5LTliMjgtMTBmN2UwYzVmYWE2PC9JZD4NCiAgICAgIDxSZWZlcmVuY2VJZD45NGNkZTRmMS01NTE2LTRlM2UtYTdkZC0zZGQ2NjhhNTc4NDg8L1JlZmVyZW5jZUlkPg0KICAgICAgPFllYXJPbmx5PnRydWU8L1llYXJPbmx5Pg0KICAgICAgPFJhbmdlPg0KICAgICAgICA8U3RhcnQ+MDwvU3RhcnQ+DQogICAgICAgIDxMZW5ndGg+NjwvTGVuZ3RoPg0KICAgICAgPC9SYW5nZT4NCiAgICAgIDxSZWZlcmVuY2U+DQogICAgICAgIDxSZWZlcmVuY2VUeXBlSWQ+Qm9vazwvUmVmZXJlbmNlVHlwZUlkPg0KICAgICAgICA8QXV0aG9ycz4NCiAgICAgICAgICA8UGVyc29uPg0KICAgICAgICAgICAgPEZpcnN0TmFtZT5LYXJvbGluZTwvRmlyc3ROYW1lPg0KICAgICAgICAgICAgPExhc3ROYW1lPktpY2tsZXI8L0xhc3ROYW1lPg0KICAgICAgICAgICAgPFNleD5GZW1hbGU8L1NleD4NCiAgICAgICAgICA8L1BlcnNvbj4NCiAgICAgICAgICA8UGVyc29uPg0KICAgICAgICAgICAgPEZpcnN0TmFtZT5HdWRydW48L0ZpcnN0TmFtZT4NCiAgICAgICAgICAgIDxMYXN0TmFtZT5GcmFua2VuPC9MYXN0TmFtZT4NCiAgICAgICAgICAgIDxTZXg+RmVtYWxlPC9TZXg+DQogICAgICAgICAgPC9QZXJzb24+DQogICAgICAgIDwvQXV0aG9ycz4NCiAgICAgICAgPEFjY2Vzc0RhdGU+MDIvMDYvMjAxNzwvQWNjZXNzRGF0ZT4NCiAgICAgICAgPElkPjk0Y2RlNGYxLTU1MTYtNGUzZS1hN2RkLTNkZDY2OGE1Nzg0ODwvSWQ+DQogICAgICAgIDxJc2JuPjk3OC0zLTk0MzU2Ni05MC0xPC9Jc2JuPg0KICAgICAgICA8TG9jYXRpb25zPg0KICAgICAgICAgIDxMb2NhdGlvbj4NCiAgICAgICAgICAgIDxBZGRyZXNzPktpY2tsZXIsIEZyYW5rZW4gMjAxNyAtIFN1c3RhaW5hYmlsaXR5IFNjaGVtZXMgZm9yIE1pbmVyYWwgUmVzb3VyY2VzLnBkZjwvQWRkcmVzcz4NCiAgICAgICAgICAgIDxMb2NhdGlvblR5cGU+RWxlY3Ryb25pY0FkZHJlc3M8L0xvY2F0aW9uVHlwZT4NCiAgICAgICAgICA8L0xvY2F0aW9uPg0KICAgICAgICAgIDxMb2NhdGlvbj4NCiAgICAgICAgICAgIDxBZGRyZXNzPmh0dHBzOi8vd3d3LmJnci5idW5kLmRlL0VOL1RoZW1lbi9NaW5fcm9oc3RvZmZlL0Rvd25sb2Fkcy9TdXN0YWluYWJpbGl0eV9TY2hlbWVzX2Zvcl9NaW5lcmFsX1Jlc291cmNlcy5wZGY/X19ibG9iPXB1YmxpY2F0aW9uRmlsZSZhbXA7dj00PC9BZGRyZXNzPg0KICAgICAgICAgICAgPExvY2F0aW9uVHlwZT5FbGVjdHJvbmljQWRkcmVzczwvTG9jYXRpb25UeXBlPg0KICAgICAgICAgIDwvTG9jYXRpb24+DQogICAgICAgICAgPExvY2F0aW9uPg0KICAgICAgICAgICAgPEFkZHJlc3M+S2lja2xlciwgRnJhbmtlbiAyMDE3IC0gU3VzdGFpbmFiaWxpdHkgU2NoZW1lcyBmb3IgTWluZXJhbCBSZXNvdXJjZXMgKDIpLnBkZjwvQWRkcmVzcz4NCiAgICAgICAgICAgIDxMb2NhdGlvblR5cGU+RWxlY3Ryb25pY0FkZHJlc3M8L0xvY2F0aW9uVHlwZT4NCiAgICAgICAgICA8L0xvY2F0aW9uPg0KICAgICAgICA8L0xvY2F0aW9ucz4NCiAgICAgICAgPE9ubGluZUFkZHJlc3M+aHR0cHM6Ly93d3cuYmdyLmJ1bmQuZGUvRU4vVGhlbWVuL01pbl9yb2hzdG9mZmUvRG93bmxvYWRzL1N1c3RhaW5hYmlsaXR5X1NjaGVtZXNfZm9yX01pbmVyYWxfUmVzb3VyY2VzLnBkZj9fX2Jsb2I9cHVibGljYXRpb25GaWxlJmFtcDt2PTQ8L09ubGluZUFkZHJlc3M+DQogICAgICAgIDxPcmdhbml6YXRpb25zPg0KICAgICAgICAgIDxQZXJzb24+DQogICAgICAgICAgICA8TGFzdE5hbWU+QkdSPC9MYXN0TmFtZT4NCiAgICAgICAgICA8L1BlcnNvbj4NCiAgICAgICAgPC9Pcmdhbml6YXRpb25zPg0KICAgICAgICA8UGFnZUNvdW50QzU+PCFbQ0RBVEFbPGM+MTgyPC9jPg0KPGluPnRydWU8L2luPg0KPG9zPjE4Mjwvb3M+DQo8cHM+MTgyPC9wcz5dXT48L1BhZ2VDb3VudEM1Pg0KICAgICAgICA8UGFnZUNvdW50PjE4MjwvUGFnZUNvdW50Pg0KICAgICAgICA8UGxhY2VPZlB1YmxpY2F0aW9uPkhhbm5vdmVyIChERSk8L1BsYWNlT2ZQdWJsaWNhdGlvbj4NCiAgICAgICAgPFB1Ymxpc2hlcnM+DQogICAgICAgICAgPFB1Ymxpc2hlcj4NCiAgICAgICAgICAgIDxOYW1lPkJHUjwvTmFtZT4NCiAgICAgICAgICA8L1B1Ymxpc2hlcj4NCiAgICAgICAgPC9QdWJsaXNoZXJzPg0KICAgICAgICA8U2VxdWVuY2VOdW1iZXI+Mjk8L1NlcXVlbmNlTnVtYmVyPg0KICAgICAgICA8U2hvcnRUaXRsZT5LaWNrbGVyLCBGcmFua2VuIDIwMTcg4oCTIFN1c3RhaW5hYmlsaXR5IFNjaGVtZXMgZm9yIE1pbmVyYWwgUmVzb3VyY2VzPC9TaG9ydFRpdGxlPg0KICAgICAgICA8VGl0bGU+U3VzdGFpbmFiaWxpdHkgU2NoZW1lcyBmb3IgTWluZXJhbCBSZXNvdXJjZXM6IEEgQ29tcGFyYXRpdmUgT3ZlcnZpZXc8L1RpdGxlPg0KICAgICAgICA8WWVhcj4yMDE3PC9ZZWFyPg0KICAgICAgPC9SZWZlcmVuY2U+DQogICAgPC9FbnRyeT4NCiAgPC9FbnRyaWVzPg0KICA8VGV4dD4oMjAxN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IwMTcpPC9UZXh0Pg0KICAgIDwvVGV4dFVuaXQ+DQogIDwvVGV4dFVuaXRzPg0KPC9QbGFjZWhvbGRlcj4=</w:instrText>
      </w:r>
      <w:r w:rsidRPr="007731D5">
        <w:rPr>
          <w:sz w:val="18"/>
          <w:szCs w:val="18"/>
        </w:rPr>
        <w:fldChar w:fldCharType="end"/>
      </w:r>
      <w:bookmarkStart w:id="96" w:name="__Fieldmark__1519_187408736"/>
      <w:bookmarkStart w:id="97" w:name="__Fieldmark__21191_1435017116"/>
      <w:bookmarkStart w:id="98" w:name="__Fieldmark__2763_2621159314"/>
      <w:bookmarkStart w:id="99" w:name="__Fieldmark__8246_1435017116"/>
      <w:bookmarkStart w:id="100" w:name="__Fieldmark__40206_1435017116"/>
      <w:bookmarkStart w:id="101" w:name="_CTVP00104541412b5234608a46025d474629bf9"/>
      <w:bookmarkEnd w:id="96"/>
      <w:bookmarkEnd w:id="97"/>
      <w:bookmarkEnd w:id="98"/>
      <w:bookmarkEnd w:id="99"/>
      <w:bookmarkEnd w:id="100"/>
      <w:r w:rsidRPr="007731D5">
        <w:rPr>
          <w:sz w:val="18"/>
          <w:szCs w:val="18"/>
        </w:rPr>
        <w:t>(2017)</w:t>
      </w:r>
      <w:bookmarkEnd w:id="101"/>
      <w:r w:rsidRPr="007731D5">
        <w:rPr>
          <w:sz w:val="18"/>
          <w:szCs w:val="18"/>
        </w:rPr>
        <w:t>.</w:t>
      </w:r>
    </w:p>
  </w:footnote>
  <w:footnote w:id="15">
    <w:p w14:paraId="53079FFF" w14:textId="568EDD75" w:rsidR="00CD7DB0" w:rsidRPr="007731D5" w:rsidRDefault="00CD7DB0">
      <w:pPr>
        <w:pStyle w:val="Textonotapie"/>
        <w:spacing w:after="60"/>
        <w:rPr>
          <w:sz w:val="18"/>
          <w:szCs w:val="18"/>
        </w:rPr>
      </w:pPr>
      <w:r w:rsidRPr="007731D5">
        <w:rPr>
          <w:rStyle w:val="Refdenotaalpie"/>
          <w:sz w:val="18"/>
          <w:szCs w:val="18"/>
        </w:rPr>
        <w:footnoteRef/>
      </w:r>
      <w:r w:rsidRPr="007731D5">
        <w:rPr>
          <w:sz w:val="18"/>
          <w:szCs w:val="18"/>
        </w:rPr>
        <w:t xml:space="preserve"> En règle générale, la période de déclaration pour un rapport CRAFT doit être d’un an. L’établissement d’une période plus longue ou plus courte dépend de ce que le système CRAFT considère pertinent dans une perspective basée sur le risque, et en tenant compte de la durée recommandée par le GDD de l’OCDE pour l’atténuation des risques.</w:t>
      </w:r>
    </w:p>
  </w:footnote>
  <w:footnote w:id="16">
    <w:p w14:paraId="6691E036" w14:textId="0C9483D0" w:rsidR="00CD7DB0" w:rsidRPr="007731D5" w:rsidRDefault="00CD7DB0">
      <w:pPr>
        <w:pStyle w:val="Textonotapie"/>
        <w:spacing w:after="60"/>
        <w:rPr>
          <w:sz w:val="18"/>
          <w:szCs w:val="18"/>
        </w:rPr>
      </w:pPr>
      <w:r w:rsidRPr="007731D5">
        <w:rPr>
          <w:rStyle w:val="Refdenotaalpie"/>
          <w:sz w:val="18"/>
          <w:szCs w:val="18"/>
        </w:rPr>
        <w:footnoteRef/>
      </w:r>
      <w:r w:rsidRPr="007731D5">
        <w:rPr>
          <w:sz w:val="18"/>
          <w:szCs w:val="18"/>
        </w:rPr>
        <w:t xml:space="preserve"> Développé par </w:t>
      </w:r>
      <w:r w:rsidRPr="007731D5">
        <w:rPr>
          <w:sz w:val="18"/>
          <w:szCs w:val="18"/>
        </w:rPr>
        <w:fldChar w:fldCharType="begin"/>
      </w:r>
      <w:r w:rsidRPr="007731D5">
        <w:rPr>
          <w:sz w:val="18"/>
          <w:szCs w:val="18"/>
        </w:rPr>
        <w:instrText>ADDIN CITAVI.PLACEHOLDER bb0922b4-fe34-4bac-bf40-eb8f71a0d224 PFBsYWNlaG9sZGVyPg0KICA8QWRkSW5WZXJzaW9uPjUuNy4wLjA8L0FkZEluVmVyc2lvbj4NCiAgPElkPmJiMDkyMmI0LWZlMzQtNGJhYy1iZjQwLWViOGY3MWEwZDIyNDwvSWQ+DQogIDxBc3NvY2lhdGVXaXRoUGxhY2Vob2xkZXJJZD4wNDU0MTQxMi1iNTIzLTQ2MDgtYTQ2MC0yNWQ0NzQ2MjliZjk8L0Fzc29jaWF0ZVdpdGhQbGFjZWhvbGRlcklkPg0KICA8RW50cmllcz4NCiAgICA8RW50cnk+DQogICAgICA8SWQ+ZTI3NzFmMDktZjVmZC00YmQxLWI2NzYtZjRlNGNkNTQyNDhlPC9JZD4NCiAgICAgIDxOb1Bhcj50cnVlPC9Ob1Bhcj4NCiAgICAgIDxQZXJzb25Pbmx5PnRydWU8L1BlcnNvbk9ubHk+DQogICAgICA8UmVmZXJlbmNlSWQ+OTRjZGU0ZjEtNTUxNi00ZTNlLWE3ZGQtM2RkNjY4YTU3ODQ4PC9SZWZlcmVuY2VJZD4NCiAgICAgIDxSYW5nZT4NCiAgICAgICAgPFN0YXJ0PjA8L1N0YXJ0Pg0KICAgICAgICA8TGVuZ3RoPjE1PC9MZW5ndGg+DQogICAgICA8L1JhbmdlPg0KICAgICAgPFJlZmVyZW5jZT4NCiAgICAgICAgPFJlZmVyZW5jZVR5cGVJZD5Cb29rPC9SZWZlcmVuY2VUeXBlSWQ+DQogICAgICAgIDxBdXRob3JzPg0KICAgICAgICAgIDxQZXJzb24+DQogICAgICAgICAgICA8Rmlyc3ROYW1lPkthcm9saW5lPC9GaXJzdE5hbWU+DQogICAgICAgICAgICA8TGFzdE5hbWU+S2lja2xlcjwvTGFzdE5hbWU+DQogICAgICAgICAgICA8U2V4PkZlbWFsZTwvU2V4Pg0KICAgICAgICAgIDwvUGVyc29uPg0KICAgICAgICAgIDxQZXJzb24+DQogICAgICAgICAgICA8Rmlyc3ROYW1lPkd1ZHJ1bjwvRmlyc3ROYW1lPg0KICAgICAgICAgICAgPExhc3ROYW1lPkZyYW5rZW48L0xhc3ROYW1lPg0KICAgICAgICAgICAgPFNleD5GZW1hbGU8L1NleD4NCiAgICAgICAgICA8L1BlcnNvbj4NCiAgICAgICAgPC9BdXRob3JzPg0KICAgICAgICA8QWNjZXNzRGF0ZT4wMi8wNi8yMDE3PC9BY2Nlc3NEYXRlPg0KICAgICAgICA8SWQ+OTRjZGU0ZjEtNTUxNi00ZTNlLWE3ZGQtM2RkNjY4YTU3ODQ4PC9JZD4NCiAgICAgICAgPElzYm4+OTc4LTMtOTQzNTY2LTkwLTE8L0lzYm4+DQogICAgICAgIDxMb2NhdGlvbnM+DQogICAgICAgICAgPExvY2F0aW9uPg0KICAgICAgICAgICAgPEFkZHJlc3M+S2lja2xlciwgRnJhbmtlbiAyMDE3IC0gU3VzdGFpbmFiaWxpdHkgU2NoZW1lcyBmb3IgTWluZXJhbCBSZXNvdXJjZXMucGRmPC9BZGRyZXNzPg0KICAgICAgICAgICAgPExvY2F0aW9uVHlwZT5FbGVjdHJvbmljQWRkcmVzczwvTG9jYXRpb25UeXBlPg0KICAgICAgICAgIDwvTG9jYXRpb24+DQogICAgICAgICAgPExvY2F0aW9uPg0KICAgICAgICAgICAgPEFkZHJlc3M+aHR0cHM6Ly93d3cuYmdyLmJ1bmQuZGUvRU4vVGhlbWVuL01pbl9yb2hzdG9mZmUvRG93bmxvYWRzL1N1c3RhaW5hYmlsaXR5X1NjaGVtZXNfZm9yX01pbmVyYWxfUmVzb3VyY2VzLnBkZj9fX2Jsb2I9cHVibGljYXRpb25GaWxlJmFtcDt2PTQ8L0FkZHJlc3M+DQogICAgICAgICAgICA8TG9jYXRpb25UeXBlPkVsZWN0cm9uaWNBZGRyZXNzPC9Mb2NhdGlvblR5cGU+DQogICAgICAgICAgPC9Mb2NhdGlvbj4NCiAgICAgICAgICA8TG9jYXRpb24+DQogICAgICAgICAgICA8QWRkcmVzcz5LaWNrbGVyLCBGcmFua2VuIDIwMTcgLSBTdXN0YWluYWJpbGl0eSBTY2hlbWVzIGZvciBNaW5lcmFsIFJlc291cmNlcyAoMikucGRmPC9BZGRyZXNzPg0KICAgICAgICAgICAgPExvY2F0aW9uVHlwZT5FbGVjdHJvbmljQWRkcmVzczwvTG9jYXRpb25UeXBlPg0KICAgICAgICAgIDwvTG9jYXRpb24+DQogICAgICAgIDwvTG9jYXRpb25zPg0KICAgICAgICA8T25saW5lQWRkcmVzcz5odHRwczovL3d3dy5iZ3IuYnVuZC5kZS9FTi9UaGVtZW4vTWluX3JvaHN0b2ZmZS9Eb3dubG9hZHMvU3VzdGFpbmFiaWxpdHlfU2NoZW1lc19mb3JfTWluZXJhbF9SZXNvdXJjZXMucGRmP19fYmxvYj1wdWJsaWNhdGlvbkZpbGUmYW1wO3Y9NDwvT25saW5lQWRkcmVzcz4NCiAgICAgICAgPE9yZ2FuaXphdGlvbnM+DQogICAgICAgICAgPFBlcnNvbj4NCiAgICAgICAgICAgIDxMYXN0TmFtZT5CR1I8L0xhc3ROYW1lPg0KICAgICAgICAgIDwvUGVyc29uPg0KICAgICAgICA8L09yZ2FuaXphdGlvbnM+DQogICAgICAgIDxQYWdlQ291bnRDNT48IVtDREFUQVs8Yz4xODI8L2M+DQo8aW4+dHJ1ZTwvaW4+DQo8b3M+MTgyPC9vcz4NCjxwcz4xODI8L3BzPl1dPjwvUGFnZUNvdW50QzU+DQogICAgICAgIDxQYWdlQ291bnQ+MTgyPC9QYWdlQ291bnQ+DQogICAgICAgIDxQbGFjZU9mUHVibGljYXRpb24+SGFubm92ZXIgKERFKTwvUGxhY2VPZlB1YmxpY2F0aW9uPg0KICAgICAgICA8UHVibGlzaGVycz4NCiAgICAgICAgICA8UHVibGlzaGVyPg0KICAgICAgICAgICAgPE5hbWU+QkdSPC9OYW1lPg0KICAgICAgICAgIDwvUHVibGlzaGVyPg0KICAgICAgICA8L1B1Ymxpc2hlcnM+DQogICAgICAgIDxTZXF1ZW5jZU51bWJlcj4yOTwvU2VxdWVuY2VOdW1iZXI+DQogICAgICAgIDxTaG9ydFRpdGxlPktpY2tsZXIsIEZyYW5rZW4gMjAxNyDigJMgU3VzdGFpbmFiaWxpdHkgU2NoZW1lcyBmb3IgTWluZXJhbCBSZXNvdXJjZXM8L1Nob3J0VGl0bGU+DQogICAgICAgIDxUaXRsZT5TdXN0YWluYWJpbGl0eSBTY2hlbWVzIGZvciBNaW5lcmFsIFJlc291cmNlczogQSBDb21wYXJhdGl2ZSBPdmVydmlldzwvVGl0bGU+DQogICAgICAgIDxZZWFyPjIwMTc8L1llYXI+DQogICAgICA8L1JlZmVyZW5jZT4NCiAgICA8L0VudHJ5Pg0KICA8L0VudHJpZXM+DQogIDxUZXh0PktpY2tsZXImYW1wO0ZyYW5rZW4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S2lja2xlciZhbXA7RnJhbmtlbjwvVGV4dD4NCiAgICA8L1RleHRVbml0Pg0KICA8L1RleHRVbml0cz4NCjwvUGxhY2Vob2xkZXI+</w:instrText>
      </w:r>
      <w:r w:rsidRPr="007731D5">
        <w:rPr>
          <w:sz w:val="18"/>
          <w:szCs w:val="18"/>
        </w:rPr>
        <w:fldChar w:fldCharType="end"/>
      </w:r>
      <w:bookmarkStart w:id="174" w:name="__Fieldmark__2372_187408736"/>
      <w:bookmarkStart w:id="175" w:name="__Fieldmark__21903_1435017116"/>
      <w:bookmarkStart w:id="176" w:name="__Fieldmark__3520_2621159314"/>
      <w:bookmarkStart w:id="177" w:name="__Fieldmark__8911_1435017116"/>
      <w:bookmarkStart w:id="178" w:name="__Fieldmark__41009_1435017116"/>
      <w:bookmarkEnd w:id="174"/>
      <w:bookmarkEnd w:id="175"/>
      <w:bookmarkEnd w:id="176"/>
      <w:bookmarkEnd w:id="177"/>
      <w:bookmarkEnd w:id="178"/>
      <w:r w:rsidRPr="007731D5">
        <w:rPr>
          <w:sz w:val="18"/>
          <w:szCs w:val="18"/>
        </w:rPr>
        <w:t xml:space="preserve">Kickler&amp;Franken </w:t>
      </w:r>
      <w:r w:rsidRPr="007731D5">
        <w:rPr>
          <w:sz w:val="18"/>
          <w:szCs w:val="18"/>
        </w:rPr>
        <w:fldChar w:fldCharType="begin"/>
      </w:r>
      <w:r w:rsidRPr="007731D5">
        <w:rPr>
          <w:sz w:val="18"/>
          <w:szCs w:val="18"/>
        </w:rPr>
        <w:instrText>ADDIN CITAVI.PLACEHOLDER d1d53c7d-4a1d-4bcd-af38-abf3eb284b80 PFBsYWNlaG9sZGVyPg0KICA8QWRkSW5WZXJzaW9uPjUuNy4wLjA8L0FkZEluVmVyc2lvbj4NCiAgPElkPmQxZDUzYzdkLTRhMWQtNGJjZC1hZjM4LWFiZjNlYjI4NGI4MDwvSWQ+DQogIDxBc3NvY2lhdGVXaXRoUGxhY2Vob2xkZXJJZD4yY2IxZGNiYS02YWZlLTQ5MTYtODUzZi0wYmMxNTk4MmQ3ZjA8L0Fzc29jaWF0ZVdpdGhQbGFjZWhvbGRlcklkPg0KICA8RW50cmllcz4NCiAgICA8RW50cnk+DQogICAgICA8SWQ+ODE4YmM0YjctOTM0OC00Njk5LTliMjgtMTBmN2UwYzVmYWE2PC9JZD4NCiAgICAgIDxSZWZlcmVuY2VJZD45NGNkZTRmMS01NTE2LTRlM2UtYTdkZC0zZGQ2NjhhNTc4NDg8L1JlZmVyZW5jZUlkPg0KICAgICAgPFllYXJPbmx5PnRydWU8L1llYXJPbmx5Pg0KICAgICAgPFJhbmdlPg0KICAgICAgICA8U3RhcnQ+MDwvU3RhcnQ+DQogICAgICAgIDxMZW5ndGg+NjwvTGVuZ3RoPg0KICAgICAgPC9SYW5nZT4NCiAgICAgIDxSZWZlcmVuY2U+DQogICAgICAgIDxSZWZlcmVuY2VUeXBlSWQ+Qm9vazwvUmVmZXJlbmNlVHlwZUlkPg0KICAgICAgICA8QXV0aG9ycz4NCiAgICAgICAgICA8UGVyc29uPg0KICAgICAgICAgICAgPEZpcnN0TmFtZT5LYXJvbGluZTwvRmlyc3ROYW1lPg0KICAgICAgICAgICAgPExhc3ROYW1lPktpY2tsZXI8L0xhc3ROYW1lPg0KICAgICAgICAgICAgPFNleD5GZW1hbGU8L1NleD4NCiAgICAgICAgICA8L1BlcnNvbj4NCiAgICAgICAgICA8UGVyc29uPg0KICAgICAgICAgICAgPEZpcnN0TmFtZT5HdWRydW48L0ZpcnN0TmFtZT4NCiAgICAgICAgICAgIDxMYXN0TmFtZT5GcmFua2VuPC9MYXN0TmFtZT4NCiAgICAgICAgICAgIDxTZXg+RmVtYWxlPC9TZXg+DQogICAgICAgICAgPC9QZXJzb24+DQogICAgICAgIDwvQXV0aG9ycz4NCiAgICAgICAgPEFjY2Vzc0RhdGU+MDIvMDYvMjAxNzwvQWNjZXNzRGF0ZT4NCiAgICAgICAgPElkPjk0Y2RlNGYxLTU1MTYtNGUzZS1hN2RkLTNkZDY2OGE1Nzg0ODwvSWQ+DQogICAgICAgIDxJc2JuPjk3OC0zLTk0MzU2Ni05MC0xPC9Jc2JuPg0KICAgICAgICA8TG9jYXRpb25zPg0KICAgICAgICAgIDxMb2NhdGlvbj4NCiAgICAgICAgICAgIDxBZGRyZXNzPktpY2tsZXIsIEZyYW5rZW4gMjAxNyAtIFN1c3RhaW5hYmlsaXR5IFNjaGVtZXMgZm9yIE1pbmVyYWwgUmVzb3VyY2VzLnBkZjwvQWRkcmVzcz4NCiAgICAgICAgICAgIDxMb2NhdGlvblR5cGU+RWxlY3Ryb25pY0FkZHJlc3M8L0xvY2F0aW9uVHlwZT4NCiAgICAgICAgICA8L0xvY2F0aW9uPg0KICAgICAgICAgIDxMb2NhdGlvbj4NCiAgICAgICAgICAgIDxBZGRyZXNzPmh0dHBzOi8vd3d3LmJnci5idW5kLmRlL0VOL1RoZW1lbi9NaW5fcm9oc3RvZmZlL0Rvd25sb2Fkcy9TdXN0YWluYWJpbGl0eV9TY2hlbWVzX2Zvcl9NaW5lcmFsX1Jlc291cmNlcy5wZGY/X19ibG9iPXB1YmxpY2F0aW9uRmlsZSZhbXA7dj00PC9BZGRyZXNzPg0KICAgICAgICAgICAgPExvY2F0aW9uVHlwZT5FbGVjdHJvbmljQWRkcmVzczwvTG9jYXRpb25UeXBlPg0KICAgICAgICAgIDwvTG9jYXRpb24+DQogICAgICAgICAgPExvY2F0aW9uPg0KICAgICAgICAgICAgPEFkZHJlc3M+S2lja2xlciwgRnJhbmtlbiAyMDE3IC0gU3VzdGFpbmFiaWxpdHkgU2NoZW1lcyBmb3IgTWluZXJhbCBSZXNvdXJjZXMgKDIpLnBkZjwvQWRkcmVzcz4NCiAgICAgICAgICAgIDxMb2NhdGlvblR5cGU+RWxlY3Ryb25pY0FkZHJlc3M8L0xvY2F0aW9uVHlwZT4NCiAgICAgICAgICA8L0xvY2F0aW9uPg0KICAgICAgICA8L0xvY2F0aW9ucz4NCiAgICAgICAgPE9ubGluZUFkZHJlc3M+aHR0cHM6Ly93d3cuYmdyLmJ1bmQuZGUvRU4vVGhlbWVuL01pbl9yb2hzdG9mZmUvRG93bmxvYWRzL1N1c3RhaW5hYmlsaXR5X1NjaGVtZXNfZm9yX01pbmVyYWxfUmVzb3VyY2VzLnBkZj9fX2Jsb2I9cHVibGljYXRpb25GaWxlJmFtcDt2PTQ8L09ubGluZUFkZHJlc3M+DQogICAgICAgIDxPcmdhbml6YXRpb25zPg0KICAgICAgICAgIDxQZXJzb24+DQogICAgICAgICAgICA8TGFzdE5hbWU+QkdSPC9MYXN0TmFtZT4NCiAgICAgICAgICA8L1BlcnNvbj4NCiAgICAgICAgPC9Pcmdhbml6YXRpb25zPg0KICAgICAgICA8UGFnZUNvdW50QzU+PCFbQ0RBVEFbPGM+MTgyPC9jPg0KPGluPnRydWU8L2luPg0KPG9zPjE4Mjwvb3M+DQo8cHM+MTgyPC9wcz5dXT48L1BhZ2VDb3VudEM1Pg0KICAgICAgICA8UGFnZUNvdW50PjE4MjwvUGFnZUNvdW50Pg0KICAgICAgICA8UGxhY2VPZlB1YmxpY2F0aW9uPkhhbm5vdmVyIChERSk8L1BsYWNlT2ZQdWJsaWNhdGlvbj4NCiAgICAgICAgPFB1Ymxpc2hlcnM+DQogICAgICAgICAgPFB1Ymxpc2hlcj4NCiAgICAgICAgICAgIDxOYW1lPkJHUjwvTmFtZT4NCiAgICAgICAgICA8L1B1Ymxpc2hlcj4NCiAgICAgICAgPC9QdWJsaXNoZXJzPg0KICAgICAgICA8U2VxdWVuY2VOdW1iZXI+Mjk8L1NlcXVlbmNlTnVtYmVyPg0KICAgICAgICA8U2hvcnRUaXRsZT5LaWNrbGVyLCBGcmFua2VuIDIwMTcg4oCTIFN1c3RhaW5hYmlsaXR5IFNjaGVtZXMgZm9yIE1pbmVyYWwgUmVzb3VyY2VzPC9TaG9ydFRpdGxlPg0KICAgICAgICA8VGl0bGU+U3VzdGFpbmFiaWxpdHkgU2NoZW1lcyBmb3IgTWluZXJhbCBSZXNvdXJjZXM6IEEgQ29tcGFyYXRpdmUgT3ZlcnZpZXc8L1RpdGxlPg0KICAgICAgICA8WWVhcj4yMDE3PC9ZZWFyPg0KICAgICAgPC9SZWZlcmVuY2U+DQogICAgPC9FbnRyeT4NCiAgPC9FbnRyaWVzPg0KICA8VGV4dD4oMjAxN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IwMTcpPC9UZXh0Pg0KICAgIDwvVGV4dFVuaXQ+DQogIDwvVGV4dFVuaXRzPg0KPC9QbGFjZWhvbGRlcj4=</w:instrText>
      </w:r>
      <w:r w:rsidRPr="007731D5">
        <w:rPr>
          <w:sz w:val="18"/>
          <w:szCs w:val="18"/>
        </w:rPr>
        <w:fldChar w:fldCharType="end"/>
      </w:r>
      <w:bookmarkStart w:id="179" w:name="__Fieldmark__2388_187408736"/>
      <w:bookmarkStart w:id="180" w:name="__Fieldmark__21913_1435017116"/>
      <w:bookmarkStart w:id="181" w:name="__Fieldmark__3526_2621159314"/>
      <w:bookmarkStart w:id="182" w:name="__Fieldmark__8918_1435017116"/>
      <w:bookmarkStart w:id="183" w:name="__Fieldmark__41022_1435017116"/>
      <w:bookmarkEnd w:id="179"/>
      <w:bookmarkEnd w:id="180"/>
      <w:bookmarkEnd w:id="181"/>
      <w:bookmarkEnd w:id="182"/>
      <w:bookmarkEnd w:id="183"/>
      <w:r w:rsidRPr="007731D5">
        <w:rPr>
          <w:sz w:val="18"/>
          <w:szCs w:val="18"/>
        </w:rPr>
        <w:t>(2017).</w:t>
      </w:r>
    </w:p>
  </w:footnote>
  <w:footnote w:id="17">
    <w:p w14:paraId="05536B03" w14:textId="3098F076" w:rsidR="00CD7DB0" w:rsidRPr="007731D5" w:rsidRDefault="00CD7DB0">
      <w:pPr>
        <w:pStyle w:val="Textonotapie"/>
        <w:spacing w:after="60"/>
        <w:rPr>
          <w:sz w:val="18"/>
          <w:szCs w:val="18"/>
        </w:rPr>
      </w:pPr>
      <w:r w:rsidRPr="007731D5">
        <w:rPr>
          <w:rStyle w:val="Refdenotaalpie"/>
          <w:sz w:val="18"/>
          <w:szCs w:val="18"/>
        </w:rPr>
        <w:footnoteRef/>
      </w:r>
      <w:r w:rsidRPr="007731D5">
        <w:rPr>
          <w:sz w:val="18"/>
          <w:szCs w:val="18"/>
        </w:rPr>
        <w:t xml:space="preserve"> Il n’est pas réaliste d’attendre des PMA qu’elles deviennent des membres de l’initiative PV (http://www.voluntaryprinciples.org). Cependant, dans les cas où le PMA n’est pas capable de comprendre intégralement l’ensemble des implications de ces PV, il est raisonnable de considérer que les fournisseurs professionnels de sécurité connaissent et comprennent les PV et, si les PV font partie de leurs obligations contractuelles, qu’ils agissent en conséquence.</w:t>
      </w:r>
    </w:p>
  </w:footnote>
  <w:footnote w:id="18">
    <w:p w14:paraId="6C3CFB13" w14:textId="52F453BC" w:rsidR="00CD7DB0" w:rsidRPr="007731D5" w:rsidRDefault="00CD7DB0">
      <w:pPr>
        <w:pStyle w:val="Textonotapie"/>
        <w:rPr>
          <w:sz w:val="18"/>
          <w:szCs w:val="18"/>
        </w:rPr>
      </w:pPr>
      <w:r w:rsidRPr="007731D5">
        <w:rPr>
          <w:rStyle w:val="Refdenotaalpie"/>
          <w:sz w:val="18"/>
          <w:szCs w:val="18"/>
        </w:rPr>
        <w:footnoteRef/>
      </w:r>
      <w:r w:rsidRPr="007731D5">
        <w:rPr>
          <w:sz w:val="18"/>
          <w:szCs w:val="18"/>
        </w:rPr>
        <w:t xml:space="preserve"> Le FATF (http://www.fatf-gafi.org/faq/moneylaundering/) décrit le blanchiment d’argent ainsi : </w:t>
      </w:r>
    </w:p>
    <w:p w14:paraId="7A78EF73" w14:textId="6A2F8034" w:rsidR="00CD7DB0" w:rsidRPr="007731D5" w:rsidRDefault="00CD7DB0">
      <w:pPr>
        <w:pStyle w:val="Textonotapie"/>
        <w:spacing w:after="60" w:line="216" w:lineRule="auto"/>
        <w:rPr>
          <w:sz w:val="18"/>
          <w:szCs w:val="18"/>
        </w:rPr>
      </w:pPr>
      <w:r w:rsidRPr="007731D5">
        <w:rPr>
          <w:sz w:val="18"/>
          <w:szCs w:val="18"/>
        </w:rPr>
        <w:tab/>
      </w:r>
      <w:r w:rsidRPr="007731D5">
        <w:rPr>
          <w:rFonts w:cs="Arial"/>
          <w:sz w:val="18"/>
          <w:szCs w:val="18"/>
        </w:rPr>
        <w:t>« </w:t>
      </w:r>
      <w:r w:rsidRPr="007731D5">
        <w:rPr>
          <w:sz w:val="18"/>
          <w:szCs w:val="18"/>
        </w:rPr>
        <w:t>Le blanchiment de capitaux : qu’est-ce que c’est ? De nombreux actes criminels visent à générer des bénéfices pour l’individu ou le groupe qui les commet. Le blanchiment de capitaux consiste à retraiter ces produits d’origine criminelle pour en masquer l’origine illégale. … »</w:t>
      </w:r>
    </w:p>
  </w:footnote>
  <w:footnote w:id="19">
    <w:p w14:paraId="0C87102F" w14:textId="49F90969" w:rsidR="00CD7DB0" w:rsidRPr="007731D5" w:rsidRDefault="00CD7DB0">
      <w:pPr>
        <w:pStyle w:val="Textonotapie"/>
        <w:spacing w:after="60"/>
        <w:rPr>
          <w:sz w:val="18"/>
          <w:szCs w:val="18"/>
        </w:rPr>
      </w:pPr>
      <w:r w:rsidRPr="007731D5">
        <w:rPr>
          <w:rStyle w:val="Refdenotaalpie"/>
          <w:sz w:val="18"/>
          <w:szCs w:val="18"/>
        </w:rPr>
        <w:footnoteRef/>
      </w:r>
      <w:r w:rsidRPr="007731D5">
        <w:rPr>
          <w:sz w:val="18"/>
          <w:szCs w:val="18"/>
        </w:rPr>
        <w:t xml:space="preserve"> Voir FATF (http://www.fatf-gafi.org/faq/moneylaundering/) : Comment blanchit-on des capitaux ?</w:t>
      </w:r>
    </w:p>
  </w:footnote>
  <w:footnote w:id="20">
    <w:p w14:paraId="348482DD" w14:textId="791C6992" w:rsidR="00CD7DB0" w:rsidRPr="007731D5" w:rsidRDefault="00CD7DB0">
      <w:pPr>
        <w:pStyle w:val="Textonotapie"/>
        <w:spacing w:after="60"/>
        <w:rPr>
          <w:sz w:val="18"/>
          <w:szCs w:val="18"/>
        </w:rPr>
      </w:pPr>
      <w:r w:rsidRPr="007731D5">
        <w:rPr>
          <w:rStyle w:val="Refdenotaalpie"/>
          <w:sz w:val="18"/>
          <w:szCs w:val="18"/>
        </w:rPr>
        <w:footnoteRef/>
      </w:r>
      <w:r w:rsidRPr="007731D5">
        <w:rPr>
          <w:sz w:val="18"/>
          <w:szCs w:val="18"/>
        </w:rPr>
        <w:t xml:space="preserve"> </w:t>
      </w:r>
      <w:r w:rsidRPr="007731D5">
        <w:rPr>
          <w:sz w:val="18"/>
          <w:szCs w:val="18"/>
        </w:rPr>
        <w:fldChar w:fldCharType="begin"/>
      </w:r>
      <w:r w:rsidRPr="007731D5">
        <w:rPr>
          <w:sz w:val="18"/>
          <w:szCs w:val="18"/>
        </w:rPr>
        <w:instrText>ADDIN CITAVI.PLACEHOLDER 3cab63f6-b6cd-4261-98af-107dc3b9c473 PFBsYWNlaG9sZGVyPg0KICA8QWRkSW5WZXJzaW9uPjUuNy4wLjA8L0FkZEluVmVyc2lvbj4NCiAgPElkPjNjYWI2M2Y2LWI2Y2QtNDI2MS05OGFmLTEwN2RjM2I5YzQ3MzwvSWQ+DQogIDxBc3NvY2lhdGVXaXRoUGxhY2Vob2xkZXJJZD4wNDU0MTQxMi1iNTIzLTQ2MDgtYTQ2MC0yNWQ0NzQ2MjliZjk8L0Fzc29jaWF0ZVdpdGhQbGFjZWhvbGRlcklkPg0KICA8RW50cmllcz4NCiAgICA8RW50cnk+DQogICAgICA8SWQ+ZTI3NzFmMDktZjVmZC00YmQxLWI2NzYtZjRlNGNkNTQyNDhlPC9JZD4NCiAgICAgIDxOb1Bhcj50cnVlPC9Ob1Bhcj4NCiAgICAgIDxQZXJzb25Pbmx5PnRydWU8L1BlcnNvbk9ubHk+DQogICAgICA8UmVmZXJlbmNlSWQ+OTRjZGU0ZjEtNTUxNi00ZTNlLWE3ZGQtM2RkNjY4YTU3ODQ4PC9SZWZlcmVuY2VJZD4NCiAgICAgIDxSYW5nZT4NCiAgICAgICAgPFN0YXJ0PjA8L1N0YXJ0Pg0KICAgICAgICA8TGVuZ3RoPjE1PC9MZW5ndGg+DQogICAgICA8L1JhbmdlPg0KICAgICAgPFJlZmVyZW5jZT4NCiAgICAgICAgPFJlZmVyZW5jZVR5cGVJZD5Cb29rPC9SZWZlcmVuY2VUeXBlSWQ+DQogICAgICAgIDxBdXRob3JzPg0KICAgICAgICAgIDxQZXJzb24+DQogICAgICAgICAgICA8Rmlyc3ROYW1lPkthcm9saW5lPC9GaXJzdE5hbWU+DQogICAgICAgICAgICA8TGFzdE5hbWU+S2lja2xlcjwvTGFzdE5hbWU+DQogICAgICAgICAgICA8U2V4PkZlbWFsZTwvU2V4Pg0KICAgICAgICAgIDwvUGVyc29uPg0KICAgICAgICAgIDxQZXJzb24+DQogICAgICAgICAgICA8Rmlyc3ROYW1lPkd1ZHJ1bjwvRmlyc3ROYW1lPg0KICAgICAgICAgICAgPExhc3ROYW1lPkZyYW5rZW48L0xhc3ROYW1lPg0KICAgICAgICAgICAgPFNleD5GZW1hbGU8L1NleD4NCiAgICAgICAgICA8L1BlcnNvbj4NCiAgICAgICAgPC9BdXRob3JzPg0KICAgICAgICA8QWNjZXNzRGF0ZT4wMi8wNi8yMDE3PC9BY2Nlc3NEYXRlPg0KICAgICAgICA8SWQ+OTRjZGU0ZjEtNTUxNi00ZTNlLWE3ZGQtM2RkNjY4YTU3ODQ4PC9JZD4NCiAgICAgICAgPElzYm4+OTc4LTMtOTQzNTY2LTkwLTE8L0lzYm4+DQogICAgICAgIDxMb2NhdGlvbnM+DQogICAgICAgICAgPExvY2F0aW9uPg0KICAgICAgICAgICAgPEFkZHJlc3M+S2lja2xlciwgRnJhbmtlbiAyMDE3IC0gU3VzdGFpbmFiaWxpdHkgU2NoZW1lcyBmb3IgTWluZXJhbCBSZXNvdXJjZXMucGRmPC9BZGRyZXNzPg0KICAgICAgICAgICAgPExvY2F0aW9uVHlwZT5FbGVjdHJvbmljQWRkcmVzczwvTG9jYXRpb25UeXBlPg0KICAgICAgICAgIDwvTG9jYXRpb24+DQogICAgICAgICAgPExvY2F0aW9uPg0KICAgICAgICAgICAgPEFkZHJlc3M+aHR0cHM6Ly93d3cuYmdyLmJ1bmQuZGUvRU4vVGhlbWVuL01pbl9yb2hzdG9mZmUvRG93bmxvYWRzL1N1c3RhaW5hYmlsaXR5X1NjaGVtZXNfZm9yX01pbmVyYWxfUmVzb3VyY2VzLnBkZj9fX2Jsb2I9cHVibGljYXRpb25GaWxlJmFtcDt2PTQ8L0FkZHJlc3M+DQogICAgICAgICAgICA8TG9jYXRpb25UeXBlPkVsZWN0cm9uaWNBZGRyZXNzPC9Mb2NhdGlvblR5cGU+DQogICAgICAgICAgPC9Mb2NhdGlvbj4NCiAgICAgICAgICA8TG9jYXRpb24+DQogICAgICAgICAgICA8QWRkcmVzcz5LaWNrbGVyLCBGcmFua2VuIDIwMTcgLSBTdXN0YWluYWJpbGl0eSBTY2hlbWVzIGZvciBNaW5lcmFsIFJlc291cmNlcyAoMikucGRmPC9BZGRyZXNzPg0KICAgICAgICAgICAgPExvY2F0aW9uVHlwZT5FbGVjdHJvbmljQWRkcmVzczwvTG9jYXRpb25UeXBlPg0KICAgICAgICAgIDwvTG9jYXRpb24+DQogICAgICAgIDwvTG9jYXRpb25zPg0KICAgICAgICA8T25saW5lQWRkcmVzcz5odHRwczovL3d3dy5iZ3IuYnVuZC5kZS9FTi9UaGVtZW4vTWluX3JvaHN0b2ZmZS9Eb3dubG9hZHMvU3VzdGFpbmFiaWxpdHlfU2NoZW1lc19mb3JfTWluZXJhbF9SZXNvdXJjZXMucGRmP19fYmxvYj1wdWJsaWNhdGlvbkZpbGUmYW1wO3Y9NDwvT25saW5lQWRkcmVzcz4NCiAgICAgICAgPE9yZ2FuaXphdGlvbnM+DQogICAgICAgICAgPFBlcnNvbj4NCiAgICAgICAgICAgIDxMYXN0TmFtZT5CR1I8L0xhc3ROYW1lPg0KICAgICAgICAgIDwvUGVyc29uPg0KICAgICAgICA8L09yZ2FuaXphdGlvbnM+DQogICAgICAgIDxQYWdlQ291bnRDNT48IVtDREFUQVs8Yz4xODI8L2M+DQo8aW4+dHJ1ZTwvaW4+DQo8b3M+MTgyPC9vcz4NCjxwcz4xODI8L3BzPl1dPjwvUGFnZUNvdW50QzU+DQogICAgICAgIDxQYWdlQ291bnQ+MTgyPC9QYWdlQ291bnQ+DQogICAgICAgIDxQbGFjZU9mUHVibGljYXRpb24+SGFubm92ZXIgKERFKTwvUGxhY2VPZlB1YmxpY2F0aW9uPg0KICAgICAgICA8UHVibGlzaGVycz4NCiAgICAgICAgICA8UHVibGlzaGVyPg0KICAgICAgICAgICAgPE5hbWU+QkdSPC9OYW1lPg0KICAgICAgICAgIDwvUHVibGlzaGVyPg0KICAgICAgICA8L1B1Ymxpc2hlcnM+DQogICAgICAgIDxTZXF1ZW5jZU51bWJlcj4yOTwvU2VxdWVuY2VOdW1iZXI+DQogICAgICAgIDxTaG9ydFRpdGxlPktpY2tsZXIsIEZyYW5rZW4gMjAxNyDigJMgU3VzdGFpbmFiaWxpdHkgU2NoZW1lcyBmb3IgTWluZXJhbCBSZXNvdXJjZXM8L1Nob3J0VGl0bGU+DQogICAgICAgIDxUaXRsZT5TdXN0YWluYWJpbGl0eSBTY2hlbWVzIGZvciBNaW5lcmFsIFJlc291cmNlczogQSBDb21wYXJhdGl2ZSBPdmVydmlldzwvVGl0bGU+DQogICAgICAgIDxZZWFyPjIwMTc8L1llYXI+DQogICAgICA8L1JlZmVyZW5jZT4NCiAgICA8L0VudHJ5Pg0KICA8L0VudHJpZXM+DQogIDxUZXh0PktpY2tsZXImYW1wO0ZyYW5rZW4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S2lja2xlciZhbXA7RnJhbmtlbjwvVGV4dD4NCiAgICA8L1RleHRVbml0Pg0KICA8L1RleHRVbml0cz4NCjwvUGxhY2Vob2xkZXI+</w:instrText>
      </w:r>
      <w:r w:rsidRPr="007731D5">
        <w:rPr>
          <w:sz w:val="18"/>
          <w:szCs w:val="18"/>
        </w:rPr>
        <w:fldChar w:fldCharType="end"/>
      </w:r>
      <w:bookmarkStart w:id="268" w:name="__Fieldmark__3495_187408736"/>
      <w:bookmarkStart w:id="269" w:name="__Fieldmark__22824_1435017116"/>
      <w:bookmarkStart w:id="270" w:name="__Fieldmark__4454_2621159314"/>
      <w:bookmarkStart w:id="271" w:name="__Fieldmark__9772_1435017116"/>
      <w:bookmarkStart w:id="272" w:name="__Fieldmark__42067_1435017116"/>
      <w:bookmarkStart w:id="273" w:name="_CTVP0013cab63f6b6cd426198af107dc3b9c473"/>
      <w:bookmarkEnd w:id="268"/>
      <w:bookmarkEnd w:id="269"/>
      <w:bookmarkEnd w:id="270"/>
      <w:bookmarkEnd w:id="271"/>
      <w:bookmarkEnd w:id="272"/>
      <w:r w:rsidRPr="007731D5">
        <w:rPr>
          <w:sz w:val="18"/>
          <w:szCs w:val="18"/>
        </w:rPr>
        <w:t>Kickler&amp;Franken</w:t>
      </w:r>
      <w:bookmarkEnd w:id="273"/>
      <w:r w:rsidRPr="007731D5">
        <w:rPr>
          <w:sz w:val="18"/>
          <w:szCs w:val="18"/>
        </w:rPr>
        <w:t xml:space="preserve"> </w:t>
      </w:r>
      <w:r w:rsidRPr="007731D5">
        <w:rPr>
          <w:sz w:val="18"/>
          <w:szCs w:val="18"/>
        </w:rPr>
        <w:fldChar w:fldCharType="begin"/>
      </w:r>
      <w:r w:rsidRPr="007731D5">
        <w:rPr>
          <w:sz w:val="18"/>
          <w:szCs w:val="18"/>
        </w:rPr>
        <w:instrText>ADDIN CITAVI.PLACEHOLDER 95e204d9-f0b2-4788-9aac-243070d69d21 PFBsYWNlaG9sZGVyPg0KICA8QWRkSW5WZXJzaW9uPjUuNy4wLjA8L0FkZEluVmVyc2lvbj4NCiAgPElkPjk1ZTIwNGQ5LWYwYjItNDc4OC05YWFjLTI0MzA3MGQ2OWQyMTwvSWQ+DQogIDxBc3NvY2lhdGVXaXRoUGxhY2Vob2xkZXJJZD4yY2IxZGNiYS02YWZlLTQ5MTYtODUzZi0wYmMxNTk4MmQ3ZjA8L0Fzc29jaWF0ZVdpdGhQbGFjZWhvbGRlcklkPg0KICA8RW50cmllcz4NCiAgICA8RW50cnk+DQogICAgICA8SWQ+ODE4YmM0YjctOTM0OC00Njk5LTliMjgtMTBmN2UwYzVmYWE2PC9JZD4NCiAgICAgIDxSZWZlcmVuY2VJZD45NGNkZTRmMS01NTE2LTRlM2UtYTdkZC0zZGQ2NjhhNTc4NDg8L1JlZmVyZW5jZUlkPg0KICAgICAgPFllYXJPbmx5PnRydWU8L1llYXJPbmx5Pg0KICAgICAgPFJhbmdlPg0KICAgICAgICA8U3RhcnQ+MDwvU3RhcnQ+DQogICAgICAgIDxMZW5ndGg+NjwvTGVuZ3RoPg0KICAgICAgPC9SYW5nZT4NCiAgICAgIDxSZWZlcmVuY2U+DQogICAgICAgIDxSZWZlcmVuY2VUeXBlSWQ+Qm9vazwvUmVmZXJlbmNlVHlwZUlkPg0KICAgICAgICA8QXV0aG9ycz4NCiAgICAgICAgICA8UGVyc29uPg0KICAgICAgICAgICAgPEZpcnN0TmFtZT5LYXJvbGluZTwvRmlyc3ROYW1lPg0KICAgICAgICAgICAgPExhc3ROYW1lPktpY2tsZXI8L0xhc3ROYW1lPg0KICAgICAgICAgICAgPFNleD5GZW1hbGU8L1NleD4NCiAgICAgICAgICA8L1BlcnNvbj4NCiAgICAgICAgICA8UGVyc29uPg0KICAgICAgICAgICAgPEZpcnN0TmFtZT5HdWRydW48L0ZpcnN0TmFtZT4NCiAgICAgICAgICAgIDxMYXN0TmFtZT5GcmFua2VuPC9MYXN0TmFtZT4NCiAgICAgICAgICAgIDxTZXg+RmVtYWxlPC9TZXg+DQogICAgICAgICAgPC9QZXJzb24+DQogICAgICAgIDwvQXV0aG9ycz4NCiAgICAgICAgPEFjY2Vzc0RhdGU+MDIvMDYvMjAxNzwvQWNjZXNzRGF0ZT4NCiAgICAgICAgPElkPjk0Y2RlNGYxLTU1MTYtNGUzZS1hN2RkLTNkZDY2OGE1Nzg0ODwvSWQ+DQogICAgICAgIDxJc2JuPjk3OC0zLTk0MzU2Ni05MC0xPC9Jc2JuPg0KICAgICAgICA8TG9jYXRpb25zPg0KICAgICAgICAgIDxMb2NhdGlvbj4NCiAgICAgICAgICAgIDxBZGRyZXNzPktpY2tsZXIsIEZyYW5rZW4gMjAxNyAtIFN1c3RhaW5hYmlsaXR5IFNjaGVtZXMgZm9yIE1pbmVyYWwgUmVzb3VyY2VzLnBkZjwvQWRkcmVzcz4NCiAgICAgICAgICAgIDxMb2NhdGlvblR5cGU+RWxlY3Ryb25pY0FkZHJlc3M8L0xvY2F0aW9uVHlwZT4NCiAgICAgICAgICA8L0xvY2F0aW9uPg0KICAgICAgICAgIDxMb2NhdGlvbj4NCiAgICAgICAgICAgIDxBZGRyZXNzPmh0dHBzOi8vd3d3LmJnci5idW5kLmRlL0VOL1RoZW1lbi9NaW5fcm9oc3RvZmZlL0Rvd25sb2Fkcy9TdXN0YWluYWJpbGl0eV9TY2hlbWVzX2Zvcl9NaW5lcmFsX1Jlc291cmNlcy5wZGY/X19ibG9iPXB1YmxpY2F0aW9uRmlsZSZhbXA7dj00PC9BZGRyZXNzPg0KICAgICAgICAgICAgPExvY2F0aW9uVHlwZT5FbGVjdHJvbmljQWRkcmVzczwvTG9jYXRpb25UeXBlPg0KICAgICAgICAgIDwvTG9jYXRpb24+DQogICAgICAgICAgPExvY2F0aW9uPg0KICAgICAgICAgICAgPEFkZHJlc3M+S2lja2xlciwgRnJhbmtlbiAyMDE3IC0gU3VzdGFpbmFiaWxpdHkgU2NoZW1lcyBmb3IgTWluZXJhbCBSZXNvdXJjZXMgKDIpLnBkZjwvQWRkcmVzcz4NCiAgICAgICAgICAgIDxMb2NhdGlvblR5cGU+RWxlY3Ryb25pY0FkZHJlc3M8L0xvY2F0aW9uVHlwZT4NCiAgICAgICAgICA8L0xvY2F0aW9uPg0KICAgICAgICA8L0xvY2F0aW9ucz4NCiAgICAgICAgPE9ubGluZUFkZHJlc3M+aHR0cHM6Ly93d3cuYmdyLmJ1bmQuZGUvRU4vVGhlbWVuL01pbl9yb2hzdG9mZmUvRG93bmxvYWRzL1N1c3RhaW5hYmlsaXR5X1NjaGVtZXNfZm9yX01pbmVyYWxfUmVzb3VyY2VzLnBkZj9fX2Jsb2I9cHVibGljYXRpb25GaWxlJmFtcDt2PTQ8L09ubGluZUFkZHJlc3M+DQogICAgICAgIDxPcmdhbml6YXRpb25zPg0KICAgICAgICAgIDxQZXJzb24+DQogICAgICAgICAgICA8TGFzdE5hbWU+QkdSPC9MYXN0TmFtZT4NCiAgICAgICAgICA8L1BlcnNvbj4NCiAgICAgICAgPC9Pcmdhbml6YXRpb25zPg0KICAgICAgICA8UGFnZUNvdW50QzU+PCFbQ0RBVEFbPGM+MTgyPC9jPg0KPGluPnRydWU8L2luPg0KPG9zPjE4Mjwvb3M+DQo8cHM+MTgyPC9wcz5dXT48L1BhZ2VDb3VudEM1Pg0KICAgICAgICA8UGFnZUNvdW50PjE4MjwvUGFnZUNvdW50Pg0KICAgICAgICA8UGxhY2VPZlB1YmxpY2F0aW9uPkhhbm5vdmVyIChERSk8L1BsYWNlT2ZQdWJsaWNhdGlvbj4NCiAgICAgICAgPFB1Ymxpc2hlcnM+DQogICAgICAgICAgPFB1Ymxpc2hlcj4NCiAgICAgICAgICAgIDxOYW1lPkJHUjwvTmFtZT4NCiAgICAgICAgICA8L1B1Ymxpc2hlcj4NCiAgICAgICAgPC9QdWJsaXNoZXJzPg0KICAgICAgICA8U2VxdWVuY2VOdW1iZXI+Mjk8L1NlcXVlbmNlTnVtYmVyPg0KICAgICAgICA8U2hvcnRUaXRsZT5LaWNrbGVyLCBGcmFua2VuIDIwMTcg4oCTIFN1c3RhaW5hYmlsaXR5IFNjaGVtZXMgZm9yIE1pbmVyYWwgUmVzb3VyY2VzPC9TaG9ydFRpdGxlPg0KICAgICAgICA8VGl0bGU+U3VzdGFpbmFiaWxpdHkgU2NoZW1lcyBmb3IgTWluZXJhbCBSZXNvdXJjZXM6IEEgQ29tcGFyYXRpdmUgT3ZlcnZpZXc8L1RpdGxlPg0KICAgICAgICA8WWVhcj4yMDE3PC9ZZWFyPg0KICAgICAgPC9SZWZlcmVuY2U+DQogICAgPC9FbnRyeT4NCiAgPC9FbnRyaWVzPg0KICA8VGV4dD4oMjAxN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IwMTcpPC9UZXh0Pg0KICAgIDwvVGV4dFVuaXQ+DQogIDwvVGV4dFVuaXRzPg0KPC9QbGFjZWhvbGRlcj4=</w:instrText>
      </w:r>
      <w:r w:rsidRPr="007731D5">
        <w:rPr>
          <w:sz w:val="18"/>
          <w:szCs w:val="18"/>
        </w:rPr>
        <w:fldChar w:fldCharType="end"/>
      </w:r>
      <w:bookmarkStart w:id="274" w:name="__Fieldmark__3515_187408736"/>
      <w:bookmarkStart w:id="275" w:name="__Fieldmark__22838_1435017116"/>
      <w:bookmarkStart w:id="276" w:name="__Fieldmark__4462_2621159314"/>
      <w:bookmarkStart w:id="277" w:name="__Fieldmark__9783_1435017116"/>
      <w:bookmarkStart w:id="278" w:name="__Fieldmark__42084_1435017116"/>
      <w:bookmarkStart w:id="279" w:name="_CTVP00195e204d9f0b247889aac243070d69d21"/>
      <w:bookmarkEnd w:id="274"/>
      <w:bookmarkEnd w:id="275"/>
      <w:bookmarkEnd w:id="276"/>
      <w:bookmarkEnd w:id="277"/>
      <w:bookmarkEnd w:id="278"/>
      <w:r w:rsidRPr="007731D5">
        <w:rPr>
          <w:sz w:val="18"/>
          <w:szCs w:val="18"/>
        </w:rPr>
        <w:t>(2017)</w:t>
      </w:r>
      <w:bookmarkEnd w:id="279"/>
      <w:r w:rsidRPr="007731D5">
        <w:rPr>
          <w:sz w:val="18"/>
          <w:szCs w:val="18"/>
        </w:rPr>
        <w:t>.</w:t>
      </w:r>
    </w:p>
  </w:footnote>
  <w:footnote w:id="21">
    <w:p w14:paraId="5A9D1D11" w14:textId="2A468BF7" w:rsidR="00CD7DB0" w:rsidRPr="007731D5" w:rsidRDefault="00CD7DB0">
      <w:pPr>
        <w:pStyle w:val="Textonotapie"/>
        <w:spacing w:after="60"/>
        <w:rPr>
          <w:sz w:val="18"/>
          <w:szCs w:val="18"/>
        </w:rPr>
      </w:pPr>
      <w:r w:rsidRPr="007731D5">
        <w:rPr>
          <w:rStyle w:val="Refdenotaalpie"/>
          <w:sz w:val="18"/>
          <w:szCs w:val="18"/>
        </w:rPr>
        <w:footnoteRef/>
      </w:r>
      <w:r w:rsidRPr="007731D5">
        <w:rPr>
          <w:sz w:val="18"/>
          <w:szCs w:val="18"/>
        </w:rPr>
        <w:t xml:space="preserve"> Déclaration universelle des droits de l’homme </w:t>
      </w:r>
      <w:r w:rsidRPr="007731D5">
        <w:rPr>
          <w:sz w:val="18"/>
          <w:szCs w:val="18"/>
        </w:rPr>
        <w:fldChar w:fldCharType="begin"/>
      </w:r>
      <w:r w:rsidRPr="007731D5">
        <w:rPr>
          <w:sz w:val="18"/>
          <w:szCs w:val="18"/>
        </w:rPr>
        <w:instrText>ADDIN CITAVI.PLACEHOLDER ffb9ebf1-5d03-4f34-a017-10abe0706097 PFBsYWNlaG9sZGVyPg0KICA8QWRkSW5WZXJzaW9uPjUuNy4wLjA8L0FkZEluVmVyc2lvbj4NCiAgPElkPmZmYjllYmYxLTVkMDMtNGYzNC1hMDE3LTEwYWJlMDcwNjA5NzwvSWQ+DQogIDxFbnRyaWVzPg0KICAgIDxFbnRyeT4NCiAgICAgIDxJZD5lOGViMGUzMC02YmZjLTRhN2ItYjE2Zi1kYzRkNWJkMWRhM2I8L0lkPg0KICAgICAgPFJlZmVyZW5jZUlkPmZjM2U1NDRhLTQyYzMtNDRjMS1hMGUyLWIyNDNhNzZmMTUyNTwvUmVmZXJlbmNlSWQ+DQogICAgICA8UmFuZ2U+DQogICAgICAgIDxTdGFydD4wPC9TdGFydD4NCiAgICAgICAgPExlbmd0aD45PC9MZW5ndGg+DQogICAgICA8L1JhbmdlPg0KICAgICAgPFJlZmVyZW5jZT4NCiAgICAgICAgPFJlZmVyZW5jZVR5cGVJZD5VbnB1Ymxpc2hlZFdvcms8L1JlZmVyZW5jZVR5cGVJZD4NCiAgICAgICAgPEF1dGhvcnM+DQogICAgICAgICAgPFBlcnNvbj4NCiAgICAgICAgICAgIDxMYXN0TmFtZT5VTjwvTGFzdE5hbWU+DQogICAgICAgICAgPC9QZXJzb24+DQogICAgICAgIDwvQXV0aG9ycz4NCiAgICAgICAgPEFjY2Vzc0RhdGU+MzAvMTEvMjAxNzwvQWNjZXNzRGF0ZT4NCiAgICAgICAgPERhdGU+MTk0ODwvRGF0ZT4NCiAgICAgICAgPElkPmZjM2U1NDRhLTQyYzMtNDRjMS1hMGUyLWIyNDNhNzZmMTUyNTwvSWQ+DQogICAgICAgIDxMb2NhdGlvbnM+DQogICAgICAgICAgPExvY2F0aW9uPg0KICAgICAgICAgICAgPEFkZHJlc3M+ZW5nLnBkZjwvQWRkcmVzcz4NCiAgICAgICAgICAgIDxMb2NhdGlvblR5cGU+RWxlY3Ryb25pY0FkZHJlc3M8L0xvY2F0aW9uVHlwZT4NCiAgICAgICAgICA8L0xvY2F0aW9uPg0KICAgICAgICAgIDxMb2NhdGlvbj4NCiAgICAgICAgICAgIDxBZGRyZXNzPmh0dHA6Ly93d3cub2hjaHIub3JnL0VOL1VESFIvUGFnZXMvTGFuZ3VhZ2UuYXNweD9MYW5nSUQ9ZW5nPC9BZGRyZXNzPg0KICAgICAgICAgICAgPExvY2F0aW9uVHlwZT5FbGVjdHJvbmljQWRkcmVzczwvTG9jYXRpb25UeXBlPg0KICAgICAgICAgIDwvTG9jYXRpb24+DQogICAgICAgIDwvTG9jYXRpb25zPg0KICAgICAgICA8T25saW5lQWRkcmVzcz5odHRwOi8vd3d3Lm9oY2hyLm9yZy9FTi9VREhSL1BhZ2VzL0xhbmd1YWdlLmFzcHg/TGFuZ0lEPWVuZzwvT25saW5lQWRkcmVzcz4NCiAgICAgICAgPE9yZ2FuaXphdGlvbnM+DQogICAgICAgICAgPFBlcnNvbj4NCiAgICAgICAgICAgIDxMYXN0TmFtZT5Vbml0ZWQgTmF0aW9ucyBHZW5lcmFsIEFzc2VtYmx5PC9MYXN0TmFtZT4NCiAgICAgICAgICA8L1BlcnNvbj4NCiAgICAgICAgPC9Pcmdhbml6YXRpb25zPg0KICAgICAgICA8UGFnZUNvdW50QzU+PCFbQ0RBVEFbPGM+ODwvYz4NCjxpbj50cnVlPC9pbj4NCjxvcz44PC9vcz4NCjxwcz44PC9wcz5dXT48L1BhZ2VDb3VudEM1Pg0KICAgICAgICA8UGFnZUNvdW50Pjg8L1BhZ2VDb3VudD4NCiAgICAgICAgPFNlcXVlbmNlTnVtYmVyPjc3MjwvU2VxdWVuY2VOdW1iZXI+DQogICAgICAgIDxTaG9ydFRpdGxlPlVOIDE5NDgg4oCTIFVuaXZlcnNhbCBEZWNsYXJhdGlvbiBvZiBIdW1hbiBSaWdodHM8L1Nob3J0VGl0bGU+DQogICAgICAgIDxUaXRsZT5Vbml2ZXJzYWwgRGVjbGFyYXRpb24gb2YgSHVtYW4gUmlnaHRzPC9UaXRsZT4NCiAgICAgIDwvUmVmZXJlbmNlPg0KICAgIDwvRW50cnk+DQogIDwvRW50cmllcz4NCiAgPFRleHQ+KFVOIDE5NDg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VTiAxOTQ4KTwvVGV4dD4NCiAgICA8L1RleHRVbml0Pg0KICA8L1RleHRVbml0cz4NCjwvUGxhY2Vob2xkZXI+</w:instrText>
      </w:r>
      <w:r w:rsidRPr="007731D5">
        <w:rPr>
          <w:sz w:val="18"/>
          <w:szCs w:val="18"/>
        </w:rPr>
        <w:fldChar w:fldCharType="end"/>
      </w:r>
      <w:bookmarkStart w:id="298" w:name="__Fieldmark__3893_187408736"/>
      <w:bookmarkStart w:id="299" w:name="__Fieldmark__23162_1435017116"/>
      <w:bookmarkStart w:id="300" w:name="__Fieldmark__4796_2621159314"/>
      <w:bookmarkStart w:id="301" w:name="__Fieldmark__10092_1435017116"/>
      <w:bookmarkStart w:id="302" w:name="__Fieldmark__42447_1435017116"/>
      <w:bookmarkStart w:id="303" w:name="_CTVP001ffb9ebf15d034f34a01710abe0706097"/>
      <w:bookmarkEnd w:id="298"/>
      <w:bookmarkEnd w:id="299"/>
      <w:bookmarkEnd w:id="300"/>
      <w:bookmarkEnd w:id="301"/>
      <w:bookmarkEnd w:id="302"/>
      <w:r w:rsidRPr="007731D5">
        <w:rPr>
          <w:sz w:val="18"/>
          <w:szCs w:val="18"/>
        </w:rPr>
        <w:t>(ONU 1948)</w:t>
      </w:r>
      <w:bookmarkEnd w:id="303"/>
      <w:r w:rsidRPr="007731D5">
        <w:rPr>
          <w:sz w:val="18"/>
          <w:szCs w:val="18"/>
        </w:rPr>
        <w:t>.</w:t>
      </w:r>
    </w:p>
  </w:footnote>
  <w:footnote w:id="22">
    <w:p w14:paraId="58710BA3" w14:textId="4678773E" w:rsidR="00CD7DB0" w:rsidRPr="007731D5" w:rsidRDefault="00CD7DB0">
      <w:pPr>
        <w:pStyle w:val="Textonotapie"/>
        <w:spacing w:after="60"/>
        <w:rPr>
          <w:sz w:val="18"/>
          <w:szCs w:val="18"/>
        </w:rPr>
      </w:pPr>
      <w:r w:rsidRPr="007731D5">
        <w:rPr>
          <w:rStyle w:val="Refdenotaalpie"/>
          <w:sz w:val="18"/>
          <w:szCs w:val="18"/>
        </w:rPr>
        <w:footnoteRef/>
      </w:r>
      <w:r w:rsidRPr="007731D5">
        <w:rPr>
          <w:sz w:val="18"/>
          <w:szCs w:val="18"/>
        </w:rPr>
        <w:t xml:space="preserve"> Par exemple, les groupes de mineurs autochtones, les groupes de femmes mineurs, les groupes de communautés minières, etc.</w:t>
      </w:r>
    </w:p>
  </w:footnote>
  <w:footnote w:id="23">
    <w:p w14:paraId="03D84CBA" w14:textId="76F8980B" w:rsidR="00CD7DB0" w:rsidRPr="007731D5" w:rsidRDefault="00CD7DB0">
      <w:pPr>
        <w:pStyle w:val="Textonotapie"/>
        <w:spacing w:after="60"/>
        <w:rPr>
          <w:sz w:val="18"/>
          <w:szCs w:val="18"/>
        </w:rPr>
      </w:pPr>
      <w:r w:rsidRPr="007731D5">
        <w:rPr>
          <w:rStyle w:val="Refdenotaalpie"/>
          <w:sz w:val="18"/>
          <w:szCs w:val="18"/>
        </w:rPr>
        <w:footnoteRef/>
      </w:r>
      <w:r w:rsidRPr="007731D5">
        <w:rPr>
          <w:sz w:val="18"/>
          <w:szCs w:val="18"/>
        </w:rPr>
        <w:t xml:space="preserve"> À l’exception de la nationalité, dans les pays où la loi n’autorise que les citoyens nationaux à prendre part à l’AMAPE.</w:t>
      </w:r>
    </w:p>
  </w:footnote>
  <w:footnote w:id="24">
    <w:p w14:paraId="1C042D40" w14:textId="0773F49C" w:rsidR="00CD7DB0" w:rsidRPr="007731D5" w:rsidRDefault="00CD7DB0">
      <w:pPr>
        <w:pStyle w:val="Textonotapie"/>
        <w:spacing w:after="60"/>
        <w:rPr>
          <w:sz w:val="18"/>
          <w:szCs w:val="18"/>
        </w:rPr>
      </w:pPr>
      <w:r w:rsidRPr="007731D5">
        <w:rPr>
          <w:rStyle w:val="Refdenotaalpie"/>
          <w:sz w:val="18"/>
          <w:szCs w:val="18"/>
        </w:rPr>
        <w:footnoteRef/>
      </w:r>
      <w:r w:rsidRPr="007731D5">
        <w:rPr>
          <w:sz w:val="18"/>
          <w:szCs w:val="18"/>
        </w:rPr>
        <w:t xml:space="preserve"> </w:t>
      </w:r>
      <w:r w:rsidRPr="007731D5">
        <w:rPr>
          <w:sz w:val="18"/>
          <w:szCs w:val="18"/>
        </w:rPr>
        <w:fldChar w:fldCharType="begin"/>
      </w:r>
      <w:r w:rsidRPr="007731D5">
        <w:rPr>
          <w:sz w:val="18"/>
          <w:szCs w:val="18"/>
        </w:rPr>
        <w:instrText>ADDIN CITAVI.PLACEHOLDER 7713ee35-b40b-4976-990e-21e2fd6c9650 PFBsYWNlaG9sZGVyPg0KICA8QWRkSW5WZXJzaW9uPjUuNy4wLjA8L0FkZEluVmVyc2lvbj4NCiAgPElkPjc3MTNlZTM1LWI0MGItNDk3Ni05OTBlLTIxZTJmZDZjOTY1MDwvSWQ+DQogIDxFbnRyaWVzPg0KICAgIDxFbnRyeT4NCiAgICAgIDxJZD5lZTI0ODM2NC1iOGM3LTRlYjctYThkNi0wMThmNDk2NmRjMDU8L0lkPg0KICAgICAgPFJlZmVyZW5jZUlkPjVlNDE3MWVmLTNhZDYtNDIwNS04NjQ5LWQ1YmM1ZmM3ZmM1ODwvUmVmZXJlbmNlSWQ+DQogICAgICA8UmFuZ2U+DQogICAgICAgIDxTdGFydD4wPC9TdGFydD4NCiAgICAgICAgPExlbmd0aD4yMjwvTGVuZ3RoPg0KICAgICAgPC9SYW5nZT4NCiAgICAgIDxSZWZlcmVuY2U+DQogICAgICAgIDxSZWZlcmVuY2VUeXBlSWQ+VW5wdWJsaXNoZWRXb3JrPC9SZWZlcmVuY2VUeXBlSWQ+DQogICAgICAgIDxBdXRob3JzPg0KICAgICAgICAgIDxQZXJzb24+DQogICAgICAgICAgICA8Rmlyc3ROYW1lPkNyaXN0aW5hPC9GaXJzdE5hbWU+DQogICAgICAgICAgICA8TGFzdE5hbWU+VmlsbGVnYXM8L0xhc3ROYW1lPg0KICAgICAgICAgICAgPFNleD5GZW1hbGU8L1NleD4NCiAgICAgICAgICA8L1BlcnNvbj4NCiAgICAgICAgICA8UGVyc29uPg0KICAgICAgICAgICAgPEZpcnN0TmFtZT5SdWJ5PC9GaXJzdE5hbWU+DQogICAgICAgICAgICA8TGFzdE5hbWU+V2VpbmJlcmc8L0xhc3ROYW1lPg0KICAgICAgICAgICAgPFNleD5GZW1hbGU8L1NleD4NCiAgICAgICAgICA8L1BlcnNvbj4NCiAgICAgICAgICA8UGVyc29uPg0KICAgICAgICAgICAgPEZpcnN0TmFtZT5Fc3RlbGxlPC9GaXJzdE5hbWU+DQogICAgICAgICAgICA8TGFzdE5hbWU+TGV2aW48L0xhc3ROYW1lPg0KICAgICAgICAgICAgPFNleD5GZW1hbGU8L1NleD4NCiAgICAgICAgICA8L1BlcnNvbj4NCiAgICAgICAgICA8UGVyc29uPg0KICAgICAgICAgICAgPEZpcnN0TmFtZT5LaXJzdGVuPC9GaXJzdE5hbWU+DQogICAgICAgICAgICA8TGFzdE5hbWU+SHVuZDwvTGFzdE5hbWU+DQogICAgICAgICAgICA8U2V4PkZlbWFsZTwvU2V4Pg0KICAgICAgICAgIDwvUGVyc29uPg0KICAgICAgICA8L0F1dGhvcnM+DQogICAgICAgIDxBY2Nlc3NEYXRlPjAzLzAyLzIwMTg8L0FjY2Vzc0RhdGU+DQogICAgICAgIDxEYXRlPjIwMTI8L0RhdGU+DQogICAgICAgIDxJZD41ZTQxNzFlZi0zYWQ2LTQyMDUtODY0OS1kNWJjNWZjN2ZjNTg8L0lkPg0KICAgICAgICA8TG9jYXRpb25zPg0KICAgICAgICAgIDxMb2NhdGlvbj4NCiAgICAgICAgICAgIDxBZGRyZXNzPkdsb2JhbC1Tb2x1dGlvbnMtU3R1ZHkucGRmPC9BZGRyZXNzPg0KICAgICAgICAgICAgPExvY2F0aW9uVHlwZT5FbGVjdHJvbmljQWRkcmVzczwvTG9jYXRpb25UeXBlPg0KICAgICAgICAgIDwvTG9jYXRpb24+DQogICAgICAgIDwvTG9jYXRpb25zPg0KICAgICAgICA8T3JnYW5pemF0aW9ucz4NCiAgICAgICAgICA8UGVyc29uPg0KICAgICAgICAgICAgPExhc3ROYW1lPkFTTS1QQUNFPC9MYXN0TmFtZT4NCiAgICAgICAgICA8L1BlcnNvbj4NCiAgICAgICAgPC9Pcmdhbml6YXRpb25zPg0KICAgICAgICA8UGFnZUNvdW50QzU+PCFbQ0RBVEFbPGM+ODI8L2M+DQo8aW4+dHJ1ZTwvaW4+DQo8b3M+ODI8L29zPg0KPHBzPjgyPC9wcz5dXT48L1BhZ2VDb3VudEM1Pg0KICAgICAgICA8UGFnZUNvdW50PjgyPC9QYWdlQ291bnQ+DQogICAgICAgIDxTZXF1ZW5jZU51bWJlcj43NzU8L1NlcXVlbmNlTnVtYmVyPg0KICAgICAgICA8U2hvcnRUaXRsZT5WaWxsZWdhcywgV2VpbmJlcmcgZXQgYWwuIDIwMTIg4oCTIEdsb2JhbC1Tb2x1dGlvbnMtU3R1ZHk8L1Nob3J0VGl0bGU+DQogICAgICAgIDxTdWJ0aXRsZT5BcnRpc2FuYWwgYW5kIHNtYWxsLXNjYWxlIG1pbmluZyBpbiBwcm90ZWN0ZWQgYXJlYXMgYW5kIGNyaXRpY2FsIGVjb3N5c3RlbXMgcHJvZ3JhbW1lLiBBIGdsb2JhbCBzb2x1dGlvbnMgc3R1ZHk8L1N1YnRpdGxlPg0KICAgICAgICA8VGl0bGU+R2xvYmFsLVNvbHV0aW9ucy1TdHVkeTwvVGl0bGU+DQogICAgICA8L1JlZmVyZW5jZT4NCiAgICA8L0VudHJ5Pg0KICA8L0VudHJpZXM+DQogIDxUZXh0PihWaWxsZWdhcyBldCBhbC4gMjAxM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ZpbGxlZ2FzIGV0IGFsLiAyMDEyKTwvVGV4dD4NCiAgICA8L1RleHRVbml0Pg0KICA8L1RleHRVbml0cz4NCjwvUGxhY2Vob2xkZXI+</w:instrText>
      </w:r>
      <w:r w:rsidRPr="007731D5">
        <w:rPr>
          <w:sz w:val="18"/>
          <w:szCs w:val="18"/>
        </w:rPr>
        <w:fldChar w:fldCharType="end"/>
      </w:r>
      <w:bookmarkStart w:id="325" w:name="__Fieldmark__4573_187408736"/>
      <w:bookmarkStart w:id="326" w:name="__Fieldmark__23755_1435017116"/>
      <w:bookmarkStart w:id="327" w:name="__Fieldmark__5433_2621159314"/>
      <w:bookmarkStart w:id="328" w:name="__Fieldmark__10664_1435017116"/>
      <w:bookmarkStart w:id="329" w:name="__Fieldmark__43104_1435017116"/>
      <w:bookmarkStart w:id="330" w:name="_CTVP0017713ee35b40b4976990e21e2fd6c9650"/>
      <w:bookmarkEnd w:id="325"/>
      <w:bookmarkEnd w:id="326"/>
      <w:bookmarkEnd w:id="327"/>
      <w:bookmarkEnd w:id="328"/>
      <w:bookmarkEnd w:id="329"/>
      <w:r w:rsidRPr="007731D5">
        <w:rPr>
          <w:sz w:val="18"/>
          <w:szCs w:val="18"/>
        </w:rPr>
        <w:t>(Villegas et al. 2012)</w:t>
      </w:r>
      <w:bookmarkEnd w:id="330"/>
      <w:r w:rsidRPr="007731D5">
        <w:rPr>
          <w:sz w:val="18"/>
          <w:szCs w:val="18"/>
        </w:rPr>
        <w:t>.</w:t>
      </w:r>
    </w:p>
  </w:footnote>
  <w:footnote w:id="25">
    <w:p w14:paraId="6748B422" w14:textId="14322310" w:rsidR="00CD7DB0" w:rsidRPr="007731D5" w:rsidRDefault="00CD7DB0">
      <w:pPr>
        <w:pStyle w:val="Textonotapie"/>
        <w:spacing w:after="60"/>
        <w:rPr>
          <w:sz w:val="18"/>
          <w:szCs w:val="18"/>
        </w:rPr>
      </w:pPr>
      <w:r w:rsidRPr="007731D5">
        <w:rPr>
          <w:rStyle w:val="Refdenotaalpie"/>
          <w:sz w:val="18"/>
          <w:szCs w:val="18"/>
        </w:rPr>
        <w:footnoteRef/>
      </w:r>
      <w:r w:rsidRPr="007731D5">
        <w:rPr>
          <w:sz w:val="18"/>
          <w:szCs w:val="18"/>
        </w:rPr>
        <w:t xml:space="preserve"> Il s’agit d’un accord de principe sur l’utilisation après l’exploitation de la mine. Les exigences relatives à la réhabilitation du site de la mine seront abordées dans le Module 6. Bien qu’un </w:t>
      </w:r>
      <w:r w:rsidRPr="007731D5">
        <w:rPr>
          <w:rFonts w:cs="Arial"/>
          <w:sz w:val="18"/>
          <w:szCs w:val="18"/>
        </w:rPr>
        <w:t>« </w:t>
      </w:r>
      <w:r w:rsidRPr="007731D5">
        <w:rPr>
          <w:sz w:val="18"/>
          <w:szCs w:val="18"/>
        </w:rPr>
        <w:t xml:space="preserve">terrain minier dévasté » puisse être visuellement très inquiétant, la végétation naturelle peut souvent être observée de nouveau après une ou deux décennies. Ce sujet sera donc traité comme un risque moyen. </w:t>
      </w:r>
    </w:p>
  </w:footnote>
  <w:footnote w:id="26">
    <w:p w14:paraId="6B336BEB" w14:textId="1AC11B2E" w:rsidR="00CD7DB0" w:rsidRPr="007731D5" w:rsidRDefault="00CD7DB0">
      <w:pPr>
        <w:pStyle w:val="Textonotapie"/>
        <w:spacing w:after="60"/>
        <w:rPr>
          <w:sz w:val="18"/>
          <w:szCs w:val="18"/>
        </w:rPr>
      </w:pPr>
      <w:r w:rsidRPr="007731D5">
        <w:rPr>
          <w:rStyle w:val="Refdenotaalpie"/>
          <w:sz w:val="18"/>
          <w:szCs w:val="18"/>
        </w:rPr>
        <w:footnoteRef/>
      </w:r>
      <w:r w:rsidRPr="007731D5">
        <w:rPr>
          <w:sz w:val="18"/>
          <w:szCs w:val="18"/>
        </w:rPr>
        <w:t xml:space="preserve"> La légitimité est abordée dans le Module 3.</w:t>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6FE16F2" w14:textId="386CAB09" w:rsidR="00CD7DB0" w:rsidRDefault="00CD7DB0">
    <w:pPr>
      <w:pStyle w:val="Encabezado"/>
    </w:pPr>
    <w:r>
      <w:rPr>
        <w:sz w:val="20"/>
      </w:rPr>
      <w:t>CRAFT –</w:t>
    </w:r>
    <w:r>
      <w:t xml:space="preserve"> </w:t>
    </w:r>
    <w:r>
      <w:rPr>
        <w:sz w:val="18"/>
      </w:rPr>
      <w:t>Code pour l’atténuation des Risques dans l’Activité minière artisanale et à petite échelle, s’engageant dans un commerce formel et transparent – Version 1.0 – Brouillon pour la première étape de concertation publique</w: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6363FC"/>
    <w:multiLevelType w:val="multilevel"/>
    <w:tmpl w:val="2E305A68"/>
    <w:lvl w:ilvl="0">
      <w:start w:val="1"/>
      <w:numFmt w:val="bullet"/>
      <w:lvlText w:val=""/>
      <w:lvlJc w:val="left"/>
      <w:pPr>
        <w:ind w:left="1123" w:hanging="360"/>
      </w:pPr>
      <w:rPr>
        <w:rFonts w:ascii="Symbol" w:hAnsi="Symbol" w:cs="Symbol" w:hint="default"/>
      </w:rPr>
    </w:lvl>
    <w:lvl w:ilvl="1">
      <w:start w:val="1"/>
      <w:numFmt w:val="bullet"/>
      <w:lvlText w:val="o"/>
      <w:lvlJc w:val="left"/>
      <w:pPr>
        <w:ind w:left="1843" w:hanging="360"/>
      </w:pPr>
      <w:rPr>
        <w:rFonts w:ascii="Courier New" w:hAnsi="Courier New" w:cs="Courier New" w:hint="default"/>
      </w:rPr>
    </w:lvl>
    <w:lvl w:ilvl="2">
      <w:start w:val="1"/>
      <w:numFmt w:val="bullet"/>
      <w:lvlText w:val=""/>
      <w:lvlJc w:val="left"/>
      <w:pPr>
        <w:ind w:left="2563" w:hanging="360"/>
      </w:pPr>
      <w:rPr>
        <w:rFonts w:ascii="Wingdings" w:hAnsi="Wingdings" w:cs="Wingdings" w:hint="default"/>
      </w:rPr>
    </w:lvl>
    <w:lvl w:ilvl="3">
      <w:start w:val="1"/>
      <w:numFmt w:val="bullet"/>
      <w:lvlText w:val=""/>
      <w:lvlJc w:val="left"/>
      <w:pPr>
        <w:ind w:left="3283" w:hanging="360"/>
      </w:pPr>
      <w:rPr>
        <w:rFonts w:ascii="Symbol" w:hAnsi="Symbol" w:cs="Symbol" w:hint="default"/>
      </w:rPr>
    </w:lvl>
    <w:lvl w:ilvl="4">
      <w:start w:val="1"/>
      <w:numFmt w:val="bullet"/>
      <w:lvlText w:val="o"/>
      <w:lvlJc w:val="left"/>
      <w:pPr>
        <w:ind w:left="4003" w:hanging="360"/>
      </w:pPr>
      <w:rPr>
        <w:rFonts w:ascii="Courier New" w:hAnsi="Courier New" w:cs="Courier New" w:hint="default"/>
      </w:rPr>
    </w:lvl>
    <w:lvl w:ilvl="5">
      <w:start w:val="1"/>
      <w:numFmt w:val="bullet"/>
      <w:lvlText w:val=""/>
      <w:lvlJc w:val="left"/>
      <w:pPr>
        <w:ind w:left="4723" w:hanging="360"/>
      </w:pPr>
      <w:rPr>
        <w:rFonts w:ascii="Wingdings" w:hAnsi="Wingdings" w:cs="Wingdings" w:hint="default"/>
      </w:rPr>
    </w:lvl>
    <w:lvl w:ilvl="6">
      <w:start w:val="1"/>
      <w:numFmt w:val="bullet"/>
      <w:lvlText w:val=""/>
      <w:lvlJc w:val="left"/>
      <w:pPr>
        <w:ind w:left="5443" w:hanging="360"/>
      </w:pPr>
      <w:rPr>
        <w:rFonts w:ascii="Symbol" w:hAnsi="Symbol" w:cs="Symbol" w:hint="default"/>
      </w:rPr>
    </w:lvl>
    <w:lvl w:ilvl="7">
      <w:start w:val="1"/>
      <w:numFmt w:val="bullet"/>
      <w:lvlText w:val="o"/>
      <w:lvlJc w:val="left"/>
      <w:pPr>
        <w:ind w:left="6163" w:hanging="360"/>
      </w:pPr>
      <w:rPr>
        <w:rFonts w:ascii="Courier New" w:hAnsi="Courier New" w:cs="Courier New" w:hint="default"/>
      </w:rPr>
    </w:lvl>
    <w:lvl w:ilvl="8">
      <w:start w:val="1"/>
      <w:numFmt w:val="bullet"/>
      <w:lvlText w:val=""/>
      <w:lvlJc w:val="left"/>
      <w:pPr>
        <w:ind w:left="6883" w:hanging="360"/>
      </w:pPr>
      <w:rPr>
        <w:rFonts w:ascii="Wingdings" w:hAnsi="Wingdings" w:cs="Wingdings" w:hint="default"/>
      </w:rPr>
    </w:lvl>
  </w:abstractNum>
  <w:abstractNum w:abstractNumId="1" w15:restartNumberingAfterBreak="0">
    <w:nsid w:val="098014EE"/>
    <w:multiLevelType w:val="multilevel"/>
    <w:tmpl w:val="6A00F02A"/>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2" w15:restartNumberingAfterBreak="0">
    <w:nsid w:val="10943456"/>
    <w:multiLevelType w:val="multilevel"/>
    <w:tmpl w:val="05D2CCB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12AE62EC"/>
    <w:multiLevelType w:val="multilevel"/>
    <w:tmpl w:val="9EBAAEE0"/>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4" w15:restartNumberingAfterBreak="0">
    <w:nsid w:val="137935D5"/>
    <w:multiLevelType w:val="multilevel"/>
    <w:tmpl w:val="D09C89E4"/>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5" w15:restartNumberingAfterBreak="0">
    <w:nsid w:val="15824A73"/>
    <w:multiLevelType w:val="multilevel"/>
    <w:tmpl w:val="CAC217C6"/>
    <w:lvl w:ilvl="0">
      <w:start w:val="1"/>
      <w:numFmt w:val="bullet"/>
      <w:lvlText w:val=""/>
      <w:lvlJc w:val="left"/>
      <w:pPr>
        <w:ind w:left="720" w:hanging="360"/>
      </w:pPr>
      <w:rPr>
        <w:rFonts w:ascii="Symbol" w:hAnsi="Symbol" w:cs="Symbol" w:hint="default"/>
        <w:b/>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6" w15:restartNumberingAfterBreak="0">
    <w:nsid w:val="15E479BA"/>
    <w:multiLevelType w:val="multilevel"/>
    <w:tmpl w:val="726AEC10"/>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7" w15:restartNumberingAfterBreak="0">
    <w:nsid w:val="1BFE1213"/>
    <w:multiLevelType w:val="hybridMultilevel"/>
    <w:tmpl w:val="0B8086EE"/>
    <w:lvl w:ilvl="0" w:tplc="11EAA0FA">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E7A74EC"/>
    <w:multiLevelType w:val="multilevel"/>
    <w:tmpl w:val="B69C18C0"/>
    <w:lvl w:ilvl="0">
      <w:start w:val="1"/>
      <w:numFmt w:val="bullet"/>
      <w:lvlText w:val=""/>
      <w:lvlJc w:val="left"/>
      <w:pPr>
        <w:ind w:left="720" w:hanging="360"/>
      </w:pPr>
      <w:rPr>
        <w:rFonts w:ascii="Symbol" w:hAnsi="Symbol" w:cs="Symbol" w:hint="default"/>
        <w:b/>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9" w15:restartNumberingAfterBreak="0">
    <w:nsid w:val="23147421"/>
    <w:multiLevelType w:val="multilevel"/>
    <w:tmpl w:val="D09C8AF8"/>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10" w15:restartNumberingAfterBreak="0">
    <w:nsid w:val="2DC04B0A"/>
    <w:multiLevelType w:val="multilevel"/>
    <w:tmpl w:val="EBA4946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 w15:restartNumberingAfterBreak="0">
    <w:nsid w:val="2FC55232"/>
    <w:multiLevelType w:val="multilevel"/>
    <w:tmpl w:val="0408E76A"/>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12" w15:restartNumberingAfterBreak="0">
    <w:nsid w:val="32970875"/>
    <w:multiLevelType w:val="multilevel"/>
    <w:tmpl w:val="513CE42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3" w15:restartNumberingAfterBreak="0">
    <w:nsid w:val="3D63364C"/>
    <w:multiLevelType w:val="multilevel"/>
    <w:tmpl w:val="936AC31E"/>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14" w15:restartNumberingAfterBreak="0">
    <w:nsid w:val="44511F78"/>
    <w:multiLevelType w:val="hybridMultilevel"/>
    <w:tmpl w:val="0B5061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8EA7E8E"/>
    <w:multiLevelType w:val="multilevel"/>
    <w:tmpl w:val="D5F46CCA"/>
    <w:lvl w:ilvl="0">
      <w:start w:val="1"/>
      <w:numFmt w:val="decimal"/>
      <w:lvlText w:val="%1."/>
      <w:lvlJc w:val="left"/>
      <w:pPr>
        <w:ind w:left="720" w:hanging="360"/>
      </w:pPr>
    </w:lvl>
    <w:lvl w:ilvl="1">
      <w:start w:val="1"/>
      <w:numFmt w:val="lowerRoman"/>
      <w:lvlText w:val="%2"/>
      <w:lvlJc w:val="left"/>
      <w:pPr>
        <w:ind w:left="1440" w:hanging="360"/>
      </w:p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16" w15:restartNumberingAfterBreak="0">
    <w:nsid w:val="4A183BFD"/>
    <w:multiLevelType w:val="multilevel"/>
    <w:tmpl w:val="3E661A96"/>
    <w:lvl w:ilvl="0">
      <w:start w:val="1"/>
      <w:numFmt w:val="bullet"/>
      <w:lvlText w:val=""/>
      <w:lvlJc w:val="left"/>
      <w:pPr>
        <w:ind w:left="766" w:hanging="360"/>
      </w:pPr>
      <w:rPr>
        <w:rFonts w:ascii="Symbol" w:hAnsi="Symbol" w:cs="Symbol" w:hint="default"/>
      </w:rPr>
    </w:lvl>
    <w:lvl w:ilvl="1">
      <w:start w:val="1"/>
      <w:numFmt w:val="bullet"/>
      <w:lvlText w:val="o"/>
      <w:lvlJc w:val="left"/>
      <w:pPr>
        <w:ind w:left="1486" w:hanging="360"/>
      </w:pPr>
      <w:rPr>
        <w:rFonts w:ascii="Courier New" w:hAnsi="Courier New" w:cs="Courier New" w:hint="default"/>
      </w:rPr>
    </w:lvl>
    <w:lvl w:ilvl="2">
      <w:start w:val="1"/>
      <w:numFmt w:val="bullet"/>
      <w:lvlText w:val=""/>
      <w:lvlJc w:val="left"/>
      <w:pPr>
        <w:ind w:left="2206" w:hanging="360"/>
      </w:pPr>
      <w:rPr>
        <w:rFonts w:ascii="Wingdings" w:hAnsi="Wingdings" w:cs="Wingdings" w:hint="default"/>
      </w:rPr>
    </w:lvl>
    <w:lvl w:ilvl="3">
      <w:start w:val="1"/>
      <w:numFmt w:val="bullet"/>
      <w:lvlText w:val=""/>
      <w:lvlJc w:val="left"/>
      <w:pPr>
        <w:ind w:left="2926" w:hanging="360"/>
      </w:pPr>
      <w:rPr>
        <w:rFonts w:ascii="Symbol" w:hAnsi="Symbol" w:cs="Symbol" w:hint="default"/>
      </w:rPr>
    </w:lvl>
    <w:lvl w:ilvl="4">
      <w:start w:val="1"/>
      <w:numFmt w:val="bullet"/>
      <w:lvlText w:val="o"/>
      <w:lvlJc w:val="left"/>
      <w:pPr>
        <w:ind w:left="3646" w:hanging="360"/>
      </w:pPr>
      <w:rPr>
        <w:rFonts w:ascii="Courier New" w:hAnsi="Courier New" w:cs="Courier New" w:hint="default"/>
      </w:rPr>
    </w:lvl>
    <w:lvl w:ilvl="5">
      <w:start w:val="1"/>
      <w:numFmt w:val="bullet"/>
      <w:lvlText w:val=""/>
      <w:lvlJc w:val="left"/>
      <w:pPr>
        <w:ind w:left="4366" w:hanging="360"/>
      </w:pPr>
      <w:rPr>
        <w:rFonts w:ascii="Wingdings" w:hAnsi="Wingdings" w:cs="Wingdings" w:hint="default"/>
      </w:rPr>
    </w:lvl>
    <w:lvl w:ilvl="6">
      <w:start w:val="1"/>
      <w:numFmt w:val="bullet"/>
      <w:lvlText w:val=""/>
      <w:lvlJc w:val="left"/>
      <w:pPr>
        <w:ind w:left="5086" w:hanging="360"/>
      </w:pPr>
      <w:rPr>
        <w:rFonts w:ascii="Symbol" w:hAnsi="Symbol" w:cs="Symbol" w:hint="default"/>
      </w:rPr>
    </w:lvl>
    <w:lvl w:ilvl="7">
      <w:start w:val="1"/>
      <w:numFmt w:val="bullet"/>
      <w:lvlText w:val="o"/>
      <w:lvlJc w:val="left"/>
      <w:pPr>
        <w:ind w:left="5806" w:hanging="360"/>
      </w:pPr>
      <w:rPr>
        <w:rFonts w:ascii="Courier New" w:hAnsi="Courier New" w:cs="Courier New" w:hint="default"/>
      </w:rPr>
    </w:lvl>
    <w:lvl w:ilvl="8">
      <w:start w:val="1"/>
      <w:numFmt w:val="bullet"/>
      <w:lvlText w:val=""/>
      <w:lvlJc w:val="left"/>
      <w:pPr>
        <w:ind w:left="6526" w:hanging="360"/>
      </w:pPr>
      <w:rPr>
        <w:rFonts w:ascii="Wingdings" w:hAnsi="Wingdings" w:cs="Wingdings" w:hint="default"/>
      </w:rPr>
    </w:lvl>
  </w:abstractNum>
  <w:abstractNum w:abstractNumId="17" w15:restartNumberingAfterBreak="0">
    <w:nsid w:val="5B6E46BE"/>
    <w:multiLevelType w:val="multilevel"/>
    <w:tmpl w:val="62E66D5E"/>
    <w:lvl w:ilvl="0">
      <w:start w:val="1"/>
      <w:numFmt w:val="bullet"/>
      <w:lvlText w:val=""/>
      <w:lvlJc w:val="left"/>
      <w:pPr>
        <w:ind w:left="720" w:hanging="360"/>
      </w:pPr>
      <w:rPr>
        <w:rFonts w:ascii="Symbol" w:hAnsi="Symbol" w:cs="Symbol" w:hint="default"/>
        <w:b/>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18" w15:restartNumberingAfterBreak="0">
    <w:nsid w:val="5CAA1F58"/>
    <w:multiLevelType w:val="multilevel"/>
    <w:tmpl w:val="4398AA0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9" w15:restartNumberingAfterBreak="0">
    <w:nsid w:val="5D2A5C21"/>
    <w:multiLevelType w:val="multilevel"/>
    <w:tmpl w:val="3CF4AE38"/>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20" w15:restartNumberingAfterBreak="0">
    <w:nsid w:val="61C800BF"/>
    <w:multiLevelType w:val="multilevel"/>
    <w:tmpl w:val="A88ECB7C"/>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21" w15:restartNumberingAfterBreak="0">
    <w:nsid w:val="680144DB"/>
    <w:multiLevelType w:val="hybridMultilevel"/>
    <w:tmpl w:val="32EA9B7A"/>
    <w:lvl w:ilvl="0" w:tplc="11EAA0FA">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680A0629"/>
    <w:multiLevelType w:val="multilevel"/>
    <w:tmpl w:val="0A90720C"/>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23" w15:restartNumberingAfterBreak="0">
    <w:nsid w:val="69D85690"/>
    <w:multiLevelType w:val="multilevel"/>
    <w:tmpl w:val="3E42F7D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4" w15:restartNumberingAfterBreak="0">
    <w:nsid w:val="6D132DAF"/>
    <w:multiLevelType w:val="multilevel"/>
    <w:tmpl w:val="A72EFFBC"/>
    <w:lvl w:ilvl="0">
      <w:start w:val="1"/>
      <w:numFmt w:val="bullet"/>
      <w:lvlText w:val=""/>
      <w:lvlJc w:val="left"/>
      <w:pPr>
        <w:ind w:left="766" w:hanging="360"/>
      </w:pPr>
      <w:rPr>
        <w:rFonts w:ascii="Symbol" w:hAnsi="Symbol" w:cs="Symbol" w:hint="default"/>
      </w:rPr>
    </w:lvl>
    <w:lvl w:ilvl="1">
      <w:start w:val="1"/>
      <w:numFmt w:val="bullet"/>
      <w:lvlText w:val="o"/>
      <w:lvlJc w:val="left"/>
      <w:pPr>
        <w:ind w:left="1486" w:hanging="360"/>
      </w:pPr>
      <w:rPr>
        <w:rFonts w:ascii="Courier New" w:hAnsi="Courier New" w:cs="Courier New" w:hint="default"/>
      </w:rPr>
    </w:lvl>
    <w:lvl w:ilvl="2">
      <w:start w:val="1"/>
      <w:numFmt w:val="bullet"/>
      <w:lvlText w:val=""/>
      <w:lvlJc w:val="left"/>
      <w:pPr>
        <w:ind w:left="2206" w:hanging="360"/>
      </w:pPr>
      <w:rPr>
        <w:rFonts w:ascii="Wingdings" w:hAnsi="Wingdings" w:cs="Wingdings" w:hint="default"/>
      </w:rPr>
    </w:lvl>
    <w:lvl w:ilvl="3">
      <w:start w:val="1"/>
      <w:numFmt w:val="bullet"/>
      <w:lvlText w:val=""/>
      <w:lvlJc w:val="left"/>
      <w:pPr>
        <w:ind w:left="2926" w:hanging="360"/>
      </w:pPr>
      <w:rPr>
        <w:rFonts w:ascii="Symbol" w:hAnsi="Symbol" w:cs="Symbol" w:hint="default"/>
      </w:rPr>
    </w:lvl>
    <w:lvl w:ilvl="4">
      <w:start w:val="1"/>
      <w:numFmt w:val="bullet"/>
      <w:lvlText w:val="o"/>
      <w:lvlJc w:val="left"/>
      <w:pPr>
        <w:ind w:left="3646" w:hanging="360"/>
      </w:pPr>
      <w:rPr>
        <w:rFonts w:ascii="Courier New" w:hAnsi="Courier New" w:cs="Courier New" w:hint="default"/>
      </w:rPr>
    </w:lvl>
    <w:lvl w:ilvl="5">
      <w:start w:val="1"/>
      <w:numFmt w:val="bullet"/>
      <w:lvlText w:val=""/>
      <w:lvlJc w:val="left"/>
      <w:pPr>
        <w:ind w:left="4366" w:hanging="360"/>
      </w:pPr>
      <w:rPr>
        <w:rFonts w:ascii="Wingdings" w:hAnsi="Wingdings" w:cs="Wingdings" w:hint="default"/>
      </w:rPr>
    </w:lvl>
    <w:lvl w:ilvl="6">
      <w:start w:val="1"/>
      <w:numFmt w:val="bullet"/>
      <w:lvlText w:val=""/>
      <w:lvlJc w:val="left"/>
      <w:pPr>
        <w:ind w:left="5086" w:hanging="360"/>
      </w:pPr>
      <w:rPr>
        <w:rFonts w:ascii="Symbol" w:hAnsi="Symbol" w:cs="Symbol" w:hint="default"/>
      </w:rPr>
    </w:lvl>
    <w:lvl w:ilvl="7">
      <w:start w:val="1"/>
      <w:numFmt w:val="bullet"/>
      <w:lvlText w:val="o"/>
      <w:lvlJc w:val="left"/>
      <w:pPr>
        <w:ind w:left="5806" w:hanging="360"/>
      </w:pPr>
      <w:rPr>
        <w:rFonts w:ascii="Courier New" w:hAnsi="Courier New" w:cs="Courier New" w:hint="default"/>
      </w:rPr>
    </w:lvl>
    <w:lvl w:ilvl="8">
      <w:start w:val="1"/>
      <w:numFmt w:val="bullet"/>
      <w:lvlText w:val=""/>
      <w:lvlJc w:val="left"/>
      <w:pPr>
        <w:ind w:left="6526" w:hanging="360"/>
      </w:pPr>
      <w:rPr>
        <w:rFonts w:ascii="Wingdings" w:hAnsi="Wingdings" w:cs="Wingdings" w:hint="default"/>
      </w:rPr>
    </w:lvl>
  </w:abstractNum>
  <w:abstractNum w:abstractNumId="25" w15:restartNumberingAfterBreak="0">
    <w:nsid w:val="6DEF47A4"/>
    <w:multiLevelType w:val="multilevel"/>
    <w:tmpl w:val="23E2092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6" w15:restartNumberingAfterBreak="0">
    <w:nsid w:val="6F5E3772"/>
    <w:multiLevelType w:val="multilevel"/>
    <w:tmpl w:val="B28405AC"/>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27" w15:restartNumberingAfterBreak="0">
    <w:nsid w:val="74DE49F8"/>
    <w:multiLevelType w:val="multilevel"/>
    <w:tmpl w:val="D25A55EE"/>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num w:numId="1">
    <w:abstractNumId w:val="4"/>
  </w:num>
  <w:num w:numId="2">
    <w:abstractNumId w:val="15"/>
  </w:num>
  <w:num w:numId="3">
    <w:abstractNumId w:val="0"/>
  </w:num>
  <w:num w:numId="4">
    <w:abstractNumId w:val="18"/>
  </w:num>
  <w:num w:numId="5">
    <w:abstractNumId w:val="12"/>
  </w:num>
  <w:num w:numId="6">
    <w:abstractNumId w:val="2"/>
  </w:num>
  <w:num w:numId="7">
    <w:abstractNumId w:val="1"/>
  </w:num>
  <w:num w:numId="8">
    <w:abstractNumId w:val="6"/>
  </w:num>
  <w:num w:numId="9">
    <w:abstractNumId w:val="22"/>
  </w:num>
  <w:num w:numId="10">
    <w:abstractNumId w:val="19"/>
  </w:num>
  <w:num w:numId="11">
    <w:abstractNumId w:val="5"/>
  </w:num>
  <w:num w:numId="12">
    <w:abstractNumId w:val="13"/>
  </w:num>
  <w:num w:numId="13">
    <w:abstractNumId w:val="25"/>
  </w:num>
  <w:num w:numId="14">
    <w:abstractNumId w:val="27"/>
  </w:num>
  <w:num w:numId="15">
    <w:abstractNumId w:val="3"/>
  </w:num>
  <w:num w:numId="16">
    <w:abstractNumId w:val="10"/>
  </w:num>
  <w:num w:numId="17">
    <w:abstractNumId w:val="17"/>
  </w:num>
  <w:num w:numId="18">
    <w:abstractNumId w:val="8"/>
  </w:num>
  <w:num w:numId="19">
    <w:abstractNumId w:val="26"/>
  </w:num>
  <w:num w:numId="20">
    <w:abstractNumId w:val="24"/>
  </w:num>
  <w:num w:numId="21">
    <w:abstractNumId w:val="16"/>
  </w:num>
  <w:num w:numId="22">
    <w:abstractNumId w:val="9"/>
  </w:num>
  <w:num w:numId="23">
    <w:abstractNumId w:val="20"/>
  </w:num>
  <w:num w:numId="24">
    <w:abstractNumId w:val="23"/>
  </w:num>
  <w:num w:numId="25">
    <w:abstractNumId w:val="11"/>
  </w:num>
  <w:num w:numId="26">
    <w:abstractNumId w:val="14"/>
  </w:num>
  <w:num w:numId="27">
    <w:abstractNumId w:val="21"/>
  </w:num>
  <w:num w:numId="28">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hideSpellingErrors/>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MzE3tjA2MTayMDY0NDRX0lEKTi0uzszPAykwrgUAAH351iwAAAA="/>
  </w:docVars>
  <w:rsids>
    <w:rsidRoot w:val="008449AF"/>
    <w:rsid w:val="000C26A9"/>
    <w:rsid w:val="00123F7F"/>
    <w:rsid w:val="001327E2"/>
    <w:rsid w:val="00327A88"/>
    <w:rsid w:val="00344A4E"/>
    <w:rsid w:val="003F0700"/>
    <w:rsid w:val="00483192"/>
    <w:rsid w:val="004A5E76"/>
    <w:rsid w:val="00533736"/>
    <w:rsid w:val="006D4615"/>
    <w:rsid w:val="00724173"/>
    <w:rsid w:val="007731D5"/>
    <w:rsid w:val="0077776C"/>
    <w:rsid w:val="007E4E1A"/>
    <w:rsid w:val="008449AF"/>
    <w:rsid w:val="008762A5"/>
    <w:rsid w:val="008808DD"/>
    <w:rsid w:val="009B51D3"/>
    <w:rsid w:val="00A21B54"/>
    <w:rsid w:val="00A3024A"/>
    <w:rsid w:val="00AF4976"/>
    <w:rsid w:val="00B165FB"/>
    <w:rsid w:val="00BC5DA9"/>
    <w:rsid w:val="00C22AB7"/>
    <w:rsid w:val="00CD7DB0"/>
    <w:rsid w:val="00D90F12"/>
    <w:rsid w:val="00DB77F3"/>
    <w:rsid w:val="00F10F4D"/>
    <w:rsid w:val="00F45480"/>
    <w:rsid w:val="00F66D3B"/>
    <w:rsid w:val="00F67CA6"/>
    <w:rsid w:val="00F76353"/>
    <w:rsid w:val="00FD1496"/>
  </w:rsids>
  <m:mathPr>
    <m:mathFont m:val="Cambria Math"/>
    <m:brkBin m:val="before"/>
    <m:brkBinSub m:val="--"/>
    <m:smallFrac m:val="0"/>
    <m:dispDef/>
    <m:lMargin m:val="0"/>
    <m:rMargin m:val="0"/>
    <m:defJc m:val="centerGroup"/>
    <m:wrapIndent m:val="1440"/>
    <m:intLim m:val="subSup"/>
    <m:naryLim m:val="undOvr"/>
  </m:mathPr>
  <w:themeFontLang w:val="en-US"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954873C"/>
  <w15:docId w15:val="{BFD8FF26-EA28-4ABA-B20A-96438F6EE9F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Cs w:val="22"/>
        <w:lang w:val="fr-FR" w:eastAsia="fr-FR" w:bidi="fr-FR"/>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iPriority="3"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qFormat="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665AA"/>
    <w:rPr>
      <w:color w:val="00000A"/>
      <w:sz w:val="22"/>
    </w:rPr>
  </w:style>
  <w:style w:type="paragraph" w:styleId="Ttulo1">
    <w:name w:val="heading 1"/>
    <w:basedOn w:val="Normal"/>
    <w:next w:val="Normal"/>
    <w:link w:val="Ttulo1Car"/>
    <w:uiPriority w:val="9"/>
    <w:qFormat/>
    <w:rsid w:val="008E44C6"/>
    <w:pPr>
      <w:pBdr>
        <w:bottom w:val="single" w:sz="4" w:space="1" w:color="00000A"/>
      </w:pBdr>
      <w:outlineLvl w:val="0"/>
    </w:pPr>
    <w:rPr>
      <w:b/>
      <w:sz w:val="28"/>
    </w:rPr>
  </w:style>
  <w:style w:type="paragraph" w:styleId="Ttulo2">
    <w:name w:val="heading 2"/>
    <w:basedOn w:val="Textoindependiente"/>
    <w:next w:val="Normal"/>
    <w:link w:val="Ttulo2Car"/>
    <w:uiPriority w:val="9"/>
    <w:unhideWhenUsed/>
    <w:qFormat/>
    <w:rsid w:val="00044AFA"/>
    <w:pPr>
      <w:keepNext/>
      <w:outlineLvl w:val="1"/>
    </w:pPr>
    <w:rPr>
      <w:b/>
      <w:sz w:val="28"/>
      <w:u w:val="single"/>
    </w:rPr>
  </w:style>
  <w:style w:type="paragraph" w:styleId="Ttulo3">
    <w:name w:val="heading 3"/>
    <w:basedOn w:val="Textoindependiente"/>
    <w:next w:val="Normal"/>
    <w:link w:val="Ttulo3Car"/>
    <w:uiPriority w:val="9"/>
    <w:unhideWhenUsed/>
    <w:qFormat/>
    <w:rsid w:val="009A3E0F"/>
    <w:pPr>
      <w:keepNext/>
      <w:outlineLvl w:val="2"/>
    </w:pPr>
    <w:rPr>
      <w:b/>
      <w:sz w:val="24"/>
    </w:rPr>
  </w:style>
  <w:style w:type="paragraph" w:styleId="Ttulo4">
    <w:name w:val="heading 4"/>
    <w:basedOn w:val="Normal"/>
    <w:next w:val="Normal"/>
    <w:link w:val="Ttulo4Car"/>
    <w:uiPriority w:val="9"/>
    <w:semiHidden/>
    <w:unhideWhenUsed/>
    <w:qFormat/>
    <w:rsid w:val="00986BD3"/>
    <w:pPr>
      <w:keepNext/>
      <w:keepLines/>
      <w:spacing w:before="200"/>
      <w:outlineLvl w:val="3"/>
    </w:pPr>
    <w:rPr>
      <w:rFonts w:asciiTheme="majorHAnsi" w:eastAsiaTheme="majorEastAsia" w:hAnsiTheme="majorHAnsi" w:cstheme="majorBidi"/>
      <w:b/>
      <w:bCs/>
      <w:i/>
      <w:iCs/>
      <w:color w:val="5B9BD5" w:themeColor="accent1"/>
    </w:rPr>
  </w:style>
  <w:style w:type="paragraph" w:styleId="Ttulo5">
    <w:name w:val="heading 5"/>
    <w:basedOn w:val="Normal"/>
    <w:next w:val="Normal"/>
    <w:link w:val="Ttulo5Car"/>
    <w:uiPriority w:val="9"/>
    <w:semiHidden/>
    <w:unhideWhenUsed/>
    <w:qFormat/>
    <w:rsid w:val="00986BD3"/>
    <w:pPr>
      <w:keepNext/>
      <w:keepLines/>
      <w:spacing w:before="200"/>
      <w:outlineLvl w:val="4"/>
    </w:pPr>
    <w:rPr>
      <w:rFonts w:asciiTheme="majorHAnsi" w:eastAsiaTheme="majorEastAsia" w:hAnsiTheme="majorHAnsi" w:cstheme="majorBidi"/>
      <w:color w:val="1F4D78" w:themeColor="accent1" w:themeShade="7F"/>
    </w:rPr>
  </w:style>
  <w:style w:type="paragraph" w:styleId="Ttulo6">
    <w:name w:val="heading 6"/>
    <w:basedOn w:val="Normal"/>
    <w:next w:val="Normal"/>
    <w:link w:val="Ttulo6Car"/>
    <w:uiPriority w:val="9"/>
    <w:semiHidden/>
    <w:unhideWhenUsed/>
    <w:qFormat/>
    <w:rsid w:val="00986BD3"/>
    <w:pPr>
      <w:keepNext/>
      <w:keepLines/>
      <w:spacing w:before="200"/>
      <w:outlineLvl w:val="5"/>
    </w:pPr>
    <w:rPr>
      <w:rFonts w:asciiTheme="majorHAnsi" w:eastAsiaTheme="majorEastAsia" w:hAnsiTheme="majorHAnsi" w:cstheme="majorBidi"/>
      <w:i/>
      <w:iCs/>
      <w:color w:val="1F4D78" w:themeColor="accent1" w:themeShade="7F"/>
    </w:rPr>
  </w:style>
  <w:style w:type="paragraph" w:styleId="Ttulo7">
    <w:name w:val="heading 7"/>
    <w:basedOn w:val="Normal"/>
    <w:next w:val="Normal"/>
    <w:link w:val="Ttulo7Car"/>
    <w:uiPriority w:val="9"/>
    <w:semiHidden/>
    <w:unhideWhenUsed/>
    <w:qFormat/>
    <w:rsid w:val="00986BD3"/>
    <w:pPr>
      <w:keepNext/>
      <w:keepLines/>
      <w:spacing w:before="200"/>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ar"/>
    <w:uiPriority w:val="9"/>
    <w:semiHidden/>
    <w:unhideWhenUsed/>
    <w:qFormat/>
    <w:rsid w:val="00986BD3"/>
    <w:pPr>
      <w:keepNext/>
      <w:keepLines/>
      <w:spacing w:before="200"/>
      <w:outlineLvl w:val="7"/>
    </w:pPr>
    <w:rPr>
      <w:rFonts w:asciiTheme="majorHAnsi" w:eastAsiaTheme="majorEastAsia" w:hAnsiTheme="majorHAnsi" w:cstheme="majorBidi"/>
      <w:color w:val="404040" w:themeColor="text1" w:themeTint="BF"/>
      <w:sz w:val="20"/>
      <w:szCs w:val="20"/>
    </w:rPr>
  </w:style>
  <w:style w:type="paragraph" w:styleId="Ttulo9">
    <w:name w:val="heading 9"/>
    <w:basedOn w:val="Normal"/>
    <w:next w:val="Normal"/>
    <w:link w:val="Ttulo9Car"/>
    <w:uiPriority w:val="9"/>
    <w:semiHidden/>
    <w:unhideWhenUsed/>
    <w:qFormat/>
    <w:rsid w:val="00986BD3"/>
    <w:pPr>
      <w:keepNext/>
      <w:keepLines/>
      <w:spacing w:before="200"/>
      <w:outlineLvl w:val="8"/>
    </w:pPr>
    <w:rPr>
      <w:rFonts w:asciiTheme="majorHAnsi" w:eastAsiaTheme="majorEastAsia" w:hAnsiTheme="majorHAnsi" w:cstheme="majorBidi"/>
      <w:i/>
      <w:iCs/>
      <w:color w:val="404040" w:themeColor="text1" w:themeTint="BF"/>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Textoennegrita">
    <w:name w:val="Strong"/>
    <w:basedOn w:val="Fuentedeprrafopredeter"/>
    <w:uiPriority w:val="22"/>
    <w:qFormat/>
    <w:rsid w:val="00F71A1E"/>
    <w:rPr>
      <w:b/>
      <w:bCs/>
    </w:rPr>
  </w:style>
  <w:style w:type="character" w:customStyle="1" w:styleId="TextoindependienteCar">
    <w:name w:val="Texto independiente Car"/>
    <w:basedOn w:val="Fuentedeprrafopredeter"/>
    <w:link w:val="Textoindependiente"/>
    <w:uiPriority w:val="3"/>
    <w:qFormat/>
    <w:rsid w:val="00B200BE"/>
    <w:rPr>
      <w:rFonts w:eastAsiaTheme="minorEastAsia"/>
      <w:lang w:val="fr-FR"/>
    </w:rPr>
  </w:style>
  <w:style w:type="character" w:customStyle="1" w:styleId="TextonotapieCar">
    <w:name w:val="Texto nota pie Car"/>
    <w:basedOn w:val="Fuentedeprrafopredeter"/>
    <w:link w:val="Textonotapie"/>
    <w:uiPriority w:val="99"/>
    <w:qFormat/>
    <w:rsid w:val="00FF3205"/>
    <w:rPr>
      <w:rFonts w:cs="Arial"/>
      <w:sz w:val="18"/>
      <w:szCs w:val="16"/>
    </w:rPr>
  </w:style>
  <w:style w:type="character" w:styleId="Refdenotaalpie">
    <w:name w:val="footnote reference"/>
    <w:basedOn w:val="Fuentedeprrafopredeter"/>
    <w:uiPriority w:val="99"/>
    <w:unhideWhenUsed/>
    <w:qFormat/>
    <w:rsid w:val="00F71A1E"/>
    <w:rPr>
      <w:vertAlign w:val="superscript"/>
    </w:rPr>
  </w:style>
  <w:style w:type="character" w:customStyle="1" w:styleId="CitaCar">
    <w:name w:val="Cita Car"/>
    <w:basedOn w:val="Fuentedeprrafopredeter"/>
    <w:link w:val="Cita"/>
    <w:uiPriority w:val="29"/>
    <w:qFormat/>
    <w:rsid w:val="000C3904"/>
    <w:rPr>
      <w:rFonts w:eastAsiaTheme="minorEastAsia"/>
      <w:i/>
      <w:iCs/>
      <w:color w:val="000000" w:themeColor="text1"/>
      <w:lang w:val="fr-FR"/>
    </w:rPr>
  </w:style>
  <w:style w:type="character" w:styleId="nfasissutil">
    <w:name w:val="Subtle Emphasis"/>
    <w:basedOn w:val="Fuentedeprrafopredeter"/>
    <w:uiPriority w:val="19"/>
    <w:qFormat/>
    <w:rsid w:val="000C3904"/>
    <w:rPr>
      <w:b/>
      <w:i/>
      <w:iCs/>
      <w:color w:val="808080" w:themeColor="text1" w:themeTint="7F"/>
    </w:rPr>
  </w:style>
  <w:style w:type="character" w:customStyle="1" w:styleId="TextodegloboCar">
    <w:name w:val="Texto de globo Car"/>
    <w:basedOn w:val="Fuentedeprrafopredeter"/>
    <w:link w:val="Textodeglobo"/>
    <w:uiPriority w:val="99"/>
    <w:semiHidden/>
    <w:qFormat/>
    <w:rsid w:val="004C029A"/>
    <w:rPr>
      <w:rFonts w:ascii="Tahoma" w:hAnsi="Tahoma" w:cs="Tahoma"/>
      <w:sz w:val="16"/>
      <w:szCs w:val="16"/>
    </w:rPr>
  </w:style>
  <w:style w:type="character" w:customStyle="1" w:styleId="CitaviBibliographyEntryChar">
    <w:name w:val="Citavi Bibliography Entry Char"/>
    <w:basedOn w:val="Fuentedeprrafopredeter"/>
    <w:link w:val="CitaviBibliographyEntry"/>
    <w:qFormat/>
    <w:rsid w:val="00986BD3"/>
  </w:style>
  <w:style w:type="character" w:customStyle="1" w:styleId="CitaviBibliographyHeadingChar">
    <w:name w:val="Citavi Bibliography Heading Char"/>
    <w:basedOn w:val="Fuentedeprrafopredeter"/>
    <w:link w:val="CitaviBibliographyHeading"/>
    <w:qFormat/>
    <w:rsid w:val="00986BD3"/>
    <w:rPr>
      <w:b/>
      <w:sz w:val="28"/>
      <w:lang w:val="fr-FR"/>
    </w:rPr>
  </w:style>
  <w:style w:type="character" w:customStyle="1" w:styleId="Ttulo1Car">
    <w:name w:val="Título 1 Car"/>
    <w:basedOn w:val="Fuentedeprrafopredeter"/>
    <w:link w:val="Ttulo1"/>
    <w:uiPriority w:val="9"/>
    <w:qFormat/>
    <w:rsid w:val="008E44C6"/>
    <w:rPr>
      <w:b/>
      <w:sz w:val="28"/>
      <w:lang w:val="fr-FR"/>
    </w:rPr>
  </w:style>
  <w:style w:type="character" w:customStyle="1" w:styleId="CitaviBibliographySubheading1Char">
    <w:name w:val="Citavi Bibliography Subheading 1 Char"/>
    <w:basedOn w:val="Fuentedeprrafopredeter"/>
    <w:link w:val="CitaviBibliographySubheading1"/>
    <w:qFormat/>
    <w:rsid w:val="00986BD3"/>
    <w:rPr>
      <w:rFonts w:eastAsiaTheme="minorEastAsia"/>
      <w:b/>
      <w:i/>
      <w:sz w:val="28"/>
      <w:u w:val="single"/>
      <w:lang w:val="fr-FR"/>
    </w:rPr>
  </w:style>
  <w:style w:type="character" w:customStyle="1" w:styleId="Ttulo2Car">
    <w:name w:val="Título 2 Car"/>
    <w:basedOn w:val="Fuentedeprrafopredeter"/>
    <w:link w:val="Ttulo2"/>
    <w:uiPriority w:val="9"/>
    <w:qFormat/>
    <w:rsid w:val="00044AFA"/>
    <w:rPr>
      <w:rFonts w:eastAsiaTheme="minorEastAsia"/>
      <w:b/>
      <w:sz w:val="28"/>
      <w:u w:val="single"/>
      <w:lang w:val="fr-FR"/>
    </w:rPr>
  </w:style>
  <w:style w:type="character" w:customStyle="1" w:styleId="CitaviBibliographySubheading2Char">
    <w:name w:val="Citavi Bibliography Subheading 2 Char"/>
    <w:basedOn w:val="Fuentedeprrafopredeter"/>
    <w:link w:val="CitaviBibliographySubheading2"/>
    <w:qFormat/>
    <w:rsid w:val="00986BD3"/>
    <w:rPr>
      <w:rFonts w:eastAsiaTheme="minorEastAsia"/>
      <w:b/>
      <w:i/>
      <w:sz w:val="24"/>
      <w:lang w:val="fr-FR"/>
    </w:rPr>
  </w:style>
  <w:style w:type="character" w:customStyle="1" w:styleId="Ttulo3Car">
    <w:name w:val="Título 3 Car"/>
    <w:basedOn w:val="Fuentedeprrafopredeter"/>
    <w:link w:val="Ttulo3"/>
    <w:uiPriority w:val="9"/>
    <w:qFormat/>
    <w:rsid w:val="009A3E0F"/>
    <w:rPr>
      <w:rFonts w:eastAsiaTheme="minorEastAsia"/>
      <w:b/>
      <w:sz w:val="24"/>
      <w:lang w:val="fr-FR"/>
    </w:rPr>
  </w:style>
  <w:style w:type="character" w:customStyle="1" w:styleId="CitaviBibliographySubheading3Char">
    <w:name w:val="Citavi Bibliography Subheading 3 Char"/>
    <w:basedOn w:val="Fuentedeprrafopredeter"/>
    <w:link w:val="CitaviBibliographySubheading3"/>
    <w:qFormat/>
    <w:rsid w:val="00986BD3"/>
    <w:rPr>
      <w:rFonts w:asciiTheme="majorHAnsi" w:eastAsiaTheme="majorEastAsia" w:hAnsiTheme="majorHAnsi" w:cstheme="majorBidi"/>
      <w:b/>
      <w:bCs/>
      <w:iCs/>
      <w:color w:val="5B9BD5" w:themeColor="accent1"/>
    </w:rPr>
  </w:style>
  <w:style w:type="character" w:customStyle="1" w:styleId="Ttulo4Car">
    <w:name w:val="Título 4 Car"/>
    <w:basedOn w:val="Fuentedeprrafopredeter"/>
    <w:link w:val="Ttulo4"/>
    <w:uiPriority w:val="9"/>
    <w:semiHidden/>
    <w:qFormat/>
    <w:rsid w:val="00986BD3"/>
    <w:rPr>
      <w:rFonts w:asciiTheme="majorHAnsi" w:eastAsiaTheme="majorEastAsia" w:hAnsiTheme="majorHAnsi" w:cstheme="majorBidi"/>
      <w:b/>
      <w:bCs/>
      <w:i/>
      <w:iCs/>
      <w:color w:val="5B9BD5" w:themeColor="accent1"/>
    </w:rPr>
  </w:style>
  <w:style w:type="character" w:customStyle="1" w:styleId="CitaviBibliographySubheading4Char">
    <w:name w:val="Citavi Bibliography Subheading 4 Char"/>
    <w:basedOn w:val="Fuentedeprrafopredeter"/>
    <w:link w:val="CitaviBibliographySubheading4"/>
    <w:qFormat/>
    <w:rsid w:val="00986BD3"/>
    <w:rPr>
      <w:rFonts w:asciiTheme="majorHAnsi" w:eastAsiaTheme="majorEastAsia" w:hAnsiTheme="majorHAnsi" w:cstheme="majorBidi"/>
      <w:i/>
      <w:color w:val="1F4D78" w:themeColor="accent1" w:themeShade="7F"/>
    </w:rPr>
  </w:style>
  <w:style w:type="character" w:customStyle="1" w:styleId="Ttulo5Car">
    <w:name w:val="Título 5 Car"/>
    <w:basedOn w:val="Fuentedeprrafopredeter"/>
    <w:link w:val="Ttulo5"/>
    <w:uiPriority w:val="9"/>
    <w:semiHidden/>
    <w:qFormat/>
    <w:rsid w:val="00986BD3"/>
    <w:rPr>
      <w:rFonts w:asciiTheme="majorHAnsi" w:eastAsiaTheme="majorEastAsia" w:hAnsiTheme="majorHAnsi" w:cstheme="majorBidi"/>
      <w:color w:val="1F4D78" w:themeColor="accent1" w:themeShade="7F"/>
    </w:rPr>
  </w:style>
  <w:style w:type="character" w:customStyle="1" w:styleId="CitaviBibliographySubheading5Char">
    <w:name w:val="Citavi Bibliography Subheading 5 Char"/>
    <w:basedOn w:val="Fuentedeprrafopredeter"/>
    <w:link w:val="CitaviBibliographySubheading5"/>
    <w:qFormat/>
    <w:rsid w:val="00986BD3"/>
    <w:rPr>
      <w:rFonts w:asciiTheme="majorHAnsi" w:eastAsiaTheme="majorEastAsia" w:hAnsiTheme="majorHAnsi" w:cstheme="majorBidi"/>
      <w:iCs/>
      <w:color w:val="1F4D78" w:themeColor="accent1" w:themeShade="7F"/>
    </w:rPr>
  </w:style>
  <w:style w:type="character" w:customStyle="1" w:styleId="Ttulo6Car">
    <w:name w:val="Título 6 Car"/>
    <w:basedOn w:val="Fuentedeprrafopredeter"/>
    <w:link w:val="Ttulo6"/>
    <w:uiPriority w:val="9"/>
    <w:semiHidden/>
    <w:qFormat/>
    <w:rsid w:val="00986BD3"/>
    <w:rPr>
      <w:rFonts w:asciiTheme="majorHAnsi" w:eastAsiaTheme="majorEastAsia" w:hAnsiTheme="majorHAnsi" w:cstheme="majorBidi"/>
      <w:i/>
      <w:iCs/>
      <w:color w:val="1F4D78" w:themeColor="accent1" w:themeShade="7F"/>
    </w:rPr>
  </w:style>
  <w:style w:type="character" w:customStyle="1" w:styleId="CitaviBibliographySubheading6Char">
    <w:name w:val="Citavi Bibliography Subheading 6 Char"/>
    <w:basedOn w:val="Fuentedeprrafopredeter"/>
    <w:link w:val="CitaviBibliographySubheading6"/>
    <w:qFormat/>
    <w:rsid w:val="00986BD3"/>
    <w:rPr>
      <w:rFonts w:asciiTheme="majorHAnsi" w:eastAsiaTheme="majorEastAsia" w:hAnsiTheme="majorHAnsi" w:cstheme="majorBidi"/>
      <w:iCs/>
      <w:color w:val="404040" w:themeColor="text1" w:themeTint="BF"/>
    </w:rPr>
  </w:style>
  <w:style w:type="character" w:customStyle="1" w:styleId="Ttulo7Car">
    <w:name w:val="Título 7 Car"/>
    <w:basedOn w:val="Fuentedeprrafopredeter"/>
    <w:link w:val="Ttulo7"/>
    <w:uiPriority w:val="9"/>
    <w:semiHidden/>
    <w:qFormat/>
    <w:rsid w:val="00986BD3"/>
    <w:rPr>
      <w:rFonts w:asciiTheme="majorHAnsi" w:eastAsiaTheme="majorEastAsia" w:hAnsiTheme="majorHAnsi" w:cstheme="majorBidi"/>
      <w:i/>
      <w:iCs/>
      <w:color w:val="404040" w:themeColor="text1" w:themeTint="BF"/>
    </w:rPr>
  </w:style>
  <w:style w:type="character" w:customStyle="1" w:styleId="CitaviBibliographySubheading7Char">
    <w:name w:val="Citavi Bibliography Subheading 7 Char"/>
    <w:basedOn w:val="Fuentedeprrafopredeter"/>
    <w:link w:val="CitaviBibliographySubheading7"/>
    <w:qFormat/>
    <w:rsid w:val="00986BD3"/>
    <w:rPr>
      <w:rFonts w:asciiTheme="majorHAnsi" w:eastAsiaTheme="majorEastAsia" w:hAnsiTheme="majorHAnsi" w:cstheme="majorBidi"/>
      <w:i/>
      <w:color w:val="404040" w:themeColor="text1" w:themeTint="BF"/>
      <w:sz w:val="20"/>
      <w:szCs w:val="20"/>
    </w:rPr>
  </w:style>
  <w:style w:type="character" w:customStyle="1" w:styleId="Ttulo8Car">
    <w:name w:val="Título 8 Car"/>
    <w:basedOn w:val="Fuentedeprrafopredeter"/>
    <w:link w:val="Ttulo8"/>
    <w:uiPriority w:val="9"/>
    <w:semiHidden/>
    <w:qFormat/>
    <w:rsid w:val="00986BD3"/>
    <w:rPr>
      <w:rFonts w:asciiTheme="majorHAnsi" w:eastAsiaTheme="majorEastAsia" w:hAnsiTheme="majorHAnsi" w:cstheme="majorBidi"/>
      <w:color w:val="404040" w:themeColor="text1" w:themeTint="BF"/>
      <w:sz w:val="20"/>
      <w:szCs w:val="20"/>
    </w:rPr>
  </w:style>
  <w:style w:type="character" w:customStyle="1" w:styleId="CitaviBibliographySubheading8Char">
    <w:name w:val="Citavi Bibliography Subheading 8 Char"/>
    <w:basedOn w:val="Fuentedeprrafopredeter"/>
    <w:link w:val="CitaviBibliographySubheading8"/>
    <w:qFormat/>
    <w:rsid w:val="00986BD3"/>
    <w:rPr>
      <w:rFonts w:asciiTheme="majorHAnsi" w:eastAsiaTheme="majorEastAsia" w:hAnsiTheme="majorHAnsi" w:cstheme="majorBidi"/>
      <w:iCs/>
      <w:color w:val="404040" w:themeColor="text1" w:themeTint="BF"/>
      <w:sz w:val="20"/>
      <w:szCs w:val="20"/>
    </w:rPr>
  </w:style>
  <w:style w:type="character" w:customStyle="1" w:styleId="Ttulo9Car">
    <w:name w:val="Título 9 Car"/>
    <w:basedOn w:val="Fuentedeprrafopredeter"/>
    <w:link w:val="Ttulo9"/>
    <w:uiPriority w:val="9"/>
    <w:semiHidden/>
    <w:qFormat/>
    <w:rsid w:val="00986BD3"/>
    <w:rPr>
      <w:rFonts w:asciiTheme="majorHAnsi" w:eastAsiaTheme="majorEastAsia" w:hAnsiTheme="majorHAnsi" w:cstheme="majorBidi"/>
      <w:i/>
      <w:iCs/>
      <w:color w:val="404040" w:themeColor="text1" w:themeTint="BF"/>
      <w:sz w:val="20"/>
      <w:szCs w:val="20"/>
    </w:rPr>
  </w:style>
  <w:style w:type="character" w:styleId="Refdecomentario">
    <w:name w:val="annotation reference"/>
    <w:basedOn w:val="Fuentedeprrafopredeter"/>
    <w:uiPriority w:val="99"/>
    <w:semiHidden/>
    <w:unhideWhenUsed/>
    <w:qFormat/>
    <w:rsid w:val="004209BA"/>
    <w:rPr>
      <w:sz w:val="16"/>
      <w:szCs w:val="16"/>
    </w:rPr>
  </w:style>
  <w:style w:type="character" w:customStyle="1" w:styleId="TextocomentarioCar">
    <w:name w:val="Texto comentario Car"/>
    <w:basedOn w:val="Fuentedeprrafopredeter"/>
    <w:link w:val="Textocomentario"/>
    <w:uiPriority w:val="99"/>
    <w:qFormat/>
    <w:rsid w:val="004209BA"/>
    <w:rPr>
      <w:rFonts w:ascii="Calibri" w:hAnsi="Calibri" w:cs="Arial"/>
      <w:sz w:val="20"/>
      <w:szCs w:val="20"/>
      <w:lang w:val="fr-FR"/>
    </w:rPr>
  </w:style>
  <w:style w:type="character" w:customStyle="1" w:styleId="AsuntodelcomentarioCar">
    <w:name w:val="Asunto del comentario Car"/>
    <w:basedOn w:val="TextocomentarioCar"/>
    <w:link w:val="Asuntodelcomentario"/>
    <w:uiPriority w:val="99"/>
    <w:semiHidden/>
    <w:qFormat/>
    <w:rsid w:val="004209BA"/>
    <w:rPr>
      <w:rFonts w:ascii="Calibri" w:hAnsi="Calibri" w:cs="Arial"/>
      <w:b/>
      <w:bCs/>
      <w:sz w:val="20"/>
      <w:szCs w:val="20"/>
      <w:lang w:val="fr-FR"/>
    </w:rPr>
  </w:style>
  <w:style w:type="character" w:customStyle="1" w:styleId="EncabezadoCar">
    <w:name w:val="Encabezado Car"/>
    <w:basedOn w:val="Fuentedeprrafopredeter"/>
    <w:link w:val="Encabezado"/>
    <w:uiPriority w:val="99"/>
    <w:qFormat/>
    <w:rsid w:val="00400521"/>
  </w:style>
  <w:style w:type="character" w:customStyle="1" w:styleId="PiedepginaCar">
    <w:name w:val="Pie de página Car"/>
    <w:basedOn w:val="Fuentedeprrafopredeter"/>
    <w:link w:val="Piedepgina"/>
    <w:uiPriority w:val="99"/>
    <w:qFormat/>
    <w:rsid w:val="00400521"/>
  </w:style>
  <w:style w:type="character" w:styleId="Ttulodellibro">
    <w:name w:val="Book Title"/>
    <w:basedOn w:val="Fuentedeprrafopredeter"/>
    <w:uiPriority w:val="33"/>
    <w:qFormat/>
    <w:rsid w:val="002F66A1"/>
    <w:rPr>
      <w:b/>
      <w:bCs/>
      <w:smallCaps/>
      <w:spacing w:val="5"/>
    </w:rPr>
  </w:style>
  <w:style w:type="character" w:styleId="Referenciaintensa">
    <w:name w:val="Intense Reference"/>
    <w:basedOn w:val="Fuentedeprrafopredeter"/>
    <w:uiPriority w:val="32"/>
    <w:qFormat/>
    <w:rsid w:val="002F66A1"/>
    <w:rPr>
      <w:b/>
      <w:bCs/>
      <w:smallCaps/>
      <w:color w:val="ED7D31" w:themeColor="accent2"/>
      <w:spacing w:val="5"/>
      <w:u w:val="single"/>
    </w:rPr>
  </w:style>
  <w:style w:type="character" w:styleId="Referenciasutil">
    <w:name w:val="Subtle Reference"/>
    <w:basedOn w:val="Fuentedeprrafopredeter"/>
    <w:uiPriority w:val="31"/>
    <w:qFormat/>
    <w:rsid w:val="002F66A1"/>
    <w:rPr>
      <w:smallCaps/>
      <w:color w:val="ED7D31" w:themeColor="accent2"/>
      <w:u w:val="single"/>
    </w:rPr>
  </w:style>
  <w:style w:type="character" w:styleId="nfasisintenso">
    <w:name w:val="Intense Emphasis"/>
    <w:basedOn w:val="Fuentedeprrafopredeter"/>
    <w:uiPriority w:val="21"/>
    <w:qFormat/>
    <w:rsid w:val="002F66A1"/>
    <w:rPr>
      <w:b/>
      <w:bCs/>
      <w:i/>
      <w:iCs/>
      <w:color w:val="5B9BD5" w:themeColor="accent1"/>
    </w:rPr>
  </w:style>
  <w:style w:type="character" w:customStyle="1" w:styleId="CitadestacadaCar">
    <w:name w:val="Cita destacada Car"/>
    <w:basedOn w:val="Fuentedeprrafopredeter"/>
    <w:link w:val="Citadestacada"/>
    <w:uiPriority w:val="30"/>
    <w:qFormat/>
    <w:rsid w:val="002F66A1"/>
    <w:rPr>
      <w:b/>
      <w:bCs/>
      <w:i/>
      <w:iCs/>
      <w:color w:val="5B9BD5" w:themeColor="accent1"/>
    </w:rPr>
  </w:style>
  <w:style w:type="character" w:styleId="VariableHTML">
    <w:name w:val="HTML Variable"/>
    <w:basedOn w:val="Fuentedeprrafopredeter"/>
    <w:uiPriority w:val="99"/>
    <w:semiHidden/>
    <w:unhideWhenUsed/>
    <w:qFormat/>
    <w:rsid w:val="002F66A1"/>
    <w:rPr>
      <w:i/>
      <w:iCs/>
    </w:rPr>
  </w:style>
  <w:style w:type="character" w:styleId="MquinadeescribirHTML">
    <w:name w:val="HTML Typewriter"/>
    <w:basedOn w:val="Fuentedeprrafopredeter"/>
    <w:uiPriority w:val="99"/>
    <w:semiHidden/>
    <w:unhideWhenUsed/>
    <w:qFormat/>
    <w:rsid w:val="002F66A1"/>
    <w:rPr>
      <w:rFonts w:ascii="Consolas" w:hAnsi="Consolas"/>
      <w:sz w:val="20"/>
      <w:szCs w:val="20"/>
    </w:rPr>
  </w:style>
  <w:style w:type="character" w:styleId="EjemplodeHTML">
    <w:name w:val="HTML Sample"/>
    <w:basedOn w:val="Fuentedeprrafopredeter"/>
    <w:uiPriority w:val="99"/>
    <w:semiHidden/>
    <w:unhideWhenUsed/>
    <w:qFormat/>
    <w:rsid w:val="002F66A1"/>
    <w:rPr>
      <w:rFonts w:ascii="Consolas" w:hAnsi="Consolas"/>
      <w:sz w:val="24"/>
      <w:szCs w:val="24"/>
    </w:rPr>
  </w:style>
  <w:style w:type="character" w:customStyle="1" w:styleId="HTMLconformatoprevioCar">
    <w:name w:val="HTML con formato previo Car"/>
    <w:basedOn w:val="Fuentedeprrafopredeter"/>
    <w:link w:val="HTMLconformatoprevio"/>
    <w:uiPriority w:val="99"/>
    <w:semiHidden/>
    <w:qFormat/>
    <w:rsid w:val="002F66A1"/>
    <w:rPr>
      <w:rFonts w:ascii="Consolas" w:hAnsi="Consolas"/>
      <w:sz w:val="20"/>
      <w:szCs w:val="20"/>
    </w:rPr>
  </w:style>
  <w:style w:type="character" w:styleId="TecladoHTML">
    <w:name w:val="HTML Keyboard"/>
    <w:basedOn w:val="Fuentedeprrafopredeter"/>
    <w:uiPriority w:val="99"/>
    <w:semiHidden/>
    <w:unhideWhenUsed/>
    <w:qFormat/>
    <w:rsid w:val="002F66A1"/>
    <w:rPr>
      <w:rFonts w:ascii="Consolas" w:hAnsi="Consolas"/>
      <w:sz w:val="20"/>
      <w:szCs w:val="20"/>
    </w:rPr>
  </w:style>
  <w:style w:type="character" w:styleId="DefinicinHTML">
    <w:name w:val="HTML Definition"/>
    <w:basedOn w:val="Fuentedeprrafopredeter"/>
    <w:uiPriority w:val="99"/>
    <w:semiHidden/>
    <w:unhideWhenUsed/>
    <w:qFormat/>
    <w:rsid w:val="002F66A1"/>
    <w:rPr>
      <w:i/>
      <w:iCs/>
    </w:rPr>
  </w:style>
  <w:style w:type="character" w:styleId="CdigoHTML">
    <w:name w:val="HTML Code"/>
    <w:basedOn w:val="Fuentedeprrafopredeter"/>
    <w:uiPriority w:val="99"/>
    <w:semiHidden/>
    <w:unhideWhenUsed/>
    <w:qFormat/>
    <w:rsid w:val="002F66A1"/>
    <w:rPr>
      <w:rFonts w:ascii="Consolas" w:hAnsi="Consolas"/>
      <w:sz w:val="20"/>
      <w:szCs w:val="20"/>
    </w:rPr>
  </w:style>
  <w:style w:type="character" w:styleId="CitaHTML">
    <w:name w:val="HTML Cite"/>
    <w:basedOn w:val="Fuentedeprrafopredeter"/>
    <w:uiPriority w:val="99"/>
    <w:semiHidden/>
    <w:unhideWhenUsed/>
    <w:qFormat/>
    <w:rsid w:val="002F66A1"/>
    <w:rPr>
      <w:i/>
      <w:iCs/>
    </w:rPr>
  </w:style>
  <w:style w:type="character" w:customStyle="1" w:styleId="DireccinHTMLCar">
    <w:name w:val="Dirección HTML Car"/>
    <w:basedOn w:val="Fuentedeprrafopredeter"/>
    <w:link w:val="DireccinHTML"/>
    <w:uiPriority w:val="99"/>
    <w:semiHidden/>
    <w:qFormat/>
    <w:rsid w:val="002F66A1"/>
    <w:rPr>
      <w:i/>
      <w:iCs/>
    </w:rPr>
  </w:style>
  <w:style w:type="character" w:styleId="AcrnimoHTML">
    <w:name w:val="HTML Acronym"/>
    <w:basedOn w:val="Fuentedeprrafopredeter"/>
    <w:uiPriority w:val="99"/>
    <w:semiHidden/>
    <w:unhideWhenUsed/>
    <w:qFormat/>
    <w:rsid w:val="002F66A1"/>
  </w:style>
  <w:style w:type="character" w:customStyle="1" w:styleId="TextosinformatoCar">
    <w:name w:val="Texto sin formato Car"/>
    <w:basedOn w:val="Fuentedeprrafopredeter"/>
    <w:link w:val="Textosinformato"/>
    <w:uiPriority w:val="99"/>
    <w:semiHidden/>
    <w:qFormat/>
    <w:rsid w:val="002F66A1"/>
    <w:rPr>
      <w:rFonts w:ascii="Consolas" w:hAnsi="Consolas"/>
      <w:sz w:val="21"/>
      <w:szCs w:val="21"/>
    </w:rPr>
  </w:style>
  <w:style w:type="character" w:customStyle="1" w:styleId="MapadeldocumentoCar">
    <w:name w:val="Mapa del documento Car"/>
    <w:basedOn w:val="Fuentedeprrafopredeter"/>
    <w:link w:val="Mapadeldocumento"/>
    <w:uiPriority w:val="99"/>
    <w:semiHidden/>
    <w:qFormat/>
    <w:rsid w:val="002F66A1"/>
    <w:rPr>
      <w:rFonts w:ascii="Tahoma" w:hAnsi="Tahoma" w:cs="Tahoma"/>
      <w:sz w:val="16"/>
      <w:szCs w:val="16"/>
    </w:rPr>
  </w:style>
  <w:style w:type="character" w:customStyle="1" w:styleId="Accentuation">
    <w:name w:val="Accentuation"/>
    <w:basedOn w:val="Fuentedeprrafopredeter"/>
    <w:uiPriority w:val="20"/>
    <w:qFormat/>
    <w:rsid w:val="002F66A1"/>
    <w:rPr>
      <w:i/>
      <w:iCs/>
    </w:rPr>
  </w:style>
  <w:style w:type="character" w:styleId="Hipervnculovisitado">
    <w:name w:val="FollowedHyperlink"/>
    <w:basedOn w:val="Fuentedeprrafopredeter"/>
    <w:uiPriority w:val="99"/>
    <w:semiHidden/>
    <w:unhideWhenUsed/>
    <w:qFormat/>
    <w:rsid w:val="002F66A1"/>
    <w:rPr>
      <w:color w:val="954F72" w:themeColor="followedHyperlink"/>
      <w:u w:val="single"/>
    </w:rPr>
  </w:style>
  <w:style w:type="character" w:customStyle="1" w:styleId="LienInternet">
    <w:name w:val="Lien Internet"/>
    <w:basedOn w:val="Fuentedeprrafopredeter"/>
    <w:uiPriority w:val="99"/>
    <w:unhideWhenUsed/>
    <w:rsid w:val="002F66A1"/>
    <w:rPr>
      <w:color w:val="0563C1" w:themeColor="hyperlink"/>
      <w:u w:val="single"/>
    </w:rPr>
  </w:style>
  <w:style w:type="character" w:customStyle="1" w:styleId="Sangra3detindependienteCar">
    <w:name w:val="Sangría 3 de t. independiente Car"/>
    <w:basedOn w:val="Fuentedeprrafopredeter"/>
    <w:link w:val="Sangra3detindependiente"/>
    <w:uiPriority w:val="99"/>
    <w:semiHidden/>
    <w:qFormat/>
    <w:rsid w:val="002F66A1"/>
    <w:rPr>
      <w:sz w:val="16"/>
      <w:szCs w:val="16"/>
    </w:rPr>
  </w:style>
  <w:style w:type="character" w:customStyle="1" w:styleId="Sangra2detindependienteCar">
    <w:name w:val="Sangría 2 de t. independiente Car"/>
    <w:basedOn w:val="Fuentedeprrafopredeter"/>
    <w:link w:val="Sangra2detindependiente"/>
    <w:uiPriority w:val="99"/>
    <w:semiHidden/>
    <w:qFormat/>
    <w:rsid w:val="002F66A1"/>
  </w:style>
  <w:style w:type="character" w:customStyle="1" w:styleId="Textoindependiente3Car">
    <w:name w:val="Texto independiente 3 Car"/>
    <w:basedOn w:val="Fuentedeprrafopredeter"/>
    <w:link w:val="Textoindependiente3"/>
    <w:uiPriority w:val="99"/>
    <w:semiHidden/>
    <w:qFormat/>
    <w:rsid w:val="002F66A1"/>
    <w:rPr>
      <w:sz w:val="16"/>
      <w:szCs w:val="16"/>
    </w:rPr>
  </w:style>
  <w:style w:type="character" w:customStyle="1" w:styleId="Textoindependiente2Car">
    <w:name w:val="Texto independiente 2 Car"/>
    <w:basedOn w:val="Fuentedeprrafopredeter"/>
    <w:link w:val="Textoindependiente2"/>
    <w:uiPriority w:val="99"/>
    <w:qFormat/>
    <w:rsid w:val="00C665AA"/>
    <w:rPr>
      <w:rFonts w:eastAsiaTheme="minorEastAsia"/>
      <w:color w:val="7F7F7F" w:themeColor="text1" w:themeTint="80"/>
      <w:lang w:val="fr-FR"/>
    </w:rPr>
  </w:style>
  <w:style w:type="character" w:customStyle="1" w:styleId="EncabezadodenotaCar">
    <w:name w:val="Encabezado de nota Car"/>
    <w:basedOn w:val="Fuentedeprrafopredeter"/>
    <w:link w:val="Encabezadodenota"/>
    <w:uiPriority w:val="99"/>
    <w:semiHidden/>
    <w:qFormat/>
    <w:rsid w:val="002F66A1"/>
  </w:style>
  <w:style w:type="character" w:customStyle="1" w:styleId="SangradetextonormalCar">
    <w:name w:val="Sangría de texto normal Car"/>
    <w:basedOn w:val="Fuentedeprrafopredeter"/>
    <w:uiPriority w:val="99"/>
    <w:semiHidden/>
    <w:qFormat/>
    <w:rsid w:val="002F66A1"/>
  </w:style>
  <w:style w:type="character" w:customStyle="1" w:styleId="Textoindependienteprimerasangra2Car">
    <w:name w:val="Texto independiente primera sangría 2 Car"/>
    <w:basedOn w:val="SangradetextonormalCar"/>
    <w:link w:val="Textoindependienteprimerasangra2"/>
    <w:uiPriority w:val="99"/>
    <w:semiHidden/>
    <w:qFormat/>
    <w:rsid w:val="002F66A1"/>
  </w:style>
  <w:style w:type="character" w:customStyle="1" w:styleId="SangradetextonormalCar1">
    <w:name w:val="Sangría de texto normal Car1"/>
    <w:basedOn w:val="TextoindependienteCar"/>
    <w:link w:val="Sangradetextonormal"/>
    <w:uiPriority w:val="99"/>
    <w:semiHidden/>
    <w:qFormat/>
    <w:rsid w:val="002F66A1"/>
    <w:rPr>
      <w:rFonts w:eastAsiaTheme="minorEastAsia"/>
      <w:lang w:val="fr-FR"/>
    </w:rPr>
  </w:style>
  <w:style w:type="character" w:customStyle="1" w:styleId="FechaCar">
    <w:name w:val="Fecha Car"/>
    <w:basedOn w:val="Fuentedeprrafopredeter"/>
    <w:link w:val="Fecha"/>
    <w:uiPriority w:val="99"/>
    <w:semiHidden/>
    <w:qFormat/>
    <w:rsid w:val="002F66A1"/>
  </w:style>
  <w:style w:type="character" w:customStyle="1" w:styleId="SaludoCar">
    <w:name w:val="Saludo Car"/>
    <w:basedOn w:val="Fuentedeprrafopredeter"/>
    <w:link w:val="Saludo"/>
    <w:uiPriority w:val="99"/>
    <w:semiHidden/>
    <w:qFormat/>
    <w:rsid w:val="002F66A1"/>
  </w:style>
  <w:style w:type="character" w:customStyle="1" w:styleId="SubttuloCar">
    <w:name w:val="Subtítulo Car"/>
    <w:basedOn w:val="Fuentedeprrafopredeter"/>
    <w:link w:val="Subttulo"/>
    <w:uiPriority w:val="11"/>
    <w:qFormat/>
    <w:rsid w:val="002F66A1"/>
    <w:rPr>
      <w:rFonts w:asciiTheme="majorHAnsi" w:eastAsiaTheme="majorEastAsia" w:hAnsiTheme="majorHAnsi" w:cstheme="majorBidi"/>
      <w:i/>
      <w:iCs/>
      <w:color w:val="5B9BD5" w:themeColor="accent1"/>
      <w:spacing w:val="15"/>
      <w:sz w:val="24"/>
      <w:szCs w:val="24"/>
    </w:rPr>
  </w:style>
  <w:style w:type="character" w:customStyle="1" w:styleId="EncabezadodemensajeCar">
    <w:name w:val="Encabezado de mensaje Car"/>
    <w:basedOn w:val="Fuentedeprrafopredeter"/>
    <w:link w:val="Encabezadodemensaje"/>
    <w:uiPriority w:val="99"/>
    <w:semiHidden/>
    <w:qFormat/>
    <w:rsid w:val="002F66A1"/>
    <w:rPr>
      <w:rFonts w:asciiTheme="majorHAnsi" w:eastAsiaTheme="majorEastAsia" w:hAnsiTheme="majorHAnsi" w:cstheme="majorBidi"/>
      <w:sz w:val="24"/>
      <w:szCs w:val="24"/>
      <w:shd w:val="clear" w:color="auto" w:fill="CCCCCC"/>
    </w:rPr>
  </w:style>
  <w:style w:type="character" w:customStyle="1" w:styleId="FirmaCar">
    <w:name w:val="Firma Car"/>
    <w:basedOn w:val="Fuentedeprrafopredeter"/>
    <w:link w:val="Firma"/>
    <w:uiPriority w:val="99"/>
    <w:semiHidden/>
    <w:qFormat/>
    <w:rsid w:val="002F66A1"/>
  </w:style>
  <w:style w:type="character" w:customStyle="1" w:styleId="CierreCar">
    <w:name w:val="Cierre Car"/>
    <w:basedOn w:val="Fuentedeprrafopredeter"/>
    <w:link w:val="Cierre"/>
    <w:uiPriority w:val="99"/>
    <w:semiHidden/>
    <w:qFormat/>
    <w:rsid w:val="002F66A1"/>
  </w:style>
  <w:style w:type="character" w:customStyle="1" w:styleId="TtuloCar">
    <w:name w:val="Título Car"/>
    <w:basedOn w:val="Fuentedeprrafopredeter"/>
    <w:link w:val="Ttulo"/>
    <w:uiPriority w:val="10"/>
    <w:qFormat/>
    <w:rsid w:val="002F66A1"/>
    <w:rPr>
      <w:rFonts w:asciiTheme="majorHAnsi" w:eastAsiaTheme="majorEastAsia" w:hAnsiTheme="majorHAnsi" w:cstheme="majorBidi"/>
      <w:color w:val="323E4F" w:themeColor="text2" w:themeShade="BF"/>
      <w:spacing w:val="5"/>
      <w:kern w:val="2"/>
      <w:sz w:val="52"/>
      <w:szCs w:val="52"/>
    </w:rPr>
  </w:style>
  <w:style w:type="character" w:customStyle="1" w:styleId="TextomacroCar">
    <w:name w:val="Texto macro Car"/>
    <w:basedOn w:val="Fuentedeprrafopredeter"/>
    <w:link w:val="Textomacro"/>
    <w:uiPriority w:val="99"/>
    <w:semiHidden/>
    <w:qFormat/>
    <w:rsid w:val="002F66A1"/>
    <w:rPr>
      <w:rFonts w:ascii="Consolas" w:hAnsi="Consolas"/>
      <w:sz w:val="20"/>
      <w:szCs w:val="20"/>
    </w:rPr>
  </w:style>
  <w:style w:type="character" w:customStyle="1" w:styleId="TextonotaalfinalCar">
    <w:name w:val="Texto nota al final Car"/>
    <w:basedOn w:val="Fuentedeprrafopredeter"/>
    <w:link w:val="Textonotaalfinal"/>
    <w:uiPriority w:val="99"/>
    <w:semiHidden/>
    <w:qFormat/>
    <w:rsid w:val="002F66A1"/>
    <w:rPr>
      <w:sz w:val="20"/>
      <w:szCs w:val="20"/>
    </w:rPr>
  </w:style>
  <w:style w:type="character" w:styleId="Refdenotaalfinal">
    <w:name w:val="endnote reference"/>
    <w:basedOn w:val="Fuentedeprrafopredeter"/>
    <w:uiPriority w:val="99"/>
    <w:semiHidden/>
    <w:unhideWhenUsed/>
    <w:qFormat/>
    <w:rsid w:val="002F66A1"/>
    <w:rPr>
      <w:vertAlign w:val="superscript"/>
    </w:rPr>
  </w:style>
  <w:style w:type="character" w:styleId="Nmerodepgina">
    <w:name w:val="page number"/>
    <w:basedOn w:val="Fuentedeprrafopredeter"/>
    <w:uiPriority w:val="99"/>
    <w:semiHidden/>
    <w:unhideWhenUsed/>
    <w:qFormat/>
    <w:rsid w:val="002F66A1"/>
  </w:style>
  <w:style w:type="character" w:styleId="Nmerodelnea">
    <w:name w:val="line number"/>
    <w:basedOn w:val="Fuentedeprrafopredeter"/>
    <w:uiPriority w:val="99"/>
    <w:semiHidden/>
    <w:unhideWhenUsed/>
    <w:qFormat/>
    <w:rsid w:val="002F66A1"/>
  </w:style>
  <w:style w:type="character" w:customStyle="1" w:styleId="shorttext">
    <w:name w:val="short_text"/>
    <w:basedOn w:val="Fuentedeprrafopredeter"/>
    <w:qFormat/>
    <w:rsid w:val="00351AB0"/>
  </w:style>
  <w:style w:type="character" w:customStyle="1" w:styleId="ListLabel1">
    <w:name w:val="ListLabel 1"/>
    <w:qFormat/>
    <w:rPr>
      <w:rFonts w:cs="Courier New"/>
    </w:rPr>
  </w:style>
  <w:style w:type="character" w:customStyle="1" w:styleId="ListLabel2">
    <w:name w:val="ListLabel 2"/>
    <w:qFormat/>
    <w:rPr>
      <w:rFonts w:cs="Courier New"/>
    </w:rPr>
  </w:style>
  <w:style w:type="character" w:customStyle="1" w:styleId="ListLabel3">
    <w:name w:val="ListLabel 3"/>
    <w:qFormat/>
    <w:rPr>
      <w:rFonts w:cs="Courier New"/>
    </w:rPr>
  </w:style>
  <w:style w:type="character" w:customStyle="1" w:styleId="ListLabel4">
    <w:name w:val="ListLabel 4"/>
    <w:qFormat/>
    <w:rPr>
      <w:rFonts w:cs="Courier New"/>
    </w:rPr>
  </w:style>
  <w:style w:type="character" w:customStyle="1" w:styleId="ListLabel5">
    <w:name w:val="ListLabel 5"/>
    <w:qFormat/>
    <w:rPr>
      <w:rFonts w:cs="Courier New"/>
    </w:rPr>
  </w:style>
  <w:style w:type="character" w:customStyle="1" w:styleId="ListLabel6">
    <w:name w:val="ListLabel 6"/>
    <w:qFormat/>
    <w:rPr>
      <w:rFonts w:cs="Courier New"/>
    </w:rPr>
  </w:style>
  <w:style w:type="character" w:customStyle="1" w:styleId="ListLabel7">
    <w:name w:val="ListLabel 7"/>
    <w:qFormat/>
    <w:rPr>
      <w:rFonts w:cs="Courier New"/>
    </w:rPr>
  </w:style>
  <w:style w:type="character" w:customStyle="1" w:styleId="ListLabel8">
    <w:name w:val="ListLabel 8"/>
    <w:qFormat/>
    <w:rPr>
      <w:rFonts w:cs="Courier New"/>
    </w:rPr>
  </w:style>
  <w:style w:type="character" w:customStyle="1" w:styleId="ListLabel9">
    <w:name w:val="ListLabel 9"/>
    <w:qFormat/>
    <w:rPr>
      <w:rFonts w:cs="Courier New"/>
    </w:rPr>
  </w:style>
  <w:style w:type="character" w:customStyle="1" w:styleId="ListLabel10">
    <w:name w:val="ListLabel 10"/>
    <w:qFormat/>
  </w:style>
  <w:style w:type="character" w:customStyle="1" w:styleId="ListLabel11">
    <w:name w:val="ListLabel 11"/>
    <w:qFormat/>
    <w:rPr>
      <w:rFonts w:cs="Courier New"/>
    </w:rPr>
  </w:style>
  <w:style w:type="character" w:customStyle="1" w:styleId="ListLabel12">
    <w:name w:val="ListLabel 12"/>
    <w:qFormat/>
    <w:rPr>
      <w:rFonts w:cs="Courier New"/>
    </w:rPr>
  </w:style>
  <w:style w:type="character" w:customStyle="1" w:styleId="ListLabel13">
    <w:name w:val="ListLabel 13"/>
    <w:qFormat/>
    <w:rPr>
      <w:rFonts w:cs="Courier New"/>
    </w:rPr>
  </w:style>
  <w:style w:type="character" w:customStyle="1" w:styleId="ListLabel14">
    <w:name w:val="ListLabel 14"/>
    <w:qFormat/>
    <w:rPr>
      <w:rFonts w:cs="Courier New"/>
    </w:rPr>
  </w:style>
  <w:style w:type="character" w:customStyle="1" w:styleId="ListLabel15">
    <w:name w:val="ListLabel 15"/>
    <w:qFormat/>
    <w:rPr>
      <w:rFonts w:cs="Courier New"/>
    </w:rPr>
  </w:style>
  <w:style w:type="character" w:customStyle="1" w:styleId="ListLabel16">
    <w:name w:val="ListLabel 16"/>
    <w:qFormat/>
    <w:rPr>
      <w:rFonts w:cs="Courier New"/>
    </w:rPr>
  </w:style>
  <w:style w:type="character" w:customStyle="1" w:styleId="ListLabel17">
    <w:name w:val="ListLabel 17"/>
    <w:qFormat/>
    <w:rPr>
      <w:rFonts w:cs="Courier New"/>
    </w:rPr>
  </w:style>
  <w:style w:type="character" w:customStyle="1" w:styleId="ListLabel18">
    <w:name w:val="ListLabel 18"/>
    <w:qFormat/>
    <w:rPr>
      <w:rFonts w:cs="Courier New"/>
    </w:rPr>
  </w:style>
  <w:style w:type="character" w:customStyle="1" w:styleId="ListLabel19">
    <w:name w:val="ListLabel 19"/>
    <w:qFormat/>
    <w:rPr>
      <w:rFonts w:cs="Courier New"/>
    </w:rPr>
  </w:style>
  <w:style w:type="character" w:customStyle="1" w:styleId="ListLabel20">
    <w:name w:val="ListLabel 20"/>
    <w:qFormat/>
    <w:rPr>
      <w:rFonts w:cs="Courier New"/>
    </w:rPr>
  </w:style>
  <w:style w:type="character" w:customStyle="1" w:styleId="ListLabel21">
    <w:name w:val="ListLabel 21"/>
    <w:qFormat/>
    <w:rPr>
      <w:rFonts w:cs="Courier New"/>
    </w:rPr>
  </w:style>
  <w:style w:type="character" w:customStyle="1" w:styleId="ListLabel22">
    <w:name w:val="ListLabel 22"/>
    <w:qFormat/>
    <w:rPr>
      <w:rFonts w:cs="Courier New"/>
    </w:rPr>
  </w:style>
  <w:style w:type="character" w:customStyle="1" w:styleId="ListLabel23">
    <w:name w:val="ListLabel 23"/>
    <w:qFormat/>
    <w:rPr>
      <w:rFonts w:cs="Courier New"/>
    </w:rPr>
  </w:style>
  <w:style w:type="character" w:customStyle="1" w:styleId="ListLabel24">
    <w:name w:val="ListLabel 24"/>
    <w:qFormat/>
    <w:rPr>
      <w:rFonts w:cs="Courier New"/>
    </w:rPr>
  </w:style>
  <w:style w:type="character" w:customStyle="1" w:styleId="ListLabel25">
    <w:name w:val="ListLabel 25"/>
    <w:qFormat/>
    <w:rPr>
      <w:rFonts w:cs="Courier New"/>
    </w:rPr>
  </w:style>
  <w:style w:type="character" w:customStyle="1" w:styleId="ListLabel26">
    <w:name w:val="ListLabel 26"/>
    <w:qFormat/>
    <w:rPr>
      <w:rFonts w:cs="Courier New"/>
    </w:rPr>
  </w:style>
  <w:style w:type="character" w:customStyle="1" w:styleId="ListLabel27">
    <w:name w:val="ListLabel 27"/>
    <w:qFormat/>
    <w:rPr>
      <w:rFonts w:cs="Courier New"/>
    </w:rPr>
  </w:style>
  <w:style w:type="character" w:customStyle="1" w:styleId="ListLabel28">
    <w:name w:val="ListLabel 28"/>
    <w:qFormat/>
    <w:rPr>
      <w:rFonts w:cs="Courier New"/>
    </w:rPr>
  </w:style>
  <w:style w:type="character" w:customStyle="1" w:styleId="ListLabel29">
    <w:name w:val="ListLabel 29"/>
    <w:qFormat/>
    <w:rPr>
      <w:rFonts w:cs="Courier New"/>
    </w:rPr>
  </w:style>
  <w:style w:type="character" w:customStyle="1" w:styleId="ListLabel30">
    <w:name w:val="ListLabel 30"/>
    <w:qFormat/>
    <w:rPr>
      <w:rFonts w:cs="Courier New"/>
    </w:rPr>
  </w:style>
  <w:style w:type="character" w:customStyle="1" w:styleId="ListLabel31">
    <w:name w:val="ListLabel 31"/>
    <w:qFormat/>
    <w:rPr>
      <w:rFonts w:cs="Courier New"/>
    </w:rPr>
  </w:style>
  <w:style w:type="character" w:customStyle="1" w:styleId="ListLabel32">
    <w:name w:val="ListLabel 32"/>
    <w:qFormat/>
    <w:rPr>
      <w:rFonts w:cs="Courier New"/>
    </w:rPr>
  </w:style>
  <w:style w:type="character" w:customStyle="1" w:styleId="ListLabel33">
    <w:name w:val="ListLabel 33"/>
    <w:qFormat/>
    <w:rPr>
      <w:rFonts w:cs="Courier New"/>
    </w:rPr>
  </w:style>
  <w:style w:type="character" w:customStyle="1" w:styleId="ListLabel34">
    <w:name w:val="ListLabel 34"/>
    <w:qFormat/>
    <w:rPr>
      <w:rFonts w:cs="Courier New"/>
    </w:rPr>
  </w:style>
  <w:style w:type="character" w:customStyle="1" w:styleId="ListLabel35">
    <w:name w:val="ListLabel 35"/>
    <w:qFormat/>
    <w:rPr>
      <w:rFonts w:cs="Courier New"/>
    </w:rPr>
  </w:style>
  <w:style w:type="character" w:customStyle="1" w:styleId="ListLabel36">
    <w:name w:val="ListLabel 36"/>
    <w:qFormat/>
    <w:rPr>
      <w:rFonts w:cs="Courier New"/>
    </w:rPr>
  </w:style>
  <w:style w:type="character" w:customStyle="1" w:styleId="ListLabel37">
    <w:name w:val="ListLabel 37"/>
    <w:qFormat/>
    <w:rPr>
      <w:rFonts w:cs="Courier New"/>
    </w:rPr>
  </w:style>
  <w:style w:type="character" w:customStyle="1" w:styleId="ListLabel38">
    <w:name w:val="ListLabel 38"/>
    <w:qFormat/>
    <w:rPr>
      <w:rFonts w:cs="Courier New"/>
    </w:rPr>
  </w:style>
  <w:style w:type="character" w:customStyle="1" w:styleId="ListLabel39">
    <w:name w:val="ListLabel 39"/>
    <w:qFormat/>
    <w:rPr>
      <w:rFonts w:cs="Courier New"/>
    </w:rPr>
  </w:style>
  <w:style w:type="character" w:customStyle="1" w:styleId="ListLabel40">
    <w:name w:val="ListLabel 40"/>
    <w:qFormat/>
    <w:rPr>
      <w:rFonts w:cs="Courier New"/>
    </w:rPr>
  </w:style>
  <w:style w:type="character" w:customStyle="1" w:styleId="ListLabel41">
    <w:name w:val="ListLabel 41"/>
    <w:qFormat/>
    <w:rPr>
      <w:rFonts w:cs="Courier New"/>
    </w:rPr>
  </w:style>
  <w:style w:type="character" w:customStyle="1" w:styleId="ListLabel42">
    <w:name w:val="ListLabel 42"/>
    <w:qFormat/>
    <w:rPr>
      <w:rFonts w:cs="Courier New"/>
    </w:rPr>
  </w:style>
  <w:style w:type="character" w:customStyle="1" w:styleId="ListLabel43">
    <w:name w:val="ListLabel 43"/>
    <w:qFormat/>
    <w:rPr>
      <w:rFonts w:cs="Courier New"/>
    </w:rPr>
  </w:style>
  <w:style w:type="character" w:customStyle="1" w:styleId="ListLabel44">
    <w:name w:val="ListLabel 44"/>
    <w:qFormat/>
    <w:rPr>
      <w:rFonts w:cs="Courier New"/>
    </w:rPr>
  </w:style>
  <w:style w:type="character" w:customStyle="1" w:styleId="ListLabel45">
    <w:name w:val="ListLabel 45"/>
    <w:qFormat/>
    <w:rPr>
      <w:rFonts w:cs="Courier New"/>
    </w:rPr>
  </w:style>
  <w:style w:type="character" w:customStyle="1" w:styleId="ListLabel46">
    <w:name w:val="ListLabel 46"/>
    <w:qFormat/>
    <w:rPr>
      <w:rFonts w:cs="Courier New"/>
    </w:rPr>
  </w:style>
  <w:style w:type="character" w:customStyle="1" w:styleId="ListLabel47">
    <w:name w:val="ListLabel 47"/>
    <w:qFormat/>
    <w:rPr>
      <w:rFonts w:cs="Courier New"/>
    </w:rPr>
  </w:style>
  <w:style w:type="character" w:customStyle="1" w:styleId="ListLabel48">
    <w:name w:val="ListLabel 48"/>
    <w:qFormat/>
    <w:rPr>
      <w:rFonts w:cs="Courier New"/>
    </w:rPr>
  </w:style>
  <w:style w:type="character" w:customStyle="1" w:styleId="ListLabel49">
    <w:name w:val="ListLabel 49"/>
    <w:qFormat/>
    <w:rPr>
      <w:rFonts w:cs="Courier New"/>
    </w:rPr>
  </w:style>
  <w:style w:type="character" w:customStyle="1" w:styleId="ListLabel50">
    <w:name w:val="ListLabel 50"/>
    <w:qFormat/>
    <w:rPr>
      <w:rFonts w:cs="Courier New"/>
    </w:rPr>
  </w:style>
  <w:style w:type="character" w:customStyle="1" w:styleId="ListLabel51">
    <w:name w:val="ListLabel 51"/>
    <w:qFormat/>
    <w:rPr>
      <w:rFonts w:cs="Courier New"/>
    </w:rPr>
  </w:style>
  <w:style w:type="character" w:customStyle="1" w:styleId="ListLabel52">
    <w:name w:val="ListLabel 52"/>
    <w:qFormat/>
    <w:rPr>
      <w:rFonts w:cs="Courier New"/>
    </w:rPr>
  </w:style>
  <w:style w:type="character" w:customStyle="1" w:styleId="ListLabel53">
    <w:name w:val="ListLabel 53"/>
    <w:qFormat/>
    <w:rPr>
      <w:rFonts w:cs="Courier New"/>
    </w:rPr>
  </w:style>
  <w:style w:type="character" w:customStyle="1" w:styleId="ListLabel54">
    <w:name w:val="ListLabel 54"/>
    <w:qFormat/>
    <w:rPr>
      <w:rFonts w:cs="Courier New"/>
    </w:rPr>
  </w:style>
  <w:style w:type="character" w:customStyle="1" w:styleId="ListLabel55">
    <w:name w:val="ListLabel 55"/>
    <w:qFormat/>
    <w:rPr>
      <w:rFonts w:cs="Courier New"/>
    </w:rPr>
  </w:style>
  <w:style w:type="character" w:customStyle="1" w:styleId="ListLabel56">
    <w:name w:val="ListLabel 56"/>
    <w:qFormat/>
    <w:rPr>
      <w:rFonts w:cs="Courier New"/>
    </w:rPr>
  </w:style>
  <w:style w:type="character" w:customStyle="1" w:styleId="ListLabel57">
    <w:name w:val="ListLabel 57"/>
    <w:qFormat/>
    <w:rPr>
      <w:rFonts w:cs="Courier New"/>
    </w:rPr>
  </w:style>
  <w:style w:type="character" w:customStyle="1" w:styleId="ListLabel58">
    <w:name w:val="ListLabel 58"/>
    <w:qFormat/>
    <w:rPr>
      <w:rFonts w:cs="Courier New"/>
    </w:rPr>
  </w:style>
  <w:style w:type="character" w:customStyle="1" w:styleId="ListLabel59">
    <w:name w:val="ListLabel 59"/>
    <w:qFormat/>
    <w:rPr>
      <w:rFonts w:cs="Courier New"/>
    </w:rPr>
  </w:style>
  <w:style w:type="character" w:customStyle="1" w:styleId="ListLabel60">
    <w:name w:val="ListLabel 60"/>
    <w:qFormat/>
    <w:rPr>
      <w:rFonts w:cs="Courier New"/>
    </w:rPr>
  </w:style>
  <w:style w:type="character" w:customStyle="1" w:styleId="Caractresdenotedebasdepage">
    <w:name w:val="Caractères de note de bas de page"/>
    <w:qFormat/>
  </w:style>
  <w:style w:type="character" w:customStyle="1" w:styleId="Ancredenotedebasdepage">
    <w:name w:val="Ancre de note de bas de page"/>
    <w:rPr>
      <w:vertAlign w:val="superscript"/>
    </w:rPr>
  </w:style>
  <w:style w:type="character" w:customStyle="1" w:styleId="Ancredenotedefin">
    <w:name w:val="Ancre de note de fin"/>
    <w:rPr>
      <w:vertAlign w:val="superscript"/>
    </w:rPr>
  </w:style>
  <w:style w:type="character" w:customStyle="1" w:styleId="Caractresdenotedefin">
    <w:name w:val="Caractères de note de fin"/>
    <w:qFormat/>
  </w:style>
  <w:style w:type="character" w:customStyle="1" w:styleId="ListLabel61">
    <w:name w:val="ListLabel 61"/>
    <w:qFormat/>
    <w:rPr>
      <w:rFonts w:cs="Symbol"/>
    </w:rPr>
  </w:style>
  <w:style w:type="character" w:customStyle="1" w:styleId="ListLabel62">
    <w:name w:val="ListLabel 62"/>
    <w:qFormat/>
    <w:rPr>
      <w:rFonts w:cs="Courier New"/>
    </w:rPr>
  </w:style>
  <w:style w:type="character" w:customStyle="1" w:styleId="ListLabel63">
    <w:name w:val="ListLabel 63"/>
    <w:qFormat/>
    <w:rPr>
      <w:rFonts w:cs="Wingdings"/>
    </w:rPr>
  </w:style>
  <w:style w:type="character" w:customStyle="1" w:styleId="ListLabel64">
    <w:name w:val="ListLabel 64"/>
    <w:qFormat/>
    <w:rPr>
      <w:rFonts w:cs="Symbol"/>
    </w:rPr>
  </w:style>
  <w:style w:type="character" w:customStyle="1" w:styleId="ListLabel65">
    <w:name w:val="ListLabel 65"/>
    <w:qFormat/>
    <w:rPr>
      <w:rFonts w:cs="Courier New"/>
    </w:rPr>
  </w:style>
  <w:style w:type="character" w:customStyle="1" w:styleId="ListLabel66">
    <w:name w:val="ListLabel 66"/>
    <w:qFormat/>
    <w:rPr>
      <w:rFonts w:cs="Wingdings"/>
    </w:rPr>
  </w:style>
  <w:style w:type="character" w:customStyle="1" w:styleId="ListLabel67">
    <w:name w:val="ListLabel 67"/>
    <w:qFormat/>
    <w:rPr>
      <w:rFonts w:cs="Symbol"/>
    </w:rPr>
  </w:style>
  <w:style w:type="character" w:customStyle="1" w:styleId="ListLabel68">
    <w:name w:val="ListLabel 68"/>
    <w:qFormat/>
    <w:rPr>
      <w:rFonts w:cs="Courier New"/>
    </w:rPr>
  </w:style>
  <w:style w:type="character" w:customStyle="1" w:styleId="ListLabel69">
    <w:name w:val="ListLabel 69"/>
    <w:qFormat/>
    <w:rPr>
      <w:rFonts w:cs="Wingdings"/>
    </w:rPr>
  </w:style>
  <w:style w:type="character" w:customStyle="1" w:styleId="ListLabel70">
    <w:name w:val="ListLabel 70"/>
    <w:qFormat/>
    <w:rPr>
      <w:rFonts w:cs="Wingdings"/>
    </w:rPr>
  </w:style>
  <w:style w:type="character" w:customStyle="1" w:styleId="ListLabel71">
    <w:name w:val="ListLabel 71"/>
    <w:qFormat/>
    <w:rPr>
      <w:rFonts w:cs="Symbol"/>
    </w:rPr>
  </w:style>
  <w:style w:type="character" w:customStyle="1" w:styleId="ListLabel72">
    <w:name w:val="ListLabel 72"/>
    <w:qFormat/>
    <w:rPr>
      <w:rFonts w:cs="Courier New"/>
    </w:rPr>
  </w:style>
  <w:style w:type="character" w:customStyle="1" w:styleId="ListLabel73">
    <w:name w:val="ListLabel 73"/>
    <w:qFormat/>
    <w:rPr>
      <w:rFonts w:cs="Wingdings"/>
    </w:rPr>
  </w:style>
  <w:style w:type="character" w:customStyle="1" w:styleId="ListLabel74">
    <w:name w:val="ListLabel 74"/>
    <w:qFormat/>
    <w:rPr>
      <w:rFonts w:cs="Symbol"/>
    </w:rPr>
  </w:style>
  <w:style w:type="character" w:customStyle="1" w:styleId="ListLabel75">
    <w:name w:val="ListLabel 75"/>
    <w:qFormat/>
    <w:rPr>
      <w:rFonts w:cs="Courier New"/>
    </w:rPr>
  </w:style>
  <w:style w:type="character" w:customStyle="1" w:styleId="ListLabel76">
    <w:name w:val="ListLabel 76"/>
    <w:qFormat/>
    <w:rPr>
      <w:rFonts w:cs="Wingdings"/>
    </w:rPr>
  </w:style>
  <w:style w:type="character" w:customStyle="1" w:styleId="ListLabel77">
    <w:name w:val="ListLabel 77"/>
    <w:qFormat/>
    <w:rPr>
      <w:rFonts w:cs="Symbol"/>
    </w:rPr>
  </w:style>
  <w:style w:type="character" w:customStyle="1" w:styleId="ListLabel78">
    <w:name w:val="ListLabel 78"/>
    <w:qFormat/>
    <w:rPr>
      <w:rFonts w:cs="Courier New"/>
    </w:rPr>
  </w:style>
  <w:style w:type="character" w:customStyle="1" w:styleId="ListLabel79">
    <w:name w:val="ListLabel 79"/>
    <w:qFormat/>
    <w:rPr>
      <w:rFonts w:cs="Wingdings"/>
    </w:rPr>
  </w:style>
  <w:style w:type="character" w:customStyle="1" w:styleId="ListLabel80">
    <w:name w:val="ListLabel 80"/>
    <w:qFormat/>
    <w:rPr>
      <w:rFonts w:cs="Symbol"/>
    </w:rPr>
  </w:style>
  <w:style w:type="character" w:customStyle="1" w:styleId="ListLabel81">
    <w:name w:val="ListLabel 81"/>
    <w:qFormat/>
    <w:rPr>
      <w:rFonts w:cs="Courier New"/>
    </w:rPr>
  </w:style>
  <w:style w:type="character" w:customStyle="1" w:styleId="ListLabel82">
    <w:name w:val="ListLabel 82"/>
    <w:qFormat/>
    <w:rPr>
      <w:rFonts w:cs="Wingdings"/>
    </w:rPr>
  </w:style>
  <w:style w:type="character" w:customStyle="1" w:styleId="ListLabel83">
    <w:name w:val="ListLabel 83"/>
    <w:qFormat/>
    <w:rPr>
      <w:rFonts w:cs="Symbol"/>
    </w:rPr>
  </w:style>
  <w:style w:type="character" w:customStyle="1" w:styleId="ListLabel84">
    <w:name w:val="ListLabel 84"/>
    <w:qFormat/>
    <w:rPr>
      <w:rFonts w:cs="Courier New"/>
    </w:rPr>
  </w:style>
  <w:style w:type="character" w:customStyle="1" w:styleId="ListLabel85">
    <w:name w:val="ListLabel 85"/>
    <w:qFormat/>
    <w:rPr>
      <w:rFonts w:cs="Wingdings"/>
    </w:rPr>
  </w:style>
  <w:style w:type="character" w:customStyle="1" w:styleId="ListLabel86">
    <w:name w:val="ListLabel 86"/>
    <w:qFormat/>
    <w:rPr>
      <w:rFonts w:cs="Symbol"/>
    </w:rPr>
  </w:style>
  <w:style w:type="character" w:customStyle="1" w:styleId="ListLabel87">
    <w:name w:val="ListLabel 87"/>
    <w:qFormat/>
    <w:rPr>
      <w:rFonts w:cs="Courier New"/>
    </w:rPr>
  </w:style>
  <w:style w:type="character" w:customStyle="1" w:styleId="ListLabel88">
    <w:name w:val="ListLabel 88"/>
    <w:qFormat/>
  </w:style>
  <w:style w:type="character" w:customStyle="1" w:styleId="ListLabel89">
    <w:name w:val="ListLabel 89"/>
    <w:qFormat/>
    <w:rPr>
      <w:rFonts w:cs="Symbol"/>
    </w:rPr>
  </w:style>
  <w:style w:type="character" w:customStyle="1" w:styleId="ListLabel90">
    <w:name w:val="ListLabel 90"/>
    <w:qFormat/>
    <w:rPr>
      <w:rFonts w:cs="Courier New"/>
    </w:rPr>
  </w:style>
  <w:style w:type="character" w:customStyle="1" w:styleId="ListLabel91">
    <w:name w:val="ListLabel 91"/>
    <w:qFormat/>
    <w:rPr>
      <w:rFonts w:cs="Wingdings"/>
    </w:rPr>
  </w:style>
  <w:style w:type="character" w:customStyle="1" w:styleId="ListLabel92">
    <w:name w:val="ListLabel 92"/>
    <w:qFormat/>
    <w:rPr>
      <w:rFonts w:cs="Symbol"/>
    </w:rPr>
  </w:style>
  <w:style w:type="character" w:customStyle="1" w:styleId="ListLabel93">
    <w:name w:val="ListLabel 93"/>
    <w:qFormat/>
    <w:rPr>
      <w:rFonts w:cs="Courier New"/>
    </w:rPr>
  </w:style>
  <w:style w:type="character" w:customStyle="1" w:styleId="ListLabel94">
    <w:name w:val="ListLabel 94"/>
    <w:qFormat/>
    <w:rPr>
      <w:rFonts w:cs="Wingdings"/>
    </w:rPr>
  </w:style>
  <w:style w:type="character" w:customStyle="1" w:styleId="ListLabel95">
    <w:name w:val="ListLabel 95"/>
    <w:qFormat/>
    <w:rPr>
      <w:rFonts w:cs="Symbol"/>
    </w:rPr>
  </w:style>
  <w:style w:type="character" w:customStyle="1" w:styleId="ListLabel96">
    <w:name w:val="ListLabel 96"/>
    <w:qFormat/>
    <w:rPr>
      <w:rFonts w:cs="Courier New"/>
    </w:rPr>
  </w:style>
  <w:style w:type="character" w:customStyle="1" w:styleId="ListLabel97">
    <w:name w:val="ListLabel 97"/>
    <w:qFormat/>
    <w:rPr>
      <w:rFonts w:cs="Wingdings"/>
    </w:rPr>
  </w:style>
  <w:style w:type="character" w:customStyle="1" w:styleId="ListLabel98">
    <w:name w:val="ListLabel 98"/>
    <w:qFormat/>
    <w:rPr>
      <w:rFonts w:cs="Symbol"/>
    </w:rPr>
  </w:style>
  <w:style w:type="character" w:customStyle="1" w:styleId="ListLabel99">
    <w:name w:val="ListLabel 99"/>
    <w:qFormat/>
    <w:rPr>
      <w:rFonts w:cs="Courier New"/>
    </w:rPr>
  </w:style>
  <w:style w:type="character" w:customStyle="1" w:styleId="ListLabel100">
    <w:name w:val="ListLabel 100"/>
    <w:qFormat/>
    <w:rPr>
      <w:rFonts w:cs="Wingdings"/>
    </w:rPr>
  </w:style>
  <w:style w:type="character" w:customStyle="1" w:styleId="ListLabel101">
    <w:name w:val="ListLabel 101"/>
    <w:qFormat/>
    <w:rPr>
      <w:rFonts w:cs="Symbol"/>
    </w:rPr>
  </w:style>
  <w:style w:type="character" w:customStyle="1" w:styleId="ListLabel102">
    <w:name w:val="ListLabel 102"/>
    <w:qFormat/>
    <w:rPr>
      <w:rFonts w:cs="Courier New"/>
    </w:rPr>
  </w:style>
  <w:style w:type="character" w:customStyle="1" w:styleId="ListLabel103">
    <w:name w:val="ListLabel 103"/>
    <w:qFormat/>
    <w:rPr>
      <w:rFonts w:cs="Wingdings"/>
    </w:rPr>
  </w:style>
  <w:style w:type="character" w:customStyle="1" w:styleId="ListLabel104">
    <w:name w:val="ListLabel 104"/>
    <w:qFormat/>
    <w:rPr>
      <w:rFonts w:cs="Symbol"/>
    </w:rPr>
  </w:style>
  <w:style w:type="character" w:customStyle="1" w:styleId="ListLabel105">
    <w:name w:val="ListLabel 105"/>
    <w:qFormat/>
    <w:rPr>
      <w:rFonts w:cs="Courier New"/>
    </w:rPr>
  </w:style>
  <w:style w:type="character" w:customStyle="1" w:styleId="ListLabel106">
    <w:name w:val="ListLabel 106"/>
    <w:qFormat/>
    <w:rPr>
      <w:rFonts w:cs="Wingdings"/>
    </w:rPr>
  </w:style>
  <w:style w:type="character" w:customStyle="1" w:styleId="ListLabel107">
    <w:name w:val="ListLabel 107"/>
    <w:qFormat/>
    <w:rPr>
      <w:rFonts w:cs="Symbol"/>
    </w:rPr>
  </w:style>
  <w:style w:type="character" w:customStyle="1" w:styleId="ListLabel108">
    <w:name w:val="ListLabel 108"/>
    <w:qFormat/>
    <w:rPr>
      <w:rFonts w:cs="Courier New"/>
    </w:rPr>
  </w:style>
  <w:style w:type="character" w:customStyle="1" w:styleId="ListLabel109">
    <w:name w:val="ListLabel 109"/>
    <w:qFormat/>
    <w:rPr>
      <w:rFonts w:cs="Wingdings"/>
    </w:rPr>
  </w:style>
  <w:style w:type="character" w:customStyle="1" w:styleId="ListLabel110">
    <w:name w:val="ListLabel 110"/>
    <w:qFormat/>
    <w:rPr>
      <w:rFonts w:cs="Symbol"/>
    </w:rPr>
  </w:style>
  <w:style w:type="character" w:customStyle="1" w:styleId="ListLabel111">
    <w:name w:val="ListLabel 111"/>
    <w:qFormat/>
    <w:rPr>
      <w:rFonts w:cs="Courier New"/>
    </w:rPr>
  </w:style>
  <w:style w:type="character" w:customStyle="1" w:styleId="ListLabel112">
    <w:name w:val="ListLabel 112"/>
    <w:qFormat/>
    <w:rPr>
      <w:rFonts w:cs="Wingdings"/>
    </w:rPr>
  </w:style>
  <w:style w:type="character" w:customStyle="1" w:styleId="ListLabel113">
    <w:name w:val="ListLabel 113"/>
    <w:qFormat/>
    <w:rPr>
      <w:rFonts w:cs="Symbol"/>
    </w:rPr>
  </w:style>
  <w:style w:type="character" w:customStyle="1" w:styleId="ListLabel114">
    <w:name w:val="ListLabel 114"/>
    <w:qFormat/>
    <w:rPr>
      <w:rFonts w:cs="Courier New"/>
    </w:rPr>
  </w:style>
  <w:style w:type="character" w:customStyle="1" w:styleId="ListLabel115">
    <w:name w:val="ListLabel 115"/>
    <w:qFormat/>
    <w:rPr>
      <w:rFonts w:cs="Wingdings"/>
    </w:rPr>
  </w:style>
  <w:style w:type="character" w:customStyle="1" w:styleId="ListLabel116">
    <w:name w:val="ListLabel 116"/>
    <w:qFormat/>
    <w:rPr>
      <w:rFonts w:cs="Symbol"/>
    </w:rPr>
  </w:style>
  <w:style w:type="character" w:customStyle="1" w:styleId="ListLabel117">
    <w:name w:val="ListLabel 117"/>
    <w:qFormat/>
    <w:rPr>
      <w:rFonts w:cs="Courier New"/>
    </w:rPr>
  </w:style>
  <w:style w:type="character" w:customStyle="1" w:styleId="ListLabel118">
    <w:name w:val="ListLabel 118"/>
    <w:qFormat/>
    <w:rPr>
      <w:rFonts w:cs="Wingdings"/>
    </w:rPr>
  </w:style>
  <w:style w:type="character" w:customStyle="1" w:styleId="ListLabel119">
    <w:name w:val="ListLabel 119"/>
    <w:qFormat/>
    <w:rPr>
      <w:rFonts w:cs="Symbol"/>
    </w:rPr>
  </w:style>
  <w:style w:type="character" w:customStyle="1" w:styleId="ListLabel120">
    <w:name w:val="ListLabel 120"/>
    <w:qFormat/>
    <w:rPr>
      <w:rFonts w:cs="Courier New"/>
    </w:rPr>
  </w:style>
  <w:style w:type="character" w:customStyle="1" w:styleId="ListLabel121">
    <w:name w:val="ListLabel 121"/>
    <w:qFormat/>
    <w:rPr>
      <w:rFonts w:cs="Wingdings"/>
    </w:rPr>
  </w:style>
  <w:style w:type="character" w:customStyle="1" w:styleId="ListLabel122">
    <w:name w:val="ListLabel 122"/>
    <w:qFormat/>
    <w:rPr>
      <w:rFonts w:cs="Symbol"/>
      <w:b/>
    </w:rPr>
  </w:style>
  <w:style w:type="character" w:customStyle="1" w:styleId="ListLabel123">
    <w:name w:val="ListLabel 123"/>
    <w:qFormat/>
    <w:rPr>
      <w:rFonts w:cs="Courier New"/>
    </w:rPr>
  </w:style>
  <w:style w:type="character" w:customStyle="1" w:styleId="ListLabel124">
    <w:name w:val="ListLabel 124"/>
    <w:qFormat/>
    <w:rPr>
      <w:rFonts w:cs="Wingdings"/>
    </w:rPr>
  </w:style>
  <w:style w:type="character" w:customStyle="1" w:styleId="ListLabel125">
    <w:name w:val="ListLabel 125"/>
    <w:qFormat/>
    <w:rPr>
      <w:rFonts w:cs="Symbol"/>
    </w:rPr>
  </w:style>
  <w:style w:type="character" w:customStyle="1" w:styleId="ListLabel126">
    <w:name w:val="ListLabel 126"/>
    <w:qFormat/>
    <w:rPr>
      <w:rFonts w:cs="Courier New"/>
    </w:rPr>
  </w:style>
  <w:style w:type="character" w:customStyle="1" w:styleId="ListLabel127">
    <w:name w:val="ListLabel 127"/>
    <w:qFormat/>
    <w:rPr>
      <w:rFonts w:cs="Wingdings"/>
    </w:rPr>
  </w:style>
  <w:style w:type="character" w:customStyle="1" w:styleId="ListLabel128">
    <w:name w:val="ListLabel 128"/>
    <w:qFormat/>
    <w:rPr>
      <w:rFonts w:cs="Symbol"/>
    </w:rPr>
  </w:style>
  <w:style w:type="character" w:customStyle="1" w:styleId="ListLabel129">
    <w:name w:val="ListLabel 129"/>
    <w:qFormat/>
    <w:rPr>
      <w:rFonts w:cs="Courier New"/>
    </w:rPr>
  </w:style>
  <w:style w:type="character" w:customStyle="1" w:styleId="ListLabel130">
    <w:name w:val="ListLabel 130"/>
    <w:qFormat/>
    <w:rPr>
      <w:rFonts w:cs="Wingdings"/>
    </w:rPr>
  </w:style>
  <w:style w:type="character" w:customStyle="1" w:styleId="ListLabel131">
    <w:name w:val="ListLabel 131"/>
    <w:qFormat/>
    <w:rPr>
      <w:rFonts w:cs="Symbol"/>
    </w:rPr>
  </w:style>
  <w:style w:type="character" w:customStyle="1" w:styleId="ListLabel132">
    <w:name w:val="ListLabel 132"/>
    <w:qFormat/>
    <w:rPr>
      <w:rFonts w:cs="Courier New"/>
    </w:rPr>
  </w:style>
  <w:style w:type="character" w:customStyle="1" w:styleId="ListLabel133">
    <w:name w:val="ListLabel 133"/>
    <w:qFormat/>
    <w:rPr>
      <w:rFonts w:cs="Wingdings"/>
    </w:rPr>
  </w:style>
  <w:style w:type="character" w:customStyle="1" w:styleId="ListLabel134">
    <w:name w:val="ListLabel 134"/>
    <w:qFormat/>
    <w:rPr>
      <w:rFonts w:cs="Symbol"/>
    </w:rPr>
  </w:style>
  <w:style w:type="character" w:customStyle="1" w:styleId="ListLabel135">
    <w:name w:val="ListLabel 135"/>
    <w:qFormat/>
    <w:rPr>
      <w:rFonts w:cs="Courier New"/>
    </w:rPr>
  </w:style>
  <w:style w:type="character" w:customStyle="1" w:styleId="ListLabel136">
    <w:name w:val="ListLabel 136"/>
    <w:qFormat/>
    <w:rPr>
      <w:rFonts w:cs="Wingdings"/>
    </w:rPr>
  </w:style>
  <w:style w:type="character" w:customStyle="1" w:styleId="ListLabel137">
    <w:name w:val="ListLabel 137"/>
    <w:qFormat/>
    <w:rPr>
      <w:rFonts w:cs="Symbol"/>
    </w:rPr>
  </w:style>
  <w:style w:type="character" w:customStyle="1" w:styleId="ListLabel138">
    <w:name w:val="ListLabel 138"/>
    <w:qFormat/>
    <w:rPr>
      <w:rFonts w:cs="Courier New"/>
    </w:rPr>
  </w:style>
  <w:style w:type="character" w:customStyle="1" w:styleId="ListLabel139">
    <w:name w:val="ListLabel 139"/>
    <w:qFormat/>
    <w:rPr>
      <w:rFonts w:cs="Wingdings"/>
    </w:rPr>
  </w:style>
  <w:style w:type="character" w:customStyle="1" w:styleId="ListLabel140">
    <w:name w:val="ListLabel 140"/>
    <w:qFormat/>
    <w:rPr>
      <w:rFonts w:cs="Symbol"/>
    </w:rPr>
  </w:style>
  <w:style w:type="character" w:customStyle="1" w:styleId="ListLabel141">
    <w:name w:val="ListLabel 141"/>
    <w:qFormat/>
    <w:rPr>
      <w:rFonts w:cs="Courier New"/>
    </w:rPr>
  </w:style>
  <w:style w:type="character" w:customStyle="1" w:styleId="ListLabel142">
    <w:name w:val="ListLabel 142"/>
    <w:qFormat/>
    <w:rPr>
      <w:rFonts w:cs="Wingdings"/>
    </w:rPr>
  </w:style>
  <w:style w:type="character" w:customStyle="1" w:styleId="ListLabel143">
    <w:name w:val="ListLabel 143"/>
    <w:qFormat/>
    <w:rPr>
      <w:rFonts w:cs="Symbol"/>
    </w:rPr>
  </w:style>
  <w:style w:type="character" w:customStyle="1" w:styleId="ListLabel144">
    <w:name w:val="ListLabel 144"/>
    <w:qFormat/>
    <w:rPr>
      <w:rFonts w:cs="Courier New"/>
    </w:rPr>
  </w:style>
  <w:style w:type="character" w:customStyle="1" w:styleId="ListLabel145">
    <w:name w:val="ListLabel 145"/>
    <w:qFormat/>
    <w:rPr>
      <w:rFonts w:cs="Wingdings"/>
    </w:rPr>
  </w:style>
  <w:style w:type="character" w:customStyle="1" w:styleId="ListLabel146">
    <w:name w:val="ListLabel 146"/>
    <w:qFormat/>
    <w:rPr>
      <w:rFonts w:cs="Symbol"/>
    </w:rPr>
  </w:style>
  <w:style w:type="character" w:customStyle="1" w:styleId="ListLabel147">
    <w:name w:val="ListLabel 147"/>
    <w:qFormat/>
    <w:rPr>
      <w:rFonts w:cs="Courier New"/>
    </w:rPr>
  </w:style>
  <w:style w:type="character" w:customStyle="1" w:styleId="ListLabel148">
    <w:name w:val="ListLabel 148"/>
    <w:qFormat/>
    <w:rPr>
      <w:rFonts w:cs="Wingdings"/>
    </w:rPr>
  </w:style>
  <w:style w:type="character" w:customStyle="1" w:styleId="ListLabel149">
    <w:name w:val="ListLabel 149"/>
    <w:qFormat/>
    <w:rPr>
      <w:rFonts w:cs="Symbol"/>
    </w:rPr>
  </w:style>
  <w:style w:type="character" w:customStyle="1" w:styleId="ListLabel150">
    <w:name w:val="ListLabel 150"/>
    <w:qFormat/>
    <w:rPr>
      <w:rFonts w:cs="Courier New"/>
    </w:rPr>
  </w:style>
  <w:style w:type="character" w:customStyle="1" w:styleId="ListLabel151">
    <w:name w:val="ListLabel 151"/>
    <w:qFormat/>
    <w:rPr>
      <w:rFonts w:cs="Wingdings"/>
    </w:rPr>
  </w:style>
  <w:style w:type="character" w:customStyle="1" w:styleId="ListLabel152">
    <w:name w:val="ListLabel 152"/>
    <w:qFormat/>
    <w:rPr>
      <w:rFonts w:cs="Symbol"/>
    </w:rPr>
  </w:style>
  <w:style w:type="character" w:customStyle="1" w:styleId="ListLabel153">
    <w:name w:val="ListLabel 153"/>
    <w:qFormat/>
    <w:rPr>
      <w:rFonts w:cs="Courier New"/>
    </w:rPr>
  </w:style>
  <w:style w:type="character" w:customStyle="1" w:styleId="ListLabel154">
    <w:name w:val="ListLabel 154"/>
    <w:qFormat/>
    <w:rPr>
      <w:rFonts w:cs="Wingdings"/>
    </w:rPr>
  </w:style>
  <w:style w:type="character" w:customStyle="1" w:styleId="ListLabel155">
    <w:name w:val="ListLabel 155"/>
    <w:qFormat/>
    <w:rPr>
      <w:rFonts w:cs="Symbol"/>
    </w:rPr>
  </w:style>
  <w:style w:type="character" w:customStyle="1" w:styleId="ListLabel156">
    <w:name w:val="ListLabel 156"/>
    <w:qFormat/>
    <w:rPr>
      <w:rFonts w:cs="Courier New"/>
    </w:rPr>
  </w:style>
  <w:style w:type="character" w:customStyle="1" w:styleId="ListLabel157">
    <w:name w:val="ListLabel 157"/>
    <w:qFormat/>
    <w:rPr>
      <w:rFonts w:cs="Wingdings"/>
    </w:rPr>
  </w:style>
  <w:style w:type="character" w:customStyle="1" w:styleId="ListLabel158">
    <w:name w:val="ListLabel 158"/>
    <w:qFormat/>
    <w:rPr>
      <w:rFonts w:cs="Symbol"/>
      <w:b/>
    </w:rPr>
  </w:style>
  <w:style w:type="character" w:customStyle="1" w:styleId="ListLabel159">
    <w:name w:val="ListLabel 159"/>
    <w:qFormat/>
    <w:rPr>
      <w:rFonts w:cs="Courier New"/>
    </w:rPr>
  </w:style>
  <w:style w:type="character" w:customStyle="1" w:styleId="ListLabel160">
    <w:name w:val="ListLabel 160"/>
    <w:qFormat/>
    <w:rPr>
      <w:rFonts w:cs="Wingdings"/>
    </w:rPr>
  </w:style>
  <w:style w:type="character" w:customStyle="1" w:styleId="ListLabel161">
    <w:name w:val="ListLabel 161"/>
    <w:qFormat/>
    <w:rPr>
      <w:rFonts w:cs="Symbol"/>
    </w:rPr>
  </w:style>
  <w:style w:type="character" w:customStyle="1" w:styleId="ListLabel162">
    <w:name w:val="ListLabel 162"/>
    <w:qFormat/>
    <w:rPr>
      <w:rFonts w:cs="Courier New"/>
    </w:rPr>
  </w:style>
  <w:style w:type="character" w:customStyle="1" w:styleId="ListLabel163">
    <w:name w:val="ListLabel 163"/>
    <w:qFormat/>
    <w:rPr>
      <w:rFonts w:cs="Wingdings"/>
    </w:rPr>
  </w:style>
  <w:style w:type="character" w:customStyle="1" w:styleId="ListLabel164">
    <w:name w:val="ListLabel 164"/>
    <w:qFormat/>
    <w:rPr>
      <w:rFonts w:cs="Symbol"/>
    </w:rPr>
  </w:style>
  <w:style w:type="character" w:customStyle="1" w:styleId="ListLabel165">
    <w:name w:val="ListLabel 165"/>
    <w:qFormat/>
    <w:rPr>
      <w:rFonts w:cs="Courier New"/>
    </w:rPr>
  </w:style>
  <w:style w:type="character" w:customStyle="1" w:styleId="ListLabel166">
    <w:name w:val="ListLabel 166"/>
    <w:qFormat/>
    <w:rPr>
      <w:rFonts w:cs="Wingdings"/>
    </w:rPr>
  </w:style>
  <w:style w:type="character" w:customStyle="1" w:styleId="ListLabel167">
    <w:name w:val="ListLabel 167"/>
    <w:qFormat/>
    <w:rPr>
      <w:rFonts w:cs="Symbol"/>
      <w:b/>
    </w:rPr>
  </w:style>
  <w:style w:type="character" w:customStyle="1" w:styleId="ListLabel168">
    <w:name w:val="ListLabel 168"/>
    <w:qFormat/>
    <w:rPr>
      <w:rFonts w:cs="Courier New"/>
    </w:rPr>
  </w:style>
  <w:style w:type="character" w:customStyle="1" w:styleId="ListLabel169">
    <w:name w:val="ListLabel 169"/>
    <w:qFormat/>
    <w:rPr>
      <w:rFonts w:cs="Wingdings"/>
    </w:rPr>
  </w:style>
  <w:style w:type="character" w:customStyle="1" w:styleId="ListLabel170">
    <w:name w:val="ListLabel 170"/>
    <w:qFormat/>
    <w:rPr>
      <w:rFonts w:cs="Symbol"/>
    </w:rPr>
  </w:style>
  <w:style w:type="character" w:customStyle="1" w:styleId="ListLabel171">
    <w:name w:val="ListLabel 171"/>
    <w:qFormat/>
    <w:rPr>
      <w:rFonts w:cs="Courier New"/>
    </w:rPr>
  </w:style>
  <w:style w:type="character" w:customStyle="1" w:styleId="ListLabel172">
    <w:name w:val="ListLabel 172"/>
    <w:qFormat/>
    <w:rPr>
      <w:rFonts w:cs="Wingdings"/>
    </w:rPr>
  </w:style>
  <w:style w:type="character" w:customStyle="1" w:styleId="ListLabel173">
    <w:name w:val="ListLabel 173"/>
    <w:qFormat/>
    <w:rPr>
      <w:rFonts w:cs="Symbol"/>
    </w:rPr>
  </w:style>
  <w:style w:type="character" w:customStyle="1" w:styleId="ListLabel174">
    <w:name w:val="ListLabel 174"/>
    <w:qFormat/>
    <w:rPr>
      <w:rFonts w:cs="Courier New"/>
    </w:rPr>
  </w:style>
  <w:style w:type="character" w:customStyle="1" w:styleId="ListLabel175">
    <w:name w:val="ListLabel 175"/>
    <w:qFormat/>
    <w:rPr>
      <w:rFonts w:cs="Wingdings"/>
    </w:rPr>
  </w:style>
  <w:style w:type="character" w:customStyle="1" w:styleId="ListLabel176">
    <w:name w:val="ListLabel 176"/>
    <w:qFormat/>
    <w:rPr>
      <w:rFonts w:cs="Symbol"/>
    </w:rPr>
  </w:style>
  <w:style w:type="character" w:customStyle="1" w:styleId="ListLabel177">
    <w:name w:val="ListLabel 177"/>
    <w:qFormat/>
    <w:rPr>
      <w:rFonts w:cs="Courier New"/>
    </w:rPr>
  </w:style>
  <w:style w:type="character" w:customStyle="1" w:styleId="ListLabel178">
    <w:name w:val="ListLabel 178"/>
    <w:qFormat/>
    <w:rPr>
      <w:rFonts w:cs="Wingdings"/>
    </w:rPr>
  </w:style>
  <w:style w:type="character" w:customStyle="1" w:styleId="ListLabel179">
    <w:name w:val="ListLabel 179"/>
    <w:qFormat/>
    <w:rPr>
      <w:rFonts w:cs="Symbol"/>
    </w:rPr>
  </w:style>
  <w:style w:type="character" w:customStyle="1" w:styleId="ListLabel180">
    <w:name w:val="ListLabel 180"/>
    <w:qFormat/>
    <w:rPr>
      <w:rFonts w:cs="Courier New"/>
    </w:rPr>
  </w:style>
  <w:style w:type="character" w:customStyle="1" w:styleId="ListLabel181">
    <w:name w:val="ListLabel 181"/>
    <w:qFormat/>
    <w:rPr>
      <w:rFonts w:cs="Wingdings"/>
    </w:rPr>
  </w:style>
  <w:style w:type="character" w:customStyle="1" w:styleId="ListLabel182">
    <w:name w:val="ListLabel 182"/>
    <w:qFormat/>
    <w:rPr>
      <w:rFonts w:cs="Symbol"/>
    </w:rPr>
  </w:style>
  <w:style w:type="character" w:customStyle="1" w:styleId="ListLabel183">
    <w:name w:val="ListLabel 183"/>
    <w:qFormat/>
    <w:rPr>
      <w:rFonts w:cs="Courier New"/>
    </w:rPr>
  </w:style>
  <w:style w:type="character" w:customStyle="1" w:styleId="ListLabel184">
    <w:name w:val="ListLabel 184"/>
    <w:qFormat/>
    <w:rPr>
      <w:rFonts w:cs="Wingdings"/>
    </w:rPr>
  </w:style>
  <w:style w:type="character" w:customStyle="1" w:styleId="ListLabel185">
    <w:name w:val="ListLabel 185"/>
    <w:qFormat/>
    <w:rPr>
      <w:rFonts w:cs="Symbol"/>
    </w:rPr>
  </w:style>
  <w:style w:type="character" w:customStyle="1" w:styleId="ListLabel186">
    <w:name w:val="ListLabel 186"/>
    <w:qFormat/>
    <w:rPr>
      <w:rFonts w:cs="Courier New"/>
    </w:rPr>
  </w:style>
  <w:style w:type="character" w:customStyle="1" w:styleId="ListLabel187">
    <w:name w:val="ListLabel 187"/>
    <w:qFormat/>
    <w:rPr>
      <w:rFonts w:cs="Wingdings"/>
    </w:rPr>
  </w:style>
  <w:style w:type="character" w:customStyle="1" w:styleId="ListLabel188">
    <w:name w:val="ListLabel 188"/>
    <w:qFormat/>
    <w:rPr>
      <w:rFonts w:cs="Symbol"/>
    </w:rPr>
  </w:style>
  <w:style w:type="character" w:customStyle="1" w:styleId="ListLabel189">
    <w:name w:val="ListLabel 189"/>
    <w:qFormat/>
    <w:rPr>
      <w:rFonts w:cs="Courier New"/>
    </w:rPr>
  </w:style>
  <w:style w:type="character" w:customStyle="1" w:styleId="ListLabel190">
    <w:name w:val="ListLabel 190"/>
    <w:qFormat/>
    <w:rPr>
      <w:rFonts w:cs="Wingdings"/>
    </w:rPr>
  </w:style>
  <w:style w:type="character" w:customStyle="1" w:styleId="ListLabel191">
    <w:name w:val="ListLabel 191"/>
    <w:qFormat/>
    <w:rPr>
      <w:rFonts w:cs="Symbol"/>
    </w:rPr>
  </w:style>
  <w:style w:type="character" w:customStyle="1" w:styleId="ListLabel192">
    <w:name w:val="ListLabel 192"/>
    <w:qFormat/>
    <w:rPr>
      <w:rFonts w:cs="Courier New"/>
    </w:rPr>
  </w:style>
  <w:style w:type="character" w:customStyle="1" w:styleId="ListLabel193">
    <w:name w:val="ListLabel 193"/>
    <w:qFormat/>
    <w:rPr>
      <w:rFonts w:cs="Wingdings"/>
    </w:rPr>
  </w:style>
  <w:style w:type="character" w:customStyle="1" w:styleId="ListLabel194">
    <w:name w:val="ListLabel 194"/>
    <w:qFormat/>
    <w:rPr>
      <w:rFonts w:cs="Symbol"/>
    </w:rPr>
  </w:style>
  <w:style w:type="character" w:customStyle="1" w:styleId="ListLabel195">
    <w:name w:val="ListLabel 195"/>
    <w:qFormat/>
    <w:rPr>
      <w:rFonts w:cs="Courier New"/>
    </w:rPr>
  </w:style>
  <w:style w:type="character" w:customStyle="1" w:styleId="ListLabel196">
    <w:name w:val="ListLabel 196"/>
    <w:qFormat/>
    <w:rPr>
      <w:rFonts w:cs="Wingdings"/>
    </w:rPr>
  </w:style>
  <w:style w:type="character" w:customStyle="1" w:styleId="ListLabel197">
    <w:name w:val="ListLabel 197"/>
    <w:qFormat/>
    <w:rPr>
      <w:rFonts w:cs="Symbol"/>
    </w:rPr>
  </w:style>
  <w:style w:type="character" w:customStyle="1" w:styleId="ListLabel198">
    <w:name w:val="ListLabel 198"/>
    <w:qFormat/>
    <w:rPr>
      <w:rFonts w:cs="Courier New"/>
    </w:rPr>
  </w:style>
  <w:style w:type="character" w:customStyle="1" w:styleId="ListLabel199">
    <w:name w:val="ListLabel 199"/>
    <w:qFormat/>
    <w:rPr>
      <w:rFonts w:cs="Wingdings"/>
    </w:rPr>
  </w:style>
  <w:style w:type="character" w:customStyle="1" w:styleId="ListLabel200">
    <w:name w:val="ListLabel 200"/>
    <w:qFormat/>
    <w:rPr>
      <w:rFonts w:cs="Symbol"/>
    </w:rPr>
  </w:style>
  <w:style w:type="character" w:customStyle="1" w:styleId="ListLabel201">
    <w:name w:val="ListLabel 201"/>
    <w:qFormat/>
    <w:rPr>
      <w:rFonts w:cs="Courier New"/>
    </w:rPr>
  </w:style>
  <w:style w:type="character" w:customStyle="1" w:styleId="ListLabel202">
    <w:name w:val="ListLabel 202"/>
    <w:qFormat/>
    <w:rPr>
      <w:rFonts w:cs="Wingdings"/>
    </w:rPr>
  </w:style>
  <w:style w:type="character" w:customStyle="1" w:styleId="ListLabel203">
    <w:name w:val="ListLabel 203"/>
    <w:qFormat/>
    <w:rPr>
      <w:rFonts w:cs="Symbol"/>
    </w:rPr>
  </w:style>
  <w:style w:type="character" w:customStyle="1" w:styleId="ListLabel204">
    <w:name w:val="ListLabel 204"/>
    <w:qFormat/>
    <w:rPr>
      <w:rFonts w:cs="Courier New"/>
    </w:rPr>
  </w:style>
  <w:style w:type="character" w:customStyle="1" w:styleId="ListLabel205">
    <w:name w:val="ListLabel 205"/>
    <w:qFormat/>
    <w:rPr>
      <w:rFonts w:cs="Wingdings"/>
    </w:rPr>
  </w:style>
  <w:style w:type="character" w:customStyle="1" w:styleId="ListLabel206">
    <w:name w:val="ListLabel 206"/>
    <w:qFormat/>
    <w:rPr>
      <w:rFonts w:cs="Symbol"/>
    </w:rPr>
  </w:style>
  <w:style w:type="character" w:customStyle="1" w:styleId="ListLabel207">
    <w:name w:val="ListLabel 207"/>
    <w:qFormat/>
    <w:rPr>
      <w:rFonts w:cs="Courier New"/>
    </w:rPr>
  </w:style>
  <w:style w:type="character" w:customStyle="1" w:styleId="ListLabel208">
    <w:name w:val="ListLabel 208"/>
    <w:qFormat/>
    <w:rPr>
      <w:rFonts w:cs="Wingdings"/>
    </w:rPr>
  </w:style>
  <w:style w:type="character" w:customStyle="1" w:styleId="ListLabel209">
    <w:name w:val="ListLabel 209"/>
    <w:qFormat/>
    <w:rPr>
      <w:rFonts w:cs="Symbol"/>
    </w:rPr>
  </w:style>
  <w:style w:type="character" w:customStyle="1" w:styleId="ListLabel210">
    <w:name w:val="ListLabel 210"/>
    <w:qFormat/>
    <w:rPr>
      <w:rFonts w:cs="Courier New"/>
    </w:rPr>
  </w:style>
  <w:style w:type="character" w:customStyle="1" w:styleId="ListLabel211">
    <w:name w:val="ListLabel 211"/>
    <w:qFormat/>
    <w:rPr>
      <w:rFonts w:cs="Wingdings"/>
    </w:rPr>
  </w:style>
  <w:style w:type="character" w:customStyle="1" w:styleId="ListLabel212">
    <w:name w:val="ListLabel 212"/>
    <w:qFormat/>
    <w:rPr>
      <w:rFonts w:cs="Symbol"/>
    </w:rPr>
  </w:style>
  <w:style w:type="character" w:customStyle="1" w:styleId="ListLabel213">
    <w:name w:val="ListLabel 213"/>
    <w:qFormat/>
    <w:rPr>
      <w:rFonts w:cs="Courier New"/>
    </w:rPr>
  </w:style>
  <w:style w:type="character" w:customStyle="1" w:styleId="ListLabel214">
    <w:name w:val="ListLabel 214"/>
    <w:qFormat/>
    <w:rPr>
      <w:rFonts w:cs="Wingdings"/>
    </w:rPr>
  </w:style>
  <w:style w:type="character" w:customStyle="1" w:styleId="ListLabel215">
    <w:name w:val="ListLabel 215"/>
    <w:qFormat/>
    <w:rPr>
      <w:rFonts w:cs="Symbol"/>
    </w:rPr>
  </w:style>
  <w:style w:type="character" w:customStyle="1" w:styleId="ListLabel216">
    <w:name w:val="ListLabel 216"/>
    <w:qFormat/>
    <w:rPr>
      <w:rFonts w:cs="Courier New"/>
    </w:rPr>
  </w:style>
  <w:style w:type="character" w:customStyle="1" w:styleId="ListLabel217">
    <w:name w:val="ListLabel 217"/>
    <w:qFormat/>
    <w:rPr>
      <w:rFonts w:cs="Wingdings"/>
    </w:rPr>
  </w:style>
  <w:style w:type="character" w:customStyle="1" w:styleId="ListLabel218">
    <w:name w:val="ListLabel 218"/>
    <w:qFormat/>
    <w:rPr>
      <w:rFonts w:cs="Symbol"/>
    </w:rPr>
  </w:style>
  <w:style w:type="character" w:customStyle="1" w:styleId="ListLabel219">
    <w:name w:val="ListLabel 219"/>
    <w:qFormat/>
    <w:rPr>
      <w:rFonts w:cs="Courier New"/>
    </w:rPr>
  </w:style>
  <w:style w:type="character" w:customStyle="1" w:styleId="ListLabel220">
    <w:name w:val="ListLabel 220"/>
    <w:qFormat/>
    <w:rPr>
      <w:rFonts w:cs="Wingdings"/>
    </w:rPr>
  </w:style>
  <w:style w:type="character" w:customStyle="1" w:styleId="ListLabel221">
    <w:name w:val="ListLabel 221"/>
    <w:qFormat/>
    <w:rPr>
      <w:rFonts w:cs="Symbol"/>
    </w:rPr>
  </w:style>
  <w:style w:type="character" w:customStyle="1" w:styleId="ListLabel222">
    <w:name w:val="ListLabel 222"/>
    <w:qFormat/>
    <w:rPr>
      <w:rFonts w:cs="Courier New"/>
    </w:rPr>
  </w:style>
  <w:style w:type="character" w:customStyle="1" w:styleId="ListLabel223">
    <w:name w:val="ListLabel 223"/>
    <w:qFormat/>
    <w:rPr>
      <w:rFonts w:cs="Wingdings"/>
    </w:rPr>
  </w:style>
  <w:style w:type="character" w:customStyle="1" w:styleId="ListLabel224">
    <w:name w:val="ListLabel 224"/>
    <w:qFormat/>
    <w:rPr>
      <w:rFonts w:cs="Symbol"/>
    </w:rPr>
  </w:style>
  <w:style w:type="character" w:customStyle="1" w:styleId="ListLabel225">
    <w:name w:val="ListLabel 225"/>
    <w:qFormat/>
    <w:rPr>
      <w:rFonts w:cs="Courier New"/>
    </w:rPr>
  </w:style>
  <w:style w:type="character" w:customStyle="1" w:styleId="ListLabel226">
    <w:name w:val="ListLabel 226"/>
    <w:qFormat/>
    <w:rPr>
      <w:rFonts w:cs="Wingdings"/>
    </w:rPr>
  </w:style>
  <w:style w:type="character" w:customStyle="1" w:styleId="ListLabel227">
    <w:name w:val="ListLabel 227"/>
    <w:qFormat/>
    <w:rPr>
      <w:rFonts w:cs="Symbol"/>
    </w:rPr>
  </w:style>
  <w:style w:type="character" w:customStyle="1" w:styleId="ListLabel228">
    <w:name w:val="ListLabel 228"/>
    <w:qFormat/>
    <w:rPr>
      <w:rFonts w:cs="Courier New"/>
    </w:rPr>
  </w:style>
  <w:style w:type="character" w:customStyle="1" w:styleId="ListLabel229">
    <w:name w:val="ListLabel 229"/>
    <w:qFormat/>
    <w:rPr>
      <w:rFonts w:cs="Wingdings"/>
    </w:rPr>
  </w:style>
  <w:style w:type="character" w:customStyle="1" w:styleId="ListLabel230">
    <w:name w:val="ListLabel 230"/>
    <w:qFormat/>
    <w:rPr>
      <w:rFonts w:cs="Wingdings"/>
    </w:rPr>
  </w:style>
  <w:style w:type="character" w:customStyle="1" w:styleId="ListLabel231">
    <w:name w:val="ListLabel 231"/>
    <w:qFormat/>
    <w:rPr>
      <w:rFonts w:cs="Symbol"/>
    </w:rPr>
  </w:style>
  <w:style w:type="character" w:customStyle="1" w:styleId="ListLabel232">
    <w:name w:val="ListLabel 232"/>
    <w:qFormat/>
    <w:rPr>
      <w:rFonts w:cs="Courier New"/>
    </w:rPr>
  </w:style>
  <w:style w:type="character" w:customStyle="1" w:styleId="ListLabel233">
    <w:name w:val="ListLabel 233"/>
    <w:qFormat/>
    <w:rPr>
      <w:rFonts w:cs="Wingdings"/>
    </w:rPr>
  </w:style>
  <w:style w:type="character" w:customStyle="1" w:styleId="ListLabel234">
    <w:name w:val="ListLabel 234"/>
    <w:qFormat/>
    <w:rPr>
      <w:rFonts w:cs="Symbol"/>
    </w:rPr>
  </w:style>
  <w:style w:type="character" w:customStyle="1" w:styleId="ListLabel235">
    <w:name w:val="ListLabel 235"/>
    <w:qFormat/>
    <w:rPr>
      <w:rFonts w:cs="Courier New"/>
    </w:rPr>
  </w:style>
  <w:style w:type="character" w:customStyle="1" w:styleId="ListLabel236">
    <w:name w:val="ListLabel 236"/>
    <w:qFormat/>
    <w:rPr>
      <w:rFonts w:cs="Wingdings"/>
    </w:rPr>
  </w:style>
  <w:style w:type="character" w:customStyle="1" w:styleId="ListLabel237">
    <w:name w:val="ListLabel 237"/>
    <w:qFormat/>
    <w:rPr>
      <w:rFonts w:cs="Symbol"/>
    </w:rPr>
  </w:style>
  <w:style w:type="character" w:customStyle="1" w:styleId="ListLabel238">
    <w:name w:val="ListLabel 238"/>
    <w:qFormat/>
    <w:rPr>
      <w:rFonts w:cs="Courier New"/>
    </w:rPr>
  </w:style>
  <w:style w:type="character" w:customStyle="1" w:styleId="ListLabel239">
    <w:name w:val="ListLabel 239"/>
    <w:qFormat/>
    <w:rPr>
      <w:rFonts w:cs="Wingdings"/>
    </w:rPr>
  </w:style>
  <w:style w:type="character" w:customStyle="1" w:styleId="ListLabel240">
    <w:name w:val="ListLabel 240"/>
    <w:qFormat/>
    <w:rPr>
      <w:rFonts w:cs="Symbol"/>
    </w:rPr>
  </w:style>
  <w:style w:type="character" w:customStyle="1" w:styleId="ListLabel241">
    <w:name w:val="ListLabel 241"/>
    <w:qFormat/>
    <w:rPr>
      <w:rFonts w:cs="Courier New"/>
    </w:rPr>
  </w:style>
  <w:style w:type="character" w:customStyle="1" w:styleId="ListLabel242">
    <w:name w:val="ListLabel 242"/>
    <w:qFormat/>
    <w:rPr>
      <w:rFonts w:cs="Wingdings"/>
    </w:rPr>
  </w:style>
  <w:style w:type="character" w:customStyle="1" w:styleId="ListLabel243">
    <w:name w:val="ListLabel 243"/>
    <w:qFormat/>
    <w:rPr>
      <w:rFonts w:cs="Symbol"/>
    </w:rPr>
  </w:style>
  <w:style w:type="character" w:customStyle="1" w:styleId="ListLabel244">
    <w:name w:val="ListLabel 244"/>
    <w:qFormat/>
    <w:rPr>
      <w:rFonts w:cs="Courier New"/>
    </w:rPr>
  </w:style>
  <w:style w:type="character" w:customStyle="1" w:styleId="ListLabel245">
    <w:name w:val="ListLabel 245"/>
    <w:qFormat/>
    <w:rPr>
      <w:rFonts w:cs="Wingdings"/>
    </w:rPr>
  </w:style>
  <w:style w:type="character" w:customStyle="1" w:styleId="ListLabel246">
    <w:name w:val="ListLabel 246"/>
    <w:qFormat/>
    <w:rPr>
      <w:rFonts w:cs="Symbol"/>
    </w:rPr>
  </w:style>
  <w:style w:type="character" w:customStyle="1" w:styleId="ListLabel247">
    <w:name w:val="ListLabel 247"/>
    <w:qFormat/>
    <w:rPr>
      <w:rFonts w:cs="Courier New"/>
    </w:rPr>
  </w:style>
  <w:style w:type="character" w:customStyle="1" w:styleId="ListLabel248">
    <w:name w:val="ListLabel 248"/>
    <w:qFormat/>
  </w:style>
  <w:style w:type="character" w:customStyle="1" w:styleId="ListLabel249">
    <w:name w:val="ListLabel 249"/>
    <w:qFormat/>
    <w:rPr>
      <w:rFonts w:cs="Symbol"/>
    </w:rPr>
  </w:style>
  <w:style w:type="character" w:customStyle="1" w:styleId="ListLabel250">
    <w:name w:val="ListLabel 250"/>
    <w:qFormat/>
    <w:rPr>
      <w:rFonts w:cs="Courier New"/>
    </w:rPr>
  </w:style>
  <w:style w:type="character" w:customStyle="1" w:styleId="ListLabel251">
    <w:name w:val="ListLabel 251"/>
    <w:qFormat/>
    <w:rPr>
      <w:rFonts w:cs="Wingdings"/>
    </w:rPr>
  </w:style>
  <w:style w:type="character" w:customStyle="1" w:styleId="ListLabel252">
    <w:name w:val="ListLabel 252"/>
    <w:qFormat/>
    <w:rPr>
      <w:rFonts w:cs="Symbol"/>
    </w:rPr>
  </w:style>
  <w:style w:type="character" w:customStyle="1" w:styleId="ListLabel253">
    <w:name w:val="ListLabel 253"/>
    <w:qFormat/>
    <w:rPr>
      <w:rFonts w:cs="Courier New"/>
    </w:rPr>
  </w:style>
  <w:style w:type="character" w:customStyle="1" w:styleId="ListLabel254">
    <w:name w:val="ListLabel 254"/>
    <w:qFormat/>
    <w:rPr>
      <w:rFonts w:cs="Wingdings"/>
    </w:rPr>
  </w:style>
  <w:style w:type="character" w:customStyle="1" w:styleId="ListLabel255">
    <w:name w:val="ListLabel 255"/>
    <w:qFormat/>
    <w:rPr>
      <w:rFonts w:cs="Symbol"/>
    </w:rPr>
  </w:style>
  <w:style w:type="character" w:customStyle="1" w:styleId="ListLabel256">
    <w:name w:val="ListLabel 256"/>
    <w:qFormat/>
    <w:rPr>
      <w:rFonts w:cs="Courier New"/>
    </w:rPr>
  </w:style>
  <w:style w:type="character" w:customStyle="1" w:styleId="ListLabel257">
    <w:name w:val="ListLabel 257"/>
    <w:qFormat/>
    <w:rPr>
      <w:rFonts w:cs="Wingdings"/>
    </w:rPr>
  </w:style>
  <w:style w:type="character" w:customStyle="1" w:styleId="ListLabel258">
    <w:name w:val="ListLabel 258"/>
    <w:qFormat/>
    <w:rPr>
      <w:rFonts w:cs="Symbol"/>
    </w:rPr>
  </w:style>
  <w:style w:type="character" w:customStyle="1" w:styleId="ListLabel259">
    <w:name w:val="ListLabel 259"/>
    <w:qFormat/>
    <w:rPr>
      <w:rFonts w:cs="Courier New"/>
    </w:rPr>
  </w:style>
  <w:style w:type="character" w:customStyle="1" w:styleId="ListLabel260">
    <w:name w:val="ListLabel 260"/>
    <w:qFormat/>
    <w:rPr>
      <w:rFonts w:cs="Wingdings"/>
    </w:rPr>
  </w:style>
  <w:style w:type="character" w:customStyle="1" w:styleId="ListLabel261">
    <w:name w:val="ListLabel 261"/>
    <w:qFormat/>
    <w:rPr>
      <w:rFonts w:cs="Symbol"/>
    </w:rPr>
  </w:style>
  <w:style w:type="character" w:customStyle="1" w:styleId="ListLabel262">
    <w:name w:val="ListLabel 262"/>
    <w:qFormat/>
    <w:rPr>
      <w:rFonts w:cs="Courier New"/>
    </w:rPr>
  </w:style>
  <w:style w:type="character" w:customStyle="1" w:styleId="ListLabel263">
    <w:name w:val="ListLabel 263"/>
    <w:qFormat/>
    <w:rPr>
      <w:rFonts w:cs="Wingdings"/>
    </w:rPr>
  </w:style>
  <w:style w:type="character" w:customStyle="1" w:styleId="ListLabel264">
    <w:name w:val="ListLabel 264"/>
    <w:qFormat/>
    <w:rPr>
      <w:rFonts w:cs="Symbol"/>
    </w:rPr>
  </w:style>
  <w:style w:type="character" w:customStyle="1" w:styleId="ListLabel265">
    <w:name w:val="ListLabel 265"/>
    <w:qFormat/>
    <w:rPr>
      <w:rFonts w:cs="Courier New"/>
    </w:rPr>
  </w:style>
  <w:style w:type="character" w:customStyle="1" w:styleId="ListLabel266">
    <w:name w:val="ListLabel 266"/>
    <w:qFormat/>
    <w:rPr>
      <w:rFonts w:cs="Wingdings"/>
    </w:rPr>
  </w:style>
  <w:style w:type="character" w:customStyle="1" w:styleId="ListLabel267">
    <w:name w:val="ListLabel 267"/>
    <w:qFormat/>
    <w:rPr>
      <w:rFonts w:cs="Symbol"/>
    </w:rPr>
  </w:style>
  <w:style w:type="character" w:customStyle="1" w:styleId="ListLabel268">
    <w:name w:val="ListLabel 268"/>
    <w:qFormat/>
    <w:rPr>
      <w:rFonts w:cs="Courier New"/>
    </w:rPr>
  </w:style>
  <w:style w:type="character" w:customStyle="1" w:styleId="ListLabel269">
    <w:name w:val="ListLabel 269"/>
    <w:qFormat/>
    <w:rPr>
      <w:rFonts w:cs="Wingdings"/>
    </w:rPr>
  </w:style>
  <w:style w:type="character" w:customStyle="1" w:styleId="ListLabel270">
    <w:name w:val="ListLabel 270"/>
    <w:qFormat/>
    <w:rPr>
      <w:rFonts w:cs="Symbol"/>
    </w:rPr>
  </w:style>
  <w:style w:type="character" w:customStyle="1" w:styleId="ListLabel271">
    <w:name w:val="ListLabel 271"/>
    <w:qFormat/>
    <w:rPr>
      <w:rFonts w:cs="Courier New"/>
    </w:rPr>
  </w:style>
  <w:style w:type="character" w:customStyle="1" w:styleId="ListLabel272">
    <w:name w:val="ListLabel 272"/>
    <w:qFormat/>
    <w:rPr>
      <w:rFonts w:cs="Wingdings"/>
    </w:rPr>
  </w:style>
  <w:style w:type="character" w:customStyle="1" w:styleId="ListLabel273">
    <w:name w:val="ListLabel 273"/>
    <w:qFormat/>
    <w:rPr>
      <w:rFonts w:cs="Symbol"/>
    </w:rPr>
  </w:style>
  <w:style w:type="character" w:customStyle="1" w:styleId="ListLabel274">
    <w:name w:val="ListLabel 274"/>
    <w:qFormat/>
    <w:rPr>
      <w:rFonts w:cs="Courier New"/>
    </w:rPr>
  </w:style>
  <w:style w:type="character" w:customStyle="1" w:styleId="ListLabel275">
    <w:name w:val="ListLabel 275"/>
    <w:qFormat/>
    <w:rPr>
      <w:rFonts w:cs="Wingdings"/>
    </w:rPr>
  </w:style>
  <w:style w:type="character" w:customStyle="1" w:styleId="ListLabel276">
    <w:name w:val="ListLabel 276"/>
    <w:qFormat/>
    <w:rPr>
      <w:rFonts w:cs="Symbol"/>
    </w:rPr>
  </w:style>
  <w:style w:type="character" w:customStyle="1" w:styleId="ListLabel277">
    <w:name w:val="ListLabel 277"/>
    <w:qFormat/>
    <w:rPr>
      <w:rFonts w:cs="Courier New"/>
    </w:rPr>
  </w:style>
  <w:style w:type="character" w:customStyle="1" w:styleId="ListLabel278">
    <w:name w:val="ListLabel 278"/>
    <w:qFormat/>
    <w:rPr>
      <w:rFonts w:cs="Wingdings"/>
    </w:rPr>
  </w:style>
  <w:style w:type="character" w:customStyle="1" w:styleId="ListLabel279">
    <w:name w:val="ListLabel 279"/>
    <w:qFormat/>
    <w:rPr>
      <w:rFonts w:cs="Symbol"/>
    </w:rPr>
  </w:style>
  <w:style w:type="character" w:customStyle="1" w:styleId="ListLabel280">
    <w:name w:val="ListLabel 280"/>
    <w:qFormat/>
    <w:rPr>
      <w:rFonts w:cs="Courier New"/>
    </w:rPr>
  </w:style>
  <w:style w:type="character" w:customStyle="1" w:styleId="ListLabel281">
    <w:name w:val="ListLabel 281"/>
    <w:qFormat/>
    <w:rPr>
      <w:rFonts w:cs="Wingdings"/>
    </w:rPr>
  </w:style>
  <w:style w:type="character" w:customStyle="1" w:styleId="ListLabel282">
    <w:name w:val="ListLabel 282"/>
    <w:qFormat/>
    <w:rPr>
      <w:rFonts w:cs="Symbol"/>
      <w:b/>
    </w:rPr>
  </w:style>
  <w:style w:type="character" w:customStyle="1" w:styleId="ListLabel283">
    <w:name w:val="ListLabel 283"/>
    <w:qFormat/>
    <w:rPr>
      <w:rFonts w:cs="Courier New"/>
    </w:rPr>
  </w:style>
  <w:style w:type="character" w:customStyle="1" w:styleId="ListLabel284">
    <w:name w:val="ListLabel 284"/>
    <w:qFormat/>
    <w:rPr>
      <w:rFonts w:cs="Wingdings"/>
    </w:rPr>
  </w:style>
  <w:style w:type="character" w:customStyle="1" w:styleId="ListLabel285">
    <w:name w:val="ListLabel 285"/>
    <w:qFormat/>
    <w:rPr>
      <w:rFonts w:cs="Symbol"/>
    </w:rPr>
  </w:style>
  <w:style w:type="character" w:customStyle="1" w:styleId="ListLabel286">
    <w:name w:val="ListLabel 286"/>
    <w:qFormat/>
    <w:rPr>
      <w:rFonts w:cs="Courier New"/>
    </w:rPr>
  </w:style>
  <w:style w:type="character" w:customStyle="1" w:styleId="ListLabel287">
    <w:name w:val="ListLabel 287"/>
    <w:qFormat/>
    <w:rPr>
      <w:rFonts w:cs="Wingdings"/>
    </w:rPr>
  </w:style>
  <w:style w:type="character" w:customStyle="1" w:styleId="ListLabel288">
    <w:name w:val="ListLabel 288"/>
    <w:qFormat/>
    <w:rPr>
      <w:rFonts w:cs="Symbol"/>
    </w:rPr>
  </w:style>
  <w:style w:type="character" w:customStyle="1" w:styleId="ListLabel289">
    <w:name w:val="ListLabel 289"/>
    <w:qFormat/>
    <w:rPr>
      <w:rFonts w:cs="Courier New"/>
    </w:rPr>
  </w:style>
  <w:style w:type="character" w:customStyle="1" w:styleId="ListLabel290">
    <w:name w:val="ListLabel 290"/>
    <w:qFormat/>
    <w:rPr>
      <w:rFonts w:cs="Wingdings"/>
    </w:rPr>
  </w:style>
  <w:style w:type="character" w:customStyle="1" w:styleId="ListLabel291">
    <w:name w:val="ListLabel 291"/>
    <w:qFormat/>
    <w:rPr>
      <w:rFonts w:cs="Symbol"/>
    </w:rPr>
  </w:style>
  <w:style w:type="character" w:customStyle="1" w:styleId="ListLabel292">
    <w:name w:val="ListLabel 292"/>
    <w:qFormat/>
    <w:rPr>
      <w:rFonts w:cs="Courier New"/>
    </w:rPr>
  </w:style>
  <w:style w:type="character" w:customStyle="1" w:styleId="ListLabel293">
    <w:name w:val="ListLabel 293"/>
    <w:qFormat/>
    <w:rPr>
      <w:rFonts w:cs="Wingdings"/>
    </w:rPr>
  </w:style>
  <w:style w:type="character" w:customStyle="1" w:styleId="ListLabel294">
    <w:name w:val="ListLabel 294"/>
    <w:qFormat/>
    <w:rPr>
      <w:rFonts w:cs="Symbol"/>
    </w:rPr>
  </w:style>
  <w:style w:type="character" w:customStyle="1" w:styleId="ListLabel295">
    <w:name w:val="ListLabel 295"/>
    <w:qFormat/>
    <w:rPr>
      <w:rFonts w:cs="Courier New"/>
    </w:rPr>
  </w:style>
  <w:style w:type="character" w:customStyle="1" w:styleId="ListLabel296">
    <w:name w:val="ListLabel 296"/>
    <w:qFormat/>
    <w:rPr>
      <w:rFonts w:cs="Wingdings"/>
    </w:rPr>
  </w:style>
  <w:style w:type="character" w:customStyle="1" w:styleId="ListLabel297">
    <w:name w:val="ListLabel 297"/>
    <w:qFormat/>
    <w:rPr>
      <w:rFonts w:cs="Symbol"/>
    </w:rPr>
  </w:style>
  <w:style w:type="character" w:customStyle="1" w:styleId="ListLabel298">
    <w:name w:val="ListLabel 298"/>
    <w:qFormat/>
    <w:rPr>
      <w:rFonts w:cs="Courier New"/>
    </w:rPr>
  </w:style>
  <w:style w:type="character" w:customStyle="1" w:styleId="ListLabel299">
    <w:name w:val="ListLabel 299"/>
    <w:qFormat/>
    <w:rPr>
      <w:rFonts w:cs="Wingdings"/>
    </w:rPr>
  </w:style>
  <w:style w:type="character" w:customStyle="1" w:styleId="ListLabel300">
    <w:name w:val="ListLabel 300"/>
    <w:qFormat/>
    <w:rPr>
      <w:rFonts w:cs="Symbol"/>
    </w:rPr>
  </w:style>
  <w:style w:type="character" w:customStyle="1" w:styleId="ListLabel301">
    <w:name w:val="ListLabel 301"/>
    <w:qFormat/>
    <w:rPr>
      <w:rFonts w:cs="Courier New"/>
    </w:rPr>
  </w:style>
  <w:style w:type="character" w:customStyle="1" w:styleId="ListLabel302">
    <w:name w:val="ListLabel 302"/>
    <w:qFormat/>
    <w:rPr>
      <w:rFonts w:cs="Wingdings"/>
    </w:rPr>
  </w:style>
  <w:style w:type="character" w:customStyle="1" w:styleId="ListLabel303">
    <w:name w:val="ListLabel 303"/>
    <w:qFormat/>
    <w:rPr>
      <w:rFonts w:cs="Symbol"/>
    </w:rPr>
  </w:style>
  <w:style w:type="character" w:customStyle="1" w:styleId="ListLabel304">
    <w:name w:val="ListLabel 304"/>
    <w:qFormat/>
    <w:rPr>
      <w:rFonts w:cs="Courier New"/>
    </w:rPr>
  </w:style>
  <w:style w:type="character" w:customStyle="1" w:styleId="ListLabel305">
    <w:name w:val="ListLabel 305"/>
    <w:qFormat/>
    <w:rPr>
      <w:rFonts w:cs="Wingdings"/>
    </w:rPr>
  </w:style>
  <w:style w:type="character" w:customStyle="1" w:styleId="ListLabel306">
    <w:name w:val="ListLabel 306"/>
    <w:qFormat/>
    <w:rPr>
      <w:rFonts w:cs="Symbol"/>
    </w:rPr>
  </w:style>
  <w:style w:type="character" w:customStyle="1" w:styleId="ListLabel307">
    <w:name w:val="ListLabel 307"/>
    <w:qFormat/>
    <w:rPr>
      <w:rFonts w:cs="Courier New"/>
    </w:rPr>
  </w:style>
  <w:style w:type="character" w:customStyle="1" w:styleId="ListLabel308">
    <w:name w:val="ListLabel 308"/>
    <w:qFormat/>
    <w:rPr>
      <w:rFonts w:cs="Wingdings"/>
    </w:rPr>
  </w:style>
  <w:style w:type="character" w:customStyle="1" w:styleId="ListLabel309">
    <w:name w:val="ListLabel 309"/>
    <w:qFormat/>
    <w:rPr>
      <w:rFonts w:cs="Symbol"/>
    </w:rPr>
  </w:style>
  <w:style w:type="character" w:customStyle="1" w:styleId="ListLabel310">
    <w:name w:val="ListLabel 310"/>
    <w:qFormat/>
    <w:rPr>
      <w:rFonts w:cs="Courier New"/>
    </w:rPr>
  </w:style>
  <w:style w:type="character" w:customStyle="1" w:styleId="ListLabel311">
    <w:name w:val="ListLabel 311"/>
    <w:qFormat/>
    <w:rPr>
      <w:rFonts w:cs="Wingdings"/>
    </w:rPr>
  </w:style>
  <w:style w:type="character" w:customStyle="1" w:styleId="ListLabel312">
    <w:name w:val="ListLabel 312"/>
    <w:qFormat/>
    <w:rPr>
      <w:rFonts w:cs="Symbol"/>
    </w:rPr>
  </w:style>
  <w:style w:type="character" w:customStyle="1" w:styleId="ListLabel313">
    <w:name w:val="ListLabel 313"/>
    <w:qFormat/>
    <w:rPr>
      <w:rFonts w:cs="Courier New"/>
    </w:rPr>
  </w:style>
  <w:style w:type="character" w:customStyle="1" w:styleId="ListLabel314">
    <w:name w:val="ListLabel 314"/>
    <w:qFormat/>
    <w:rPr>
      <w:rFonts w:cs="Wingdings"/>
    </w:rPr>
  </w:style>
  <w:style w:type="character" w:customStyle="1" w:styleId="ListLabel315">
    <w:name w:val="ListLabel 315"/>
    <w:qFormat/>
    <w:rPr>
      <w:rFonts w:cs="Symbol"/>
    </w:rPr>
  </w:style>
  <w:style w:type="character" w:customStyle="1" w:styleId="ListLabel316">
    <w:name w:val="ListLabel 316"/>
    <w:qFormat/>
    <w:rPr>
      <w:rFonts w:cs="Courier New"/>
    </w:rPr>
  </w:style>
  <w:style w:type="character" w:customStyle="1" w:styleId="ListLabel317">
    <w:name w:val="ListLabel 317"/>
    <w:qFormat/>
    <w:rPr>
      <w:rFonts w:cs="Wingdings"/>
    </w:rPr>
  </w:style>
  <w:style w:type="character" w:customStyle="1" w:styleId="ListLabel318">
    <w:name w:val="ListLabel 318"/>
    <w:qFormat/>
    <w:rPr>
      <w:rFonts w:cs="Symbol"/>
      <w:b/>
    </w:rPr>
  </w:style>
  <w:style w:type="character" w:customStyle="1" w:styleId="ListLabel319">
    <w:name w:val="ListLabel 319"/>
    <w:qFormat/>
    <w:rPr>
      <w:rFonts w:cs="Courier New"/>
    </w:rPr>
  </w:style>
  <w:style w:type="character" w:customStyle="1" w:styleId="ListLabel320">
    <w:name w:val="ListLabel 320"/>
    <w:qFormat/>
    <w:rPr>
      <w:rFonts w:cs="Wingdings"/>
    </w:rPr>
  </w:style>
  <w:style w:type="character" w:customStyle="1" w:styleId="ListLabel321">
    <w:name w:val="ListLabel 321"/>
    <w:qFormat/>
    <w:rPr>
      <w:rFonts w:cs="Symbol"/>
    </w:rPr>
  </w:style>
  <w:style w:type="character" w:customStyle="1" w:styleId="ListLabel322">
    <w:name w:val="ListLabel 322"/>
    <w:qFormat/>
    <w:rPr>
      <w:rFonts w:cs="Courier New"/>
    </w:rPr>
  </w:style>
  <w:style w:type="character" w:customStyle="1" w:styleId="ListLabel323">
    <w:name w:val="ListLabel 323"/>
    <w:qFormat/>
    <w:rPr>
      <w:rFonts w:cs="Wingdings"/>
    </w:rPr>
  </w:style>
  <w:style w:type="character" w:customStyle="1" w:styleId="ListLabel324">
    <w:name w:val="ListLabel 324"/>
    <w:qFormat/>
    <w:rPr>
      <w:rFonts w:cs="Symbol"/>
    </w:rPr>
  </w:style>
  <w:style w:type="character" w:customStyle="1" w:styleId="ListLabel325">
    <w:name w:val="ListLabel 325"/>
    <w:qFormat/>
    <w:rPr>
      <w:rFonts w:cs="Courier New"/>
    </w:rPr>
  </w:style>
  <w:style w:type="character" w:customStyle="1" w:styleId="ListLabel326">
    <w:name w:val="ListLabel 326"/>
    <w:qFormat/>
    <w:rPr>
      <w:rFonts w:cs="Wingdings"/>
    </w:rPr>
  </w:style>
  <w:style w:type="character" w:customStyle="1" w:styleId="ListLabel327">
    <w:name w:val="ListLabel 327"/>
    <w:qFormat/>
    <w:rPr>
      <w:rFonts w:cs="Symbol"/>
      <w:b/>
    </w:rPr>
  </w:style>
  <w:style w:type="character" w:customStyle="1" w:styleId="ListLabel328">
    <w:name w:val="ListLabel 328"/>
    <w:qFormat/>
    <w:rPr>
      <w:rFonts w:cs="Courier New"/>
    </w:rPr>
  </w:style>
  <w:style w:type="character" w:customStyle="1" w:styleId="ListLabel329">
    <w:name w:val="ListLabel 329"/>
    <w:qFormat/>
    <w:rPr>
      <w:rFonts w:cs="Wingdings"/>
    </w:rPr>
  </w:style>
  <w:style w:type="character" w:customStyle="1" w:styleId="ListLabel330">
    <w:name w:val="ListLabel 330"/>
    <w:qFormat/>
    <w:rPr>
      <w:rFonts w:cs="Symbol"/>
    </w:rPr>
  </w:style>
  <w:style w:type="character" w:customStyle="1" w:styleId="ListLabel331">
    <w:name w:val="ListLabel 331"/>
    <w:qFormat/>
    <w:rPr>
      <w:rFonts w:cs="Courier New"/>
    </w:rPr>
  </w:style>
  <w:style w:type="character" w:customStyle="1" w:styleId="ListLabel332">
    <w:name w:val="ListLabel 332"/>
    <w:qFormat/>
    <w:rPr>
      <w:rFonts w:cs="Wingdings"/>
    </w:rPr>
  </w:style>
  <w:style w:type="character" w:customStyle="1" w:styleId="ListLabel333">
    <w:name w:val="ListLabel 333"/>
    <w:qFormat/>
    <w:rPr>
      <w:rFonts w:cs="Symbol"/>
    </w:rPr>
  </w:style>
  <w:style w:type="character" w:customStyle="1" w:styleId="ListLabel334">
    <w:name w:val="ListLabel 334"/>
    <w:qFormat/>
    <w:rPr>
      <w:rFonts w:cs="Courier New"/>
    </w:rPr>
  </w:style>
  <w:style w:type="character" w:customStyle="1" w:styleId="ListLabel335">
    <w:name w:val="ListLabel 335"/>
    <w:qFormat/>
    <w:rPr>
      <w:rFonts w:cs="Wingdings"/>
    </w:rPr>
  </w:style>
  <w:style w:type="character" w:customStyle="1" w:styleId="ListLabel336">
    <w:name w:val="ListLabel 336"/>
    <w:qFormat/>
    <w:rPr>
      <w:rFonts w:cs="Symbol"/>
    </w:rPr>
  </w:style>
  <w:style w:type="character" w:customStyle="1" w:styleId="ListLabel337">
    <w:name w:val="ListLabel 337"/>
    <w:qFormat/>
    <w:rPr>
      <w:rFonts w:cs="Courier New"/>
    </w:rPr>
  </w:style>
  <w:style w:type="character" w:customStyle="1" w:styleId="ListLabel338">
    <w:name w:val="ListLabel 338"/>
    <w:qFormat/>
    <w:rPr>
      <w:rFonts w:cs="Wingdings"/>
    </w:rPr>
  </w:style>
  <w:style w:type="character" w:customStyle="1" w:styleId="ListLabel339">
    <w:name w:val="ListLabel 339"/>
    <w:qFormat/>
    <w:rPr>
      <w:rFonts w:cs="Symbol"/>
    </w:rPr>
  </w:style>
  <w:style w:type="character" w:customStyle="1" w:styleId="ListLabel340">
    <w:name w:val="ListLabel 340"/>
    <w:qFormat/>
    <w:rPr>
      <w:rFonts w:cs="Courier New"/>
    </w:rPr>
  </w:style>
  <w:style w:type="character" w:customStyle="1" w:styleId="ListLabel341">
    <w:name w:val="ListLabel 341"/>
    <w:qFormat/>
    <w:rPr>
      <w:rFonts w:cs="Wingdings"/>
    </w:rPr>
  </w:style>
  <w:style w:type="character" w:customStyle="1" w:styleId="ListLabel342">
    <w:name w:val="ListLabel 342"/>
    <w:qFormat/>
    <w:rPr>
      <w:rFonts w:cs="Symbol"/>
    </w:rPr>
  </w:style>
  <w:style w:type="character" w:customStyle="1" w:styleId="ListLabel343">
    <w:name w:val="ListLabel 343"/>
    <w:qFormat/>
    <w:rPr>
      <w:rFonts w:cs="Courier New"/>
    </w:rPr>
  </w:style>
  <w:style w:type="character" w:customStyle="1" w:styleId="ListLabel344">
    <w:name w:val="ListLabel 344"/>
    <w:qFormat/>
    <w:rPr>
      <w:rFonts w:cs="Wingdings"/>
    </w:rPr>
  </w:style>
  <w:style w:type="character" w:customStyle="1" w:styleId="ListLabel345">
    <w:name w:val="ListLabel 345"/>
    <w:qFormat/>
    <w:rPr>
      <w:rFonts w:cs="Symbol"/>
    </w:rPr>
  </w:style>
  <w:style w:type="character" w:customStyle="1" w:styleId="ListLabel346">
    <w:name w:val="ListLabel 346"/>
    <w:qFormat/>
    <w:rPr>
      <w:rFonts w:cs="Courier New"/>
    </w:rPr>
  </w:style>
  <w:style w:type="character" w:customStyle="1" w:styleId="ListLabel347">
    <w:name w:val="ListLabel 347"/>
    <w:qFormat/>
    <w:rPr>
      <w:rFonts w:cs="Wingdings"/>
    </w:rPr>
  </w:style>
  <w:style w:type="character" w:customStyle="1" w:styleId="ListLabel348">
    <w:name w:val="ListLabel 348"/>
    <w:qFormat/>
    <w:rPr>
      <w:rFonts w:cs="Symbol"/>
    </w:rPr>
  </w:style>
  <w:style w:type="character" w:customStyle="1" w:styleId="ListLabel349">
    <w:name w:val="ListLabel 349"/>
    <w:qFormat/>
    <w:rPr>
      <w:rFonts w:cs="Courier New"/>
    </w:rPr>
  </w:style>
  <w:style w:type="character" w:customStyle="1" w:styleId="ListLabel350">
    <w:name w:val="ListLabel 350"/>
    <w:qFormat/>
    <w:rPr>
      <w:rFonts w:cs="Wingdings"/>
    </w:rPr>
  </w:style>
  <w:style w:type="character" w:customStyle="1" w:styleId="ListLabel351">
    <w:name w:val="ListLabel 351"/>
    <w:qFormat/>
    <w:rPr>
      <w:rFonts w:cs="Symbol"/>
    </w:rPr>
  </w:style>
  <w:style w:type="character" w:customStyle="1" w:styleId="ListLabel352">
    <w:name w:val="ListLabel 352"/>
    <w:qFormat/>
    <w:rPr>
      <w:rFonts w:cs="Courier New"/>
    </w:rPr>
  </w:style>
  <w:style w:type="character" w:customStyle="1" w:styleId="ListLabel353">
    <w:name w:val="ListLabel 353"/>
    <w:qFormat/>
    <w:rPr>
      <w:rFonts w:cs="Wingdings"/>
    </w:rPr>
  </w:style>
  <w:style w:type="character" w:customStyle="1" w:styleId="ListLabel354">
    <w:name w:val="ListLabel 354"/>
    <w:qFormat/>
    <w:rPr>
      <w:rFonts w:cs="Symbol"/>
    </w:rPr>
  </w:style>
  <w:style w:type="character" w:customStyle="1" w:styleId="ListLabel355">
    <w:name w:val="ListLabel 355"/>
    <w:qFormat/>
    <w:rPr>
      <w:rFonts w:cs="Courier New"/>
    </w:rPr>
  </w:style>
  <w:style w:type="character" w:customStyle="1" w:styleId="ListLabel356">
    <w:name w:val="ListLabel 356"/>
    <w:qFormat/>
    <w:rPr>
      <w:rFonts w:cs="Wingdings"/>
    </w:rPr>
  </w:style>
  <w:style w:type="character" w:customStyle="1" w:styleId="ListLabel357">
    <w:name w:val="ListLabel 357"/>
    <w:qFormat/>
    <w:rPr>
      <w:rFonts w:cs="Symbol"/>
    </w:rPr>
  </w:style>
  <w:style w:type="character" w:customStyle="1" w:styleId="ListLabel358">
    <w:name w:val="ListLabel 358"/>
    <w:qFormat/>
    <w:rPr>
      <w:rFonts w:cs="Courier New"/>
    </w:rPr>
  </w:style>
  <w:style w:type="character" w:customStyle="1" w:styleId="ListLabel359">
    <w:name w:val="ListLabel 359"/>
    <w:qFormat/>
    <w:rPr>
      <w:rFonts w:cs="Wingdings"/>
    </w:rPr>
  </w:style>
  <w:style w:type="character" w:customStyle="1" w:styleId="ListLabel360">
    <w:name w:val="ListLabel 360"/>
    <w:qFormat/>
    <w:rPr>
      <w:rFonts w:cs="Symbol"/>
    </w:rPr>
  </w:style>
  <w:style w:type="character" w:customStyle="1" w:styleId="ListLabel361">
    <w:name w:val="ListLabel 361"/>
    <w:qFormat/>
    <w:rPr>
      <w:rFonts w:cs="Courier New"/>
    </w:rPr>
  </w:style>
  <w:style w:type="character" w:customStyle="1" w:styleId="ListLabel362">
    <w:name w:val="ListLabel 362"/>
    <w:qFormat/>
    <w:rPr>
      <w:rFonts w:cs="Wingdings"/>
    </w:rPr>
  </w:style>
  <w:style w:type="character" w:customStyle="1" w:styleId="ListLabel363">
    <w:name w:val="ListLabel 363"/>
    <w:qFormat/>
    <w:rPr>
      <w:rFonts w:cs="Symbol"/>
    </w:rPr>
  </w:style>
  <w:style w:type="character" w:customStyle="1" w:styleId="ListLabel364">
    <w:name w:val="ListLabel 364"/>
    <w:qFormat/>
    <w:rPr>
      <w:rFonts w:cs="Courier New"/>
    </w:rPr>
  </w:style>
  <w:style w:type="character" w:customStyle="1" w:styleId="ListLabel365">
    <w:name w:val="ListLabel 365"/>
    <w:qFormat/>
    <w:rPr>
      <w:rFonts w:cs="Wingdings"/>
    </w:rPr>
  </w:style>
  <w:style w:type="character" w:customStyle="1" w:styleId="ListLabel366">
    <w:name w:val="ListLabel 366"/>
    <w:qFormat/>
    <w:rPr>
      <w:rFonts w:cs="Symbol"/>
    </w:rPr>
  </w:style>
  <w:style w:type="character" w:customStyle="1" w:styleId="ListLabel367">
    <w:name w:val="ListLabel 367"/>
    <w:qFormat/>
    <w:rPr>
      <w:rFonts w:cs="Courier New"/>
    </w:rPr>
  </w:style>
  <w:style w:type="character" w:customStyle="1" w:styleId="ListLabel368">
    <w:name w:val="ListLabel 368"/>
    <w:qFormat/>
    <w:rPr>
      <w:rFonts w:cs="Wingdings"/>
    </w:rPr>
  </w:style>
  <w:style w:type="character" w:customStyle="1" w:styleId="ListLabel369">
    <w:name w:val="ListLabel 369"/>
    <w:qFormat/>
    <w:rPr>
      <w:rFonts w:cs="Symbol"/>
    </w:rPr>
  </w:style>
  <w:style w:type="character" w:customStyle="1" w:styleId="ListLabel370">
    <w:name w:val="ListLabel 370"/>
    <w:qFormat/>
    <w:rPr>
      <w:rFonts w:cs="Courier New"/>
    </w:rPr>
  </w:style>
  <w:style w:type="character" w:customStyle="1" w:styleId="ListLabel371">
    <w:name w:val="ListLabel 371"/>
    <w:qFormat/>
    <w:rPr>
      <w:rFonts w:cs="Wingdings"/>
    </w:rPr>
  </w:style>
  <w:style w:type="character" w:customStyle="1" w:styleId="ListLabel372">
    <w:name w:val="ListLabel 372"/>
    <w:qFormat/>
    <w:rPr>
      <w:rFonts w:cs="Symbol"/>
    </w:rPr>
  </w:style>
  <w:style w:type="character" w:customStyle="1" w:styleId="ListLabel373">
    <w:name w:val="ListLabel 373"/>
    <w:qFormat/>
    <w:rPr>
      <w:rFonts w:cs="Courier New"/>
    </w:rPr>
  </w:style>
  <w:style w:type="character" w:customStyle="1" w:styleId="ListLabel374">
    <w:name w:val="ListLabel 374"/>
    <w:qFormat/>
    <w:rPr>
      <w:rFonts w:cs="Wingdings"/>
    </w:rPr>
  </w:style>
  <w:style w:type="character" w:customStyle="1" w:styleId="ListLabel375">
    <w:name w:val="ListLabel 375"/>
    <w:qFormat/>
    <w:rPr>
      <w:rFonts w:cs="Symbol"/>
    </w:rPr>
  </w:style>
  <w:style w:type="character" w:customStyle="1" w:styleId="ListLabel376">
    <w:name w:val="ListLabel 376"/>
    <w:qFormat/>
    <w:rPr>
      <w:rFonts w:cs="Courier New"/>
    </w:rPr>
  </w:style>
  <w:style w:type="character" w:customStyle="1" w:styleId="ListLabel377">
    <w:name w:val="ListLabel 377"/>
    <w:qFormat/>
    <w:rPr>
      <w:rFonts w:cs="Wingdings"/>
    </w:rPr>
  </w:style>
  <w:style w:type="character" w:customStyle="1" w:styleId="ListLabel378">
    <w:name w:val="ListLabel 378"/>
    <w:qFormat/>
    <w:rPr>
      <w:rFonts w:cs="Symbol"/>
    </w:rPr>
  </w:style>
  <w:style w:type="character" w:customStyle="1" w:styleId="ListLabel379">
    <w:name w:val="ListLabel 379"/>
    <w:qFormat/>
    <w:rPr>
      <w:rFonts w:cs="Courier New"/>
    </w:rPr>
  </w:style>
  <w:style w:type="character" w:customStyle="1" w:styleId="ListLabel380">
    <w:name w:val="ListLabel 380"/>
    <w:qFormat/>
    <w:rPr>
      <w:rFonts w:cs="Wingdings"/>
    </w:rPr>
  </w:style>
  <w:style w:type="character" w:customStyle="1" w:styleId="ListLabel381">
    <w:name w:val="ListLabel 381"/>
    <w:qFormat/>
    <w:rPr>
      <w:rFonts w:cs="Symbol"/>
    </w:rPr>
  </w:style>
  <w:style w:type="character" w:customStyle="1" w:styleId="ListLabel382">
    <w:name w:val="ListLabel 382"/>
    <w:qFormat/>
    <w:rPr>
      <w:rFonts w:cs="Courier New"/>
    </w:rPr>
  </w:style>
  <w:style w:type="character" w:customStyle="1" w:styleId="ListLabel383">
    <w:name w:val="ListLabel 383"/>
    <w:qFormat/>
    <w:rPr>
      <w:rFonts w:cs="Wingdings"/>
    </w:rPr>
  </w:style>
  <w:style w:type="character" w:customStyle="1" w:styleId="ListLabel384">
    <w:name w:val="ListLabel 384"/>
    <w:qFormat/>
    <w:rPr>
      <w:rFonts w:cs="Symbol"/>
    </w:rPr>
  </w:style>
  <w:style w:type="character" w:customStyle="1" w:styleId="ListLabel385">
    <w:name w:val="ListLabel 385"/>
    <w:qFormat/>
    <w:rPr>
      <w:rFonts w:cs="Courier New"/>
    </w:rPr>
  </w:style>
  <w:style w:type="character" w:customStyle="1" w:styleId="ListLabel386">
    <w:name w:val="ListLabel 386"/>
    <w:qFormat/>
    <w:rPr>
      <w:rFonts w:cs="Wingdings"/>
    </w:rPr>
  </w:style>
  <w:style w:type="character" w:customStyle="1" w:styleId="ListLabel387">
    <w:name w:val="ListLabel 387"/>
    <w:qFormat/>
    <w:rPr>
      <w:rFonts w:cs="Symbol"/>
    </w:rPr>
  </w:style>
  <w:style w:type="character" w:customStyle="1" w:styleId="ListLabel388">
    <w:name w:val="ListLabel 388"/>
    <w:qFormat/>
    <w:rPr>
      <w:rFonts w:cs="Courier New"/>
    </w:rPr>
  </w:style>
  <w:style w:type="character" w:customStyle="1" w:styleId="ListLabel389">
    <w:name w:val="ListLabel 389"/>
    <w:qFormat/>
    <w:rPr>
      <w:rFonts w:cs="Wingdings"/>
    </w:rPr>
  </w:style>
  <w:style w:type="character" w:customStyle="1" w:styleId="ListLabel390">
    <w:name w:val="ListLabel 390"/>
    <w:qFormat/>
    <w:rPr>
      <w:rFonts w:cs="Wingdings"/>
    </w:rPr>
  </w:style>
  <w:style w:type="character" w:customStyle="1" w:styleId="ListLabel391">
    <w:name w:val="ListLabel 391"/>
    <w:qFormat/>
    <w:rPr>
      <w:rFonts w:cs="Symbol"/>
    </w:rPr>
  </w:style>
  <w:style w:type="character" w:customStyle="1" w:styleId="ListLabel392">
    <w:name w:val="ListLabel 392"/>
    <w:qFormat/>
    <w:rPr>
      <w:rFonts w:cs="Courier New"/>
    </w:rPr>
  </w:style>
  <w:style w:type="character" w:customStyle="1" w:styleId="ListLabel393">
    <w:name w:val="ListLabel 393"/>
    <w:qFormat/>
    <w:rPr>
      <w:rFonts w:cs="Wingdings"/>
    </w:rPr>
  </w:style>
  <w:style w:type="character" w:customStyle="1" w:styleId="ListLabel394">
    <w:name w:val="ListLabel 394"/>
    <w:qFormat/>
    <w:rPr>
      <w:rFonts w:cs="Symbol"/>
    </w:rPr>
  </w:style>
  <w:style w:type="character" w:customStyle="1" w:styleId="ListLabel395">
    <w:name w:val="ListLabel 395"/>
    <w:qFormat/>
    <w:rPr>
      <w:rFonts w:cs="Courier New"/>
    </w:rPr>
  </w:style>
  <w:style w:type="character" w:customStyle="1" w:styleId="ListLabel396">
    <w:name w:val="ListLabel 396"/>
    <w:qFormat/>
    <w:rPr>
      <w:rFonts w:cs="Wingdings"/>
    </w:rPr>
  </w:style>
  <w:style w:type="character" w:customStyle="1" w:styleId="ListLabel397">
    <w:name w:val="ListLabel 397"/>
    <w:qFormat/>
    <w:rPr>
      <w:rFonts w:cs="Symbol"/>
    </w:rPr>
  </w:style>
  <w:style w:type="character" w:customStyle="1" w:styleId="ListLabel398">
    <w:name w:val="ListLabel 398"/>
    <w:qFormat/>
    <w:rPr>
      <w:rFonts w:cs="Courier New"/>
    </w:rPr>
  </w:style>
  <w:style w:type="character" w:customStyle="1" w:styleId="ListLabel399">
    <w:name w:val="ListLabel 399"/>
    <w:qFormat/>
    <w:rPr>
      <w:rFonts w:cs="Wingdings"/>
    </w:rPr>
  </w:style>
  <w:style w:type="character" w:customStyle="1" w:styleId="ListLabel400">
    <w:name w:val="ListLabel 400"/>
    <w:qFormat/>
    <w:rPr>
      <w:rFonts w:cs="Symbol"/>
    </w:rPr>
  </w:style>
  <w:style w:type="character" w:customStyle="1" w:styleId="ListLabel401">
    <w:name w:val="ListLabel 401"/>
    <w:qFormat/>
    <w:rPr>
      <w:rFonts w:cs="Courier New"/>
    </w:rPr>
  </w:style>
  <w:style w:type="character" w:customStyle="1" w:styleId="ListLabel402">
    <w:name w:val="ListLabel 402"/>
    <w:qFormat/>
    <w:rPr>
      <w:rFonts w:cs="Wingdings"/>
    </w:rPr>
  </w:style>
  <w:style w:type="character" w:customStyle="1" w:styleId="ListLabel403">
    <w:name w:val="ListLabel 403"/>
    <w:qFormat/>
    <w:rPr>
      <w:rFonts w:cs="Symbol"/>
    </w:rPr>
  </w:style>
  <w:style w:type="character" w:customStyle="1" w:styleId="ListLabel404">
    <w:name w:val="ListLabel 404"/>
    <w:qFormat/>
    <w:rPr>
      <w:rFonts w:cs="Courier New"/>
    </w:rPr>
  </w:style>
  <w:style w:type="character" w:customStyle="1" w:styleId="ListLabel405">
    <w:name w:val="ListLabel 405"/>
    <w:qFormat/>
    <w:rPr>
      <w:rFonts w:cs="Wingdings"/>
    </w:rPr>
  </w:style>
  <w:style w:type="character" w:customStyle="1" w:styleId="ListLabel406">
    <w:name w:val="ListLabel 406"/>
    <w:qFormat/>
    <w:rPr>
      <w:rFonts w:cs="Symbol"/>
    </w:rPr>
  </w:style>
  <w:style w:type="character" w:customStyle="1" w:styleId="ListLabel407">
    <w:name w:val="ListLabel 407"/>
    <w:qFormat/>
    <w:rPr>
      <w:rFonts w:cs="Courier New"/>
    </w:rPr>
  </w:style>
  <w:style w:type="character" w:customStyle="1" w:styleId="ListLabel408">
    <w:name w:val="ListLabel 408"/>
    <w:qFormat/>
  </w:style>
  <w:style w:type="character" w:customStyle="1" w:styleId="ListLabel409">
    <w:name w:val="ListLabel 409"/>
    <w:qFormat/>
    <w:rPr>
      <w:rFonts w:cs="Symbol"/>
    </w:rPr>
  </w:style>
  <w:style w:type="character" w:customStyle="1" w:styleId="ListLabel410">
    <w:name w:val="ListLabel 410"/>
    <w:qFormat/>
    <w:rPr>
      <w:rFonts w:cs="Courier New"/>
    </w:rPr>
  </w:style>
  <w:style w:type="character" w:customStyle="1" w:styleId="ListLabel411">
    <w:name w:val="ListLabel 411"/>
    <w:qFormat/>
    <w:rPr>
      <w:rFonts w:cs="Wingdings"/>
    </w:rPr>
  </w:style>
  <w:style w:type="character" w:customStyle="1" w:styleId="ListLabel412">
    <w:name w:val="ListLabel 412"/>
    <w:qFormat/>
    <w:rPr>
      <w:rFonts w:cs="Symbol"/>
    </w:rPr>
  </w:style>
  <w:style w:type="character" w:customStyle="1" w:styleId="ListLabel413">
    <w:name w:val="ListLabel 413"/>
    <w:qFormat/>
    <w:rPr>
      <w:rFonts w:cs="Courier New"/>
    </w:rPr>
  </w:style>
  <w:style w:type="character" w:customStyle="1" w:styleId="ListLabel414">
    <w:name w:val="ListLabel 414"/>
    <w:qFormat/>
    <w:rPr>
      <w:rFonts w:cs="Wingdings"/>
    </w:rPr>
  </w:style>
  <w:style w:type="character" w:customStyle="1" w:styleId="ListLabel415">
    <w:name w:val="ListLabel 415"/>
    <w:qFormat/>
    <w:rPr>
      <w:rFonts w:cs="Symbol"/>
    </w:rPr>
  </w:style>
  <w:style w:type="character" w:customStyle="1" w:styleId="ListLabel416">
    <w:name w:val="ListLabel 416"/>
    <w:qFormat/>
    <w:rPr>
      <w:rFonts w:cs="Courier New"/>
    </w:rPr>
  </w:style>
  <w:style w:type="character" w:customStyle="1" w:styleId="ListLabel417">
    <w:name w:val="ListLabel 417"/>
    <w:qFormat/>
    <w:rPr>
      <w:rFonts w:cs="Wingdings"/>
    </w:rPr>
  </w:style>
  <w:style w:type="character" w:customStyle="1" w:styleId="ListLabel418">
    <w:name w:val="ListLabel 418"/>
    <w:qFormat/>
    <w:rPr>
      <w:rFonts w:cs="Symbol"/>
    </w:rPr>
  </w:style>
  <w:style w:type="character" w:customStyle="1" w:styleId="ListLabel419">
    <w:name w:val="ListLabel 419"/>
    <w:qFormat/>
    <w:rPr>
      <w:rFonts w:cs="Courier New"/>
    </w:rPr>
  </w:style>
  <w:style w:type="character" w:customStyle="1" w:styleId="ListLabel420">
    <w:name w:val="ListLabel 420"/>
    <w:qFormat/>
    <w:rPr>
      <w:rFonts w:cs="Wingdings"/>
    </w:rPr>
  </w:style>
  <w:style w:type="character" w:customStyle="1" w:styleId="ListLabel421">
    <w:name w:val="ListLabel 421"/>
    <w:qFormat/>
    <w:rPr>
      <w:rFonts w:cs="Symbol"/>
    </w:rPr>
  </w:style>
  <w:style w:type="character" w:customStyle="1" w:styleId="ListLabel422">
    <w:name w:val="ListLabel 422"/>
    <w:qFormat/>
    <w:rPr>
      <w:rFonts w:cs="Courier New"/>
    </w:rPr>
  </w:style>
  <w:style w:type="character" w:customStyle="1" w:styleId="ListLabel423">
    <w:name w:val="ListLabel 423"/>
    <w:qFormat/>
    <w:rPr>
      <w:rFonts w:cs="Wingdings"/>
    </w:rPr>
  </w:style>
  <w:style w:type="character" w:customStyle="1" w:styleId="ListLabel424">
    <w:name w:val="ListLabel 424"/>
    <w:qFormat/>
    <w:rPr>
      <w:rFonts w:cs="Symbol"/>
    </w:rPr>
  </w:style>
  <w:style w:type="character" w:customStyle="1" w:styleId="ListLabel425">
    <w:name w:val="ListLabel 425"/>
    <w:qFormat/>
    <w:rPr>
      <w:rFonts w:cs="Courier New"/>
    </w:rPr>
  </w:style>
  <w:style w:type="character" w:customStyle="1" w:styleId="ListLabel426">
    <w:name w:val="ListLabel 426"/>
    <w:qFormat/>
    <w:rPr>
      <w:rFonts w:cs="Wingdings"/>
    </w:rPr>
  </w:style>
  <w:style w:type="character" w:customStyle="1" w:styleId="ListLabel427">
    <w:name w:val="ListLabel 427"/>
    <w:qFormat/>
    <w:rPr>
      <w:rFonts w:cs="Symbol"/>
    </w:rPr>
  </w:style>
  <w:style w:type="character" w:customStyle="1" w:styleId="ListLabel428">
    <w:name w:val="ListLabel 428"/>
    <w:qFormat/>
    <w:rPr>
      <w:rFonts w:cs="Courier New"/>
    </w:rPr>
  </w:style>
  <w:style w:type="character" w:customStyle="1" w:styleId="ListLabel429">
    <w:name w:val="ListLabel 429"/>
    <w:qFormat/>
    <w:rPr>
      <w:rFonts w:cs="Wingdings"/>
    </w:rPr>
  </w:style>
  <w:style w:type="character" w:customStyle="1" w:styleId="ListLabel430">
    <w:name w:val="ListLabel 430"/>
    <w:qFormat/>
    <w:rPr>
      <w:rFonts w:cs="Symbol"/>
    </w:rPr>
  </w:style>
  <w:style w:type="character" w:customStyle="1" w:styleId="ListLabel431">
    <w:name w:val="ListLabel 431"/>
    <w:qFormat/>
    <w:rPr>
      <w:rFonts w:cs="Courier New"/>
    </w:rPr>
  </w:style>
  <w:style w:type="character" w:customStyle="1" w:styleId="ListLabel432">
    <w:name w:val="ListLabel 432"/>
    <w:qFormat/>
    <w:rPr>
      <w:rFonts w:cs="Wingdings"/>
    </w:rPr>
  </w:style>
  <w:style w:type="character" w:customStyle="1" w:styleId="ListLabel433">
    <w:name w:val="ListLabel 433"/>
    <w:qFormat/>
    <w:rPr>
      <w:rFonts w:cs="Symbol"/>
    </w:rPr>
  </w:style>
  <w:style w:type="character" w:customStyle="1" w:styleId="ListLabel434">
    <w:name w:val="ListLabel 434"/>
    <w:qFormat/>
    <w:rPr>
      <w:rFonts w:cs="Courier New"/>
    </w:rPr>
  </w:style>
  <w:style w:type="character" w:customStyle="1" w:styleId="ListLabel435">
    <w:name w:val="ListLabel 435"/>
    <w:qFormat/>
    <w:rPr>
      <w:rFonts w:cs="Wingdings"/>
    </w:rPr>
  </w:style>
  <w:style w:type="character" w:customStyle="1" w:styleId="ListLabel436">
    <w:name w:val="ListLabel 436"/>
    <w:qFormat/>
    <w:rPr>
      <w:rFonts w:cs="Symbol"/>
    </w:rPr>
  </w:style>
  <w:style w:type="character" w:customStyle="1" w:styleId="ListLabel437">
    <w:name w:val="ListLabel 437"/>
    <w:qFormat/>
    <w:rPr>
      <w:rFonts w:cs="Courier New"/>
    </w:rPr>
  </w:style>
  <w:style w:type="character" w:customStyle="1" w:styleId="ListLabel438">
    <w:name w:val="ListLabel 438"/>
    <w:qFormat/>
    <w:rPr>
      <w:rFonts w:cs="Wingdings"/>
    </w:rPr>
  </w:style>
  <w:style w:type="character" w:customStyle="1" w:styleId="ListLabel439">
    <w:name w:val="ListLabel 439"/>
    <w:qFormat/>
    <w:rPr>
      <w:rFonts w:cs="Symbol"/>
    </w:rPr>
  </w:style>
  <w:style w:type="character" w:customStyle="1" w:styleId="ListLabel440">
    <w:name w:val="ListLabel 440"/>
    <w:qFormat/>
    <w:rPr>
      <w:rFonts w:cs="Courier New"/>
    </w:rPr>
  </w:style>
  <w:style w:type="character" w:customStyle="1" w:styleId="ListLabel441">
    <w:name w:val="ListLabel 441"/>
    <w:qFormat/>
    <w:rPr>
      <w:rFonts w:cs="Wingdings"/>
    </w:rPr>
  </w:style>
  <w:style w:type="character" w:customStyle="1" w:styleId="ListLabel442">
    <w:name w:val="ListLabel 442"/>
    <w:qFormat/>
    <w:rPr>
      <w:rFonts w:cs="Symbol"/>
      <w:b/>
    </w:rPr>
  </w:style>
  <w:style w:type="character" w:customStyle="1" w:styleId="ListLabel443">
    <w:name w:val="ListLabel 443"/>
    <w:qFormat/>
    <w:rPr>
      <w:rFonts w:cs="Courier New"/>
    </w:rPr>
  </w:style>
  <w:style w:type="character" w:customStyle="1" w:styleId="ListLabel444">
    <w:name w:val="ListLabel 444"/>
    <w:qFormat/>
    <w:rPr>
      <w:rFonts w:cs="Wingdings"/>
    </w:rPr>
  </w:style>
  <w:style w:type="character" w:customStyle="1" w:styleId="ListLabel445">
    <w:name w:val="ListLabel 445"/>
    <w:qFormat/>
    <w:rPr>
      <w:rFonts w:cs="Symbol"/>
    </w:rPr>
  </w:style>
  <w:style w:type="character" w:customStyle="1" w:styleId="ListLabel446">
    <w:name w:val="ListLabel 446"/>
    <w:qFormat/>
    <w:rPr>
      <w:rFonts w:cs="Courier New"/>
    </w:rPr>
  </w:style>
  <w:style w:type="character" w:customStyle="1" w:styleId="ListLabel447">
    <w:name w:val="ListLabel 447"/>
    <w:qFormat/>
    <w:rPr>
      <w:rFonts w:cs="Wingdings"/>
    </w:rPr>
  </w:style>
  <w:style w:type="character" w:customStyle="1" w:styleId="ListLabel448">
    <w:name w:val="ListLabel 448"/>
    <w:qFormat/>
    <w:rPr>
      <w:rFonts w:cs="Symbol"/>
    </w:rPr>
  </w:style>
  <w:style w:type="character" w:customStyle="1" w:styleId="ListLabel449">
    <w:name w:val="ListLabel 449"/>
    <w:qFormat/>
    <w:rPr>
      <w:rFonts w:cs="Courier New"/>
    </w:rPr>
  </w:style>
  <w:style w:type="character" w:customStyle="1" w:styleId="ListLabel450">
    <w:name w:val="ListLabel 450"/>
    <w:qFormat/>
    <w:rPr>
      <w:rFonts w:cs="Wingdings"/>
    </w:rPr>
  </w:style>
  <w:style w:type="character" w:customStyle="1" w:styleId="ListLabel451">
    <w:name w:val="ListLabel 451"/>
    <w:qFormat/>
    <w:rPr>
      <w:rFonts w:cs="Symbol"/>
    </w:rPr>
  </w:style>
  <w:style w:type="character" w:customStyle="1" w:styleId="ListLabel452">
    <w:name w:val="ListLabel 452"/>
    <w:qFormat/>
    <w:rPr>
      <w:rFonts w:cs="Courier New"/>
    </w:rPr>
  </w:style>
  <w:style w:type="character" w:customStyle="1" w:styleId="ListLabel453">
    <w:name w:val="ListLabel 453"/>
    <w:qFormat/>
    <w:rPr>
      <w:rFonts w:cs="Wingdings"/>
    </w:rPr>
  </w:style>
  <w:style w:type="character" w:customStyle="1" w:styleId="ListLabel454">
    <w:name w:val="ListLabel 454"/>
    <w:qFormat/>
    <w:rPr>
      <w:rFonts w:cs="Symbol"/>
    </w:rPr>
  </w:style>
  <w:style w:type="character" w:customStyle="1" w:styleId="ListLabel455">
    <w:name w:val="ListLabel 455"/>
    <w:qFormat/>
    <w:rPr>
      <w:rFonts w:cs="Courier New"/>
    </w:rPr>
  </w:style>
  <w:style w:type="character" w:customStyle="1" w:styleId="ListLabel456">
    <w:name w:val="ListLabel 456"/>
    <w:qFormat/>
    <w:rPr>
      <w:rFonts w:cs="Wingdings"/>
    </w:rPr>
  </w:style>
  <w:style w:type="character" w:customStyle="1" w:styleId="ListLabel457">
    <w:name w:val="ListLabel 457"/>
    <w:qFormat/>
    <w:rPr>
      <w:rFonts w:cs="Symbol"/>
    </w:rPr>
  </w:style>
  <w:style w:type="character" w:customStyle="1" w:styleId="ListLabel458">
    <w:name w:val="ListLabel 458"/>
    <w:qFormat/>
    <w:rPr>
      <w:rFonts w:cs="Courier New"/>
    </w:rPr>
  </w:style>
  <w:style w:type="character" w:customStyle="1" w:styleId="ListLabel459">
    <w:name w:val="ListLabel 459"/>
    <w:qFormat/>
    <w:rPr>
      <w:rFonts w:cs="Wingdings"/>
    </w:rPr>
  </w:style>
  <w:style w:type="character" w:customStyle="1" w:styleId="ListLabel460">
    <w:name w:val="ListLabel 460"/>
    <w:qFormat/>
    <w:rPr>
      <w:rFonts w:cs="Symbol"/>
    </w:rPr>
  </w:style>
  <w:style w:type="character" w:customStyle="1" w:styleId="ListLabel461">
    <w:name w:val="ListLabel 461"/>
    <w:qFormat/>
    <w:rPr>
      <w:rFonts w:cs="Courier New"/>
    </w:rPr>
  </w:style>
  <w:style w:type="character" w:customStyle="1" w:styleId="ListLabel462">
    <w:name w:val="ListLabel 462"/>
    <w:qFormat/>
    <w:rPr>
      <w:rFonts w:cs="Wingdings"/>
    </w:rPr>
  </w:style>
  <w:style w:type="character" w:customStyle="1" w:styleId="ListLabel463">
    <w:name w:val="ListLabel 463"/>
    <w:qFormat/>
    <w:rPr>
      <w:rFonts w:cs="Symbol"/>
    </w:rPr>
  </w:style>
  <w:style w:type="character" w:customStyle="1" w:styleId="ListLabel464">
    <w:name w:val="ListLabel 464"/>
    <w:qFormat/>
    <w:rPr>
      <w:rFonts w:cs="Courier New"/>
    </w:rPr>
  </w:style>
  <w:style w:type="character" w:customStyle="1" w:styleId="ListLabel465">
    <w:name w:val="ListLabel 465"/>
    <w:qFormat/>
    <w:rPr>
      <w:rFonts w:cs="Wingdings"/>
    </w:rPr>
  </w:style>
  <w:style w:type="character" w:customStyle="1" w:styleId="ListLabel466">
    <w:name w:val="ListLabel 466"/>
    <w:qFormat/>
    <w:rPr>
      <w:rFonts w:cs="Symbol"/>
    </w:rPr>
  </w:style>
  <w:style w:type="character" w:customStyle="1" w:styleId="ListLabel467">
    <w:name w:val="ListLabel 467"/>
    <w:qFormat/>
    <w:rPr>
      <w:rFonts w:cs="Courier New"/>
    </w:rPr>
  </w:style>
  <w:style w:type="character" w:customStyle="1" w:styleId="ListLabel468">
    <w:name w:val="ListLabel 468"/>
    <w:qFormat/>
    <w:rPr>
      <w:rFonts w:cs="Wingdings"/>
    </w:rPr>
  </w:style>
  <w:style w:type="character" w:customStyle="1" w:styleId="ListLabel469">
    <w:name w:val="ListLabel 469"/>
    <w:qFormat/>
    <w:rPr>
      <w:rFonts w:cs="Symbol"/>
    </w:rPr>
  </w:style>
  <w:style w:type="character" w:customStyle="1" w:styleId="ListLabel470">
    <w:name w:val="ListLabel 470"/>
    <w:qFormat/>
    <w:rPr>
      <w:rFonts w:cs="Courier New"/>
    </w:rPr>
  </w:style>
  <w:style w:type="character" w:customStyle="1" w:styleId="ListLabel471">
    <w:name w:val="ListLabel 471"/>
    <w:qFormat/>
    <w:rPr>
      <w:rFonts w:cs="Wingdings"/>
    </w:rPr>
  </w:style>
  <w:style w:type="character" w:customStyle="1" w:styleId="ListLabel472">
    <w:name w:val="ListLabel 472"/>
    <w:qFormat/>
    <w:rPr>
      <w:rFonts w:cs="Symbol"/>
    </w:rPr>
  </w:style>
  <w:style w:type="character" w:customStyle="1" w:styleId="ListLabel473">
    <w:name w:val="ListLabel 473"/>
    <w:qFormat/>
    <w:rPr>
      <w:rFonts w:cs="Courier New"/>
    </w:rPr>
  </w:style>
  <w:style w:type="character" w:customStyle="1" w:styleId="ListLabel474">
    <w:name w:val="ListLabel 474"/>
    <w:qFormat/>
    <w:rPr>
      <w:rFonts w:cs="Wingdings"/>
    </w:rPr>
  </w:style>
  <w:style w:type="character" w:customStyle="1" w:styleId="ListLabel475">
    <w:name w:val="ListLabel 475"/>
    <w:qFormat/>
    <w:rPr>
      <w:rFonts w:cs="Symbol"/>
    </w:rPr>
  </w:style>
  <w:style w:type="character" w:customStyle="1" w:styleId="ListLabel476">
    <w:name w:val="ListLabel 476"/>
    <w:qFormat/>
    <w:rPr>
      <w:rFonts w:cs="Courier New"/>
    </w:rPr>
  </w:style>
  <w:style w:type="character" w:customStyle="1" w:styleId="ListLabel477">
    <w:name w:val="ListLabel 477"/>
    <w:qFormat/>
    <w:rPr>
      <w:rFonts w:cs="Wingdings"/>
    </w:rPr>
  </w:style>
  <w:style w:type="character" w:customStyle="1" w:styleId="ListLabel478">
    <w:name w:val="ListLabel 478"/>
    <w:qFormat/>
    <w:rPr>
      <w:rFonts w:cs="Symbol"/>
      <w:b/>
    </w:rPr>
  </w:style>
  <w:style w:type="character" w:customStyle="1" w:styleId="ListLabel479">
    <w:name w:val="ListLabel 479"/>
    <w:qFormat/>
    <w:rPr>
      <w:rFonts w:cs="Courier New"/>
    </w:rPr>
  </w:style>
  <w:style w:type="character" w:customStyle="1" w:styleId="ListLabel480">
    <w:name w:val="ListLabel 480"/>
    <w:qFormat/>
    <w:rPr>
      <w:rFonts w:cs="Wingdings"/>
    </w:rPr>
  </w:style>
  <w:style w:type="character" w:customStyle="1" w:styleId="ListLabel481">
    <w:name w:val="ListLabel 481"/>
    <w:qFormat/>
    <w:rPr>
      <w:rFonts w:cs="Symbol"/>
    </w:rPr>
  </w:style>
  <w:style w:type="character" w:customStyle="1" w:styleId="ListLabel482">
    <w:name w:val="ListLabel 482"/>
    <w:qFormat/>
    <w:rPr>
      <w:rFonts w:cs="Courier New"/>
    </w:rPr>
  </w:style>
  <w:style w:type="character" w:customStyle="1" w:styleId="ListLabel483">
    <w:name w:val="ListLabel 483"/>
    <w:qFormat/>
    <w:rPr>
      <w:rFonts w:cs="Wingdings"/>
    </w:rPr>
  </w:style>
  <w:style w:type="character" w:customStyle="1" w:styleId="ListLabel484">
    <w:name w:val="ListLabel 484"/>
    <w:qFormat/>
    <w:rPr>
      <w:rFonts w:cs="Symbol"/>
    </w:rPr>
  </w:style>
  <w:style w:type="character" w:customStyle="1" w:styleId="ListLabel485">
    <w:name w:val="ListLabel 485"/>
    <w:qFormat/>
    <w:rPr>
      <w:rFonts w:cs="Courier New"/>
    </w:rPr>
  </w:style>
  <w:style w:type="character" w:customStyle="1" w:styleId="ListLabel486">
    <w:name w:val="ListLabel 486"/>
    <w:qFormat/>
    <w:rPr>
      <w:rFonts w:cs="Wingdings"/>
    </w:rPr>
  </w:style>
  <w:style w:type="character" w:customStyle="1" w:styleId="ListLabel487">
    <w:name w:val="ListLabel 487"/>
    <w:qFormat/>
    <w:rPr>
      <w:rFonts w:cs="Symbol"/>
      <w:b/>
    </w:rPr>
  </w:style>
  <w:style w:type="character" w:customStyle="1" w:styleId="ListLabel488">
    <w:name w:val="ListLabel 488"/>
    <w:qFormat/>
    <w:rPr>
      <w:rFonts w:cs="Courier New"/>
    </w:rPr>
  </w:style>
  <w:style w:type="character" w:customStyle="1" w:styleId="ListLabel489">
    <w:name w:val="ListLabel 489"/>
    <w:qFormat/>
    <w:rPr>
      <w:rFonts w:cs="Wingdings"/>
    </w:rPr>
  </w:style>
  <w:style w:type="character" w:customStyle="1" w:styleId="ListLabel490">
    <w:name w:val="ListLabel 490"/>
    <w:qFormat/>
    <w:rPr>
      <w:rFonts w:cs="Symbol"/>
    </w:rPr>
  </w:style>
  <w:style w:type="character" w:customStyle="1" w:styleId="ListLabel491">
    <w:name w:val="ListLabel 491"/>
    <w:qFormat/>
    <w:rPr>
      <w:rFonts w:cs="Courier New"/>
    </w:rPr>
  </w:style>
  <w:style w:type="character" w:customStyle="1" w:styleId="ListLabel492">
    <w:name w:val="ListLabel 492"/>
    <w:qFormat/>
    <w:rPr>
      <w:rFonts w:cs="Wingdings"/>
    </w:rPr>
  </w:style>
  <w:style w:type="character" w:customStyle="1" w:styleId="ListLabel493">
    <w:name w:val="ListLabel 493"/>
    <w:qFormat/>
    <w:rPr>
      <w:rFonts w:cs="Symbol"/>
    </w:rPr>
  </w:style>
  <w:style w:type="character" w:customStyle="1" w:styleId="ListLabel494">
    <w:name w:val="ListLabel 494"/>
    <w:qFormat/>
    <w:rPr>
      <w:rFonts w:cs="Courier New"/>
    </w:rPr>
  </w:style>
  <w:style w:type="character" w:customStyle="1" w:styleId="ListLabel495">
    <w:name w:val="ListLabel 495"/>
    <w:qFormat/>
    <w:rPr>
      <w:rFonts w:cs="Wingdings"/>
    </w:rPr>
  </w:style>
  <w:style w:type="character" w:customStyle="1" w:styleId="ListLabel496">
    <w:name w:val="ListLabel 496"/>
    <w:qFormat/>
    <w:rPr>
      <w:rFonts w:cs="Symbol"/>
    </w:rPr>
  </w:style>
  <w:style w:type="character" w:customStyle="1" w:styleId="ListLabel497">
    <w:name w:val="ListLabel 497"/>
    <w:qFormat/>
    <w:rPr>
      <w:rFonts w:cs="Courier New"/>
    </w:rPr>
  </w:style>
  <w:style w:type="character" w:customStyle="1" w:styleId="ListLabel498">
    <w:name w:val="ListLabel 498"/>
    <w:qFormat/>
    <w:rPr>
      <w:rFonts w:cs="Wingdings"/>
    </w:rPr>
  </w:style>
  <w:style w:type="character" w:customStyle="1" w:styleId="ListLabel499">
    <w:name w:val="ListLabel 499"/>
    <w:qFormat/>
    <w:rPr>
      <w:rFonts w:cs="Symbol"/>
    </w:rPr>
  </w:style>
  <w:style w:type="character" w:customStyle="1" w:styleId="ListLabel500">
    <w:name w:val="ListLabel 500"/>
    <w:qFormat/>
    <w:rPr>
      <w:rFonts w:cs="Courier New"/>
    </w:rPr>
  </w:style>
  <w:style w:type="character" w:customStyle="1" w:styleId="ListLabel501">
    <w:name w:val="ListLabel 501"/>
    <w:qFormat/>
    <w:rPr>
      <w:rFonts w:cs="Wingdings"/>
    </w:rPr>
  </w:style>
  <w:style w:type="character" w:customStyle="1" w:styleId="ListLabel502">
    <w:name w:val="ListLabel 502"/>
    <w:qFormat/>
    <w:rPr>
      <w:rFonts w:cs="Symbol"/>
    </w:rPr>
  </w:style>
  <w:style w:type="character" w:customStyle="1" w:styleId="ListLabel503">
    <w:name w:val="ListLabel 503"/>
    <w:qFormat/>
    <w:rPr>
      <w:rFonts w:cs="Courier New"/>
    </w:rPr>
  </w:style>
  <w:style w:type="character" w:customStyle="1" w:styleId="ListLabel504">
    <w:name w:val="ListLabel 504"/>
    <w:qFormat/>
    <w:rPr>
      <w:rFonts w:cs="Wingdings"/>
    </w:rPr>
  </w:style>
  <w:style w:type="character" w:customStyle="1" w:styleId="ListLabel505">
    <w:name w:val="ListLabel 505"/>
    <w:qFormat/>
    <w:rPr>
      <w:rFonts w:cs="Symbol"/>
    </w:rPr>
  </w:style>
  <w:style w:type="character" w:customStyle="1" w:styleId="ListLabel506">
    <w:name w:val="ListLabel 506"/>
    <w:qFormat/>
    <w:rPr>
      <w:rFonts w:cs="Courier New"/>
    </w:rPr>
  </w:style>
  <w:style w:type="character" w:customStyle="1" w:styleId="ListLabel507">
    <w:name w:val="ListLabel 507"/>
    <w:qFormat/>
    <w:rPr>
      <w:rFonts w:cs="Wingdings"/>
    </w:rPr>
  </w:style>
  <w:style w:type="character" w:customStyle="1" w:styleId="ListLabel508">
    <w:name w:val="ListLabel 508"/>
    <w:qFormat/>
    <w:rPr>
      <w:rFonts w:cs="Symbol"/>
    </w:rPr>
  </w:style>
  <w:style w:type="character" w:customStyle="1" w:styleId="ListLabel509">
    <w:name w:val="ListLabel 509"/>
    <w:qFormat/>
    <w:rPr>
      <w:rFonts w:cs="Courier New"/>
    </w:rPr>
  </w:style>
  <w:style w:type="character" w:customStyle="1" w:styleId="ListLabel510">
    <w:name w:val="ListLabel 510"/>
    <w:qFormat/>
    <w:rPr>
      <w:rFonts w:cs="Wingdings"/>
    </w:rPr>
  </w:style>
  <w:style w:type="character" w:customStyle="1" w:styleId="ListLabel511">
    <w:name w:val="ListLabel 511"/>
    <w:qFormat/>
    <w:rPr>
      <w:rFonts w:cs="Symbol"/>
    </w:rPr>
  </w:style>
  <w:style w:type="character" w:customStyle="1" w:styleId="ListLabel512">
    <w:name w:val="ListLabel 512"/>
    <w:qFormat/>
    <w:rPr>
      <w:rFonts w:cs="Courier New"/>
    </w:rPr>
  </w:style>
  <w:style w:type="character" w:customStyle="1" w:styleId="ListLabel513">
    <w:name w:val="ListLabel 513"/>
    <w:qFormat/>
    <w:rPr>
      <w:rFonts w:cs="Wingdings"/>
    </w:rPr>
  </w:style>
  <w:style w:type="character" w:customStyle="1" w:styleId="ListLabel514">
    <w:name w:val="ListLabel 514"/>
    <w:qFormat/>
    <w:rPr>
      <w:rFonts w:cs="Symbol"/>
    </w:rPr>
  </w:style>
  <w:style w:type="character" w:customStyle="1" w:styleId="ListLabel515">
    <w:name w:val="ListLabel 515"/>
    <w:qFormat/>
    <w:rPr>
      <w:rFonts w:cs="Courier New"/>
    </w:rPr>
  </w:style>
  <w:style w:type="character" w:customStyle="1" w:styleId="ListLabel516">
    <w:name w:val="ListLabel 516"/>
    <w:qFormat/>
    <w:rPr>
      <w:rFonts w:cs="Wingdings"/>
    </w:rPr>
  </w:style>
  <w:style w:type="character" w:customStyle="1" w:styleId="ListLabel517">
    <w:name w:val="ListLabel 517"/>
    <w:qFormat/>
    <w:rPr>
      <w:rFonts w:cs="Symbol"/>
    </w:rPr>
  </w:style>
  <w:style w:type="character" w:customStyle="1" w:styleId="ListLabel518">
    <w:name w:val="ListLabel 518"/>
    <w:qFormat/>
    <w:rPr>
      <w:rFonts w:cs="Courier New"/>
    </w:rPr>
  </w:style>
  <w:style w:type="character" w:customStyle="1" w:styleId="ListLabel519">
    <w:name w:val="ListLabel 519"/>
    <w:qFormat/>
    <w:rPr>
      <w:rFonts w:cs="Wingdings"/>
    </w:rPr>
  </w:style>
  <w:style w:type="character" w:customStyle="1" w:styleId="ListLabel520">
    <w:name w:val="ListLabel 520"/>
    <w:qFormat/>
    <w:rPr>
      <w:rFonts w:cs="Symbol"/>
    </w:rPr>
  </w:style>
  <w:style w:type="character" w:customStyle="1" w:styleId="ListLabel521">
    <w:name w:val="ListLabel 521"/>
    <w:qFormat/>
    <w:rPr>
      <w:rFonts w:cs="Courier New"/>
    </w:rPr>
  </w:style>
  <w:style w:type="character" w:customStyle="1" w:styleId="ListLabel522">
    <w:name w:val="ListLabel 522"/>
    <w:qFormat/>
    <w:rPr>
      <w:rFonts w:cs="Wingdings"/>
    </w:rPr>
  </w:style>
  <w:style w:type="character" w:customStyle="1" w:styleId="ListLabel523">
    <w:name w:val="ListLabel 523"/>
    <w:qFormat/>
    <w:rPr>
      <w:rFonts w:cs="Symbol"/>
    </w:rPr>
  </w:style>
  <w:style w:type="character" w:customStyle="1" w:styleId="ListLabel524">
    <w:name w:val="ListLabel 524"/>
    <w:qFormat/>
    <w:rPr>
      <w:rFonts w:cs="Courier New"/>
    </w:rPr>
  </w:style>
  <w:style w:type="character" w:customStyle="1" w:styleId="ListLabel525">
    <w:name w:val="ListLabel 525"/>
    <w:qFormat/>
    <w:rPr>
      <w:rFonts w:cs="Wingdings"/>
    </w:rPr>
  </w:style>
  <w:style w:type="character" w:customStyle="1" w:styleId="ListLabel526">
    <w:name w:val="ListLabel 526"/>
    <w:qFormat/>
    <w:rPr>
      <w:rFonts w:cs="Symbol"/>
    </w:rPr>
  </w:style>
  <w:style w:type="character" w:customStyle="1" w:styleId="ListLabel527">
    <w:name w:val="ListLabel 527"/>
    <w:qFormat/>
    <w:rPr>
      <w:rFonts w:cs="Courier New"/>
    </w:rPr>
  </w:style>
  <w:style w:type="character" w:customStyle="1" w:styleId="ListLabel528">
    <w:name w:val="ListLabel 528"/>
    <w:qFormat/>
    <w:rPr>
      <w:rFonts w:cs="Wingdings"/>
    </w:rPr>
  </w:style>
  <w:style w:type="character" w:customStyle="1" w:styleId="ListLabel529">
    <w:name w:val="ListLabel 529"/>
    <w:qFormat/>
    <w:rPr>
      <w:rFonts w:cs="Symbol"/>
    </w:rPr>
  </w:style>
  <w:style w:type="character" w:customStyle="1" w:styleId="ListLabel530">
    <w:name w:val="ListLabel 530"/>
    <w:qFormat/>
    <w:rPr>
      <w:rFonts w:cs="Courier New"/>
    </w:rPr>
  </w:style>
  <w:style w:type="character" w:customStyle="1" w:styleId="ListLabel531">
    <w:name w:val="ListLabel 531"/>
    <w:qFormat/>
    <w:rPr>
      <w:rFonts w:cs="Wingdings"/>
    </w:rPr>
  </w:style>
  <w:style w:type="character" w:customStyle="1" w:styleId="ListLabel532">
    <w:name w:val="ListLabel 532"/>
    <w:qFormat/>
    <w:rPr>
      <w:rFonts w:cs="Symbol"/>
    </w:rPr>
  </w:style>
  <w:style w:type="character" w:customStyle="1" w:styleId="ListLabel533">
    <w:name w:val="ListLabel 533"/>
    <w:qFormat/>
    <w:rPr>
      <w:rFonts w:cs="Courier New"/>
    </w:rPr>
  </w:style>
  <w:style w:type="character" w:customStyle="1" w:styleId="ListLabel534">
    <w:name w:val="ListLabel 534"/>
    <w:qFormat/>
    <w:rPr>
      <w:rFonts w:cs="Wingdings"/>
    </w:rPr>
  </w:style>
  <w:style w:type="character" w:customStyle="1" w:styleId="ListLabel535">
    <w:name w:val="ListLabel 535"/>
    <w:qFormat/>
    <w:rPr>
      <w:rFonts w:cs="Symbol"/>
    </w:rPr>
  </w:style>
  <w:style w:type="character" w:customStyle="1" w:styleId="ListLabel536">
    <w:name w:val="ListLabel 536"/>
    <w:qFormat/>
    <w:rPr>
      <w:rFonts w:cs="Courier New"/>
    </w:rPr>
  </w:style>
  <w:style w:type="character" w:customStyle="1" w:styleId="ListLabel537">
    <w:name w:val="ListLabel 537"/>
    <w:qFormat/>
    <w:rPr>
      <w:rFonts w:cs="Wingdings"/>
    </w:rPr>
  </w:style>
  <w:style w:type="character" w:customStyle="1" w:styleId="ListLabel538">
    <w:name w:val="ListLabel 538"/>
    <w:qFormat/>
    <w:rPr>
      <w:rFonts w:cs="Symbol"/>
    </w:rPr>
  </w:style>
  <w:style w:type="character" w:customStyle="1" w:styleId="ListLabel539">
    <w:name w:val="ListLabel 539"/>
    <w:qFormat/>
    <w:rPr>
      <w:rFonts w:cs="Courier New"/>
    </w:rPr>
  </w:style>
  <w:style w:type="character" w:customStyle="1" w:styleId="ListLabel540">
    <w:name w:val="ListLabel 540"/>
    <w:qFormat/>
    <w:rPr>
      <w:rFonts w:cs="Wingdings"/>
    </w:rPr>
  </w:style>
  <w:style w:type="character" w:customStyle="1" w:styleId="ListLabel541">
    <w:name w:val="ListLabel 541"/>
    <w:qFormat/>
    <w:rPr>
      <w:rFonts w:cs="Symbol"/>
    </w:rPr>
  </w:style>
  <w:style w:type="character" w:customStyle="1" w:styleId="ListLabel542">
    <w:name w:val="ListLabel 542"/>
    <w:qFormat/>
    <w:rPr>
      <w:rFonts w:cs="Courier New"/>
    </w:rPr>
  </w:style>
  <w:style w:type="character" w:customStyle="1" w:styleId="ListLabel543">
    <w:name w:val="ListLabel 543"/>
    <w:qFormat/>
    <w:rPr>
      <w:rFonts w:cs="Wingdings"/>
    </w:rPr>
  </w:style>
  <w:style w:type="character" w:customStyle="1" w:styleId="ListLabel544">
    <w:name w:val="ListLabel 544"/>
    <w:qFormat/>
    <w:rPr>
      <w:rFonts w:cs="Symbol"/>
    </w:rPr>
  </w:style>
  <w:style w:type="character" w:customStyle="1" w:styleId="ListLabel545">
    <w:name w:val="ListLabel 545"/>
    <w:qFormat/>
    <w:rPr>
      <w:rFonts w:cs="Courier New"/>
    </w:rPr>
  </w:style>
  <w:style w:type="character" w:customStyle="1" w:styleId="ListLabel546">
    <w:name w:val="ListLabel 546"/>
    <w:qFormat/>
    <w:rPr>
      <w:rFonts w:cs="Wingdings"/>
    </w:rPr>
  </w:style>
  <w:style w:type="character" w:customStyle="1" w:styleId="ListLabel547">
    <w:name w:val="ListLabel 547"/>
    <w:qFormat/>
    <w:rPr>
      <w:rFonts w:cs="Symbol"/>
    </w:rPr>
  </w:style>
  <w:style w:type="character" w:customStyle="1" w:styleId="ListLabel548">
    <w:name w:val="ListLabel 548"/>
    <w:qFormat/>
    <w:rPr>
      <w:rFonts w:cs="Courier New"/>
    </w:rPr>
  </w:style>
  <w:style w:type="character" w:customStyle="1" w:styleId="ListLabel549">
    <w:name w:val="ListLabel 549"/>
    <w:qFormat/>
    <w:rPr>
      <w:rFonts w:cs="Wingdings"/>
    </w:rPr>
  </w:style>
  <w:style w:type="character" w:customStyle="1" w:styleId="ListLabel550">
    <w:name w:val="ListLabel 550"/>
    <w:qFormat/>
    <w:rPr>
      <w:rFonts w:cs="Wingdings"/>
    </w:rPr>
  </w:style>
  <w:style w:type="character" w:customStyle="1" w:styleId="ListLabel551">
    <w:name w:val="ListLabel 551"/>
    <w:qFormat/>
    <w:rPr>
      <w:rFonts w:cs="Symbol"/>
    </w:rPr>
  </w:style>
  <w:style w:type="character" w:customStyle="1" w:styleId="ListLabel552">
    <w:name w:val="ListLabel 552"/>
    <w:qFormat/>
    <w:rPr>
      <w:rFonts w:cs="Courier New"/>
    </w:rPr>
  </w:style>
  <w:style w:type="character" w:customStyle="1" w:styleId="ListLabel553">
    <w:name w:val="ListLabel 553"/>
    <w:qFormat/>
    <w:rPr>
      <w:rFonts w:cs="Wingdings"/>
    </w:rPr>
  </w:style>
  <w:style w:type="character" w:customStyle="1" w:styleId="ListLabel554">
    <w:name w:val="ListLabel 554"/>
    <w:qFormat/>
    <w:rPr>
      <w:rFonts w:cs="Symbol"/>
    </w:rPr>
  </w:style>
  <w:style w:type="character" w:customStyle="1" w:styleId="ListLabel555">
    <w:name w:val="ListLabel 555"/>
    <w:qFormat/>
    <w:rPr>
      <w:rFonts w:cs="Courier New"/>
    </w:rPr>
  </w:style>
  <w:style w:type="character" w:customStyle="1" w:styleId="ListLabel556">
    <w:name w:val="ListLabel 556"/>
    <w:qFormat/>
    <w:rPr>
      <w:rFonts w:cs="Wingdings"/>
    </w:rPr>
  </w:style>
  <w:style w:type="character" w:customStyle="1" w:styleId="ListLabel557">
    <w:name w:val="ListLabel 557"/>
    <w:qFormat/>
    <w:rPr>
      <w:rFonts w:cs="Symbol"/>
    </w:rPr>
  </w:style>
  <w:style w:type="character" w:customStyle="1" w:styleId="ListLabel558">
    <w:name w:val="ListLabel 558"/>
    <w:qFormat/>
    <w:rPr>
      <w:rFonts w:cs="Courier New"/>
    </w:rPr>
  </w:style>
  <w:style w:type="character" w:customStyle="1" w:styleId="ListLabel559">
    <w:name w:val="ListLabel 559"/>
    <w:qFormat/>
    <w:rPr>
      <w:rFonts w:cs="Wingdings"/>
    </w:rPr>
  </w:style>
  <w:style w:type="character" w:customStyle="1" w:styleId="ListLabel560">
    <w:name w:val="ListLabel 560"/>
    <w:qFormat/>
    <w:rPr>
      <w:rFonts w:cs="Symbol"/>
    </w:rPr>
  </w:style>
  <w:style w:type="character" w:customStyle="1" w:styleId="ListLabel561">
    <w:name w:val="ListLabel 561"/>
    <w:qFormat/>
    <w:rPr>
      <w:rFonts w:cs="Courier New"/>
    </w:rPr>
  </w:style>
  <w:style w:type="character" w:customStyle="1" w:styleId="ListLabel562">
    <w:name w:val="ListLabel 562"/>
    <w:qFormat/>
    <w:rPr>
      <w:rFonts w:cs="Wingdings"/>
    </w:rPr>
  </w:style>
  <w:style w:type="character" w:customStyle="1" w:styleId="ListLabel563">
    <w:name w:val="ListLabel 563"/>
    <w:qFormat/>
    <w:rPr>
      <w:rFonts w:cs="Symbol"/>
    </w:rPr>
  </w:style>
  <w:style w:type="character" w:customStyle="1" w:styleId="ListLabel564">
    <w:name w:val="ListLabel 564"/>
    <w:qFormat/>
    <w:rPr>
      <w:rFonts w:cs="Courier New"/>
    </w:rPr>
  </w:style>
  <w:style w:type="character" w:customStyle="1" w:styleId="ListLabel565">
    <w:name w:val="ListLabel 565"/>
    <w:qFormat/>
    <w:rPr>
      <w:rFonts w:cs="Wingdings"/>
    </w:rPr>
  </w:style>
  <w:style w:type="character" w:customStyle="1" w:styleId="ListLabel566">
    <w:name w:val="ListLabel 566"/>
    <w:qFormat/>
    <w:rPr>
      <w:rFonts w:cs="Symbol"/>
    </w:rPr>
  </w:style>
  <w:style w:type="character" w:customStyle="1" w:styleId="ListLabel567">
    <w:name w:val="ListLabel 567"/>
    <w:qFormat/>
    <w:rPr>
      <w:rFonts w:cs="Courier New"/>
    </w:rPr>
  </w:style>
  <w:style w:type="character" w:customStyle="1" w:styleId="ListLabel568">
    <w:name w:val="ListLabel 568"/>
    <w:qFormat/>
  </w:style>
  <w:style w:type="character" w:customStyle="1" w:styleId="ListLabel569">
    <w:name w:val="ListLabel 569"/>
    <w:qFormat/>
    <w:rPr>
      <w:rFonts w:cs="Symbol"/>
    </w:rPr>
  </w:style>
  <w:style w:type="character" w:customStyle="1" w:styleId="ListLabel570">
    <w:name w:val="ListLabel 570"/>
    <w:qFormat/>
    <w:rPr>
      <w:rFonts w:cs="Courier New"/>
    </w:rPr>
  </w:style>
  <w:style w:type="character" w:customStyle="1" w:styleId="ListLabel571">
    <w:name w:val="ListLabel 571"/>
    <w:qFormat/>
    <w:rPr>
      <w:rFonts w:cs="Wingdings"/>
    </w:rPr>
  </w:style>
  <w:style w:type="character" w:customStyle="1" w:styleId="ListLabel572">
    <w:name w:val="ListLabel 572"/>
    <w:qFormat/>
    <w:rPr>
      <w:rFonts w:cs="Symbol"/>
    </w:rPr>
  </w:style>
  <w:style w:type="character" w:customStyle="1" w:styleId="ListLabel573">
    <w:name w:val="ListLabel 573"/>
    <w:qFormat/>
    <w:rPr>
      <w:rFonts w:cs="Courier New"/>
    </w:rPr>
  </w:style>
  <w:style w:type="character" w:customStyle="1" w:styleId="ListLabel574">
    <w:name w:val="ListLabel 574"/>
    <w:qFormat/>
    <w:rPr>
      <w:rFonts w:cs="Wingdings"/>
    </w:rPr>
  </w:style>
  <w:style w:type="character" w:customStyle="1" w:styleId="ListLabel575">
    <w:name w:val="ListLabel 575"/>
    <w:qFormat/>
    <w:rPr>
      <w:rFonts w:cs="Symbol"/>
    </w:rPr>
  </w:style>
  <w:style w:type="character" w:customStyle="1" w:styleId="ListLabel576">
    <w:name w:val="ListLabel 576"/>
    <w:qFormat/>
    <w:rPr>
      <w:rFonts w:cs="Courier New"/>
    </w:rPr>
  </w:style>
  <w:style w:type="character" w:customStyle="1" w:styleId="ListLabel577">
    <w:name w:val="ListLabel 577"/>
    <w:qFormat/>
    <w:rPr>
      <w:rFonts w:cs="Wingdings"/>
    </w:rPr>
  </w:style>
  <w:style w:type="character" w:customStyle="1" w:styleId="ListLabel578">
    <w:name w:val="ListLabel 578"/>
    <w:qFormat/>
    <w:rPr>
      <w:rFonts w:cs="Symbol"/>
    </w:rPr>
  </w:style>
  <w:style w:type="character" w:customStyle="1" w:styleId="ListLabel579">
    <w:name w:val="ListLabel 579"/>
    <w:qFormat/>
    <w:rPr>
      <w:rFonts w:cs="Courier New"/>
    </w:rPr>
  </w:style>
  <w:style w:type="character" w:customStyle="1" w:styleId="ListLabel580">
    <w:name w:val="ListLabel 580"/>
    <w:qFormat/>
    <w:rPr>
      <w:rFonts w:cs="Wingdings"/>
    </w:rPr>
  </w:style>
  <w:style w:type="character" w:customStyle="1" w:styleId="ListLabel581">
    <w:name w:val="ListLabel 581"/>
    <w:qFormat/>
    <w:rPr>
      <w:rFonts w:cs="Symbol"/>
    </w:rPr>
  </w:style>
  <w:style w:type="character" w:customStyle="1" w:styleId="ListLabel582">
    <w:name w:val="ListLabel 582"/>
    <w:qFormat/>
    <w:rPr>
      <w:rFonts w:cs="Courier New"/>
    </w:rPr>
  </w:style>
  <w:style w:type="character" w:customStyle="1" w:styleId="ListLabel583">
    <w:name w:val="ListLabel 583"/>
    <w:qFormat/>
    <w:rPr>
      <w:rFonts w:cs="Wingdings"/>
    </w:rPr>
  </w:style>
  <w:style w:type="character" w:customStyle="1" w:styleId="ListLabel584">
    <w:name w:val="ListLabel 584"/>
    <w:qFormat/>
    <w:rPr>
      <w:rFonts w:cs="Symbol"/>
    </w:rPr>
  </w:style>
  <w:style w:type="character" w:customStyle="1" w:styleId="ListLabel585">
    <w:name w:val="ListLabel 585"/>
    <w:qFormat/>
    <w:rPr>
      <w:rFonts w:cs="Courier New"/>
    </w:rPr>
  </w:style>
  <w:style w:type="character" w:customStyle="1" w:styleId="ListLabel586">
    <w:name w:val="ListLabel 586"/>
    <w:qFormat/>
    <w:rPr>
      <w:rFonts w:cs="Wingdings"/>
    </w:rPr>
  </w:style>
  <w:style w:type="character" w:customStyle="1" w:styleId="ListLabel587">
    <w:name w:val="ListLabel 587"/>
    <w:qFormat/>
    <w:rPr>
      <w:rFonts w:cs="Symbol"/>
    </w:rPr>
  </w:style>
  <w:style w:type="character" w:customStyle="1" w:styleId="ListLabel588">
    <w:name w:val="ListLabel 588"/>
    <w:qFormat/>
    <w:rPr>
      <w:rFonts w:cs="Courier New"/>
    </w:rPr>
  </w:style>
  <w:style w:type="character" w:customStyle="1" w:styleId="ListLabel589">
    <w:name w:val="ListLabel 589"/>
    <w:qFormat/>
    <w:rPr>
      <w:rFonts w:cs="Wingdings"/>
    </w:rPr>
  </w:style>
  <w:style w:type="character" w:customStyle="1" w:styleId="ListLabel590">
    <w:name w:val="ListLabel 590"/>
    <w:qFormat/>
    <w:rPr>
      <w:rFonts w:cs="Symbol"/>
    </w:rPr>
  </w:style>
  <w:style w:type="character" w:customStyle="1" w:styleId="ListLabel591">
    <w:name w:val="ListLabel 591"/>
    <w:qFormat/>
    <w:rPr>
      <w:rFonts w:cs="Courier New"/>
    </w:rPr>
  </w:style>
  <w:style w:type="character" w:customStyle="1" w:styleId="ListLabel592">
    <w:name w:val="ListLabel 592"/>
    <w:qFormat/>
    <w:rPr>
      <w:rFonts w:cs="Wingdings"/>
    </w:rPr>
  </w:style>
  <w:style w:type="character" w:customStyle="1" w:styleId="ListLabel593">
    <w:name w:val="ListLabel 593"/>
    <w:qFormat/>
    <w:rPr>
      <w:rFonts w:cs="Symbol"/>
    </w:rPr>
  </w:style>
  <w:style w:type="character" w:customStyle="1" w:styleId="ListLabel594">
    <w:name w:val="ListLabel 594"/>
    <w:qFormat/>
    <w:rPr>
      <w:rFonts w:cs="Courier New"/>
    </w:rPr>
  </w:style>
  <w:style w:type="character" w:customStyle="1" w:styleId="ListLabel595">
    <w:name w:val="ListLabel 595"/>
    <w:qFormat/>
    <w:rPr>
      <w:rFonts w:cs="Wingdings"/>
    </w:rPr>
  </w:style>
  <w:style w:type="character" w:customStyle="1" w:styleId="ListLabel596">
    <w:name w:val="ListLabel 596"/>
    <w:qFormat/>
    <w:rPr>
      <w:rFonts w:cs="Symbol"/>
    </w:rPr>
  </w:style>
  <w:style w:type="character" w:customStyle="1" w:styleId="ListLabel597">
    <w:name w:val="ListLabel 597"/>
    <w:qFormat/>
    <w:rPr>
      <w:rFonts w:cs="Courier New"/>
    </w:rPr>
  </w:style>
  <w:style w:type="character" w:customStyle="1" w:styleId="ListLabel598">
    <w:name w:val="ListLabel 598"/>
    <w:qFormat/>
    <w:rPr>
      <w:rFonts w:cs="Wingdings"/>
    </w:rPr>
  </w:style>
  <w:style w:type="character" w:customStyle="1" w:styleId="ListLabel599">
    <w:name w:val="ListLabel 599"/>
    <w:qFormat/>
    <w:rPr>
      <w:rFonts w:cs="Symbol"/>
    </w:rPr>
  </w:style>
  <w:style w:type="character" w:customStyle="1" w:styleId="ListLabel600">
    <w:name w:val="ListLabel 600"/>
    <w:qFormat/>
    <w:rPr>
      <w:rFonts w:cs="Courier New"/>
    </w:rPr>
  </w:style>
  <w:style w:type="character" w:customStyle="1" w:styleId="ListLabel601">
    <w:name w:val="ListLabel 601"/>
    <w:qFormat/>
    <w:rPr>
      <w:rFonts w:cs="Wingdings"/>
    </w:rPr>
  </w:style>
  <w:style w:type="character" w:customStyle="1" w:styleId="ListLabel602">
    <w:name w:val="ListLabel 602"/>
    <w:qFormat/>
    <w:rPr>
      <w:rFonts w:cs="Symbol"/>
      <w:b/>
    </w:rPr>
  </w:style>
  <w:style w:type="character" w:customStyle="1" w:styleId="ListLabel603">
    <w:name w:val="ListLabel 603"/>
    <w:qFormat/>
    <w:rPr>
      <w:rFonts w:cs="Courier New"/>
    </w:rPr>
  </w:style>
  <w:style w:type="character" w:customStyle="1" w:styleId="ListLabel604">
    <w:name w:val="ListLabel 604"/>
    <w:qFormat/>
    <w:rPr>
      <w:rFonts w:cs="Wingdings"/>
    </w:rPr>
  </w:style>
  <w:style w:type="character" w:customStyle="1" w:styleId="ListLabel605">
    <w:name w:val="ListLabel 605"/>
    <w:qFormat/>
    <w:rPr>
      <w:rFonts w:cs="Symbol"/>
    </w:rPr>
  </w:style>
  <w:style w:type="character" w:customStyle="1" w:styleId="ListLabel606">
    <w:name w:val="ListLabel 606"/>
    <w:qFormat/>
    <w:rPr>
      <w:rFonts w:cs="Courier New"/>
    </w:rPr>
  </w:style>
  <w:style w:type="character" w:customStyle="1" w:styleId="ListLabel607">
    <w:name w:val="ListLabel 607"/>
    <w:qFormat/>
    <w:rPr>
      <w:rFonts w:cs="Wingdings"/>
    </w:rPr>
  </w:style>
  <w:style w:type="character" w:customStyle="1" w:styleId="ListLabel608">
    <w:name w:val="ListLabel 608"/>
    <w:qFormat/>
    <w:rPr>
      <w:rFonts w:cs="Symbol"/>
    </w:rPr>
  </w:style>
  <w:style w:type="character" w:customStyle="1" w:styleId="ListLabel609">
    <w:name w:val="ListLabel 609"/>
    <w:qFormat/>
    <w:rPr>
      <w:rFonts w:cs="Courier New"/>
    </w:rPr>
  </w:style>
  <w:style w:type="character" w:customStyle="1" w:styleId="ListLabel610">
    <w:name w:val="ListLabel 610"/>
    <w:qFormat/>
    <w:rPr>
      <w:rFonts w:cs="Wingdings"/>
    </w:rPr>
  </w:style>
  <w:style w:type="character" w:customStyle="1" w:styleId="ListLabel611">
    <w:name w:val="ListLabel 611"/>
    <w:qFormat/>
    <w:rPr>
      <w:rFonts w:cs="Symbol"/>
    </w:rPr>
  </w:style>
  <w:style w:type="character" w:customStyle="1" w:styleId="ListLabel612">
    <w:name w:val="ListLabel 612"/>
    <w:qFormat/>
    <w:rPr>
      <w:rFonts w:cs="Courier New"/>
    </w:rPr>
  </w:style>
  <w:style w:type="character" w:customStyle="1" w:styleId="ListLabel613">
    <w:name w:val="ListLabel 613"/>
    <w:qFormat/>
    <w:rPr>
      <w:rFonts w:cs="Wingdings"/>
    </w:rPr>
  </w:style>
  <w:style w:type="character" w:customStyle="1" w:styleId="ListLabel614">
    <w:name w:val="ListLabel 614"/>
    <w:qFormat/>
    <w:rPr>
      <w:rFonts w:cs="Symbol"/>
    </w:rPr>
  </w:style>
  <w:style w:type="character" w:customStyle="1" w:styleId="ListLabel615">
    <w:name w:val="ListLabel 615"/>
    <w:qFormat/>
    <w:rPr>
      <w:rFonts w:cs="Courier New"/>
    </w:rPr>
  </w:style>
  <w:style w:type="character" w:customStyle="1" w:styleId="ListLabel616">
    <w:name w:val="ListLabel 616"/>
    <w:qFormat/>
    <w:rPr>
      <w:rFonts w:cs="Wingdings"/>
    </w:rPr>
  </w:style>
  <w:style w:type="character" w:customStyle="1" w:styleId="ListLabel617">
    <w:name w:val="ListLabel 617"/>
    <w:qFormat/>
    <w:rPr>
      <w:rFonts w:cs="Symbol"/>
    </w:rPr>
  </w:style>
  <w:style w:type="character" w:customStyle="1" w:styleId="ListLabel618">
    <w:name w:val="ListLabel 618"/>
    <w:qFormat/>
    <w:rPr>
      <w:rFonts w:cs="Courier New"/>
    </w:rPr>
  </w:style>
  <w:style w:type="character" w:customStyle="1" w:styleId="ListLabel619">
    <w:name w:val="ListLabel 619"/>
    <w:qFormat/>
    <w:rPr>
      <w:rFonts w:cs="Wingdings"/>
    </w:rPr>
  </w:style>
  <w:style w:type="character" w:customStyle="1" w:styleId="ListLabel620">
    <w:name w:val="ListLabel 620"/>
    <w:qFormat/>
    <w:rPr>
      <w:rFonts w:cs="Symbol"/>
    </w:rPr>
  </w:style>
  <w:style w:type="character" w:customStyle="1" w:styleId="ListLabel621">
    <w:name w:val="ListLabel 621"/>
    <w:qFormat/>
    <w:rPr>
      <w:rFonts w:cs="Courier New"/>
    </w:rPr>
  </w:style>
  <w:style w:type="character" w:customStyle="1" w:styleId="ListLabel622">
    <w:name w:val="ListLabel 622"/>
    <w:qFormat/>
    <w:rPr>
      <w:rFonts w:cs="Wingdings"/>
    </w:rPr>
  </w:style>
  <w:style w:type="character" w:customStyle="1" w:styleId="ListLabel623">
    <w:name w:val="ListLabel 623"/>
    <w:qFormat/>
    <w:rPr>
      <w:rFonts w:cs="Symbol"/>
    </w:rPr>
  </w:style>
  <w:style w:type="character" w:customStyle="1" w:styleId="ListLabel624">
    <w:name w:val="ListLabel 624"/>
    <w:qFormat/>
    <w:rPr>
      <w:rFonts w:cs="Courier New"/>
    </w:rPr>
  </w:style>
  <w:style w:type="character" w:customStyle="1" w:styleId="ListLabel625">
    <w:name w:val="ListLabel 625"/>
    <w:qFormat/>
    <w:rPr>
      <w:rFonts w:cs="Wingdings"/>
    </w:rPr>
  </w:style>
  <w:style w:type="character" w:customStyle="1" w:styleId="ListLabel626">
    <w:name w:val="ListLabel 626"/>
    <w:qFormat/>
    <w:rPr>
      <w:rFonts w:cs="Symbol"/>
    </w:rPr>
  </w:style>
  <w:style w:type="character" w:customStyle="1" w:styleId="ListLabel627">
    <w:name w:val="ListLabel 627"/>
    <w:qFormat/>
    <w:rPr>
      <w:rFonts w:cs="Courier New"/>
    </w:rPr>
  </w:style>
  <w:style w:type="character" w:customStyle="1" w:styleId="ListLabel628">
    <w:name w:val="ListLabel 628"/>
    <w:qFormat/>
    <w:rPr>
      <w:rFonts w:cs="Wingdings"/>
    </w:rPr>
  </w:style>
  <w:style w:type="character" w:customStyle="1" w:styleId="ListLabel629">
    <w:name w:val="ListLabel 629"/>
    <w:qFormat/>
    <w:rPr>
      <w:rFonts w:cs="Symbol"/>
    </w:rPr>
  </w:style>
  <w:style w:type="character" w:customStyle="1" w:styleId="ListLabel630">
    <w:name w:val="ListLabel 630"/>
    <w:qFormat/>
    <w:rPr>
      <w:rFonts w:cs="Courier New"/>
    </w:rPr>
  </w:style>
  <w:style w:type="character" w:customStyle="1" w:styleId="ListLabel631">
    <w:name w:val="ListLabel 631"/>
    <w:qFormat/>
    <w:rPr>
      <w:rFonts w:cs="Wingdings"/>
    </w:rPr>
  </w:style>
  <w:style w:type="character" w:customStyle="1" w:styleId="ListLabel632">
    <w:name w:val="ListLabel 632"/>
    <w:qFormat/>
    <w:rPr>
      <w:rFonts w:cs="Symbol"/>
    </w:rPr>
  </w:style>
  <w:style w:type="character" w:customStyle="1" w:styleId="ListLabel633">
    <w:name w:val="ListLabel 633"/>
    <w:qFormat/>
    <w:rPr>
      <w:rFonts w:cs="Courier New"/>
    </w:rPr>
  </w:style>
  <w:style w:type="character" w:customStyle="1" w:styleId="ListLabel634">
    <w:name w:val="ListLabel 634"/>
    <w:qFormat/>
    <w:rPr>
      <w:rFonts w:cs="Wingdings"/>
    </w:rPr>
  </w:style>
  <w:style w:type="character" w:customStyle="1" w:styleId="ListLabel635">
    <w:name w:val="ListLabel 635"/>
    <w:qFormat/>
    <w:rPr>
      <w:rFonts w:cs="Symbol"/>
    </w:rPr>
  </w:style>
  <w:style w:type="character" w:customStyle="1" w:styleId="ListLabel636">
    <w:name w:val="ListLabel 636"/>
    <w:qFormat/>
    <w:rPr>
      <w:rFonts w:cs="Courier New"/>
    </w:rPr>
  </w:style>
  <w:style w:type="character" w:customStyle="1" w:styleId="ListLabel637">
    <w:name w:val="ListLabel 637"/>
    <w:qFormat/>
    <w:rPr>
      <w:rFonts w:cs="Wingdings"/>
    </w:rPr>
  </w:style>
  <w:style w:type="character" w:customStyle="1" w:styleId="ListLabel638">
    <w:name w:val="ListLabel 638"/>
    <w:qFormat/>
    <w:rPr>
      <w:rFonts w:cs="Symbol"/>
      <w:b/>
    </w:rPr>
  </w:style>
  <w:style w:type="character" w:customStyle="1" w:styleId="ListLabel639">
    <w:name w:val="ListLabel 639"/>
    <w:qFormat/>
    <w:rPr>
      <w:rFonts w:cs="Courier New"/>
    </w:rPr>
  </w:style>
  <w:style w:type="character" w:customStyle="1" w:styleId="ListLabel640">
    <w:name w:val="ListLabel 640"/>
    <w:qFormat/>
    <w:rPr>
      <w:rFonts w:cs="Wingdings"/>
    </w:rPr>
  </w:style>
  <w:style w:type="character" w:customStyle="1" w:styleId="ListLabel641">
    <w:name w:val="ListLabel 641"/>
    <w:qFormat/>
    <w:rPr>
      <w:rFonts w:cs="Symbol"/>
    </w:rPr>
  </w:style>
  <w:style w:type="character" w:customStyle="1" w:styleId="ListLabel642">
    <w:name w:val="ListLabel 642"/>
    <w:qFormat/>
    <w:rPr>
      <w:rFonts w:cs="Courier New"/>
    </w:rPr>
  </w:style>
  <w:style w:type="character" w:customStyle="1" w:styleId="ListLabel643">
    <w:name w:val="ListLabel 643"/>
    <w:qFormat/>
    <w:rPr>
      <w:rFonts w:cs="Wingdings"/>
    </w:rPr>
  </w:style>
  <w:style w:type="character" w:customStyle="1" w:styleId="ListLabel644">
    <w:name w:val="ListLabel 644"/>
    <w:qFormat/>
    <w:rPr>
      <w:rFonts w:cs="Symbol"/>
    </w:rPr>
  </w:style>
  <w:style w:type="character" w:customStyle="1" w:styleId="ListLabel645">
    <w:name w:val="ListLabel 645"/>
    <w:qFormat/>
    <w:rPr>
      <w:rFonts w:cs="Courier New"/>
    </w:rPr>
  </w:style>
  <w:style w:type="character" w:customStyle="1" w:styleId="ListLabel646">
    <w:name w:val="ListLabel 646"/>
    <w:qFormat/>
    <w:rPr>
      <w:rFonts w:cs="Wingdings"/>
    </w:rPr>
  </w:style>
  <w:style w:type="character" w:customStyle="1" w:styleId="ListLabel647">
    <w:name w:val="ListLabel 647"/>
    <w:qFormat/>
    <w:rPr>
      <w:rFonts w:cs="Symbol"/>
      <w:b/>
    </w:rPr>
  </w:style>
  <w:style w:type="character" w:customStyle="1" w:styleId="ListLabel648">
    <w:name w:val="ListLabel 648"/>
    <w:qFormat/>
    <w:rPr>
      <w:rFonts w:cs="Courier New"/>
    </w:rPr>
  </w:style>
  <w:style w:type="character" w:customStyle="1" w:styleId="ListLabel649">
    <w:name w:val="ListLabel 649"/>
    <w:qFormat/>
    <w:rPr>
      <w:rFonts w:cs="Wingdings"/>
    </w:rPr>
  </w:style>
  <w:style w:type="character" w:customStyle="1" w:styleId="ListLabel650">
    <w:name w:val="ListLabel 650"/>
    <w:qFormat/>
    <w:rPr>
      <w:rFonts w:cs="Symbol"/>
    </w:rPr>
  </w:style>
  <w:style w:type="character" w:customStyle="1" w:styleId="ListLabel651">
    <w:name w:val="ListLabel 651"/>
    <w:qFormat/>
    <w:rPr>
      <w:rFonts w:cs="Courier New"/>
    </w:rPr>
  </w:style>
  <w:style w:type="character" w:customStyle="1" w:styleId="ListLabel652">
    <w:name w:val="ListLabel 652"/>
    <w:qFormat/>
    <w:rPr>
      <w:rFonts w:cs="Wingdings"/>
    </w:rPr>
  </w:style>
  <w:style w:type="character" w:customStyle="1" w:styleId="ListLabel653">
    <w:name w:val="ListLabel 653"/>
    <w:qFormat/>
    <w:rPr>
      <w:rFonts w:cs="Symbol"/>
    </w:rPr>
  </w:style>
  <w:style w:type="character" w:customStyle="1" w:styleId="ListLabel654">
    <w:name w:val="ListLabel 654"/>
    <w:qFormat/>
    <w:rPr>
      <w:rFonts w:cs="Courier New"/>
    </w:rPr>
  </w:style>
  <w:style w:type="character" w:customStyle="1" w:styleId="ListLabel655">
    <w:name w:val="ListLabel 655"/>
    <w:qFormat/>
    <w:rPr>
      <w:rFonts w:cs="Wingdings"/>
    </w:rPr>
  </w:style>
  <w:style w:type="character" w:customStyle="1" w:styleId="ListLabel656">
    <w:name w:val="ListLabel 656"/>
    <w:qFormat/>
    <w:rPr>
      <w:rFonts w:cs="Symbol"/>
    </w:rPr>
  </w:style>
  <w:style w:type="character" w:customStyle="1" w:styleId="ListLabel657">
    <w:name w:val="ListLabel 657"/>
    <w:qFormat/>
    <w:rPr>
      <w:rFonts w:cs="Courier New"/>
    </w:rPr>
  </w:style>
  <w:style w:type="character" w:customStyle="1" w:styleId="ListLabel658">
    <w:name w:val="ListLabel 658"/>
    <w:qFormat/>
    <w:rPr>
      <w:rFonts w:cs="Wingdings"/>
    </w:rPr>
  </w:style>
  <w:style w:type="character" w:customStyle="1" w:styleId="ListLabel659">
    <w:name w:val="ListLabel 659"/>
    <w:qFormat/>
    <w:rPr>
      <w:rFonts w:cs="Symbol"/>
    </w:rPr>
  </w:style>
  <w:style w:type="character" w:customStyle="1" w:styleId="ListLabel660">
    <w:name w:val="ListLabel 660"/>
    <w:qFormat/>
    <w:rPr>
      <w:rFonts w:cs="Courier New"/>
    </w:rPr>
  </w:style>
  <w:style w:type="character" w:customStyle="1" w:styleId="ListLabel661">
    <w:name w:val="ListLabel 661"/>
    <w:qFormat/>
    <w:rPr>
      <w:rFonts w:cs="Wingdings"/>
    </w:rPr>
  </w:style>
  <w:style w:type="character" w:customStyle="1" w:styleId="ListLabel662">
    <w:name w:val="ListLabel 662"/>
    <w:qFormat/>
    <w:rPr>
      <w:rFonts w:cs="Symbol"/>
    </w:rPr>
  </w:style>
  <w:style w:type="character" w:customStyle="1" w:styleId="ListLabel663">
    <w:name w:val="ListLabel 663"/>
    <w:qFormat/>
    <w:rPr>
      <w:rFonts w:cs="Courier New"/>
    </w:rPr>
  </w:style>
  <w:style w:type="character" w:customStyle="1" w:styleId="ListLabel664">
    <w:name w:val="ListLabel 664"/>
    <w:qFormat/>
    <w:rPr>
      <w:rFonts w:cs="Wingdings"/>
    </w:rPr>
  </w:style>
  <w:style w:type="character" w:customStyle="1" w:styleId="ListLabel665">
    <w:name w:val="ListLabel 665"/>
    <w:qFormat/>
    <w:rPr>
      <w:rFonts w:cs="Symbol"/>
    </w:rPr>
  </w:style>
  <w:style w:type="character" w:customStyle="1" w:styleId="ListLabel666">
    <w:name w:val="ListLabel 666"/>
    <w:qFormat/>
    <w:rPr>
      <w:rFonts w:cs="Courier New"/>
    </w:rPr>
  </w:style>
  <w:style w:type="character" w:customStyle="1" w:styleId="ListLabel667">
    <w:name w:val="ListLabel 667"/>
    <w:qFormat/>
    <w:rPr>
      <w:rFonts w:cs="Wingdings"/>
    </w:rPr>
  </w:style>
  <w:style w:type="character" w:customStyle="1" w:styleId="ListLabel668">
    <w:name w:val="ListLabel 668"/>
    <w:qFormat/>
    <w:rPr>
      <w:rFonts w:cs="Symbol"/>
    </w:rPr>
  </w:style>
  <w:style w:type="character" w:customStyle="1" w:styleId="ListLabel669">
    <w:name w:val="ListLabel 669"/>
    <w:qFormat/>
    <w:rPr>
      <w:rFonts w:cs="Courier New"/>
    </w:rPr>
  </w:style>
  <w:style w:type="character" w:customStyle="1" w:styleId="ListLabel670">
    <w:name w:val="ListLabel 670"/>
    <w:qFormat/>
    <w:rPr>
      <w:rFonts w:cs="Wingdings"/>
    </w:rPr>
  </w:style>
  <w:style w:type="character" w:customStyle="1" w:styleId="ListLabel671">
    <w:name w:val="ListLabel 671"/>
    <w:qFormat/>
    <w:rPr>
      <w:rFonts w:cs="Symbol"/>
    </w:rPr>
  </w:style>
  <w:style w:type="character" w:customStyle="1" w:styleId="ListLabel672">
    <w:name w:val="ListLabel 672"/>
    <w:qFormat/>
    <w:rPr>
      <w:rFonts w:cs="Courier New"/>
    </w:rPr>
  </w:style>
  <w:style w:type="character" w:customStyle="1" w:styleId="ListLabel673">
    <w:name w:val="ListLabel 673"/>
    <w:qFormat/>
    <w:rPr>
      <w:rFonts w:cs="Wingdings"/>
    </w:rPr>
  </w:style>
  <w:style w:type="character" w:customStyle="1" w:styleId="ListLabel674">
    <w:name w:val="ListLabel 674"/>
    <w:qFormat/>
    <w:rPr>
      <w:rFonts w:cs="Symbol"/>
    </w:rPr>
  </w:style>
  <w:style w:type="character" w:customStyle="1" w:styleId="ListLabel675">
    <w:name w:val="ListLabel 675"/>
    <w:qFormat/>
    <w:rPr>
      <w:rFonts w:cs="Courier New"/>
    </w:rPr>
  </w:style>
  <w:style w:type="character" w:customStyle="1" w:styleId="ListLabel676">
    <w:name w:val="ListLabel 676"/>
    <w:qFormat/>
    <w:rPr>
      <w:rFonts w:cs="Wingdings"/>
    </w:rPr>
  </w:style>
  <w:style w:type="character" w:customStyle="1" w:styleId="ListLabel677">
    <w:name w:val="ListLabel 677"/>
    <w:qFormat/>
    <w:rPr>
      <w:rFonts w:cs="Symbol"/>
    </w:rPr>
  </w:style>
  <w:style w:type="character" w:customStyle="1" w:styleId="ListLabel678">
    <w:name w:val="ListLabel 678"/>
    <w:qFormat/>
    <w:rPr>
      <w:rFonts w:cs="Courier New"/>
    </w:rPr>
  </w:style>
  <w:style w:type="character" w:customStyle="1" w:styleId="ListLabel679">
    <w:name w:val="ListLabel 679"/>
    <w:qFormat/>
    <w:rPr>
      <w:rFonts w:cs="Wingdings"/>
    </w:rPr>
  </w:style>
  <w:style w:type="character" w:customStyle="1" w:styleId="ListLabel680">
    <w:name w:val="ListLabel 680"/>
    <w:qFormat/>
    <w:rPr>
      <w:rFonts w:cs="Symbol"/>
    </w:rPr>
  </w:style>
  <w:style w:type="character" w:customStyle="1" w:styleId="ListLabel681">
    <w:name w:val="ListLabel 681"/>
    <w:qFormat/>
    <w:rPr>
      <w:rFonts w:cs="Courier New"/>
    </w:rPr>
  </w:style>
  <w:style w:type="character" w:customStyle="1" w:styleId="ListLabel682">
    <w:name w:val="ListLabel 682"/>
    <w:qFormat/>
    <w:rPr>
      <w:rFonts w:cs="Wingdings"/>
    </w:rPr>
  </w:style>
  <w:style w:type="character" w:customStyle="1" w:styleId="ListLabel683">
    <w:name w:val="ListLabel 683"/>
    <w:qFormat/>
    <w:rPr>
      <w:rFonts w:cs="Symbol"/>
    </w:rPr>
  </w:style>
  <w:style w:type="character" w:customStyle="1" w:styleId="ListLabel684">
    <w:name w:val="ListLabel 684"/>
    <w:qFormat/>
    <w:rPr>
      <w:rFonts w:cs="Courier New"/>
    </w:rPr>
  </w:style>
  <w:style w:type="character" w:customStyle="1" w:styleId="ListLabel685">
    <w:name w:val="ListLabel 685"/>
    <w:qFormat/>
    <w:rPr>
      <w:rFonts w:cs="Wingdings"/>
    </w:rPr>
  </w:style>
  <w:style w:type="character" w:customStyle="1" w:styleId="ListLabel686">
    <w:name w:val="ListLabel 686"/>
    <w:qFormat/>
    <w:rPr>
      <w:rFonts w:cs="Symbol"/>
    </w:rPr>
  </w:style>
  <w:style w:type="character" w:customStyle="1" w:styleId="ListLabel687">
    <w:name w:val="ListLabel 687"/>
    <w:qFormat/>
    <w:rPr>
      <w:rFonts w:cs="Courier New"/>
    </w:rPr>
  </w:style>
  <w:style w:type="character" w:customStyle="1" w:styleId="ListLabel688">
    <w:name w:val="ListLabel 688"/>
    <w:qFormat/>
    <w:rPr>
      <w:rFonts w:cs="Wingdings"/>
    </w:rPr>
  </w:style>
  <w:style w:type="character" w:customStyle="1" w:styleId="ListLabel689">
    <w:name w:val="ListLabel 689"/>
    <w:qFormat/>
    <w:rPr>
      <w:rFonts w:cs="Symbol"/>
    </w:rPr>
  </w:style>
  <w:style w:type="character" w:customStyle="1" w:styleId="ListLabel690">
    <w:name w:val="ListLabel 690"/>
    <w:qFormat/>
    <w:rPr>
      <w:rFonts w:cs="Courier New"/>
    </w:rPr>
  </w:style>
  <w:style w:type="character" w:customStyle="1" w:styleId="ListLabel691">
    <w:name w:val="ListLabel 691"/>
    <w:qFormat/>
    <w:rPr>
      <w:rFonts w:cs="Wingdings"/>
    </w:rPr>
  </w:style>
  <w:style w:type="character" w:customStyle="1" w:styleId="ListLabel692">
    <w:name w:val="ListLabel 692"/>
    <w:qFormat/>
    <w:rPr>
      <w:rFonts w:cs="Symbol"/>
    </w:rPr>
  </w:style>
  <w:style w:type="character" w:customStyle="1" w:styleId="ListLabel693">
    <w:name w:val="ListLabel 693"/>
    <w:qFormat/>
    <w:rPr>
      <w:rFonts w:cs="Courier New"/>
    </w:rPr>
  </w:style>
  <w:style w:type="character" w:customStyle="1" w:styleId="ListLabel694">
    <w:name w:val="ListLabel 694"/>
    <w:qFormat/>
    <w:rPr>
      <w:rFonts w:cs="Wingdings"/>
    </w:rPr>
  </w:style>
  <w:style w:type="character" w:customStyle="1" w:styleId="ListLabel695">
    <w:name w:val="ListLabel 695"/>
    <w:qFormat/>
    <w:rPr>
      <w:rFonts w:cs="Symbol"/>
    </w:rPr>
  </w:style>
  <w:style w:type="character" w:customStyle="1" w:styleId="ListLabel696">
    <w:name w:val="ListLabel 696"/>
    <w:qFormat/>
    <w:rPr>
      <w:rFonts w:cs="Courier New"/>
    </w:rPr>
  </w:style>
  <w:style w:type="character" w:customStyle="1" w:styleId="ListLabel697">
    <w:name w:val="ListLabel 697"/>
    <w:qFormat/>
    <w:rPr>
      <w:rFonts w:cs="Wingdings"/>
    </w:rPr>
  </w:style>
  <w:style w:type="character" w:customStyle="1" w:styleId="ListLabel698">
    <w:name w:val="ListLabel 698"/>
    <w:qFormat/>
    <w:rPr>
      <w:rFonts w:cs="Symbol"/>
    </w:rPr>
  </w:style>
  <w:style w:type="character" w:customStyle="1" w:styleId="ListLabel699">
    <w:name w:val="ListLabel 699"/>
    <w:qFormat/>
    <w:rPr>
      <w:rFonts w:cs="Courier New"/>
    </w:rPr>
  </w:style>
  <w:style w:type="character" w:customStyle="1" w:styleId="ListLabel700">
    <w:name w:val="ListLabel 700"/>
    <w:qFormat/>
    <w:rPr>
      <w:rFonts w:cs="Wingdings"/>
    </w:rPr>
  </w:style>
  <w:style w:type="paragraph" w:customStyle="1" w:styleId="Titre">
    <w:name w:val="Titre"/>
    <w:basedOn w:val="Normal"/>
    <w:next w:val="Textoindependiente"/>
    <w:qFormat/>
    <w:pPr>
      <w:keepNext/>
      <w:spacing w:before="240" w:after="120"/>
    </w:pPr>
    <w:rPr>
      <w:rFonts w:ascii="Linux Biolinum O" w:eastAsia="Arial Unicode MS" w:hAnsi="Linux Biolinum O" w:cs="Arial Unicode MS"/>
      <w:sz w:val="24"/>
      <w:szCs w:val="28"/>
    </w:rPr>
  </w:style>
  <w:style w:type="paragraph" w:styleId="Textoindependiente">
    <w:name w:val="Body Text"/>
    <w:basedOn w:val="Normal"/>
    <w:link w:val="TextoindependienteCar"/>
    <w:uiPriority w:val="3"/>
    <w:unhideWhenUsed/>
    <w:qFormat/>
    <w:rsid w:val="00B200BE"/>
    <w:pPr>
      <w:widowControl w:val="0"/>
      <w:spacing w:after="120"/>
      <w:jc w:val="both"/>
    </w:pPr>
    <w:rPr>
      <w:rFonts w:ascii="Calibri" w:eastAsiaTheme="minorEastAsia" w:hAnsi="Calibri"/>
    </w:rPr>
  </w:style>
  <w:style w:type="paragraph" w:styleId="Lista">
    <w:name w:val="List"/>
    <w:basedOn w:val="Normal"/>
    <w:uiPriority w:val="99"/>
    <w:semiHidden/>
    <w:unhideWhenUsed/>
    <w:rsid w:val="002F66A1"/>
    <w:pPr>
      <w:ind w:left="283" w:hanging="283"/>
      <w:contextualSpacing/>
    </w:pPr>
  </w:style>
  <w:style w:type="paragraph" w:styleId="Descripcin">
    <w:name w:val="caption"/>
    <w:basedOn w:val="Normal"/>
    <w:next w:val="Normal"/>
    <w:uiPriority w:val="35"/>
    <w:unhideWhenUsed/>
    <w:qFormat/>
    <w:rsid w:val="004209BA"/>
    <w:rPr>
      <w:rFonts w:eastAsiaTheme="minorEastAsia"/>
      <w:b/>
      <w:bCs/>
      <w:color w:val="5B9BD5" w:themeColor="accent1"/>
      <w:sz w:val="18"/>
      <w:szCs w:val="18"/>
    </w:rPr>
  </w:style>
  <w:style w:type="paragraph" w:customStyle="1" w:styleId="Index">
    <w:name w:val="Index"/>
    <w:basedOn w:val="Normal"/>
    <w:qFormat/>
    <w:pPr>
      <w:suppressLineNumbers/>
    </w:pPr>
    <w:rPr>
      <w:rFonts w:ascii="Linux Biolinum G" w:hAnsi="Linux Biolinum G"/>
    </w:rPr>
  </w:style>
  <w:style w:type="paragraph" w:styleId="Prrafodelista">
    <w:name w:val="List Paragraph"/>
    <w:basedOn w:val="Normal"/>
    <w:uiPriority w:val="34"/>
    <w:qFormat/>
    <w:rsid w:val="00F72973"/>
    <w:pPr>
      <w:ind w:left="720"/>
      <w:contextualSpacing/>
    </w:pPr>
  </w:style>
  <w:style w:type="paragraph" w:styleId="Sinespaciado">
    <w:name w:val="No Spacing"/>
    <w:uiPriority w:val="1"/>
    <w:qFormat/>
    <w:rsid w:val="00761352"/>
    <w:pPr>
      <w:spacing w:line="264" w:lineRule="auto"/>
    </w:pPr>
    <w:rPr>
      <w:color w:val="00000A"/>
      <w:sz w:val="22"/>
    </w:rPr>
  </w:style>
  <w:style w:type="paragraph" w:styleId="Textonotapie">
    <w:name w:val="footnote text"/>
    <w:basedOn w:val="Normal"/>
    <w:link w:val="TextonotapieCar"/>
  </w:style>
  <w:style w:type="paragraph" w:styleId="Cita">
    <w:name w:val="Quote"/>
    <w:basedOn w:val="Normal"/>
    <w:next w:val="Normal"/>
    <w:link w:val="CitaCar"/>
    <w:uiPriority w:val="29"/>
    <w:qFormat/>
    <w:rsid w:val="000C3904"/>
    <w:pPr>
      <w:spacing w:line="276" w:lineRule="auto"/>
    </w:pPr>
    <w:rPr>
      <w:rFonts w:eastAsiaTheme="minorEastAsia"/>
      <w:i/>
      <w:iCs/>
      <w:color w:val="000000" w:themeColor="text1"/>
    </w:rPr>
  </w:style>
  <w:style w:type="paragraph" w:styleId="Textodeglobo">
    <w:name w:val="Balloon Text"/>
    <w:basedOn w:val="Normal"/>
    <w:link w:val="TextodegloboCar"/>
    <w:uiPriority w:val="99"/>
    <w:semiHidden/>
    <w:unhideWhenUsed/>
    <w:qFormat/>
    <w:rsid w:val="004C029A"/>
    <w:rPr>
      <w:rFonts w:ascii="Tahoma" w:hAnsi="Tahoma" w:cs="Tahoma"/>
      <w:sz w:val="16"/>
      <w:szCs w:val="16"/>
    </w:rPr>
  </w:style>
  <w:style w:type="paragraph" w:customStyle="1" w:styleId="CitaviBibliographyEntry">
    <w:name w:val="Citavi Bibliography Entry"/>
    <w:basedOn w:val="Normal"/>
    <w:link w:val="CitaviBibliographyEntryChar"/>
    <w:qFormat/>
    <w:rsid w:val="00986BD3"/>
    <w:pPr>
      <w:spacing w:after="120"/>
    </w:pPr>
  </w:style>
  <w:style w:type="paragraph" w:customStyle="1" w:styleId="CitaviBibliographyHeading">
    <w:name w:val="Citavi Bibliography Heading"/>
    <w:basedOn w:val="Ttulo1"/>
    <w:link w:val="CitaviBibliographyHeadingChar"/>
    <w:qFormat/>
    <w:rsid w:val="00986BD3"/>
  </w:style>
  <w:style w:type="paragraph" w:customStyle="1" w:styleId="CitaviBibliographySubheading1">
    <w:name w:val="Citavi Bibliography Subheading 1"/>
    <w:basedOn w:val="Ttulo2"/>
    <w:link w:val="CitaviBibliographySubheading1Char"/>
    <w:qFormat/>
    <w:rsid w:val="00986BD3"/>
    <w:pPr>
      <w:jc w:val="left"/>
    </w:pPr>
    <w:rPr>
      <w:i/>
    </w:rPr>
  </w:style>
  <w:style w:type="paragraph" w:customStyle="1" w:styleId="CitaviBibliographySubheading2">
    <w:name w:val="Citavi Bibliography Subheading 2"/>
    <w:basedOn w:val="Ttulo3"/>
    <w:link w:val="CitaviBibliographySubheading2Char"/>
    <w:qFormat/>
    <w:rsid w:val="00986BD3"/>
    <w:pPr>
      <w:jc w:val="left"/>
    </w:pPr>
    <w:rPr>
      <w:i/>
    </w:rPr>
  </w:style>
  <w:style w:type="paragraph" w:customStyle="1" w:styleId="CitaviBibliographySubheading3">
    <w:name w:val="Citavi Bibliography Subheading 3"/>
    <w:basedOn w:val="Ttulo4"/>
    <w:link w:val="CitaviBibliographySubheading3Char"/>
    <w:qFormat/>
    <w:rsid w:val="00986BD3"/>
    <w:rPr>
      <w:i w:val="0"/>
    </w:rPr>
  </w:style>
  <w:style w:type="paragraph" w:customStyle="1" w:styleId="CitaviBibliographySubheading4">
    <w:name w:val="Citavi Bibliography Subheading 4"/>
    <w:basedOn w:val="Ttulo5"/>
    <w:link w:val="CitaviBibliographySubheading4Char"/>
    <w:qFormat/>
    <w:rsid w:val="00986BD3"/>
    <w:rPr>
      <w:i/>
    </w:rPr>
  </w:style>
  <w:style w:type="paragraph" w:customStyle="1" w:styleId="CitaviBibliographySubheading5">
    <w:name w:val="Citavi Bibliography Subheading 5"/>
    <w:basedOn w:val="Ttulo6"/>
    <w:link w:val="CitaviBibliographySubheading5Char"/>
    <w:qFormat/>
    <w:rsid w:val="00986BD3"/>
    <w:rPr>
      <w:i w:val="0"/>
    </w:rPr>
  </w:style>
  <w:style w:type="paragraph" w:customStyle="1" w:styleId="CitaviBibliographySubheading6">
    <w:name w:val="Citavi Bibliography Subheading 6"/>
    <w:basedOn w:val="Ttulo7"/>
    <w:link w:val="CitaviBibliographySubheading6Char"/>
    <w:qFormat/>
    <w:rsid w:val="00986BD3"/>
    <w:rPr>
      <w:i w:val="0"/>
    </w:rPr>
  </w:style>
  <w:style w:type="paragraph" w:customStyle="1" w:styleId="CitaviBibliographySubheading7">
    <w:name w:val="Citavi Bibliography Subheading 7"/>
    <w:basedOn w:val="Ttulo8"/>
    <w:link w:val="CitaviBibliographySubheading7Char"/>
    <w:qFormat/>
    <w:rsid w:val="00986BD3"/>
    <w:rPr>
      <w:i/>
    </w:rPr>
  </w:style>
  <w:style w:type="paragraph" w:customStyle="1" w:styleId="CitaviBibliographySubheading8">
    <w:name w:val="Citavi Bibliography Subheading 8"/>
    <w:basedOn w:val="Ttulo9"/>
    <w:link w:val="CitaviBibliographySubheading8Char"/>
    <w:qFormat/>
    <w:rsid w:val="00986BD3"/>
    <w:rPr>
      <w:i w:val="0"/>
    </w:rPr>
  </w:style>
  <w:style w:type="paragraph" w:styleId="Textocomentario">
    <w:name w:val="annotation text"/>
    <w:basedOn w:val="Normal"/>
    <w:link w:val="TextocomentarioCar"/>
    <w:uiPriority w:val="99"/>
    <w:unhideWhenUsed/>
    <w:qFormat/>
    <w:rsid w:val="004209BA"/>
    <w:rPr>
      <w:rFonts w:ascii="Calibri" w:hAnsi="Calibri" w:cs="Arial"/>
      <w:sz w:val="20"/>
      <w:szCs w:val="20"/>
    </w:rPr>
  </w:style>
  <w:style w:type="paragraph" w:styleId="Asuntodelcomentario">
    <w:name w:val="annotation subject"/>
    <w:basedOn w:val="Textocomentario"/>
    <w:link w:val="AsuntodelcomentarioCar"/>
    <w:uiPriority w:val="99"/>
    <w:semiHidden/>
    <w:unhideWhenUsed/>
    <w:qFormat/>
    <w:rsid w:val="004209BA"/>
    <w:rPr>
      <w:b/>
      <w:bCs/>
    </w:rPr>
  </w:style>
  <w:style w:type="paragraph" w:styleId="Encabezado">
    <w:name w:val="header"/>
    <w:basedOn w:val="Normal"/>
    <w:link w:val="EncabezadoCar"/>
    <w:uiPriority w:val="99"/>
    <w:unhideWhenUsed/>
    <w:rsid w:val="00400521"/>
    <w:pPr>
      <w:tabs>
        <w:tab w:val="center" w:pos="4513"/>
        <w:tab w:val="right" w:pos="9026"/>
      </w:tabs>
    </w:pPr>
  </w:style>
  <w:style w:type="paragraph" w:styleId="Piedepgina">
    <w:name w:val="footer"/>
    <w:basedOn w:val="Normal"/>
    <w:link w:val="PiedepginaCar"/>
    <w:uiPriority w:val="99"/>
    <w:unhideWhenUsed/>
    <w:rsid w:val="00400521"/>
    <w:pPr>
      <w:tabs>
        <w:tab w:val="center" w:pos="4513"/>
        <w:tab w:val="right" w:pos="9026"/>
      </w:tabs>
    </w:pPr>
  </w:style>
  <w:style w:type="paragraph" w:styleId="TtuloTDC">
    <w:name w:val="TOC Heading"/>
    <w:basedOn w:val="Ttulo1"/>
    <w:next w:val="Normal"/>
    <w:uiPriority w:val="39"/>
    <w:unhideWhenUsed/>
    <w:qFormat/>
    <w:rsid w:val="002F66A1"/>
  </w:style>
  <w:style w:type="paragraph" w:styleId="Bibliografa">
    <w:name w:val="Bibliography"/>
    <w:basedOn w:val="Normal"/>
    <w:next w:val="Normal"/>
    <w:uiPriority w:val="37"/>
    <w:semiHidden/>
    <w:unhideWhenUsed/>
    <w:qFormat/>
    <w:rsid w:val="002F66A1"/>
  </w:style>
  <w:style w:type="paragraph" w:styleId="Citadestacada">
    <w:name w:val="Intense Quote"/>
    <w:basedOn w:val="Normal"/>
    <w:next w:val="Normal"/>
    <w:link w:val="CitadestacadaCar"/>
    <w:uiPriority w:val="30"/>
    <w:qFormat/>
    <w:rsid w:val="002F66A1"/>
    <w:pPr>
      <w:pBdr>
        <w:bottom w:val="single" w:sz="4" w:space="4" w:color="5B9BD5"/>
      </w:pBdr>
      <w:spacing w:before="200" w:after="280"/>
      <w:ind w:left="936" w:right="936"/>
    </w:pPr>
    <w:rPr>
      <w:b/>
      <w:bCs/>
      <w:i/>
      <w:iCs/>
      <w:color w:val="5B9BD5" w:themeColor="accent1"/>
    </w:rPr>
  </w:style>
  <w:style w:type="paragraph" w:styleId="HTMLconformatoprevio">
    <w:name w:val="HTML Preformatted"/>
    <w:basedOn w:val="Normal"/>
    <w:link w:val="HTMLconformatoprevioCar"/>
    <w:uiPriority w:val="99"/>
    <w:semiHidden/>
    <w:unhideWhenUsed/>
    <w:qFormat/>
    <w:rsid w:val="002F66A1"/>
    <w:rPr>
      <w:rFonts w:ascii="Consolas" w:hAnsi="Consolas"/>
      <w:sz w:val="20"/>
      <w:szCs w:val="20"/>
    </w:rPr>
  </w:style>
  <w:style w:type="paragraph" w:styleId="DireccinHTML">
    <w:name w:val="HTML Address"/>
    <w:basedOn w:val="Normal"/>
    <w:link w:val="DireccinHTMLCar"/>
    <w:uiPriority w:val="99"/>
    <w:semiHidden/>
    <w:unhideWhenUsed/>
    <w:qFormat/>
    <w:rsid w:val="002F66A1"/>
    <w:rPr>
      <w:i/>
      <w:iCs/>
    </w:rPr>
  </w:style>
  <w:style w:type="paragraph" w:styleId="NormalWeb">
    <w:name w:val="Normal (Web)"/>
    <w:basedOn w:val="Normal"/>
    <w:uiPriority w:val="99"/>
    <w:semiHidden/>
    <w:unhideWhenUsed/>
    <w:qFormat/>
    <w:rsid w:val="002F66A1"/>
    <w:rPr>
      <w:rFonts w:ascii="Times New Roman" w:hAnsi="Times New Roman" w:cs="Times New Roman"/>
      <w:sz w:val="24"/>
      <w:szCs w:val="24"/>
    </w:rPr>
  </w:style>
  <w:style w:type="paragraph" w:styleId="Textosinformato">
    <w:name w:val="Plain Text"/>
    <w:basedOn w:val="Normal"/>
    <w:link w:val="TextosinformatoCar"/>
    <w:uiPriority w:val="99"/>
    <w:semiHidden/>
    <w:unhideWhenUsed/>
    <w:qFormat/>
    <w:rsid w:val="002F66A1"/>
    <w:rPr>
      <w:rFonts w:ascii="Consolas" w:hAnsi="Consolas"/>
      <w:sz w:val="21"/>
      <w:szCs w:val="21"/>
    </w:rPr>
  </w:style>
  <w:style w:type="paragraph" w:styleId="Mapadeldocumento">
    <w:name w:val="Document Map"/>
    <w:basedOn w:val="Normal"/>
    <w:link w:val="MapadeldocumentoCar"/>
    <w:uiPriority w:val="99"/>
    <w:semiHidden/>
    <w:unhideWhenUsed/>
    <w:qFormat/>
    <w:rsid w:val="002F66A1"/>
    <w:rPr>
      <w:rFonts w:ascii="Tahoma" w:hAnsi="Tahoma" w:cs="Tahoma"/>
      <w:sz w:val="16"/>
      <w:szCs w:val="16"/>
    </w:rPr>
  </w:style>
  <w:style w:type="paragraph" w:styleId="Textodebloque">
    <w:name w:val="Block Text"/>
    <w:basedOn w:val="Normal"/>
    <w:uiPriority w:val="99"/>
    <w:semiHidden/>
    <w:unhideWhenUsed/>
    <w:qFormat/>
    <w:rsid w:val="002F66A1"/>
    <w:pPr>
      <w:pBdr>
        <w:top w:val="single" w:sz="2" w:space="10" w:color="5B9BD5" w:shadow="1"/>
        <w:left w:val="single" w:sz="2" w:space="10" w:color="5B9BD5" w:shadow="1"/>
        <w:bottom w:val="single" w:sz="2" w:space="10" w:color="5B9BD5" w:shadow="1"/>
        <w:right w:val="single" w:sz="2" w:space="10" w:color="5B9BD5" w:shadow="1"/>
      </w:pBdr>
      <w:ind w:left="1152" w:right="1152"/>
    </w:pPr>
    <w:rPr>
      <w:rFonts w:eastAsiaTheme="minorEastAsia"/>
      <w:i/>
      <w:iCs/>
      <w:color w:val="5B9BD5" w:themeColor="accent1"/>
    </w:rPr>
  </w:style>
  <w:style w:type="paragraph" w:styleId="Sangra3detindependiente">
    <w:name w:val="Body Text Indent 3"/>
    <w:basedOn w:val="Normal"/>
    <w:link w:val="Sangra3detindependienteCar"/>
    <w:uiPriority w:val="99"/>
    <w:semiHidden/>
    <w:unhideWhenUsed/>
    <w:qFormat/>
    <w:rsid w:val="002F66A1"/>
    <w:pPr>
      <w:spacing w:after="120"/>
      <w:ind w:left="283"/>
    </w:pPr>
    <w:rPr>
      <w:sz w:val="16"/>
      <w:szCs w:val="16"/>
    </w:rPr>
  </w:style>
  <w:style w:type="paragraph" w:styleId="Sangra2detindependiente">
    <w:name w:val="Body Text Indent 2"/>
    <w:basedOn w:val="Normal"/>
    <w:link w:val="Sangra2detindependienteCar"/>
    <w:uiPriority w:val="99"/>
    <w:semiHidden/>
    <w:unhideWhenUsed/>
    <w:qFormat/>
    <w:rsid w:val="002F66A1"/>
    <w:pPr>
      <w:spacing w:after="120" w:line="480" w:lineRule="auto"/>
      <w:ind w:left="283"/>
    </w:pPr>
  </w:style>
  <w:style w:type="paragraph" w:styleId="Textoindependiente3">
    <w:name w:val="Body Text 3"/>
    <w:basedOn w:val="Normal"/>
    <w:link w:val="Textoindependiente3Car"/>
    <w:uiPriority w:val="99"/>
    <w:semiHidden/>
    <w:unhideWhenUsed/>
    <w:qFormat/>
    <w:rsid w:val="002F66A1"/>
    <w:pPr>
      <w:spacing w:after="120"/>
    </w:pPr>
    <w:rPr>
      <w:sz w:val="16"/>
      <w:szCs w:val="16"/>
    </w:rPr>
  </w:style>
  <w:style w:type="paragraph" w:styleId="Textoindependiente2">
    <w:name w:val="Body Text 2"/>
    <w:basedOn w:val="Textoindependiente"/>
    <w:link w:val="Textoindependiente2Car"/>
    <w:uiPriority w:val="99"/>
    <w:unhideWhenUsed/>
    <w:qFormat/>
    <w:rsid w:val="00C665AA"/>
    <w:pPr>
      <w:jc w:val="left"/>
    </w:pPr>
    <w:rPr>
      <w:color w:val="7F7F7F" w:themeColor="text1" w:themeTint="80"/>
    </w:rPr>
  </w:style>
  <w:style w:type="paragraph" w:styleId="Encabezadodenota">
    <w:name w:val="Note Heading"/>
    <w:basedOn w:val="Normal"/>
    <w:next w:val="Normal"/>
    <w:link w:val="EncabezadodenotaCar"/>
    <w:uiPriority w:val="99"/>
    <w:semiHidden/>
    <w:unhideWhenUsed/>
    <w:qFormat/>
    <w:rsid w:val="002F66A1"/>
  </w:style>
  <w:style w:type="paragraph" w:styleId="Sangradetextonormal">
    <w:name w:val="Body Text Indent"/>
    <w:basedOn w:val="Textoindependiente"/>
    <w:link w:val="SangradetextonormalCar1"/>
    <w:uiPriority w:val="99"/>
    <w:semiHidden/>
    <w:unhideWhenUsed/>
    <w:qFormat/>
    <w:rsid w:val="002F66A1"/>
    <w:pPr>
      <w:spacing w:after="0"/>
      <w:ind w:firstLine="360"/>
      <w:jc w:val="left"/>
    </w:pPr>
    <w:rPr>
      <w:rFonts w:eastAsiaTheme="minorHAnsi"/>
    </w:rPr>
  </w:style>
  <w:style w:type="paragraph" w:styleId="Textoindependienteprimerasangra2">
    <w:name w:val="Body Text First Indent 2"/>
    <w:basedOn w:val="Sangradetextonormal"/>
    <w:link w:val="Textoindependienteprimerasangra2Car"/>
    <w:uiPriority w:val="99"/>
    <w:semiHidden/>
    <w:unhideWhenUsed/>
    <w:qFormat/>
    <w:rsid w:val="002F66A1"/>
    <w:pPr>
      <w:ind w:left="360"/>
    </w:pPr>
  </w:style>
  <w:style w:type="paragraph" w:styleId="Fecha">
    <w:name w:val="Date"/>
    <w:basedOn w:val="Normal"/>
    <w:next w:val="Normal"/>
    <w:link w:val="FechaCar"/>
    <w:uiPriority w:val="99"/>
    <w:semiHidden/>
    <w:unhideWhenUsed/>
    <w:qFormat/>
    <w:rsid w:val="002F66A1"/>
  </w:style>
  <w:style w:type="paragraph" w:styleId="Saludo">
    <w:name w:val="Salutation"/>
    <w:basedOn w:val="Normal"/>
    <w:next w:val="Normal"/>
    <w:link w:val="SaludoCar"/>
    <w:uiPriority w:val="99"/>
    <w:semiHidden/>
    <w:unhideWhenUsed/>
    <w:rsid w:val="002F66A1"/>
  </w:style>
  <w:style w:type="paragraph" w:styleId="Subttulo">
    <w:name w:val="Subtitle"/>
    <w:basedOn w:val="Normal"/>
    <w:next w:val="Normal"/>
    <w:link w:val="SubttuloCar"/>
    <w:uiPriority w:val="11"/>
    <w:qFormat/>
    <w:rsid w:val="002F66A1"/>
    <w:rPr>
      <w:rFonts w:asciiTheme="majorHAnsi" w:eastAsiaTheme="majorEastAsia" w:hAnsiTheme="majorHAnsi" w:cstheme="majorBidi"/>
      <w:i/>
      <w:iCs/>
      <w:color w:val="5B9BD5" w:themeColor="accent1"/>
      <w:spacing w:val="15"/>
      <w:sz w:val="24"/>
      <w:szCs w:val="24"/>
    </w:rPr>
  </w:style>
  <w:style w:type="paragraph" w:styleId="Encabezadodemensaje">
    <w:name w:val="Message Header"/>
    <w:basedOn w:val="Normal"/>
    <w:link w:val="EncabezadodemensajeCar"/>
    <w:uiPriority w:val="99"/>
    <w:semiHidden/>
    <w:unhideWhenUsed/>
    <w:qFormat/>
    <w:rsid w:val="002F66A1"/>
    <w:pPr>
      <w:pBdr>
        <w:top w:val="single" w:sz="6" w:space="1" w:color="00000A"/>
        <w:left w:val="single" w:sz="6" w:space="1" w:color="00000A"/>
        <w:bottom w:val="single" w:sz="6" w:space="1" w:color="00000A"/>
        <w:right w:val="single" w:sz="6" w:space="1" w:color="00000A"/>
      </w:pBdr>
      <w:shd w:val="pct20" w:color="auto" w:fill="auto"/>
      <w:ind w:left="1134" w:hanging="1134"/>
    </w:pPr>
    <w:rPr>
      <w:rFonts w:asciiTheme="majorHAnsi" w:eastAsiaTheme="majorEastAsia" w:hAnsiTheme="majorHAnsi" w:cstheme="majorBidi"/>
      <w:sz w:val="24"/>
      <w:szCs w:val="24"/>
    </w:rPr>
  </w:style>
  <w:style w:type="paragraph" w:styleId="Continuarlista5">
    <w:name w:val="List Continue 5"/>
    <w:basedOn w:val="Normal"/>
    <w:uiPriority w:val="99"/>
    <w:semiHidden/>
    <w:unhideWhenUsed/>
    <w:qFormat/>
    <w:rsid w:val="002F66A1"/>
    <w:pPr>
      <w:spacing w:after="120"/>
      <w:ind w:left="1415"/>
      <w:contextualSpacing/>
    </w:pPr>
  </w:style>
  <w:style w:type="paragraph" w:styleId="Continuarlista4">
    <w:name w:val="List Continue 4"/>
    <w:basedOn w:val="Normal"/>
    <w:uiPriority w:val="99"/>
    <w:semiHidden/>
    <w:unhideWhenUsed/>
    <w:qFormat/>
    <w:rsid w:val="002F66A1"/>
    <w:pPr>
      <w:spacing w:after="120"/>
      <w:ind w:left="1132"/>
      <w:contextualSpacing/>
    </w:pPr>
  </w:style>
  <w:style w:type="paragraph" w:styleId="Continuarlista3">
    <w:name w:val="List Continue 3"/>
    <w:basedOn w:val="Normal"/>
    <w:uiPriority w:val="99"/>
    <w:semiHidden/>
    <w:unhideWhenUsed/>
    <w:qFormat/>
    <w:rsid w:val="002F66A1"/>
    <w:pPr>
      <w:spacing w:after="120"/>
      <w:ind w:left="849"/>
      <w:contextualSpacing/>
    </w:pPr>
  </w:style>
  <w:style w:type="paragraph" w:styleId="Continuarlista2">
    <w:name w:val="List Continue 2"/>
    <w:basedOn w:val="Normal"/>
    <w:uiPriority w:val="99"/>
    <w:semiHidden/>
    <w:unhideWhenUsed/>
    <w:qFormat/>
    <w:rsid w:val="002F66A1"/>
    <w:pPr>
      <w:spacing w:after="120"/>
      <w:ind w:left="566"/>
      <w:contextualSpacing/>
    </w:pPr>
  </w:style>
  <w:style w:type="paragraph" w:styleId="Continuarlista">
    <w:name w:val="List Continue"/>
    <w:basedOn w:val="Normal"/>
    <w:uiPriority w:val="99"/>
    <w:semiHidden/>
    <w:unhideWhenUsed/>
    <w:qFormat/>
    <w:rsid w:val="002F66A1"/>
    <w:pPr>
      <w:spacing w:after="120"/>
      <w:ind w:left="283"/>
      <w:contextualSpacing/>
    </w:pPr>
  </w:style>
  <w:style w:type="paragraph" w:styleId="Firma">
    <w:name w:val="Signature"/>
    <w:basedOn w:val="Normal"/>
    <w:link w:val="FirmaCar"/>
    <w:uiPriority w:val="99"/>
    <w:semiHidden/>
    <w:unhideWhenUsed/>
    <w:rsid w:val="002F66A1"/>
    <w:pPr>
      <w:ind w:left="4252"/>
    </w:pPr>
  </w:style>
  <w:style w:type="paragraph" w:styleId="Cierre">
    <w:name w:val="Closing"/>
    <w:basedOn w:val="Normal"/>
    <w:link w:val="CierreCar"/>
    <w:uiPriority w:val="99"/>
    <w:semiHidden/>
    <w:unhideWhenUsed/>
    <w:qFormat/>
    <w:rsid w:val="002F66A1"/>
    <w:pPr>
      <w:ind w:left="4252"/>
    </w:pPr>
  </w:style>
  <w:style w:type="paragraph" w:styleId="Ttulo">
    <w:name w:val="Title"/>
    <w:basedOn w:val="Normal"/>
    <w:next w:val="Normal"/>
    <w:link w:val="TtuloCar"/>
    <w:uiPriority w:val="10"/>
    <w:qFormat/>
    <w:rsid w:val="002F66A1"/>
    <w:pPr>
      <w:pBdr>
        <w:bottom w:val="single" w:sz="8" w:space="4" w:color="5B9BD5"/>
      </w:pBdr>
      <w:spacing w:after="300"/>
      <w:contextualSpacing/>
    </w:pPr>
    <w:rPr>
      <w:rFonts w:asciiTheme="majorHAnsi" w:eastAsiaTheme="majorEastAsia" w:hAnsiTheme="majorHAnsi" w:cstheme="majorBidi"/>
      <w:color w:val="323E4F" w:themeColor="text2" w:themeShade="BF"/>
      <w:spacing w:val="5"/>
      <w:kern w:val="2"/>
      <w:sz w:val="52"/>
      <w:szCs w:val="52"/>
    </w:rPr>
  </w:style>
  <w:style w:type="paragraph" w:styleId="Listaconnmeros5">
    <w:name w:val="List Number 5"/>
    <w:basedOn w:val="Normal"/>
    <w:uiPriority w:val="99"/>
    <w:semiHidden/>
    <w:unhideWhenUsed/>
    <w:qFormat/>
    <w:rsid w:val="002F66A1"/>
    <w:pPr>
      <w:contextualSpacing/>
    </w:pPr>
  </w:style>
  <w:style w:type="paragraph" w:styleId="Listaconnmeros4">
    <w:name w:val="List Number 4"/>
    <w:basedOn w:val="Normal"/>
    <w:uiPriority w:val="99"/>
    <w:semiHidden/>
    <w:unhideWhenUsed/>
    <w:qFormat/>
    <w:rsid w:val="002F66A1"/>
    <w:pPr>
      <w:contextualSpacing/>
    </w:pPr>
  </w:style>
  <w:style w:type="paragraph" w:styleId="Listaconnmeros3">
    <w:name w:val="List Number 3"/>
    <w:basedOn w:val="Normal"/>
    <w:uiPriority w:val="99"/>
    <w:semiHidden/>
    <w:unhideWhenUsed/>
    <w:qFormat/>
    <w:rsid w:val="002F66A1"/>
    <w:pPr>
      <w:contextualSpacing/>
    </w:pPr>
  </w:style>
  <w:style w:type="paragraph" w:styleId="Listaconnmeros2">
    <w:name w:val="List Number 2"/>
    <w:basedOn w:val="Normal"/>
    <w:uiPriority w:val="99"/>
    <w:semiHidden/>
    <w:unhideWhenUsed/>
    <w:qFormat/>
    <w:rsid w:val="002F66A1"/>
    <w:pPr>
      <w:contextualSpacing/>
    </w:pPr>
  </w:style>
  <w:style w:type="paragraph" w:styleId="Listaconvietas5">
    <w:name w:val="List Bullet 5"/>
    <w:basedOn w:val="Normal"/>
    <w:uiPriority w:val="99"/>
    <w:semiHidden/>
    <w:unhideWhenUsed/>
    <w:qFormat/>
    <w:rsid w:val="002F66A1"/>
    <w:pPr>
      <w:ind w:left="1132" w:hanging="283"/>
      <w:contextualSpacing/>
    </w:pPr>
  </w:style>
  <w:style w:type="paragraph" w:styleId="Listaconvietas4">
    <w:name w:val="List Bullet 4"/>
    <w:basedOn w:val="Normal"/>
    <w:uiPriority w:val="99"/>
    <w:semiHidden/>
    <w:unhideWhenUsed/>
    <w:qFormat/>
    <w:rsid w:val="002F66A1"/>
    <w:pPr>
      <w:ind w:left="849" w:hanging="283"/>
      <w:contextualSpacing/>
    </w:pPr>
  </w:style>
  <w:style w:type="paragraph" w:styleId="Listaconvietas3">
    <w:name w:val="List Bullet 3"/>
    <w:basedOn w:val="Normal"/>
    <w:uiPriority w:val="99"/>
    <w:semiHidden/>
    <w:unhideWhenUsed/>
    <w:qFormat/>
    <w:rsid w:val="002F66A1"/>
    <w:pPr>
      <w:ind w:left="566" w:hanging="283"/>
      <w:contextualSpacing/>
    </w:pPr>
  </w:style>
  <w:style w:type="paragraph" w:styleId="Listaconvietas2">
    <w:name w:val="List Bullet 2"/>
    <w:basedOn w:val="Normal"/>
    <w:uiPriority w:val="99"/>
    <w:semiHidden/>
    <w:unhideWhenUsed/>
    <w:qFormat/>
    <w:rsid w:val="002F66A1"/>
    <w:pPr>
      <w:contextualSpacing/>
    </w:pPr>
  </w:style>
  <w:style w:type="paragraph" w:styleId="Listaconnmeros">
    <w:name w:val="List Number"/>
    <w:basedOn w:val="Normal"/>
    <w:uiPriority w:val="99"/>
    <w:semiHidden/>
    <w:unhideWhenUsed/>
    <w:qFormat/>
    <w:rsid w:val="002F66A1"/>
    <w:pPr>
      <w:contextualSpacing/>
    </w:pPr>
  </w:style>
  <w:style w:type="paragraph" w:styleId="Listaconvietas">
    <w:name w:val="List Bullet"/>
    <w:basedOn w:val="Normal"/>
    <w:uiPriority w:val="99"/>
    <w:semiHidden/>
    <w:unhideWhenUsed/>
    <w:qFormat/>
    <w:rsid w:val="002F66A1"/>
    <w:pPr>
      <w:contextualSpacing/>
    </w:pPr>
  </w:style>
  <w:style w:type="paragraph" w:styleId="Encabezadodelista">
    <w:name w:val="toa heading"/>
    <w:basedOn w:val="Normal"/>
    <w:next w:val="Normal"/>
    <w:uiPriority w:val="99"/>
    <w:semiHidden/>
    <w:unhideWhenUsed/>
    <w:qFormat/>
    <w:rsid w:val="002F66A1"/>
    <w:pPr>
      <w:spacing w:before="120"/>
    </w:pPr>
    <w:rPr>
      <w:rFonts w:asciiTheme="majorHAnsi" w:eastAsiaTheme="majorEastAsia" w:hAnsiTheme="majorHAnsi" w:cstheme="majorBidi"/>
      <w:b/>
      <w:bCs/>
      <w:sz w:val="24"/>
      <w:szCs w:val="24"/>
    </w:rPr>
  </w:style>
  <w:style w:type="paragraph" w:styleId="Textomacro">
    <w:name w:val="macro"/>
    <w:link w:val="TextomacroCar"/>
    <w:uiPriority w:val="99"/>
    <w:semiHidden/>
    <w:unhideWhenUsed/>
    <w:qFormat/>
    <w:rsid w:val="002F66A1"/>
    <w:pPr>
      <w:tabs>
        <w:tab w:val="left" w:pos="480"/>
        <w:tab w:val="left" w:pos="960"/>
        <w:tab w:val="left" w:pos="1440"/>
        <w:tab w:val="left" w:pos="1920"/>
        <w:tab w:val="left" w:pos="2400"/>
        <w:tab w:val="left" w:pos="2880"/>
        <w:tab w:val="left" w:pos="3360"/>
        <w:tab w:val="left" w:pos="3840"/>
        <w:tab w:val="left" w:pos="4320"/>
      </w:tabs>
    </w:pPr>
    <w:rPr>
      <w:rFonts w:ascii="Consolas" w:hAnsi="Consolas"/>
      <w:color w:val="00000A"/>
      <w:szCs w:val="20"/>
    </w:rPr>
  </w:style>
  <w:style w:type="paragraph" w:styleId="Textoconsangra">
    <w:name w:val="table of authorities"/>
    <w:basedOn w:val="Normal"/>
    <w:next w:val="Normal"/>
    <w:uiPriority w:val="99"/>
    <w:semiHidden/>
    <w:unhideWhenUsed/>
    <w:qFormat/>
    <w:rsid w:val="002F66A1"/>
    <w:pPr>
      <w:ind w:left="220" w:hanging="220"/>
    </w:pPr>
  </w:style>
  <w:style w:type="paragraph" w:styleId="Textonotaalfinal">
    <w:name w:val="endnote text"/>
    <w:basedOn w:val="Normal"/>
    <w:link w:val="TextonotaalfinalCar"/>
    <w:uiPriority w:val="99"/>
    <w:semiHidden/>
    <w:unhideWhenUsed/>
    <w:qFormat/>
    <w:rsid w:val="002F66A1"/>
    <w:rPr>
      <w:sz w:val="20"/>
      <w:szCs w:val="20"/>
    </w:rPr>
  </w:style>
  <w:style w:type="paragraph" w:styleId="Remitedesobre">
    <w:name w:val="envelope return"/>
    <w:basedOn w:val="Normal"/>
    <w:uiPriority w:val="99"/>
    <w:semiHidden/>
    <w:unhideWhenUsed/>
    <w:qFormat/>
    <w:rsid w:val="002F66A1"/>
    <w:rPr>
      <w:rFonts w:asciiTheme="majorHAnsi" w:eastAsiaTheme="majorEastAsia" w:hAnsiTheme="majorHAnsi" w:cstheme="majorBidi"/>
      <w:sz w:val="20"/>
      <w:szCs w:val="20"/>
    </w:rPr>
  </w:style>
  <w:style w:type="paragraph" w:styleId="Direccinsobre">
    <w:name w:val="envelope address"/>
    <w:basedOn w:val="Normal"/>
    <w:uiPriority w:val="99"/>
    <w:semiHidden/>
    <w:unhideWhenUsed/>
    <w:qFormat/>
    <w:rsid w:val="002F66A1"/>
    <w:pPr>
      <w:ind w:left="2880"/>
    </w:pPr>
    <w:rPr>
      <w:rFonts w:asciiTheme="majorHAnsi" w:eastAsiaTheme="majorEastAsia" w:hAnsiTheme="majorHAnsi" w:cstheme="majorBidi"/>
      <w:sz w:val="24"/>
      <w:szCs w:val="24"/>
    </w:rPr>
  </w:style>
  <w:style w:type="paragraph" w:styleId="Tabladeilustraciones">
    <w:name w:val="table of figures"/>
    <w:basedOn w:val="Normal"/>
    <w:next w:val="Normal"/>
    <w:uiPriority w:val="99"/>
    <w:semiHidden/>
    <w:unhideWhenUsed/>
    <w:qFormat/>
    <w:rsid w:val="002F66A1"/>
  </w:style>
  <w:style w:type="paragraph" w:styleId="ndice1">
    <w:name w:val="index 1"/>
    <w:basedOn w:val="Normal"/>
    <w:next w:val="Normal"/>
    <w:autoRedefine/>
    <w:uiPriority w:val="99"/>
    <w:semiHidden/>
    <w:unhideWhenUsed/>
    <w:qFormat/>
    <w:rsid w:val="002F66A1"/>
    <w:pPr>
      <w:ind w:left="220" w:hanging="220"/>
    </w:pPr>
  </w:style>
  <w:style w:type="paragraph" w:styleId="Ttulodendice">
    <w:name w:val="index heading"/>
    <w:basedOn w:val="Normal"/>
    <w:uiPriority w:val="99"/>
    <w:semiHidden/>
    <w:unhideWhenUsed/>
    <w:qFormat/>
    <w:rsid w:val="002F66A1"/>
    <w:rPr>
      <w:rFonts w:asciiTheme="majorHAnsi" w:eastAsiaTheme="majorEastAsia" w:hAnsiTheme="majorHAnsi" w:cstheme="majorBidi"/>
      <w:b/>
      <w:bCs/>
    </w:rPr>
  </w:style>
  <w:style w:type="paragraph" w:styleId="Sangranormal">
    <w:name w:val="Normal Indent"/>
    <w:basedOn w:val="Normal"/>
    <w:uiPriority w:val="99"/>
    <w:semiHidden/>
    <w:unhideWhenUsed/>
    <w:qFormat/>
    <w:rsid w:val="002F66A1"/>
    <w:pPr>
      <w:ind w:left="720"/>
    </w:pPr>
  </w:style>
  <w:style w:type="paragraph" w:styleId="TDC9">
    <w:name w:val="toc 9"/>
    <w:basedOn w:val="Normal"/>
    <w:next w:val="Normal"/>
    <w:autoRedefine/>
    <w:uiPriority w:val="39"/>
    <w:semiHidden/>
    <w:unhideWhenUsed/>
    <w:rsid w:val="002F66A1"/>
    <w:pPr>
      <w:spacing w:after="100"/>
      <w:ind w:left="1760"/>
    </w:pPr>
  </w:style>
  <w:style w:type="paragraph" w:styleId="TDC8">
    <w:name w:val="toc 8"/>
    <w:basedOn w:val="Normal"/>
    <w:next w:val="Normal"/>
    <w:autoRedefine/>
    <w:uiPriority w:val="39"/>
    <w:semiHidden/>
    <w:unhideWhenUsed/>
    <w:rsid w:val="002F66A1"/>
    <w:pPr>
      <w:spacing w:after="100"/>
      <w:ind w:left="1540"/>
    </w:pPr>
  </w:style>
  <w:style w:type="paragraph" w:styleId="TDC7">
    <w:name w:val="toc 7"/>
    <w:basedOn w:val="Normal"/>
    <w:next w:val="Normal"/>
    <w:autoRedefine/>
    <w:uiPriority w:val="39"/>
    <w:semiHidden/>
    <w:unhideWhenUsed/>
    <w:rsid w:val="002F66A1"/>
    <w:pPr>
      <w:spacing w:after="100"/>
      <w:ind w:left="1320"/>
    </w:pPr>
  </w:style>
  <w:style w:type="paragraph" w:styleId="TDC6">
    <w:name w:val="toc 6"/>
    <w:basedOn w:val="Normal"/>
    <w:next w:val="Normal"/>
    <w:autoRedefine/>
    <w:uiPriority w:val="39"/>
    <w:semiHidden/>
    <w:unhideWhenUsed/>
    <w:rsid w:val="002F66A1"/>
    <w:pPr>
      <w:spacing w:after="100"/>
      <w:ind w:left="1100"/>
    </w:pPr>
  </w:style>
  <w:style w:type="paragraph" w:styleId="TDC5">
    <w:name w:val="toc 5"/>
    <w:basedOn w:val="Normal"/>
    <w:next w:val="Normal"/>
    <w:autoRedefine/>
    <w:uiPriority w:val="39"/>
    <w:semiHidden/>
    <w:unhideWhenUsed/>
    <w:rsid w:val="002F66A1"/>
    <w:pPr>
      <w:spacing w:after="100"/>
      <w:ind w:left="880"/>
    </w:pPr>
  </w:style>
  <w:style w:type="paragraph" w:styleId="TDC4">
    <w:name w:val="toc 4"/>
    <w:basedOn w:val="Normal"/>
    <w:next w:val="Normal"/>
    <w:autoRedefine/>
    <w:uiPriority w:val="39"/>
    <w:semiHidden/>
    <w:unhideWhenUsed/>
    <w:rsid w:val="002F66A1"/>
    <w:pPr>
      <w:spacing w:after="100"/>
      <w:ind w:left="660"/>
    </w:pPr>
  </w:style>
  <w:style w:type="paragraph" w:styleId="TDC3">
    <w:name w:val="toc 3"/>
    <w:basedOn w:val="Normal"/>
    <w:next w:val="Normal"/>
    <w:autoRedefine/>
    <w:uiPriority w:val="39"/>
    <w:unhideWhenUsed/>
    <w:rsid w:val="00734B3B"/>
    <w:pPr>
      <w:tabs>
        <w:tab w:val="right" w:leader="dot" w:pos="9737"/>
      </w:tabs>
      <w:ind w:left="442"/>
    </w:pPr>
    <w:rPr>
      <w:i/>
    </w:rPr>
  </w:style>
  <w:style w:type="paragraph" w:styleId="TDC2">
    <w:name w:val="toc 2"/>
    <w:basedOn w:val="Normal"/>
    <w:next w:val="Normal"/>
    <w:autoRedefine/>
    <w:uiPriority w:val="39"/>
    <w:unhideWhenUsed/>
    <w:rsid w:val="00734B3B"/>
    <w:pPr>
      <w:tabs>
        <w:tab w:val="right" w:leader="dot" w:pos="9737"/>
      </w:tabs>
      <w:ind w:left="221"/>
    </w:pPr>
  </w:style>
  <w:style w:type="paragraph" w:styleId="TDC1">
    <w:name w:val="toc 1"/>
    <w:basedOn w:val="Normal"/>
    <w:next w:val="Normal"/>
    <w:autoRedefine/>
    <w:uiPriority w:val="39"/>
    <w:unhideWhenUsed/>
    <w:rsid w:val="00734B3B"/>
    <w:pPr>
      <w:tabs>
        <w:tab w:val="right" w:leader="dot" w:pos="9737"/>
      </w:tabs>
      <w:spacing w:before="240"/>
    </w:pPr>
    <w:rPr>
      <w:b/>
    </w:rPr>
  </w:style>
  <w:style w:type="paragraph" w:styleId="ndice9">
    <w:name w:val="index 9"/>
    <w:basedOn w:val="Normal"/>
    <w:next w:val="Normal"/>
    <w:autoRedefine/>
    <w:uiPriority w:val="99"/>
    <w:semiHidden/>
    <w:unhideWhenUsed/>
    <w:qFormat/>
    <w:rsid w:val="002F66A1"/>
    <w:pPr>
      <w:ind w:left="1980" w:hanging="220"/>
    </w:pPr>
  </w:style>
  <w:style w:type="paragraph" w:styleId="ndice8">
    <w:name w:val="index 8"/>
    <w:basedOn w:val="Normal"/>
    <w:next w:val="Normal"/>
    <w:autoRedefine/>
    <w:uiPriority w:val="99"/>
    <w:semiHidden/>
    <w:unhideWhenUsed/>
    <w:qFormat/>
    <w:rsid w:val="002F66A1"/>
    <w:pPr>
      <w:ind w:left="1760" w:hanging="220"/>
    </w:pPr>
  </w:style>
  <w:style w:type="paragraph" w:styleId="ndice7">
    <w:name w:val="index 7"/>
    <w:basedOn w:val="Normal"/>
    <w:next w:val="Normal"/>
    <w:autoRedefine/>
    <w:uiPriority w:val="99"/>
    <w:semiHidden/>
    <w:unhideWhenUsed/>
    <w:qFormat/>
    <w:rsid w:val="002F66A1"/>
    <w:pPr>
      <w:ind w:left="1540" w:hanging="220"/>
    </w:pPr>
  </w:style>
  <w:style w:type="paragraph" w:styleId="ndice6">
    <w:name w:val="index 6"/>
    <w:basedOn w:val="Normal"/>
    <w:next w:val="Normal"/>
    <w:autoRedefine/>
    <w:uiPriority w:val="99"/>
    <w:semiHidden/>
    <w:unhideWhenUsed/>
    <w:qFormat/>
    <w:rsid w:val="002F66A1"/>
    <w:pPr>
      <w:ind w:left="1320" w:hanging="220"/>
    </w:pPr>
  </w:style>
  <w:style w:type="paragraph" w:styleId="ndice5">
    <w:name w:val="index 5"/>
    <w:basedOn w:val="Normal"/>
    <w:next w:val="Normal"/>
    <w:autoRedefine/>
    <w:uiPriority w:val="99"/>
    <w:semiHidden/>
    <w:unhideWhenUsed/>
    <w:qFormat/>
    <w:rsid w:val="002F66A1"/>
    <w:pPr>
      <w:ind w:left="1100" w:hanging="220"/>
    </w:pPr>
  </w:style>
  <w:style w:type="paragraph" w:styleId="ndice4">
    <w:name w:val="index 4"/>
    <w:basedOn w:val="Normal"/>
    <w:next w:val="Normal"/>
    <w:autoRedefine/>
    <w:uiPriority w:val="99"/>
    <w:semiHidden/>
    <w:unhideWhenUsed/>
    <w:qFormat/>
    <w:rsid w:val="002F66A1"/>
    <w:pPr>
      <w:ind w:left="880" w:hanging="220"/>
    </w:pPr>
  </w:style>
  <w:style w:type="paragraph" w:styleId="ndice3">
    <w:name w:val="index 3"/>
    <w:basedOn w:val="Normal"/>
    <w:next w:val="Normal"/>
    <w:autoRedefine/>
    <w:uiPriority w:val="99"/>
    <w:semiHidden/>
    <w:unhideWhenUsed/>
    <w:qFormat/>
    <w:rsid w:val="002F66A1"/>
    <w:pPr>
      <w:ind w:left="660" w:hanging="220"/>
    </w:pPr>
  </w:style>
  <w:style w:type="paragraph" w:styleId="ndice2">
    <w:name w:val="index 2"/>
    <w:basedOn w:val="Normal"/>
    <w:next w:val="Normal"/>
    <w:autoRedefine/>
    <w:uiPriority w:val="99"/>
    <w:semiHidden/>
    <w:unhideWhenUsed/>
    <w:qFormat/>
    <w:rsid w:val="002F66A1"/>
    <w:pPr>
      <w:ind w:left="440" w:hanging="220"/>
    </w:pPr>
  </w:style>
  <w:style w:type="paragraph" w:customStyle="1" w:styleId="Default">
    <w:name w:val="Default"/>
    <w:qFormat/>
    <w:rsid w:val="007008DC"/>
    <w:rPr>
      <w:rFonts w:ascii="Calibri" w:eastAsia="Calibri" w:hAnsi="Calibri" w:cs="Calibri"/>
      <w:color w:val="000000"/>
      <w:sz w:val="24"/>
      <w:szCs w:val="24"/>
    </w:rPr>
  </w:style>
  <w:style w:type="paragraph" w:styleId="Revisin">
    <w:name w:val="Revision"/>
    <w:uiPriority w:val="99"/>
    <w:semiHidden/>
    <w:qFormat/>
    <w:rsid w:val="00B8749C"/>
    <w:rPr>
      <w:color w:val="00000A"/>
      <w:sz w:val="22"/>
    </w:rPr>
  </w:style>
  <w:style w:type="table" w:styleId="Tablaconcuadrcula">
    <w:name w:val="Table Grid"/>
    <w:basedOn w:val="Tablanormal"/>
    <w:uiPriority w:val="39"/>
    <w:rsid w:val="003101D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stamedia1-nfasis1">
    <w:name w:val="Medium List 1 Accent 1"/>
    <w:basedOn w:val="Tablanormal"/>
    <w:uiPriority w:val="65"/>
    <w:rsid w:val="002F66A1"/>
    <w:rPr>
      <w:color w:val="000000" w:themeColor="text1"/>
    </w:rPr>
    <w:tblPr>
      <w:tblStyleRowBandSize w:val="1"/>
      <w:tblStyleColBandSize w:val="1"/>
      <w:tblBorders>
        <w:top w:val="single" w:sz="8" w:space="0" w:color="5B9BD5" w:themeColor="accent1"/>
        <w:bottom w:val="single" w:sz="8" w:space="0" w:color="5B9BD5" w:themeColor="accent1"/>
      </w:tblBorders>
    </w:tblPr>
    <w:tblStylePr w:type="firstRow">
      <w:rPr>
        <w:rFonts w:asciiTheme="majorHAnsi" w:eastAsiaTheme="majorEastAsia" w:hAnsiTheme="majorHAnsi" w:cstheme="majorBidi"/>
      </w:rPr>
      <w:tblPr/>
      <w:tcPr>
        <w:tcBorders>
          <w:top w:val="nil"/>
          <w:bottom w:val="single" w:sz="8" w:space="0" w:color="5B9BD5" w:themeColor="accent1"/>
        </w:tcBorders>
      </w:tcPr>
    </w:tblStylePr>
    <w:tblStylePr w:type="lastRow">
      <w:rPr>
        <w:b/>
        <w:bCs/>
        <w:color w:val="44546A" w:themeColor="text2"/>
      </w:rPr>
      <w:tblPr/>
      <w:tcPr>
        <w:tcBorders>
          <w:top w:val="single" w:sz="8" w:space="0" w:color="5B9BD5" w:themeColor="accent1"/>
          <w:bottom w:val="single" w:sz="8" w:space="0" w:color="5B9BD5" w:themeColor="accent1"/>
        </w:tcBorders>
      </w:tcPr>
    </w:tblStylePr>
    <w:tblStylePr w:type="firstCol">
      <w:rPr>
        <w:b/>
        <w:bCs/>
      </w:rPr>
    </w:tblStylePr>
    <w:tblStylePr w:type="lastCol">
      <w:rPr>
        <w:b/>
        <w:bCs/>
      </w:rPr>
      <w:tblPr/>
      <w:tcPr>
        <w:tcBorders>
          <w:top w:val="single" w:sz="8" w:space="0" w:color="5B9BD5" w:themeColor="accent1"/>
          <w:bottom w:val="single" w:sz="8" w:space="0" w:color="5B9BD5" w:themeColor="accent1"/>
        </w:tcBorders>
      </w:tcPr>
    </w:tblStylePr>
    <w:tblStylePr w:type="band1Vert">
      <w:tblPr/>
      <w:tcPr>
        <w:shd w:val="clear" w:color="auto" w:fill="D6E6F4" w:themeFill="accent1" w:themeFillTint="3F"/>
      </w:tcPr>
    </w:tblStylePr>
    <w:tblStylePr w:type="band1Horz">
      <w:tblPr/>
      <w:tcPr>
        <w:shd w:val="clear" w:color="auto" w:fill="D6E6F4" w:themeFill="accent1" w:themeFillTint="3F"/>
      </w:tcPr>
    </w:tblStylePr>
  </w:style>
  <w:style w:type="table" w:styleId="Sombreadomedio2-nfasis1">
    <w:name w:val="Medium Shading 2 Accent 1"/>
    <w:basedOn w:val="Tablanormal"/>
    <w:uiPriority w:val="64"/>
    <w:rsid w:val="002F66A1"/>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5B9BD5"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5B9BD5" w:themeFill="accent1"/>
      </w:tcPr>
    </w:tblStylePr>
    <w:tblStylePr w:type="lastCol">
      <w:rPr>
        <w:b/>
        <w:bCs/>
        <w:color w:val="FFFFFF" w:themeColor="background1"/>
      </w:rPr>
      <w:tblPr/>
      <w:tcPr>
        <w:tcBorders>
          <w:left w:val="nil"/>
          <w:right w:val="nil"/>
          <w:insideH w:val="nil"/>
          <w:insideV w:val="nil"/>
        </w:tcBorders>
        <w:shd w:val="clear" w:color="auto" w:fill="5B9BD5"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Sombreadomedio1-nfasis1">
    <w:name w:val="Medium Shading 1 Accent 1"/>
    <w:basedOn w:val="Tablanormal"/>
    <w:uiPriority w:val="63"/>
    <w:rsid w:val="002F66A1"/>
    <w:tblPr>
      <w:tblStyleRowBandSize w:val="1"/>
      <w:tblStyleColBandSize w:val="1"/>
      <w:tblBorders>
        <w:top w:val="single" w:sz="8"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single" w:sz="8" w:space="0" w:color="84B3DF" w:themeColor="accent1" w:themeTint="BF"/>
      </w:tblBorders>
    </w:tblPr>
    <w:tblStylePr w:type="firstRow">
      <w:pPr>
        <w:spacing w:before="0" w:after="0" w:line="240" w:lineRule="auto"/>
      </w:pPr>
      <w:rPr>
        <w:b/>
        <w:bCs/>
        <w:color w:val="FFFFFF" w:themeColor="background1"/>
      </w:rPr>
      <w:tblPr/>
      <w:tcPr>
        <w:tcBorders>
          <w:top w:val="single" w:sz="8" w:space="0" w:color="5B9BD5" w:themeColor="accent1"/>
          <w:left w:val="single" w:sz="8" w:space="0" w:color="5B9BD5" w:themeColor="accent1"/>
          <w:bottom w:val="single" w:sz="8" w:space="0" w:color="5B9BD5" w:themeColor="accent1"/>
          <w:right w:val="single" w:sz="8" w:space="0" w:color="5B9BD5" w:themeColor="accent1"/>
          <w:insideH w:val="nil"/>
          <w:insideV w:val="nil"/>
        </w:tcBorders>
        <w:shd w:val="clear" w:color="auto" w:fill="5B9BD5" w:themeFill="accent1"/>
      </w:tcPr>
    </w:tblStylePr>
    <w:tblStylePr w:type="lastRow">
      <w:pPr>
        <w:spacing w:before="0" w:after="0" w:line="240" w:lineRule="auto"/>
      </w:pPr>
      <w:rPr>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insideH w:val="nil"/>
          <w:insideV w:val="nil"/>
        </w:tcBorders>
      </w:tcPr>
    </w:tblStylePr>
    <w:tblStylePr w:type="firstCol">
      <w:rPr>
        <w:b/>
        <w:bCs/>
      </w:rPr>
    </w:tblStylePr>
    <w:tblStylePr w:type="lastCol">
      <w:rPr>
        <w:b/>
        <w:bCs/>
      </w:rPr>
    </w:tblStylePr>
    <w:tblStylePr w:type="band1Vert">
      <w:tblPr/>
      <w:tcPr>
        <w:shd w:val="clear" w:color="auto" w:fill="D6E6F4" w:themeFill="accent1" w:themeFillTint="3F"/>
      </w:tcPr>
    </w:tblStylePr>
    <w:tblStylePr w:type="band1Horz">
      <w:tblPr/>
      <w:tcPr>
        <w:tcBorders>
          <w:insideH w:val="nil"/>
          <w:insideV w:val="nil"/>
        </w:tcBorders>
        <w:shd w:val="clear" w:color="auto" w:fill="D6E6F4" w:themeFill="accent1" w:themeFillTint="3F"/>
      </w:tcPr>
    </w:tblStylePr>
    <w:tblStylePr w:type="band2Horz">
      <w:tblPr/>
      <w:tcPr>
        <w:tcBorders>
          <w:insideH w:val="nil"/>
          <w:insideV w:val="nil"/>
        </w:tcBorders>
      </w:tcPr>
    </w:tblStylePr>
  </w:style>
  <w:style w:type="table" w:styleId="Cuadrculaclara-nfasis1">
    <w:name w:val="Light Grid Accent 1"/>
    <w:basedOn w:val="Tablanormal"/>
    <w:uiPriority w:val="62"/>
    <w:rsid w:val="002F66A1"/>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insideH w:val="single" w:sz="8" w:space="0" w:color="5B9BD5" w:themeColor="accent1"/>
        <w:insideV w:val="single" w:sz="8" w:space="0" w:color="5B9BD5"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5B9BD5" w:themeColor="accent1"/>
          <w:left w:val="single" w:sz="8" w:space="0" w:color="5B9BD5" w:themeColor="accent1"/>
          <w:bottom w:val="single" w:sz="18" w:space="0" w:color="5B9BD5" w:themeColor="accent1"/>
          <w:right w:val="single" w:sz="8" w:space="0" w:color="5B9BD5" w:themeColor="accent1"/>
          <w:insideH w:val="nil"/>
          <w:insideV w:val="single" w:sz="8" w:space="0" w:color="5B9BD5"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insideH w:val="nil"/>
          <w:insideV w:val="single" w:sz="8" w:space="0" w:color="5B9BD5"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shd w:val="clear" w:color="auto" w:fill="D6E6F4" w:themeFill="accent1" w:themeFillTint="3F"/>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insideV w:val="single" w:sz="8" w:space="0" w:color="5B9BD5" w:themeColor="accent1"/>
        </w:tcBorders>
        <w:shd w:val="clear" w:color="auto" w:fill="D6E6F4" w:themeFill="accent1" w:themeFillTint="3F"/>
      </w:tcPr>
    </w:tblStylePr>
    <w:tblStylePr w:type="band2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insideV w:val="single" w:sz="8" w:space="0" w:color="5B9BD5" w:themeColor="accent1"/>
        </w:tcBorders>
      </w:tcPr>
    </w:tblStylePr>
  </w:style>
  <w:style w:type="table" w:styleId="Listaclara-nfasis1">
    <w:name w:val="Light List Accent 1"/>
    <w:basedOn w:val="Tablanormal"/>
    <w:uiPriority w:val="61"/>
    <w:rsid w:val="002F66A1"/>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tblBorders>
    </w:tblPr>
    <w:tblStylePr w:type="firstRow">
      <w:pPr>
        <w:spacing w:before="0" w:after="0" w:line="240" w:lineRule="auto"/>
      </w:pPr>
      <w:rPr>
        <w:b/>
        <w:bCs/>
        <w:color w:val="FFFFFF" w:themeColor="background1"/>
      </w:rPr>
      <w:tblPr/>
      <w:tcPr>
        <w:shd w:val="clear" w:color="auto" w:fill="5B9BD5" w:themeFill="accent1"/>
      </w:tcPr>
    </w:tblStylePr>
    <w:tblStylePr w:type="lastRow">
      <w:pPr>
        <w:spacing w:before="0" w:after="0" w:line="240" w:lineRule="auto"/>
      </w:pPr>
      <w:rPr>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tcBorders>
      </w:tcPr>
    </w:tblStylePr>
    <w:tblStylePr w:type="firstCol">
      <w:rPr>
        <w:b/>
        <w:bCs/>
      </w:rPr>
    </w:tblStylePr>
    <w:tblStylePr w:type="lastCol">
      <w:rPr>
        <w:b/>
        <w:bCs/>
      </w:r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style>
  <w:style w:type="table" w:styleId="Sombreadoclaro-nfasis1">
    <w:name w:val="Light Shading Accent 1"/>
    <w:basedOn w:val="Tablanormal"/>
    <w:uiPriority w:val="60"/>
    <w:rsid w:val="002F66A1"/>
    <w:rPr>
      <w:color w:val="2E74B5" w:themeColor="accent1" w:themeShade="BF"/>
    </w:rPr>
    <w:tblPr>
      <w:tblStyleRowBandSize w:val="1"/>
      <w:tblStyleColBandSize w:val="1"/>
      <w:tblBorders>
        <w:top w:val="single" w:sz="8" w:space="0" w:color="5B9BD5" w:themeColor="accent1"/>
        <w:bottom w:val="single" w:sz="8" w:space="0" w:color="5B9BD5" w:themeColor="accent1"/>
      </w:tblBorders>
    </w:tblPr>
    <w:tblStylePr w:type="fir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la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left w:val="nil"/>
          <w:right w:val="nil"/>
          <w:insideH w:val="nil"/>
          <w:insideV w:val="nil"/>
        </w:tcBorders>
        <w:shd w:val="clear" w:color="auto" w:fill="D6E6F4" w:themeFill="accent1" w:themeFillTint="3F"/>
      </w:tcPr>
    </w:tblStylePr>
  </w:style>
  <w:style w:type="table" w:styleId="Cuadrculavistosa">
    <w:name w:val="Colorful Grid"/>
    <w:basedOn w:val="Tablanormal"/>
    <w:uiPriority w:val="73"/>
    <w:rsid w:val="002F66A1"/>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Listavistosa">
    <w:name w:val="Colorful List"/>
    <w:basedOn w:val="Tablanormal"/>
    <w:uiPriority w:val="72"/>
    <w:rsid w:val="002F66A1"/>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Sombreadovistoso">
    <w:name w:val="Colorful Shading"/>
    <w:basedOn w:val="Tablanormal"/>
    <w:uiPriority w:val="71"/>
    <w:rsid w:val="002F66A1"/>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Listaoscura">
    <w:name w:val="Dark List"/>
    <w:basedOn w:val="Tablanormal"/>
    <w:uiPriority w:val="70"/>
    <w:rsid w:val="002F66A1"/>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Cuadrculamedia3">
    <w:name w:val="Medium Grid 3"/>
    <w:basedOn w:val="Tablanormal"/>
    <w:uiPriority w:val="69"/>
    <w:rsid w:val="002F66A1"/>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Cuadrculamedia2">
    <w:name w:val="Medium Grid 2"/>
    <w:basedOn w:val="Tablanormal"/>
    <w:uiPriority w:val="68"/>
    <w:rsid w:val="002F66A1"/>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Cuadrculamedia1">
    <w:name w:val="Medium Grid 1"/>
    <w:basedOn w:val="Tablanormal"/>
    <w:uiPriority w:val="67"/>
    <w:rsid w:val="002F66A1"/>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000000" w:themeColor="text1"/>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Listamedia2">
    <w:name w:val="Medium List 2"/>
    <w:basedOn w:val="Tablanormal"/>
    <w:uiPriority w:val="66"/>
    <w:rsid w:val="002F66A1"/>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Listamedia1">
    <w:name w:val="Medium List 1"/>
    <w:basedOn w:val="Tablanormal"/>
    <w:uiPriority w:val="65"/>
    <w:rsid w:val="002F66A1"/>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Sombreadomedio2">
    <w:name w:val="Medium Shading 2"/>
    <w:basedOn w:val="Tablanormal"/>
    <w:uiPriority w:val="64"/>
    <w:rsid w:val="002F66A1"/>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Sombreadomedio1">
    <w:name w:val="Medium Shading 1"/>
    <w:basedOn w:val="Tablanormal"/>
    <w:uiPriority w:val="63"/>
    <w:rsid w:val="002F66A1"/>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000000" w:themeColor="text1"/>
          <w:left w:val="single" w:sz="8" w:space="0" w:color="000000" w:themeColor="text1"/>
          <w:bottom w:val="single" w:sz="8" w:space="0" w:color="000000" w:themeColor="text1"/>
          <w:right w:val="single" w:sz="8" w:space="0" w:color="000000" w:themeColor="text1"/>
          <w:insideH w:val="nil"/>
          <w:insideV w:val="nil"/>
        </w:tcBorders>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Cuadrculaclara">
    <w:name w:val="Light Grid"/>
    <w:basedOn w:val="Tablanormal"/>
    <w:uiPriority w:val="62"/>
    <w:rsid w:val="002F66A1"/>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staclara">
    <w:name w:val="Light List"/>
    <w:basedOn w:val="Tablanormal"/>
    <w:uiPriority w:val="61"/>
    <w:rsid w:val="002F66A1"/>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Sombreadoclaro">
    <w:name w:val="Light Shading"/>
    <w:basedOn w:val="Tablanormal"/>
    <w:uiPriority w:val="60"/>
    <w:rsid w:val="002F66A1"/>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Cuadrculadetablaclara1">
    <w:name w:val="Cuadrícula de tabla clara1"/>
    <w:basedOn w:val="Tablanormal"/>
    <w:uiPriority w:val="40"/>
    <w:rsid w:val="002F6585"/>
    <w:tblPr>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style>
  <w:style w:type="character" w:styleId="Hipervnculo">
    <w:name w:val="Hyperlink"/>
    <w:basedOn w:val="Fuentedeprrafopredeter"/>
    <w:uiPriority w:val="99"/>
    <w:unhideWhenUsed/>
    <w:rsid w:val="00A3024A"/>
    <w:rPr>
      <w:color w:val="0563C1" w:themeColor="hyperlink"/>
      <w:u w:val="single"/>
    </w:rPr>
  </w:style>
  <w:style w:type="table" w:styleId="Tablanormal1">
    <w:name w:val="Plain Table 1"/>
    <w:basedOn w:val="Tablanormal"/>
    <w:uiPriority w:val="41"/>
    <w:rsid w:val="00F45480"/>
    <w:rPr>
      <w:sz w:val="22"/>
      <w:lang w:val="en-US" w:eastAsia="en-US" w:bidi="ar-SA"/>
    </w:rPr>
    <w:tblPr>
      <w:tblStyleRowBandSize w:val="1"/>
      <w:tblStyleColBandSize w:val="1"/>
      <w:tblInd w:w="0" w:type="nil"/>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4348689">
      <w:bodyDiv w:val="1"/>
      <w:marLeft w:val="0"/>
      <w:marRight w:val="0"/>
      <w:marTop w:val="0"/>
      <w:marBottom w:val="0"/>
      <w:divBdr>
        <w:top w:val="none" w:sz="0" w:space="0" w:color="auto"/>
        <w:left w:val="none" w:sz="0" w:space="0" w:color="auto"/>
        <w:bottom w:val="none" w:sz="0" w:space="0" w:color="auto"/>
        <w:right w:val="none" w:sz="0" w:space="0" w:color="auto"/>
      </w:divBdr>
    </w:div>
    <w:div w:id="295840429">
      <w:bodyDiv w:val="1"/>
      <w:marLeft w:val="0"/>
      <w:marRight w:val="0"/>
      <w:marTop w:val="0"/>
      <w:marBottom w:val="0"/>
      <w:divBdr>
        <w:top w:val="none" w:sz="0" w:space="0" w:color="auto"/>
        <w:left w:val="none" w:sz="0" w:space="0" w:color="auto"/>
        <w:bottom w:val="none" w:sz="0" w:space="0" w:color="auto"/>
        <w:right w:val="none" w:sz="0" w:space="0" w:color="auto"/>
      </w:divBdr>
    </w:div>
    <w:div w:id="93266418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standards@responsiblemines.org" TargetMode="External"/><Relationship Id="rId13" Type="http://schemas.openxmlformats.org/officeDocument/2006/relationships/hyperlink" Target="http://www.responsiblemines.org/wp-content/uploads/2018/02/CRAFT-para-mineros_-FR.compressed.pdf" TargetMode="External"/><Relationship Id="rId18" Type="http://schemas.openxmlformats.org/officeDocument/2006/relationships/hyperlink" Target="http://www.responsiblemines.org/wp-content/uploads/2018/02/CRAFT-for-gov_-ENGL-ilovepdf-compressed-1.pdf" TargetMode="External"/><Relationship Id="rId26" Type="http://schemas.openxmlformats.org/officeDocument/2006/relationships/hyperlink" Target="http://www.responsiblemines.org/wp-content/uploads/2018/02/CRAFT-Code-comment-form.docx" TargetMode="External"/><Relationship Id="rId3" Type="http://schemas.openxmlformats.org/officeDocument/2006/relationships/styles" Target="styles.xml"/><Relationship Id="rId21" Type="http://schemas.openxmlformats.org/officeDocument/2006/relationships/hyperlink" Target="https://youtu.be/dluRruRkQ48" TargetMode="External"/><Relationship Id="rId34" Type="http://schemas.openxmlformats.org/officeDocument/2006/relationships/image" Target="media/image5.jpeg"/><Relationship Id="rId7" Type="http://schemas.openxmlformats.org/officeDocument/2006/relationships/endnotes" Target="endnotes.xml"/><Relationship Id="rId12" Type="http://schemas.openxmlformats.org/officeDocument/2006/relationships/hyperlink" Target="http://www.responsiblemines.org/wp-content/uploads/2018/02/CRAFT-para-mineros_-ENGL-ilovepdf-compressed-1.pdf" TargetMode="External"/><Relationship Id="rId17" Type="http://schemas.openxmlformats.org/officeDocument/2006/relationships/hyperlink" Target="http://www.responsiblemines.org/wp-content/uploads/2018/02/CRAFT-for-gov_-ESP-ilovepdf-compressed.pdf" TargetMode="External"/><Relationship Id="rId25" Type="http://schemas.openxmlformats.org/officeDocument/2006/relationships/hyperlink" Target="http://www.responsiblemines.org/en/craft-consultation-pour-gouvernements/" TargetMode="External"/><Relationship Id="rId33" Type="http://schemas.openxmlformats.org/officeDocument/2006/relationships/image" Target="media/image4.jpeg"/><Relationship Id="rId2" Type="http://schemas.openxmlformats.org/officeDocument/2006/relationships/numbering" Target="numbering.xml"/><Relationship Id="rId16" Type="http://schemas.openxmlformats.org/officeDocument/2006/relationships/hyperlink" Target="http://www.responsiblemines.org/wp-content/uploads/2018/02/CRAFT-for-buyers_-FR-compressed.pdf" TargetMode="External"/><Relationship Id="rId20" Type="http://schemas.openxmlformats.org/officeDocument/2006/relationships/hyperlink" Target="http://www.responsiblemines.org/wp-content/uploads/2018/02/CRAFT-for-buyers_-ESP.compressed.pdf" TargetMode="External"/><Relationship Id="rId29"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responsiblemines.org/craftconsultation/" TargetMode="External"/><Relationship Id="rId24" Type="http://schemas.openxmlformats.org/officeDocument/2006/relationships/hyperlink" Target="http://www.responsiblemines.org/en/craft-consultation-pour_acheteurs/" TargetMode="External"/><Relationship Id="rId32" Type="http://schemas.openxmlformats.org/officeDocument/2006/relationships/image" Target="media/image3.jpeg"/><Relationship Id="rId5" Type="http://schemas.openxmlformats.org/officeDocument/2006/relationships/webSettings" Target="webSettings.xml"/><Relationship Id="rId15" Type="http://schemas.openxmlformats.org/officeDocument/2006/relationships/hyperlink" Target="http://www.responsiblemines.org/wp-content/uploads/2018/02/CRAFT-for-buyers_-ENGL.compressed.pdf" TargetMode="External"/><Relationship Id="rId23" Type="http://schemas.openxmlformats.org/officeDocument/2006/relationships/hyperlink" Target="http://www.responsiblemines.org/en/craft-consultation-pour-mineurs/" TargetMode="External"/><Relationship Id="rId28" Type="http://schemas.openxmlformats.org/officeDocument/2006/relationships/image" Target="media/image1.png"/><Relationship Id="rId36" Type="http://schemas.openxmlformats.org/officeDocument/2006/relationships/theme" Target="theme/theme1.xml"/><Relationship Id="rId10" Type="http://schemas.openxmlformats.org/officeDocument/2006/relationships/hyperlink" Target="http://www.responsiblemines.org/en/our-work/standards-and-certification/craft/" TargetMode="External"/><Relationship Id="rId19" Type="http://schemas.openxmlformats.org/officeDocument/2006/relationships/hyperlink" Target="http://www.responsiblemines.org/wp-content/uploads/2018/02/CRAFT-for-gov_-FR-compressed.pdf" TargetMode="External"/><Relationship Id="rId31" Type="http://schemas.openxmlformats.org/officeDocument/2006/relationships/image" Target="media/image2.jpeg"/><Relationship Id="rId4" Type="http://schemas.openxmlformats.org/officeDocument/2006/relationships/settings" Target="settings.xml"/><Relationship Id="rId9" Type="http://schemas.openxmlformats.org/officeDocument/2006/relationships/hyperlink" Target="http://www.responsiblemines.org/craftconsultation/" TargetMode="External"/><Relationship Id="rId14" Type="http://schemas.openxmlformats.org/officeDocument/2006/relationships/hyperlink" Target="http://www.responsiblemines.org/wp-content/uploads/2018/02/CRAFT-para-mineros_-ESP.compressed.pdf" TargetMode="External"/><Relationship Id="rId22" Type="http://schemas.openxmlformats.org/officeDocument/2006/relationships/hyperlink" Target="mailto:standards@minasresponsables.org" TargetMode="External"/><Relationship Id="rId27" Type="http://schemas.openxmlformats.org/officeDocument/2006/relationships/hyperlink" Target="mailto:standards@minasresponsables.org" TargetMode="External"/><Relationship Id="rId30" Type="http://schemas.openxmlformats.org/officeDocument/2006/relationships/footer" Target="footer1.xml"/><Relationship Id="rId35"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4D7ECF38-B100-4234-8F4B-FB9142DBD45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9</TotalTime>
  <Pages>83</Pages>
  <Words>84940</Words>
  <Characters>484162</Characters>
  <Application>Microsoft Office Word</Application>
  <DocSecurity>0</DocSecurity>
  <Lines>4034</Lines>
  <Paragraphs>1135</Paragraphs>
  <ScaleCrop>false</ScaleCrop>
  <HeadingPairs>
    <vt:vector size="2" baseType="variant">
      <vt:variant>
        <vt:lpstr>Título</vt:lpstr>
      </vt:variant>
      <vt:variant>
        <vt:i4>1</vt:i4>
      </vt:variant>
    </vt:vector>
  </HeadingPairs>
  <TitlesOfParts>
    <vt:vector size="1" baseType="lpstr">
      <vt:lpstr/>
    </vt:vector>
  </TitlesOfParts>
  <Company>Toshiba</Company>
  <LinksUpToDate>false</LinksUpToDate>
  <CharactersWithSpaces>5679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talia Uribe</dc:creator>
  <dc:description/>
  <cp:lastModifiedBy>Natalia Uribe</cp:lastModifiedBy>
  <cp:revision>18</cp:revision>
  <cp:lastPrinted>2018-03-05T19:18:00Z</cp:lastPrinted>
  <dcterms:created xsi:type="dcterms:W3CDTF">2018-03-05T16:18:00Z</dcterms:created>
  <dcterms:modified xsi:type="dcterms:W3CDTF">2018-03-05T19:44:00Z</dcterms:modified>
  <dc:language>fr-FR</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CitaviDocumentProperty_0">
    <vt:lpwstr>34ec79b3-6f42-4497-9ca8-1eed171384a5</vt:lpwstr>
  </property>
  <property fmtid="{D5CDD505-2E9C-101B-9397-08002B2CF9AE}" pid="4" name="CitaviDocumentProperty_1">
    <vt:lpwstr>5.7.0.0</vt:lpwstr>
  </property>
  <property fmtid="{D5CDD505-2E9C-101B-9397-08002B2CF9AE}" pid="5" name="CitaviDocumentProperty_11">
    <vt:lpwstr>Heading 1</vt:lpwstr>
  </property>
  <property fmtid="{D5CDD505-2E9C-101B-9397-08002B2CF9AE}" pid="6" name="CitaviDocumentProperty_12">
    <vt:lpwstr>Normal</vt:lpwstr>
  </property>
  <property fmtid="{D5CDD505-2E9C-101B-9397-08002B2CF9AE}" pid="7" name="CitaviDocumentProperty_13">
    <vt:lpwstr>Normal</vt:lpwstr>
  </property>
  <property fmtid="{D5CDD505-2E9C-101B-9397-08002B2CF9AE}" pid="8" name="CitaviDocumentProperty_15">
    <vt:lpwstr>Normal</vt:lpwstr>
  </property>
  <property fmtid="{D5CDD505-2E9C-101B-9397-08002B2CF9AE}" pid="9" name="CitaviDocumentProperty_16">
    <vt:lpwstr>Subtitle</vt:lpwstr>
  </property>
  <property fmtid="{D5CDD505-2E9C-101B-9397-08002B2CF9AE}" pid="10" name="CitaviDocumentProperty_17">
    <vt:lpwstr>Normal</vt:lpwstr>
  </property>
  <property fmtid="{D5CDD505-2E9C-101B-9397-08002B2CF9AE}" pid="11" name="CitaviDocumentProperty_25">
    <vt:lpwstr>True</vt:lpwstr>
  </property>
  <property fmtid="{D5CDD505-2E9C-101B-9397-08002B2CF9AE}" pid="12" name="CitaviDocumentProperty_6">
    <vt:lpwstr>True</vt:lpwstr>
  </property>
  <property fmtid="{D5CDD505-2E9C-101B-9397-08002B2CF9AE}" pid="13" name="CitaviDocumentProperty_7">
    <vt:lpwstr>MES core</vt:lpwstr>
  </property>
  <property fmtid="{D5CDD505-2E9C-101B-9397-08002B2CF9AE}" pid="14" name="CitaviDocumentProperty_8">
    <vt:lpwstr>D:\Users\felix\Documents\Citavi 5\Projects\MES core\MES core.ctv5</vt:lpwstr>
  </property>
  <property fmtid="{D5CDD505-2E9C-101B-9397-08002B2CF9AE}" pid="15" name="Company">
    <vt:lpwstr>Toshiba</vt:lpwstr>
  </property>
  <property fmtid="{D5CDD505-2E9C-101B-9397-08002B2CF9AE}" pid="16" name="DocSecurity">
    <vt:i4>0</vt:i4>
  </property>
  <property fmtid="{D5CDD505-2E9C-101B-9397-08002B2CF9AE}" pid="17" name="HyperlinksChanged">
    <vt:bool>false</vt:bool>
  </property>
  <property fmtid="{D5CDD505-2E9C-101B-9397-08002B2CF9AE}" pid="18" name="LinksUpToDate">
    <vt:bool>false</vt:bool>
  </property>
  <property fmtid="{D5CDD505-2E9C-101B-9397-08002B2CF9AE}" pid="19" name="ScaleCrop">
    <vt:bool>false</vt:bool>
  </property>
  <property fmtid="{D5CDD505-2E9C-101B-9397-08002B2CF9AE}" pid="20" name="ShareDoc">
    <vt:bool>false</vt:bool>
  </property>
</Properties>
</file>